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45C744" w14:textId="77777777" w:rsidR="008F3CF5" w:rsidRPr="004E10BF" w:rsidRDefault="008F3CF5" w:rsidP="008F3CF5">
      <w:pPr>
        <w:spacing w:after="0" w:line="480" w:lineRule="auto"/>
        <w:contextualSpacing/>
        <w:rPr>
          <w:rFonts w:cstheme="minorHAnsi"/>
          <w:b/>
          <w:sz w:val="28"/>
          <w:szCs w:val="22"/>
        </w:rPr>
      </w:pPr>
      <w:r>
        <w:rPr>
          <w:rFonts w:cstheme="minorHAnsi"/>
          <w:b/>
          <w:sz w:val="28"/>
          <w:szCs w:val="22"/>
        </w:rPr>
        <w:t xml:space="preserve">Stochasticity directs adaptive </w:t>
      </w:r>
      <w:r w:rsidRPr="004E10BF">
        <w:rPr>
          <w:rFonts w:cstheme="minorHAnsi"/>
          <w:b/>
          <w:sz w:val="28"/>
          <w:szCs w:val="22"/>
        </w:rPr>
        <w:t>evolution</w:t>
      </w:r>
      <w:r>
        <w:rPr>
          <w:rFonts w:cstheme="minorHAnsi"/>
          <w:b/>
          <w:sz w:val="28"/>
          <w:szCs w:val="22"/>
        </w:rPr>
        <w:t xml:space="preserve"> toward transient evolutionar</w:t>
      </w:r>
      <w:r w:rsidRPr="004E10BF">
        <w:rPr>
          <w:rFonts w:cstheme="minorHAnsi"/>
          <w:b/>
          <w:sz w:val="28"/>
          <w:szCs w:val="22"/>
        </w:rPr>
        <w:t>y attractors</w:t>
      </w:r>
    </w:p>
    <w:p w14:paraId="62FA6FC4" w14:textId="77777777" w:rsidR="008F3CF5" w:rsidRDefault="008F3CF5" w:rsidP="008F3CF5">
      <w:pPr>
        <w:spacing w:after="0" w:line="480" w:lineRule="auto"/>
        <w:contextualSpacing/>
        <w:rPr>
          <w:rFonts w:cstheme="minorHAnsi"/>
          <w:sz w:val="22"/>
          <w:szCs w:val="22"/>
        </w:rPr>
      </w:pPr>
      <w:r w:rsidRPr="00D90349">
        <w:rPr>
          <w:rFonts w:cstheme="minorHAnsi"/>
          <w:i/>
          <w:sz w:val="22"/>
          <w:szCs w:val="22"/>
        </w:rPr>
        <w:t>Type of article</w:t>
      </w:r>
      <w:r>
        <w:rPr>
          <w:rFonts w:cstheme="minorHAnsi"/>
          <w:sz w:val="22"/>
          <w:szCs w:val="22"/>
        </w:rPr>
        <w:t>: Letter</w:t>
      </w:r>
    </w:p>
    <w:p w14:paraId="3C9E99FB" w14:textId="77777777" w:rsidR="008F3CF5" w:rsidRDefault="008F3CF5" w:rsidP="008F3CF5">
      <w:pPr>
        <w:spacing w:after="0" w:line="480" w:lineRule="auto"/>
        <w:contextualSpacing/>
        <w:rPr>
          <w:rFonts w:cstheme="minorHAnsi"/>
          <w:sz w:val="22"/>
          <w:szCs w:val="22"/>
        </w:rPr>
      </w:pPr>
      <w:r w:rsidRPr="00D90349">
        <w:rPr>
          <w:rFonts w:cstheme="minorHAnsi"/>
          <w:i/>
          <w:sz w:val="22"/>
          <w:szCs w:val="22"/>
        </w:rPr>
        <w:t>Short title</w:t>
      </w:r>
      <w:r>
        <w:rPr>
          <w:rFonts w:cstheme="minorHAnsi"/>
          <w:sz w:val="22"/>
          <w:szCs w:val="22"/>
        </w:rPr>
        <w:t>: Transient evolutionary attractors</w:t>
      </w:r>
    </w:p>
    <w:p w14:paraId="2B85FB9D" w14:textId="77777777" w:rsidR="008F3CF5" w:rsidRPr="00496E2D" w:rsidRDefault="008F3CF5" w:rsidP="008F3CF5">
      <w:pPr>
        <w:spacing w:after="0" w:line="480" w:lineRule="auto"/>
        <w:contextualSpacing/>
        <w:rPr>
          <w:rFonts w:cstheme="minorHAnsi"/>
          <w:sz w:val="22"/>
          <w:szCs w:val="22"/>
        </w:rPr>
      </w:pPr>
    </w:p>
    <w:p w14:paraId="4E12902C" w14:textId="77777777" w:rsidR="008F3CF5" w:rsidRPr="00496E2D" w:rsidRDefault="008F3CF5" w:rsidP="008F3CF5">
      <w:pPr>
        <w:spacing w:after="0" w:line="480" w:lineRule="auto"/>
        <w:contextualSpacing/>
        <w:rPr>
          <w:rFonts w:cstheme="minorHAnsi"/>
          <w:sz w:val="22"/>
          <w:szCs w:val="22"/>
        </w:rPr>
      </w:pPr>
      <w:r w:rsidRPr="00496E2D">
        <w:rPr>
          <w:rFonts w:cstheme="minorHAnsi"/>
          <w:sz w:val="22"/>
          <w:szCs w:val="22"/>
        </w:rPr>
        <w:t>John P. DeLong</w:t>
      </w:r>
      <w:r>
        <w:rPr>
          <w:rFonts w:cstheme="minorHAnsi"/>
          <w:sz w:val="22"/>
          <w:szCs w:val="22"/>
        </w:rPr>
        <w:t>*</w:t>
      </w:r>
      <w:r w:rsidRPr="00AE2FD3">
        <w:rPr>
          <w:rFonts w:cstheme="minorHAnsi"/>
          <w:sz w:val="22"/>
          <w:szCs w:val="22"/>
          <w:vertAlign w:val="superscript"/>
        </w:rPr>
        <w:t>1</w:t>
      </w:r>
      <w:r w:rsidRPr="00496E2D">
        <w:rPr>
          <w:rFonts w:cstheme="minorHAnsi"/>
          <w:sz w:val="22"/>
          <w:szCs w:val="22"/>
        </w:rPr>
        <w:t xml:space="preserve"> and Clayton E. </w:t>
      </w:r>
      <w:proofErr w:type="spellStart"/>
      <w:r w:rsidRPr="00496E2D">
        <w:rPr>
          <w:rFonts w:cstheme="minorHAnsi"/>
          <w:sz w:val="22"/>
          <w:szCs w:val="22"/>
        </w:rPr>
        <w:t>Cressler</w:t>
      </w:r>
      <w:proofErr w:type="spellEnd"/>
      <w:r>
        <w:rPr>
          <w:rFonts w:cstheme="minorHAnsi"/>
          <w:sz w:val="22"/>
          <w:szCs w:val="22"/>
        </w:rPr>
        <w:t>*</w:t>
      </w:r>
      <w:r w:rsidRPr="0071706C">
        <w:rPr>
          <w:rFonts w:cstheme="minorHAnsi"/>
          <w:sz w:val="22"/>
          <w:szCs w:val="22"/>
          <w:vertAlign w:val="superscript"/>
        </w:rPr>
        <w:t>1</w:t>
      </w:r>
    </w:p>
    <w:p w14:paraId="3931D588" w14:textId="77777777" w:rsidR="008F3CF5" w:rsidRPr="00496E2D" w:rsidRDefault="008F3CF5" w:rsidP="008F3CF5">
      <w:pPr>
        <w:spacing w:after="0" w:line="480" w:lineRule="auto"/>
        <w:contextualSpacing/>
        <w:rPr>
          <w:rFonts w:cstheme="minorHAnsi"/>
          <w:sz w:val="22"/>
          <w:szCs w:val="22"/>
        </w:rPr>
      </w:pPr>
      <w:r w:rsidRPr="0071706C">
        <w:rPr>
          <w:rFonts w:cstheme="minorHAnsi"/>
          <w:sz w:val="22"/>
          <w:szCs w:val="22"/>
          <w:vertAlign w:val="superscript"/>
        </w:rPr>
        <w:t>1</w:t>
      </w:r>
      <w:r w:rsidRPr="00496E2D">
        <w:rPr>
          <w:rFonts w:cstheme="minorHAnsi"/>
          <w:sz w:val="22"/>
          <w:szCs w:val="22"/>
        </w:rPr>
        <w:t>School of Biological Sciences, University of Nebraska – Lincoln, Lincoln, NE, 68588, USA</w:t>
      </w:r>
    </w:p>
    <w:p w14:paraId="47D98B50" w14:textId="77777777" w:rsidR="008F3CF5" w:rsidRPr="00BE1773" w:rsidRDefault="008F3CF5" w:rsidP="008F3CF5">
      <w:pPr>
        <w:spacing w:after="0" w:line="480" w:lineRule="auto"/>
        <w:contextualSpacing/>
        <w:rPr>
          <w:rFonts w:cstheme="minorHAnsi"/>
          <w:sz w:val="22"/>
          <w:szCs w:val="22"/>
        </w:rPr>
      </w:pPr>
      <w:r w:rsidRPr="00BE1773">
        <w:rPr>
          <w:rFonts w:cstheme="minorHAnsi"/>
          <w:sz w:val="22"/>
          <w:szCs w:val="22"/>
        </w:rPr>
        <w:t>*Co-corresponding authors</w:t>
      </w:r>
    </w:p>
    <w:p w14:paraId="7FC24BC8" w14:textId="77777777" w:rsidR="008F3CF5" w:rsidRPr="00BE1773" w:rsidRDefault="008F3CF5" w:rsidP="008F3CF5">
      <w:pPr>
        <w:spacing w:after="0" w:line="480" w:lineRule="auto"/>
        <w:contextualSpacing/>
        <w:rPr>
          <w:rFonts w:cstheme="minorHAnsi"/>
          <w:sz w:val="22"/>
          <w:szCs w:val="22"/>
        </w:rPr>
      </w:pPr>
      <w:r w:rsidRPr="00BE1773">
        <w:rPr>
          <w:rFonts w:cstheme="minorHAnsi"/>
          <w:sz w:val="22"/>
          <w:szCs w:val="22"/>
        </w:rPr>
        <w:t xml:space="preserve">ORCID for JPD: </w:t>
      </w:r>
      <w:r w:rsidRPr="00BE1773">
        <w:rPr>
          <w:rStyle w:val="orcid-id-https"/>
          <w:sz w:val="22"/>
          <w:szCs w:val="22"/>
        </w:rPr>
        <w:t>0000-0003-0558-8213</w:t>
      </w:r>
    </w:p>
    <w:p w14:paraId="5BE2420C" w14:textId="77777777" w:rsidR="008F3CF5" w:rsidRPr="00BE1773" w:rsidRDefault="008F3CF5" w:rsidP="008F3CF5">
      <w:pPr>
        <w:spacing w:after="0" w:line="480" w:lineRule="auto"/>
        <w:contextualSpacing/>
        <w:rPr>
          <w:rStyle w:val="Strong"/>
          <w:sz w:val="22"/>
          <w:szCs w:val="22"/>
        </w:rPr>
      </w:pPr>
      <w:r w:rsidRPr="00BE1773">
        <w:rPr>
          <w:rStyle w:val="Strong"/>
          <w:b w:val="0"/>
          <w:sz w:val="22"/>
          <w:szCs w:val="22"/>
        </w:rPr>
        <w:t>ORCID for CEC:</w:t>
      </w:r>
      <w:r w:rsidRPr="00BE1773">
        <w:rPr>
          <w:rStyle w:val="Strong"/>
          <w:sz w:val="22"/>
          <w:szCs w:val="22"/>
        </w:rPr>
        <w:t xml:space="preserve"> </w:t>
      </w:r>
      <w:r w:rsidRPr="00BE1773">
        <w:rPr>
          <w:sz w:val="22"/>
          <w:szCs w:val="22"/>
        </w:rPr>
        <w:t>0000-0002-6281-2798</w:t>
      </w:r>
    </w:p>
    <w:p w14:paraId="120CB315" w14:textId="77777777" w:rsidR="008F3CF5" w:rsidRPr="00BE1773" w:rsidRDefault="008F3CF5" w:rsidP="008F3CF5">
      <w:pPr>
        <w:spacing w:after="0" w:line="480" w:lineRule="auto"/>
        <w:contextualSpacing/>
        <w:rPr>
          <w:rFonts w:cstheme="minorHAnsi"/>
          <w:sz w:val="22"/>
          <w:szCs w:val="22"/>
        </w:rPr>
      </w:pPr>
    </w:p>
    <w:p w14:paraId="0C3EF59D" w14:textId="77777777" w:rsidR="008F3CF5" w:rsidRDefault="008F3CF5" w:rsidP="008F3CF5">
      <w:pPr>
        <w:spacing w:after="0" w:line="480" w:lineRule="auto"/>
        <w:contextualSpacing/>
        <w:rPr>
          <w:rFonts w:cstheme="minorHAnsi"/>
          <w:sz w:val="22"/>
          <w:szCs w:val="22"/>
        </w:rPr>
      </w:pPr>
      <w:r w:rsidRPr="00BE1773">
        <w:rPr>
          <w:rFonts w:cstheme="minorHAnsi"/>
          <w:i/>
          <w:sz w:val="22"/>
          <w:szCs w:val="22"/>
        </w:rPr>
        <w:t>Statement of authorship</w:t>
      </w:r>
      <w:r w:rsidRPr="00BE1773">
        <w:rPr>
          <w:rFonts w:cstheme="minorHAnsi"/>
          <w:sz w:val="22"/>
          <w:szCs w:val="22"/>
        </w:rPr>
        <w:t>: Both authors conceived of the idea and performed modeling analyses. JPD wrote the first draft of the manuscript</w:t>
      </w:r>
      <w:r w:rsidRPr="00D90349">
        <w:rPr>
          <w:rFonts w:cstheme="minorHAnsi"/>
          <w:sz w:val="22"/>
          <w:szCs w:val="22"/>
        </w:rPr>
        <w:t xml:space="preserve">, and </w:t>
      </w:r>
      <w:r>
        <w:rPr>
          <w:rFonts w:cstheme="minorHAnsi"/>
          <w:sz w:val="22"/>
          <w:szCs w:val="22"/>
        </w:rPr>
        <w:t>both</w:t>
      </w:r>
      <w:r w:rsidRPr="00D90349">
        <w:rPr>
          <w:rFonts w:cstheme="minorHAnsi"/>
          <w:sz w:val="22"/>
          <w:szCs w:val="22"/>
        </w:rPr>
        <w:t xml:space="preserve"> authors contributed substanti</w:t>
      </w:r>
      <w:r>
        <w:rPr>
          <w:rFonts w:cstheme="minorHAnsi"/>
          <w:sz w:val="22"/>
          <w:szCs w:val="22"/>
        </w:rPr>
        <w:t>ally to revisions.</w:t>
      </w:r>
    </w:p>
    <w:p w14:paraId="6661385D" w14:textId="77777777" w:rsidR="008F3CF5" w:rsidRPr="000A1AD1" w:rsidRDefault="008F3CF5" w:rsidP="008F3CF5">
      <w:pPr>
        <w:spacing w:after="0" w:line="480" w:lineRule="auto"/>
        <w:contextualSpacing/>
        <w:rPr>
          <w:rFonts w:cstheme="minorHAnsi"/>
          <w:sz w:val="22"/>
          <w:szCs w:val="22"/>
        </w:rPr>
      </w:pPr>
      <w:r w:rsidRPr="00D90349">
        <w:rPr>
          <w:rFonts w:cstheme="minorHAnsi"/>
          <w:i/>
          <w:sz w:val="22"/>
          <w:szCs w:val="22"/>
        </w:rPr>
        <w:t>Data accessibility statement</w:t>
      </w:r>
      <w:r w:rsidRPr="00D90349">
        <w:rPr>
          <w:rFonts w:cstheme="minorHAnsi"/>
          <w:sz w:val="22"/>
          <w:szCs w:val="22"/>
        </w:rPr>
        <w:t xml:space="preserve">: </w:t>
      </w:r>
      <w:r>
        <w:rPr>
          <w:rFonts w:cstheme="minorHAnsi"/>
          <w:sz w:val="22"/>
          <w:szCs w:val="22"/>
        </w:rPr>
        <w:t>We</w:t>
      </w:r>
      <w:r w:rsidRPr="00D90349">
        <w:rPr>
          <w:rFonts w:cstheme="minorHAnsi"/>
          <w:sz w:val="22"/>
          <w:szCs w:val="22"/>
        </w:rPr>
        <w:t xml:space="preserve"> confirm that, should the m</w:t>
      </w:r>
      <w:r>
        <w:rPr>
          <w:rFonts w:cstheme="minorHAnsi"/>
          <w:sz w:val="22"/>
          <w:szCs w:val="22"/>
        </w:rPr>
        <w:t xml:space="preserve">anuscript be accepted, the code </w:t>
      </w:r>
      <w:r w:rsidRPr="00D90349">
        <w:rPr>
          <w:rFonts w:cstheme="minorHAnsi"/>
          <w:sz w:val="22"/>
          <w:szCs w:val="22"/>
        </w:rPr>
        <w:t>supporting the results will be archived in a</w:t>
      </w:r>
      <w:r>
        <w:rPr>
          <w:rFonts w:cstheme="minorHAnsi"/>
          <w:sz w:val="22"/>
          <w:szCs w:val="22"/>
        </w:rPr>
        <w:t>n appropriate public repository. No new data were used in the manuscript</w:t>
      </w:r>
      <w:r w:rsidRPr="00D90349">
        <w:rPr>
          <w:rFonts w:cstheme="minorHAnsi"/>
          <w:sz w:val="22"/>
          <w:szCs w:val="22"/>
        </w:rPr>
        <w:t>.</w:t>
      </w:r>
    </w:p>
    <w:p w14:paraId="3ABC27B2" w14:textId="13DFE206" w:rsidR="008F3CF5" w:rsidRDefault="008F3CF5" w:rsidP="008F3CF5">
      <w:pPr>
        <w:spacing w:after="0" w:line="480" w:lineRule="auto"/>
        <w:contextualSpacing/>
        <w:rPr>
          <w:rFonts w:cstheme="minorHAnsi"/>
          <w:sz w:val="22"/>
          <w:szCs w:val="22"/>
        </w:rPr>
      </w:pPr>
      <w:r w:rsidRPr="00D90349">
        <w:rPr>
          <w:rFonts w:cstheme="minorHAnsi"/>
          <w:i/>
          <w:sz w:val="22"/>
          <w:szCs w:val="22"/>
        </w:rPr>
        <w:t>Number of words in the abstract</w:t>
      </w:r>
      <w:r>
        <w:rPr>
          <w:rFonts w:cstheme="minorHAnsi"/>
          <w:sz w:val="22"/>
          <w:szCs w:val="22"/>
        </w:rPr>
        <w:t>: 1</w:t>
      </w:r>
      <w:r w:rsidR="005C3F6A">
        <w:rPr>
          <w:rFonts w:cstheme="minorHAnsi"/>
          <w:sz w:val="22"/>
          <w:szCs w:val="22"/>
        </w:rPr>
        <w:t>4</w:t>
      </w:r>
      <w:r>
        <w:rPr>
          <w:rFonts w:cstheme="minorHAnsi"/>
          <w:sz w:val="22"/>
          <w:szCs w:val="22"/>
        </w:rPr>
        <w:t>9</w:t>
      </w:r>
    </w:p>
    <w:p w14:paraId="5F4B9E52" w14:textId="4CCE3765" w:rsidR="008F3CF5" w:rsidRDefault="008F3CF5" w:rsidP="008F3CF5">
      <w:pPr>
        <w:spacing w:after="0" w:line="480" w:lineRule="auto"/>
        <w:contextualSpacing/>
        <w:rPr>
          <w:rFonts w:cstheme="minorHAnsi"/>
          <w:sz w:val="22"/>
          <w:szCs w:val="22"/>
        </w:rPr>
      </w:pPr>
      <w:r w:rsidRPr="00D90349">
        <w:rPr>
          <w:rFonts w:cstheme="minorHAnsi"/>
          <w:i/>
          <w:sz w:val="22"/>
          <w:szCs w:val="22"/>
        </w:rPr>
        <w:t>Number of words in the main text</w:t>
      </w:r>
      <w:r>
        <w:rPr>
          <w:rFonts w:cstheme="minorHAnsi"/>
          <w:sz w:val="22"/>
          <w:szCs w:val="22"/>
        </w:rPr>
        <w:t>: 4</w:t>
      </w:r>
      <w:r w:rsidR="005C3F6A">
        <w:rPr>
          <w:rFonts w:cstheme="minorHAnsi"/>
          <w:sz w:val="22"/>
          <w:szCs w:val="22"/>
        </w:rPr>
        <w:t>950</w:t>
      </w:r>
    </w:p>
    <w:p w14:paraId="730594A4" w14:textId="737BC037" w:rsidR="008F3CF5" w:rsidRDefault="008F3CF5" w:rsidP="008F3CF5">
      <w:pPr>
        <w:spacing w:after="0" w:line="480" w:lineRule="auto"/>
        <w:contextualSpacing/>
        <w:rPr>
          <w:rFonts w:cstheme="minorHAnsi"/>
          <w:sz w:val="22"/>
          <w:szCs w:val="22"/>
        </w:rPr>
      </w:pPr>
      <w:r w:rsidRPr="00D90349">
        <w:rPr>
          <w:rFonts w:cstheme="minorHAnsi"/>
          <w:i/>
          <w:sz w:val="22"/>
          <w:szCs w:val="22"/>
        </w:rPr>
        <w:t>Number of references</w:t>
      </w:r>
      <w:r>
        <w:rPr>
          <w:rFonts w:cstheme="minorHAnsi"/>
          <w:sz w:val="22"/>
          <w:szCs w:val="22"/>
        </w:rPr>
        <w:t xml:space="preserve">: </w:t>
      </w:r>
      <w:r w:rsidR="005C3F6A">
        <w:rPr>
          <w:rFonts w:cstheme="minorHAnsi"/>
          <w:sz w:val="22"/>
          <w:szCs w:val="22"/>
        </w:rPr>
        <w:t>78</w:t>
      </w:r>
    </w:p>
    <w:p w14:paraId="38244426" w14:textId="1FB91270" w:rsidR="008F3CF5" w:rsidRDefault="008F3CF5" w:rsidP="008F3CF5">
      <w:pPr>
        <w:spacing w:after="0" w:line="480" w:lineRule="auto"/>
        <w:contextualSpacing/>
        <w:rPr>
          <w:rFonts w:cstheme="minorHAnsi"/>
          <w:sz w:val="22"/>
          <w:szCs w:val="22"/>
        </w:rPr>
      </w:pPr>
      <w:r w:rsidRPr="00D90349">
        <w:rPr>
          <w:rFonts w:cstheme="minorHAnsi"/>
          <w:i/>
          <w:sz w:val="22"/>
          <w:szCs w:val="22"/>
        </w:rPr>
        <w:t>Number of figures</w:t>
      </w:r>
      <w:r>
        <w:rPr>
          <w:rFonts w:cstheme="minorHAnsi"/>
          <w:sz w:val="22"/>
          <w:szCs w:val="22"/>
        </w:rPr>
        <w:t xml:space="preserve">: </w:t>
      </w:r>
      <w:r w:rsidR="005C3F6A">
        <w:rPr>
          <w:rFonts w:cstheme="minorHAnsi"/>
          <w:sz w:val="22"/>
          <w:szCs w:val="22"/>
        </w:rPr>
        <w:t>4</w:t>
      </w:r>
    </w:p>
    <w:p w14:paraId="62574749" w14:textId="77777777" w:rsidR="008F3CF5" w:rsidRDefault="008F3CF5" w:rsidP="008F3CF5">
      <w:pPr>
        <w:spacing w:after="0" w:line="480" w:lineRule="auto"/>
        <w:contextualSpacing/>
        <w:rPr>
          <w:rFonts w:cstheme="minorHAnsi"/>
          <w:sz w:val="22"/>
          <w:szCs w:val="22"/>
        </w:rPr>
      </w:pPr>
      <w:r w:rsidRPr="00D90349">
        <w:rPr>
          <w:rFonts w:cstheme="minorHAnsi"/>
          <w:i/>
          <w:sz w:val="22"/>
          <w:szCs w:val="22"/>
        </w:rPr>
        <w:t>Number of tables</w:t>
      </w:r>
      <w:r>
        <w:rPr>
          <w:rFonts w:cstheme="minorHAnsi"/>
          <w:sz w:val="22"/>
          <w:szCs w:val="22"/>
        </w:rPr>
        <w:t>: 0</w:t>
      </w:r>
    </w:p>
    <w:p w14:paraId="4956A16C" w14:textId="77777777" w:rsidR="008F3CF5" w:rsidRDefault="008F3CF5" w:rsidP="008F3CF5">
      <w:pPr>
        <w:spacing w:after="0" w:line="480" w:lineRule="auto"/>
        <w:contextualSpacing/>
        <w:rPr>
          <w:rFonts w:cstheme="minorHAnsi"/>
          <w:sz w:val="22"/>
          <w:szCs w:val="22"/>
        </w:rPr>
      </w:pPr>
      <w:r w:rsidRPr="00D90349">
        <w:rPr>
          <w:rFonts w:cstheme="minorHAnsi"/>
          <w:i/>
          <w:sz w:val="22"/>
          <w:szCs w:val="22"/>
        </w:rPr>
        <w:t>Number of text boxes</w:t>
      </w:r>
      <w:r>
        <w:rPr>
          <w:rFonts w:cstheme="minorHAnsi"/>
          <w:sz w:val="22"/>
          <w:szCs w:val="22"/>
        </w:rPr>
        <w:t>: 0</w:t>
      </w:r>
    </w:p>
    <w:p w14:paraId="1B7B8746" w14:textId="77777777" w:rsidR="008F3CF5" w:rsidRDefault="008F3CF5" w:rsidP="008F3CF5">
      <w:pPr>
        <w:spacing w:after="0" w:line="480" w:lineRule="auto"/>
        <w:contextualSpacing/>
        <w:rPr>
          <w:rFonts w:cstheme="minorHAnsi"/>
          <w:sz w:val="22"/>
          <w:szCs w:val="22"/>
        </w:rPr>
      </w:pPr>
    </w:p>
    <w:p w14:paraId="6D015681" w14:textId="3827F090" w:rsidR="008F3CF5" w:rsidRDefault="008F3CF5" w:rsidP="008F3CF5">
      <w:pPr>
        <w:spacing w:after="0" w:line="480" w:lineRule="auto"/>
        <w:contextualSpacing/>
        <w:rPr>
          <w:rFonts w:cstheme="minorHAnsi"/>
          <w:b/>
          <w:sz w:val="22"/>
          <w:szCs w:val="22"/>
        </w:rPr>
      </w:pPr>
      <w:r w:rsidRPr="00D90349">
        <w:rPr>
          <w:rFonts w:cstheme="minorHAnsi"/>
          <w:i/>
          <w:sz w:val="22"/>
          <w:szCs w:val="22"/>
        </w:rPr>
        <w:t>Keywords</w:t>
      </w:r>
      <w:r>
        <w:rPr>
          <w:rFonts w:cstheme="minorHAnsi"/>
          <w:sz w:val="22"/>
          <w:szCs w:val="22"/>
        </w:rPr>
        <w:t>: stochastic dynamics, eco-evolutionary dynamics, GEM, Gillespie</w:t>
      </w:r>
      <w:ins w:id="0" w:author="John DeLong" w:date="2020-07-22T12:30:00Z">
        <w:r w:rsidR="009618B1">
          <w:rPr>
            <w:rFonts w:cstheme="minorHAnsi"/>
            <w:sz w:val="22"/>
            <w:szCs w:val="22"/>
          </w:rPr>
          <w:t xml:space="preserve"> algorithm</w:t>
        </w:r>
      </w:ins>
      <w:r>
        <w:rPr>
          <w:rFonts w:cstheme="minorHAnsi"/>
          <w:sz w:val="22"/>
          <w:szCs w:val="22"/>
        </w:rPr>
        <w:t>, maladaptation, harvest induced evolution</w:t>
      </w:r>
      <w:r>
        <w:rPr>
          <w:rFonts w:cstheme="minorHAnsi"/>
          <w:b/>
          <w:sz w:val="22"/>
          <w:szCs w:val="22"/>
        </w:rPr>
        <w:br w:type="page"/>
      </w:r>
    </w:p>
    <w:p w14:paraId="6760770A" w14:textId="77777777" w:rsidR="008F3CF5" w:rsidRPr="00496E2D" w:rsidRDefault="008F3CF5" w:rsidP="008F3CF5">
      <w:pPr>
        <w:spacing w:after="0" w:line="480" w:lineRule="auto"/>
        <w:contextualSpacing/>
        <w:rPr>
          <w:rFonts w:cstheme="minorHAnsi"/>
          <w:b/>
          <w:sz w:val="22"/>
          <w:szCs w:val="22"/>
        </w:rPr>
      </w:pPr>
      <w:r w:rsidRPr="00496E2D">
        <w:rPr>
          <w:rFonts w:cstheme="minorHAnsi"/>
          <w:b/>
          <w:sz w:val="22"/>
          <w:szCs w:val="22"/>
        </w:rPr>
        <w:lastRenderedPageBreak/>
        <w:t>Abstract</w:t>
      </w:r>
    </w:p>
    <w:p w14:paraId="410EBEFC" w14:textId="248A6D49" w:rsidR="008F3CF5" w:rsidRDefault="008F3CF5" w:rsidP="00D919FB">
      <w:pPr>
        <w:spacing w:after="0" w:line="480" w:lineRule="auto"/>
        <w:contextualSpacing/>
        <w:rPr>
          <w:rFonts w:cstheme="minorHAnsi"/>
          <w:b/>
          <w:sz w:val="22"/>
          <w:szCs w:val="22"/>
        </w:rPr>
      </w:pPr>
      <w:r>
        <w:rPr>
          <w:rFonts w:cstheme="minorHAnsi"/>
          <w:sz w:val="22"/>
          <w:szCs w:val="22"/>
        </w:rPr>
        <w:t>Stochastic processes such as genetic drift may hinder adaptation, but the effect of such stochasticity on evolution via its effect on ecological dynamics is poorly understood. H</w:t>
      </w:r>
      <w:r w:rsidRPr="00496E2D">
        <w:rPr>
          <w:rFonts w:cstheme="minorHAnsi"/>
          <w:sz w:val="22"/>
          <w:szCs w:val="22"/>
        </w:rPr>
        <w:t xml:space="preserve">ere we evaluate patterns of adaptation in a population </w:t>
      </w:r>
      <w:r>
        <w:rPr>
          <w:rFonts w:cstheme="minorHAnsi"/>
          <w:sz w:val="22"/>
          <w:szCs w:val="22"/>
        </w:rPr>
        <w:t>subject to variation in demographic stochasticity</w:t>
      </w:r>
      <w:r w:rsidRPr="00496E2D">
        <w:rPr>
          <w:rFonts w:cstheme="minorHAnsi"/>
          <w:sz w:val="22"/>
          <w:szCs w:val="22"/>
        </w:rPr>
        <w:t xml:space="preserve">. We show that </w:t>
      </w:r>
      <w:r>
        <w:rPr>
          <w:rFonts w:cstheme="minorHAnsi"/>
          <w:sz w:val="22"/>
          <w:szCs w:val="22"/>
        </w:rPr>
        <w:t>stochasticity</w:t>
      </w:r>
      <w:r w:rsidRPr="00496E2D">
        <w:rPr>
          <w:rFonts w:cstheme="minorHAnsi"/>
          <w:sz w:val="22"/>
          <w:szCs w:val="22"/>
        </w:rPr>
        <w:t xml:space="preserve"> </w:t>
      </w:r>
      <w:r>
        <w:rPr>
          <w:rFonts w:cstheme="minorHAnsi"/>
          <w:sz w:val="22"/>
          <w:szCs w:val="22"/>
        </w:rPr>
        <w:t xml:space="preserve">can alter population dynamics and lead to evolutionary outcomes that are not </w:t>
      </w:r>
      <w:r w:rsidRPr="002A61EE">
        <w:rPr>
          <w:rFonts w:cstheme="minorHAnsi"/>
          <w:sz w:val="22"/>
          <w:szCs w:val="22"/>
        </w:rPr>
        <w:t xml:space="preserve">predicted by </w:t>
      </w:r>
      <w:r>
        <w:rPr>
          <w:rFonts w:cstheme="minorHAnsi"/>
          <w:sz w:val="22"/>
          <w:szCs w:val="22"/>
        </w:rPr>
        <w:t>classic</w:t>
      </w:r>
      <w:r w:rsidRPr="002A61EE">
        <w:rPr>
          <w:rFonts w:cstheme="minorHAnsi"/>
          <w:sz w:val="22"/>
          <w:szCs w:val="22"/>
        </w:rPr>
        <w:t xml:space="preserve"> eco-evolutionary modeling approaches</w:t>
      </w:r>
      <w:r>
        <w:rPr>
          <w:rFonts w:cstheme="minorHAnsi"/>
          <w:sz w:val="22"/>
          <w:szCs w:val="22"/>
        </w:rPr>
        <w:t>. We also show, however, that these outcomes are governed by</w:t>
      </w:r>
      <w:r w:rsidRPr="00496E2D">
        <w:rPr>
          <w:rFonts w:cstheme="minorHAnsi"/>
          <w:sz w:val="22"/>
          <w:szCs w:val="22"/>
        </w:rPr>
        <w:t xml:space="preserve"> transient evolutionary attractors </w:t>
      </w:r>
      <w:r>
        <w:rPr>
          <w:rFonts w:cstheme="minorHAnsi"/>
          <w:sz w:val="22"/>
          <w:szCs w:val="22"/>
        </w:rPr>
        <w:t xml:space="preserve">(TEAs) – these are fitness maxima when the ecological system is not at equilibrium. These TEAs </w:t>
      </w:r>
      <w:r w:rsidRPr="00496E2D">
        <w:rPr>
          <w:rFonts w:cstheme="minorHAnsi"/>
          <w:sz w:val="22"/>
          <w:szCs w:val="22"/>
        </w:rPr>
        <w:t>alter the path of evolution</w:t>
      </w:r>
      <w:r>
        <w:rPr>
          <w:rFonts w:cstheme="minorHAnsi"/>
          <w:sz w:val="22"/>
          <w:szCs w:val="22"/>
        </w:rPr>
        <w:t xml:space="preserve"> but are not visible through the equilibrium lens that underlies much evolutionary theory</w:t>
      </w:r>
      <w:r w:rsidRPr="00496E2D">
        <w:rPr>
          <w:rFonts w:cstheme="minorHAnsi"/>
          <w:sz w:val="22"/>
          <w:szCs w:val="22"/>
        </w:rPr>
        <w:t xml:space="preserve">. We further show that </w:t>
      </w:r>
      <w:r>
        <w:rPr>
          <w:rFonts w:cstheme="minorHAnsi"/>
          <w:sz w:val="22"/>
          <w:szCs w:val="22"/>
        </w:rPr>
        <w:t>trait-independent culling</w:t>
      </w:r>
      <w:r w:rsidRPr="00496E2D">
        <w:rPr>
          <w:rFonts w:cstheme="minorHAnsi"/>
          <w:sz w:val="22"/>
          <w:szCs w:val="22"/>
        </w:rPr>
        <w:t xml:space="preserve"> can redirect evolution away from </w:t>
      </w:r>
      <w:r>
        <w:rPr>
          <w:rFonts w:cstheme="minorHAnsi"/>
          <w:sz w:val="22"/>
          <w:szCs w:val="22"/>
        </w:rPr>
        <w:t>expected evolutionary equilibria</w:t>
      </w:r>
      <w:r w:rsidRPr="00496E2D">
        <w:rPr>
          <w:rFonts w:cstheme="minorHAnsi"/>
          <w:sz w:val="22"/>
          <w:szCs w:val="22"/>
        </w:rPr>
        <w:t xml:space="preserve"> and toward </w:t>
      </w:r>
      <w:r>
        <w:rPr>
          <w:rFonts w:cstheme="minorHAnsi"/>
          <w:sz w:val="22"/>
          <w:szCs w:val="22"/>
        </w:rPr>
        <w:t>these TEAs</w:t>
      </w:r>
      <w:r w:rsidRPr="00496E2D">
        <w:rPr>
          <w:rFonts w:cstheme="minorHAnsi"/>
          <w:sz w:val="22"/>
          <w:szCs w:val="22"/>
        </w:rPr>
        <w:t xml:space="preserve">. Our results </w:t>
      </w:r>
      <w:r>
        <w:rPr>
          <w:rFonts w:cstheme="minorHAnsi"/>
          <w:sz w:val="22"/>
          <w:szCs w:val="22"/>
        </w:rPr>
        <w:t>reveal</w:t>
      </w:r>
      <w:r w:rsidRPr="00496E2D">
        <w:rPr>
          <w:rFonts w:cstheme="minorHAnsi"/>
          <w:sz w:val="22"/>
          <w:szCs w:val="22"/>
        </w:rPr>
        <w:t xml:space="preserve"> that considering </w:t>
      </w:r>
      <w:r>
        <w:rPr>
          <w:rFonts w:cstheme="minorHAnsi"/>
          <w:sz w:val="22"/>
          <w:szCs w:val="22"/>
        </w:rPr>
        <w:t>population processes</w:t>
      </w:r>
      <w:r w:rsidRPr="00496E2D">
        <w:rPr>
          <w:rFonts w:cstheme="minorHAnsi"/>
          <w:sz w:val="22"/>
          <w:szCs w:val="22"/>
        </w:rPr>
        <w:t xml:space="preserve"> during transient periods can greatly improve our understanding of the path and pace of evolution.</w:t>
      </w:r>
      <w:r>
        <w:rPr>
          <w:rFonts w:cstheme="minorHAnsi"/>
          <w:b/>
          <w:sz w:val="22"/>
          <w:szCs w:val="22"/>
        </w:rPr>
        <w:br w:type="page"/>
      </w:r>
    </w:p>
    <w:p w14:paraId="6DC1A0FC" w14:textId="77777777" w:rsidR="008F3CF5" w:rsidRPr="00496E2D" w:rsidRDefault="008F3CF5" w:rsidP="008F3CF5">
      <w:pPr>
        <w:spacing w:after="0" w:line="480" w:lineRule="auto"/>
        <w:contextualSpacing/>
        <w:rPr>
          <w:rFonts w:cstheme="minorHAnsi"/>
          <w:sz w:val="22"/>
          <w:szCs w:val="22"/>
        </w:rPr>
      </w:pPr>
      <w:r w:rsidRPr="00496E2D">
        <w:rPr>
          <w:rFonts w:cstheme="minorHAnsi"/>
          <w:b/>
          <w:sz w:val="22"/>
          <w:szCs w:val="22"/>
        </w:rPr>
        <w:lastRenderedPageBreak/>
        <w:t>Introduction</w:t>
      </w:r>
    </w:p>
    <w:p w14:paraId="3849E2C7" w14:textId="5D302B87" w:rsidR="008F3CF5" w:rsidRPr="00496E2D" w:rsidRDefault="008F3CF5" w:rsidP="00D919FB">
      <w:pPr>
        <w:spacing w:after="0" w:line="480" w:lineRule="auto"/>
        <w:contextualSpacing/>
        <w:rPr>
          <w:rFonts w:cstheme="minorHAnsi"/>
          <w:sz w:val="22"/>
          <w:szCs w:val="22"/>
        </w:rPr>
      </w:pPr>
      <w:r w:rsidRPr="00496E2D">
        <w:rPr>
          <w:rFonts w:cstheme="minorHAnsi"/>
          <w:sz w:val="22"/>
          <w:szCs w:val="22"/>
        </w:rPr>
        <w:t>Debates over the effects of stochasticity on ecological and evolutionary dynamics go back to foundational work in ecology and evolutionary biology, from Fisher’s and Wright’s contrasting views of the role of mutation</w:t>
      </w:r>
      <w:r>
        <w:rPr>
          <w:rFonts w:cstheme="minorHAnsi"/>
          <w:sz w:val="22"/>
          <w:szCs w:val="22"/>
        </w:rPr>
        <w:t xml:space="preserve"> and drift</w:t>
      </w:r>
      <w:r w:rsidRPr="00496E2D">
        <w:rPr>
          <w:rFonts w:cstheme="minorHAnsi"/>
          <w:sz w:val="22"/>
          <w:szCs w:val="22"/>
        </w:rPr>
        <w:t xml:space="preserve"> </w:t>
      </w:r>
      <w:r w:rsidRPr="00496E2D">
        <w:rPr>
          <w:rFonts w:cstheme="minorHAnsi"/>
          <w:sz w:val="22"/>
          <w:szCs w:val="22"/>
        </w:rPr>
        <w:fldChar w:fldCharType="begin"/>
      </w:r>
      <w:ins w:id="1" w:author="Clay Cressler" w:date="2020-08-07T11:13:00Z">
        <w:r w:rsidR="00B022D9">
          <w:rPr>
            <w:rFonts w:cstheme="minorHAnsi"/>
            <w:sz w:val="22"/>
            <w:szCs w:val="22"/>
          </w:rPr>
          <w:instrText xml:space="preserve"> ADDIN ZOTERO_ITEM CSL_CITATION {"citationID":"ExReuFYC","properties":{"formattedCitation":"(Fisher 1930; Wright 1931)","plainCitation":"(Fisher 1930; Wright 1931)","noteIndex":0},"citationItems":[{"id":"gBPCYzZI/s3VKQa1e","uris":["http://zotero.org/users/1264037/items/GX9ZMU5W"],"uri":["http://zotero.org/users/1264037/items/GX9ZMU5W"],"itemData":{"id":2404,"type":"book","abstract":"R A Fisher's classic The Genetical Theory of Natural Selection was first published by the Oxford University Press in 1930. It was the first attempt to assess and explain Darwin's evolutionary theories in terms of the genetic processes underlying them, and was also original in being the first book to establish a firm theoretical basis for evolution. Since then, it has become a classic text in evolutionary biology, with Fisher hailed as one of the greatest evolutionary biologists of this century. This Variorum edition will be the definitive version - the only version of The Genetical Theory in print: it will include both Fisher's original 1930 text and that of a second edition of the book, published by Dover publications in 1958, which is now out of print. It also has a new Foreword, some unpublished material by Fisher that he wrote in his own copy, and letters between Fisher and Darwin's grandson, Leonard Darwin. Students, researchers, and general readers with an interest in the history of evolutionary biology will welcome this new edition.","ISBN":"978-0-19-850440-5","language":"en","number-of-pages":"370","publisher":"OUP Oxford","source":"Google Books","title":"The Genetical Theory of Natural Selection: A Complete Variorum Edition","title-short":"The Genetical Theory of Natural Selection","author":[{"family":"Fisher","given":"R. A."}],"issued":{"date-parts":[["1930"]]}}},{"id":"gBPCYzZI/wtjxJ7DQ","uris":["http://zotero.org/users/1264037/items/E3RMIJ9C"],"uri":["http://zotero.org/users/1264037/items/E3RMIJ9C"],"itemData":{"id":2403,"type":"article-journal","container-title":"Genetics","ISSN":"0016-6731","issue":"2","journalAbbreviation":"Genetics","note":"PMID: 17246615\nPMCID: PMC1201091","page":"97-159","source":"PubMed Central","title":"Evolution in Mendelian populations","volume":"16","author":[{"family":"Wright","given":"Sewall"}],"issued":{"date-parts":[["1931"]]}}}],"schema":"https://github.com/citation-style-language/schema/raw/master/csl-citation.json"} </w:instrText>
        </w:r>
      </w:ins>
      <w:del w:id="2" w:author="Clay Cressler" w:date="2020-08-07T11:13:00Z">
        <w:r w:rsidR="008E4F39" w:rsidDel="00B022D9">
          <w:rPr>
            <w:rFonts w:cstheme="minorHAnsi"/>
            <w:sz w:val="22"/>
            <w:szCs w:val="22"/>
          </w:rPr>
          <w:delInstrText xml:space="preserve"> ADDIN ZOTERO_ITEM CSL_CITATION {"citationID":"ExReuFYC","properties":{"formattedCitation":"(Fisher 1930; Wright 1931)","plainCitation":"(Fisher 1930; Wright 1931)","noteIndex":0},"citationItems":[{"id":"11N9M0Y2/SU3eQmtR","uris":["http://zotero.org/users/1264037/items/GX9ZMU5W"],"uri":["http://zotero.org/users/1264037/items/GX9ZMU5W"],"itemData":{"id":2404,"type":"book","abstract":"R A Fisher's classic The Genetical Theory of Natural Selection was first published by the Oxford University Press in 1930. It was the first attempt to assess and explain Darwin's evolutionary theories in terms of the genetic processes underlying them, and was also original in being the first book to establish a firm theoretical basis for evolution. Since then, it has become a classic text in evolutionary biology, with Fisher hailed as one of the greatest evolutionary biologists of this century. This Variorum edition will be the definitive version - the only version of The Genetical Theory in print: it will include both Fisher's original 1930 text and that of a second edition of the book, published by Dover publications in 1958, which is now out of print. It also has a new Foreword, some unpublished material by Fisher that he wrote in his own copy, and letters between Fisher and Darwin's grandson, Leonard Darwin. Students, researchers, and general readers with an interest in the history of evolutionary biology will welcome this new edition.","ISBN":"978-0-19-850440-5","language":"en","number-of-pages":"370","publisher":"OUP Oxford","source":"Google Books","title":"The Genetical Theory of Natural Selection: A Complete Variorum Edition","title-short":"The Genetical Theory of Natural Selection","author":[{"family":"Fisher","given":"R. A."}],"issued":{"date-parts":[["1930"]]}}},{"id":2403,"uris":["http://zotero.org/users/1264037/items/E3RMIJ9C"],"uri":["http://zotero.org/users/1264037/items/E3RMIJ9C"],"itemData":{"id":2403,"type":"article-journal","container-title":"Genetics","ISSN":"0016-6731","issue":"2","journalAbbreviation":"Genetics","note":"PMID: 17246615\nPMCID: PMC1201091","page":"97-159","source":"PubMed Central","title":"Evolution in Mendelian populations","volume":"16","author":[{"family":"Wright","given":"Sewall"}],"issued":{"date-parts":[["1931"]]}}}],"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Fisher 1930; Wright 1931)</w:t>
      </w:r>
      <w:r w:rsidRPr="00496E2D">
        <w:rPr>
          <w:rFonts w:cstheme="minorHAnsi"/>
          <w:sz w:val="22"/>
          <w:szCs w:val="22"/>
        </w:rPr>
        <w:fldChar w:fldCharType="end"/>
      </w:r>
      <w:r w:rsidRPr="00496E2D">
        <w:rPr>
          <w:rFonts w:cstheme="minorHAnsi"/>
          <w:sz w:val="22"/>
          <w:szCs w:val="22"/>
        </w:rPr>
        <w:t xml:space="preserve"> to Nicholson’s and Andrewartha and Birch’s differing opinions about whether populations were primarily regulated by density-dependent or density-independent (e.g., stochastic) processes </w:t>
      </w:r>
      <w:r w:rsidRPr="00496E2D">
        <w:rPr>
          <w:rFonts w:cstheme="minorHAnsi"/>
          <w:sz w:val="22"/>
          <w:szCs w:val="22"/>
        </w:rPr>
        <w:fldChar w:fldCharType="begin"/>
      </w:r>
      <w:ins w:id="3" w:author="Clay Cressler" w:date="2020-08-07T11:13:00Z">
        <w:r w:rsidR="00B022D9">
          <w:rPr>
            <w:rFonts w:cstheme="minorHAnsi"/>
            <w:sz w:val="22"/>
            <w:szCs w:val="22"/>
          </w:rPr>
          <w:instrText xml:space="preserve"> ADDIN ZOTERO_ITEM CSL_CITATION {"citationID":"H4HwVLMI","properties":{"formattedCitation":"(Andrewartha &amp; Birch 1954; Nicholson 1957)","plainCitation":"(Andrewartha &amp; Birch 1954; Nicholson 1957)","noteIndex":0},"citationItems":[{"id":"gBPCYzZI/1GuOeyuH","uris":["http://zotero.org/users/1264037/items/NAL7V6ZW"],"uri":["http://zotero.org/users/1264037/items/NAL7V6ZW"],"itemData":{"id":7921,"type":"book","language":"en","note":"Google-Books-ID: 3uzaAAAAMAAJ","number-of-pages":"810","publisher":"University of Chicago Press","source":"Google Books","title":"The distribution and abundance of animals","author":[{"family":"Andrewartha","given":"Herbert George"},{"family":"Birch","given":"L. Charles"}],"issued":{"date-parts":[["1954"]]}}},{"id":"gBPCYzZI/wmyuxVgD","uris":["http://zotero.org/users/1264037/items/TADT7XWA"],"uri":["http://zotero.org/users/1264037/items/TADT7XWA"],"itemData":{"id":7923,"type":"article-journal","abstract":"Excerpt\nIntroduction\nTo demonstrate how populations may accommodate themselves to changed conditions, and so maintain themselves in being, I shall devote much of this address to discussing the results of laboratory experiments with the Australian sheep-blowfly, Lucilia cuprina Wied. It is true that the particular mechanisms of adjustment revealed are replaced by other mechanisms in many natural populations, but this would be equally true were any other kind of animal studied, whether in the laboratory or in the field. The fact that results obtained with laboratory populations can seldom be regarded as directly applicable to field populations in general is due to the existence of at least a dozen major systems of population regulation, and to the great diversity of influences which cause each population to present a somewhat different problem from all others. However, abundant evidence is provided by both field and laboratory studies showing that the populations of many...","container-title":"Cold Spring Harbor Symposia on Quantitative Biology","DOI":"10.1101/SQB.1957.022.01.017","ISSN":"0091-7451, 1943-4456","journalAbbreviation":"Cold Spring Harb Symp Quant Biol","language":"en","page":"153-173","source":"symposium.cshlp.org","title":"The self-adjustment of populations to change","volume":"22","author":[{"family":"Nicholson","given":"A. J."}],"issued":{"date-parts":[["1957",1,1]]}}}],"schema":"https://github.com/citation-style-language/schema/raw/master/csl-citation.json"} </w:instrText>
        </w:r>
      </w:ins>
      <w:del w:id="4" w:author="Clay Cressler" w:date="2020-08-07T11:13:00Z">
        <w:r w:rsidR="002E50A3" w:rsidDel="00B022D9">
          <w:rPr>
            <w:rFonts w:cstheme="minorHAnsi"/>
            <w:sz w:val="22"/>
            <w:szCs w:val="22"/>
          </w:rPr>
          <w:delInstrText xml:space="preserve"> ADDIN ZOTERO_ITEM CSL_CITATION {"citationID":"H4HwVLMI","properties":{"formattedCitation":"(Andrewartha &amp; Birch 1954; Nicholson 1957)","plainCitation":"(Andrewartha &amp; Birch 1954; Nicholson 1957)","noteIndex":0},"citationItems":[{"id":7921,"uris":["http://zotero.org/users/1264037/items/NAL7V6ZW"],"uri":["http://zotero.org/users/1264037/items/NAL7V6ZW"],"itemData":{"id":7921,"type":"book","language":"en","note":"Google-Books-ID: 3uzaAAAAMAAJ","number-of-pages":"810","publisher":"University of Chicago Press","source":"Google Books","title":"The distribution and abundance of animals","author":[{"family":"Andrewartha","given":"Herbert George"},{"family":"Birch","given":"L. Charles"}],"issued":{"date-parts":[["1954"]]}}},{"id":7923,"uris":["http://zotero.org/users/1264037/items/TADT7XWA"],"uri":["http://zotero.org/users/1264037/items/TADT7XWA"],"itemData":{"id":7923,"type":"article-journal","abstract":"Excerpt\nIntroduction\nTo demonstrate how populations may accommodate themselves to changed conditions, and so maintain themselves in being, I shall devote much of this address to discussing the results of laboratory experiments with the Australian sheep-blowfly, Lucilia cuprina Wied. It is true that the particular mechanisms of adjustment revealed are replaced by other mechanisms in many natural populations, but this would be equally true were any other kind of animal studied, whether in the laboratory or in the field. The fact that results obtained with laboratory populations can seldom be regarded as directly applicable to field populations in general is due to the existence of at least a dozen major systems of population regulation, and to the great diversity of influences which cause each population to present a somewhat different problem from all others. However, abundant evidence is provided by both field and laboratory studies showing that the populations of many...","container-title":"Cold Spring Harbor Symposia on Quantitative Biology","DOI":"10.1101/SQB.1957.022.01.017","ISSN":"0091-7451, 1943-4456","journalAbbreviation":"Cold Spring Harb Symp Quant Biol","language":"en","page":"153-173","source":"symposium.cshlp.org","title":"The self-adjustment of populations to change","volume":"22","author":[{"family":"Nicholson","given":"A. J."}],"issued":{"date-parts":[["1957",1,1]]}}}],"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Andrewartha &amp; Birch 1954; Nicholson 1957)</w:t>
      </w:r>
      <w:r w:rsidRPr="00496E2D">
        <w:rPr>
          <w:rFonts w:cstheme="minorHAnsi"/>
          <w:sz w:val="22"/>
          <w:szCs w:val="22"/>
        </w:rPr>
        <w:fldChar w:fldCharType="end"/>
      </w:r>
      <w:r w:rsidRPr="00496E2D">
        <w:rPr>
          <w:rFonts w:cstheme="minorHAnsi"/>
          <w:sz w:val="22"/>
          <w:szCs w:val="22"/>
        </w:rPr>
        <w:t xml:space="preserve">. Mathematical models have proven to be a valuable tool for studying the various ways that stochasticity can impact ecological (reviewed in </w:t>
      </w:r>
      <w:r>
        <w:rPr>
          <w:rFonts w:cstheme="minorHAnsi"/>
          <w:sz w:val="22"/>
          <w:szCs w:val="22"/>
        </w:rPr>
        <w:fldChar w:fldCharType="begin"/>
      </w:r>
      <w:ins w:id="5" w:author="Clay Cressler" w:date="2020-08-07T11:13:00Z">
        <w:r w:rsidR="00B022D9">
          <w:rPr>
            <w:rFonts w:cstheme="minorHAnsi"/>
            <w:sz w:val="22"/>
            <w:szCs w:val="22"/>
          </w:rPr>
          <w:instrText xml:space="preserve"> ADDIN ZOTERO_ITEM CSL_CITATION {"citationID":"IyDnlJuo","properties":{"formattedCitation":"(Coulson {\\i{}et al.} 2004; Black &amp; McKane 2012)","plainCitation":"(Coulson et al. 2004; Black &amp; McKane 2012)","dontUpdate":true,"noteIndex":0},"citationItems":[{"id":"gBPCYzZI/yIs9VTWF","uris":["http://zotero.org/users/1264037/items/4MS2QKQR"],"uri":["http://zotero.org/users/1264037/items/4MS2QKQR"],"itemData":{"id":7927,"type":"article-journal","abstract":"Population dynamics models remain largely deterministic, although the presence of random fluctuations in nature is well recognized. This deterministic approach is based on the implicit assumption that systems can be separated into a deterministic part that captures the essential features of the system and a random part that can be neglected. But is it possible, in general, to understand population dynamics without the explicit consideration of random fluctuations? Here, we suggest perhaps not, and argue that the dynamics of many systems are a result of interactions between the deterministic nonlinear skeleton and noise.","container-title":"Trends in Ecology &amp; Evolution","DOI":"10.1016/j.tree.2004.05.008","ISSN":"0169-5347","issue":"7","journalAbbreviation":"Trends Ecol. Evol. (Amst.)","language":"eng","note":"PMID: 16701286","page":"359-364","source":"PubMed","title":"Skeletons, noise and population growth: the end of an old debate?","title-short":"Skeletons, noise and population growth","volume":"19","author":[{"family":"Coulson","given":"Tim"},{"family":"Rohani","given":"Pejman"},{"family":"Pascual","given":"Mercedes"}],"issued":{"date-parts":[["2004",7]]}}},{"id":"gBPCYzZI/N9Nbh0XD","uris":["http://zotero.org/users/1264037/items/LR4XVR9V"],"uri":["http://zotero.org/users/1264037/items/LR4XVR9V"],"itemData":{"id":7925,"type":"article-journal","abstract":"The increasing use of computer simulation by theoretical ecologists started a move away from models formulated at the population level towards individual-based models. However, many of the models studied at the individual level are not analysed mathematically and remain defined in terms of a computer algorithm. This is not surprising, given that they are intrinsically stochastic and require tools and techniques for their study that may be unfamiliar to ecologists. Here, we argue that the construction of ecological models at the individual level and their subsequent analysis is, in many cases, straightforward and leads to important insights. We discuss recent work that highlights the importance of stochastic effects for parameter ranges and systems where it was previously thought that such effects would be negligible.","container-title":"Trends in Ecology &amp; Evolution","DOI":"10.1016/j.tree.2012.01.014","ISSN":"1872-8383","issue":"6","journalAbbreviation":"Trends Ecol. Evol. (Amst.)","language":"eng","note":"PMID: 22406194","page":"337-345","source":"PubMed","title":"Stochastic formulation of ecological models and their applications","volume":"27","author":[{"family":"Black","given":"Andrew J."},{"family":"McKane","given":"Alan J."}],"issued":{"date-parts":[["2012",6]]}}}],"schema":"https://github.com/citation-style-language/schema/raw/master/csl-citation.json"} </w:instrText>
        </w:r>
      </w:ins>
      <w:del w:id="6" w:author="Clay Cressler" w:date="2020-08-07T11:13:00Z">
        <w:r w:rsidR="002E50A3" w:rsidDel="00B022D9">
          <w:rPr>
            <w:rFonts w:cstheme="minorHAnsi"/>
            <w:sz w:val="22"/>
            <w:szCs w:val="22"/>
          </w:rPr>
          <w:delInstrText xml:space="preserve"> ADDIN ZOTERO_ITEM CSL_CITATION {"citationID":"IyDnlJuo","properties":{"formattedCitation":"(Coulson {\\i{}et al.} 2004; Black &amp; McKane 2012)","plainCitation":"(Coulson et al. 2004; Black &amp; McKane 2012)","dontUpdate":true,"noteIndex":0},"citationItems":[{"id":7927,"uris":["http://zotero.org/users/1264037/items/4MS2QKQR"],"uri":["http://zotero.org/users/1264037/items/4MS2QKQR"],"itemData":{"id":7927,"type":"article-journal","abstract":"Population dynamics models remain largely deterministic, although the presence of random fluctuations in nature is well recognized. This deterministic approach is based on the implicit assumption that systems can be separated into a deterministic part that captures the essential features of the system and a random part that can be neglected. But is it possible, in general, to understand population dynamics without the explicit consideration of random fluctuations? Here, we suggest perhaps not, and argue that the dynamics of many systems are a result of interactions between the deterministic nonlinear skeleton and noise.","container-title":"Trends in Ecology &amp; Evolution","DOI":"10.1016/j.tree.2004.05.008","ISSN":"0169-5347","issue":"7","journalAbbreviation":"Trends Ecol. Evol. (Amst.)","language":"eng","note":"PMID: 16701286","page":"359-364","source":"PubMed","title":"Skeletons, noise and population growth: the end of an old debate?","title-short":"Skeletons, noise and population growth","volume":"19","author":[{"family":"Coulson","given":"Tim"},{"family":"Rohani","given":"Pejman"},{"family":"Pascual","given":"Mercedes"}],"issued":{"date-parts":[["2004",7]]}}},{"id":7925,"uris":["http://zotero.org/users/1264037/items/LR4XVR9V"],"uri":["http://zotero.org/users/1264037/items/LR4XVR9V"],"itemData":{"id":7925,"type":"article-journal","abstract":"The increasing use of computer simulation by theoretical ecologists started a move away from models formulated at the population level towards individual-based models. However, many of the models studied at the individual level are not analysed mathematically and remain defined in terms of a computer algorithm. This is not surprising, given that they are intrinsically stochastic and require tools and techniques for their study that may be unfamiliar to ecologists. Here, we argue that the construction of ecological models at the individual level and their subsequent analysis is, in many cases, straightforward and leads to important insights. We discuss recent work that highlights the importance of stochastic effects for parameter ranges and systems where it was previously thought that such effects would be negligible.","container-title":"Trends in Ecology &amp; Evolution","DOI":"10.1016/j.tree.2012.01.014","ISSN":"1872-8383","issue":"6","journalAbbreviation":"Trends Ecol. Evol. (Amst.)","language":"eng","note":"PMID: 22406194","page":"337-345","source":"PubMed","title":"Stochastic formulation of ecological models and their applications","volume":"27","author":[{"family":"Black","given":"Andrew J."},{"family":"McKane","given":"Alan J."}],"issued":{"date-parts":[["2012",6]]}}}],"schema":"https://github.com/citation-style-language/schema/raw/master/csl-citation.json"} </w:delInstrText>
        </w:r>
      </w:del>
      <w:r>
        <w:rPr>
          <w:rFonts w:cstheme="minorHAnsi"/>
          <w:sz w:val="22"/>
          <w:szCs w:val="22"/>
        </w:rPr>
        <w:fldChar w:fldCharType="separate"/>
      </w:r>
      <w:r w:rsidRPr="008E50B7">
        <w:rPr>
          <w:rFonts w:ascii="Calibri" w:hAnsi="Calibri" w:cs="Calibri"/>
          <w:sz w:val="22"/>
        </w:rPr>
        <w:t xml:space="preserve">Coulson </w:t>
      </w:r>
      <w:r w:rsidRPr="008E50B7">
        <w:rPr>
          <w:rFonts w:ascii="Calibri" w:hAnsi="Calibri" w:cs="Calibri"/>
          <w:i/>
          <w:iCs/>
          <w:sz w:val="22"/>
        </w:rPr>
        <w:t>et al.</w:t>
      </w:r>
      <w:r w:rsidRPr="008E50B7">
        <w:rPr>
          <w:rFonts w:ascii="Calibri" w:hAnsi="Calibri" w:cs="Calibri"/>
          <w:sz w:val="22"/>
        </w:rPr>
        <w:t xml:space="preserve"> 2004; Black &amp; McKane 2012)</w:t>
      </w:r>
      <w:r>
        <w:rPr>
          <w:rFonts w:cstheme="minorHAnsi"/>
          <w:sz w:val="22"/>
          <w:szCs w:val="22"/>
        </w:rPr>
        <w:fldChar w:fldCharType="end"/>
      </w:r>
      <w:r w:rsidRPr="00496E2D">
        <w:rPr>
          <w:rFonts w:cstheme="minorHAnsi"/>
          <w:sz w:val="22"/>
          <w:szCs w:val="22"/>
        </w:rPr>
        <w:t xml:space="preserve"> and evolutionary (reviewed in </w:t>
      </w:r>
      <w:r>
        <w:rPr>
          <w:rFonts w:cstheme="minorHAnsi"/>
          <w:sz w:val="22"/>
          <w:szCs w:val="22"/>
        </w:rPr>
        <w:fldChar w:fldCharType="begin"/>
      </w:r>
      <w:ins w:id="7" w:author="Clay Cressler" w:date="2020-08-07T11:13:00Z">
        <w:r w:rsidR="00B022D9">
          <w:rPr>
            <w:rFonts w:cstheme="minorHAnsi"/>
            <w:sz w:val="22"/>
            <w:szCs w:val="22"/>
          </w:rPr>
          <w:instrText xml:space="preserve"> ADDIN ZOTERO_ITEM CSL_CITATION {"citationID":"2a9t7TML","properties":{"formattedCitation":"(Lenormand {\\i{}et al.} 2009)","plainCitation":"(Lenormand et al. 2009)","dontUpdate":true,"noteIndex":0},"citationItems":[{"id":"gBPCYzZI/whlD6P2S","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instrText>
        </w:r>
      </w:ins>
      <w:del w:id="8" w:author="Clay Cressler" w:date="2020-08-07T11:13:00Z">
        <w:r w:rsidR="002E50A3" w:rsidDel="00B022D9">
          <w:rPr>
            <w:rFonts w:cstheme="minorHAnsi"/>
            <w:sz w:val="22"/>
            <w:szCs w:val="22"/>
          </w:rPr>
          <w:delInstrText xml:space="preserve"> ADDIN ZOTERO_ITEM CSL_CITATION {"citationID":"2a9t7TML","properties":{"formattedCitation":"(Lenormand {\\i{}et al.} 2009)","plainCitation":"(Lenormand et al. 2009)","dontUpdate":true,"noteIndex":0},"citationItems":[{"id":7690,"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delInstrText>
        </w:r>
      </w:del>
      <w:r>
        <w:rPr>
          <w:rFonts w:cstheme="minorHAnsi"/>
          <w:sz w:val="22"/>
          <w:szCs w:val="22"/>
        </w:rPr>
        <w:fldChar w:fldCharType="separate"/>
      </w:r>
      <w:proofErr w:type="spellStart"/>
      <w:r w:rsidRPr="008E50B7">
        <w:rPr>
          <w:rFonts w:ascii="Calibri" w:hAnsi="Calibri" w:cs="Calibri"/>
          <w:sz w:val="22"/>
        </w:rPr>
        <w:t>Lenormand</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9)</w:t>
      </w:r>
      <w:r>
        <w:rPr>
          <w:rFonts w:cstheme="minorHAnsi"/>
          <w:sz w:val="22"/>
          <w:szCs w:val="22"/>
        </w:rPr>
        <w:fldChar w:fldCharType="end"/>
      </w:r>
      <w:r w:rsidRPr="00496E2D">
        <w:rPr>
          <w:rFonts w:cstheme="minorHAnsi"/>
          <w:sz w:val="22"/>
          <w:szCs w:val="22"/>
        </w:rPr>
        <w:t xml:space="preserve"> dynamics. For example, evolutionary theory has revealed the potential </w:t>
      </w:r>
      <w:r>
        <w:rPr>
          <w:rFonts w:cstheme="minorHAnsi"/>
          <w:sz w:val="22"/>
          <w:szCs w:val="22"/>
        </w:rPr>
        <w:t xml:space="preserve">for </w:t>
      </w:r>
      <w:r w:rsidRPr="00496E2D">
        <w:rPr>
          <w:rFonts w:cstheme="minorHAnsi"/>
          <w:sz w:val="22"/>
          <w:szCs w:val="22"/>
        </w:rPr>
        <w:t xml:space="preserve">genetic drift to facilitate adaptation (Wright’s “shifting balance” theory; Wright 1931, </w:t>
      </w:r>
      <w:r w:rsidRPr="00496E2D">
        <w:rPr>
          <w:rFonts w:cstheme="minorHAnsi"/>
          <w:sz w:val="22"/>
          <w:szCs w:val="22"/>
        </w:rPr>
        <w:fldChar w:fldCharType="begin"/>
      </w:r>
      <w:ins w:id="9" w:author="Clay Cressler" w:date="2020-08-07T11:13:00Z">
        <w:r w:rsidR="00B022D9">
          <w:rPr>
            <w:rFonts w:cstheme="minorHAnsi"/>
            <w:sz w:val="22"/>
            <w:szCs w:val="22"/>
          </w:rPr>
          <w:instrText xml:space="preserve"> ADDIN ZOTERO_ITEM CSL_CITATION {"citationID":"C9UcgKYU","properties":{"formattedCitation":"(Coyne et al. 1997)","plainCitation":"(Coyne et al. 1997)","dontUpdate":true,"noteIndex":0},"citationItems":[{"id":"gBPCYzZI/HqzQC8zb","uris":["http://zotero.org/users/1264037/items/K466JGYG"],"uri":["http://zotero.org/users/1264037/items/K466JGYG"],"itemData":{"id":7929,"type":"article-journal","abstract":"We evaluate Sewall Wright's three-phase “shifting balance” theory of evolution, examining both the theoretical issues and the relevant data from nature and the laboratory. We conclude that while phases I and II of Wright's theory (the movement of populations from one “adaptive peak” to another via drift and selection) can occur under some conditions, genetic drift is often unnecessary for movement between peaks. Phase III of the shifting balance, in which adaptations spread from particular populations to the entire species, faces two major theoretical obstacles: (1) unlike adaptations favored by simple directional selection, adaptations whose fixation requires some genetic drift are often prevented from spreading by barriers to gene flow; and (2) it is difficult to assemble complex adaptations whose constituent parts arise via peak shifts in different demes. Our review of the data from nature shows that although there is some evidence for individual phases of the shifting balance process, there are few empirical observations explained better by Wright's three-phase mechanism than by simple mass selection. Similarly, artificial selection experiments fail to show that selection in subdivided populations produces greater response than does mass selection in large populations. The complexity of the shifting balance process and the difficulty of establishing that adaptive valleys have been crossed by genetic drift make it impossible to test Wright's claim that adaptations commonly originate by this process. In view of these problems, it seems unreasonable to consider the shifting balance process as an important explanation for the evolution of adaptations.","container-title":"Evolution","DOI":"10.1111/j.1558-5646.1997.tb03650.x","ISSN":"1558-5646","issue":"3","language":"en","page":"643-671","source":"Wiley Online Library","title":"Perspective: A Critique of Sewall Wright's Shifting Balance Theory of Evolution","title-short":"Perspective","volume":"51","author":[{"family":"Coyne","given":"Jerry A."},{"family":"Barton","given":"Nicholas H."},{"family":"Turelli","given":"Michael"}],"issued":{"date-parts":[["1997"]]}}}],"schema":"https://github.com/citation-style-language/schema/raw/master/csl-citation.json"} </w:instrText>
        </w:r>
      </w:ins>
      <w:del w:id="10" w:author="Clay Cressler" w:date="2020-08-07T11:13:00Z">
        <w:r w:rsidR="002E50A3" w:rsidDel="00B022D9">
          <w:rPr>
            <w:rFonts w:cstheme="minorHAnsi"/>
            <w:sz w:val="22"/>
            <w:szCs w:val="22"/>
          </w:rPr>
          <w:delInstrText xml:space="preserve"> ADDIN ZOTERO_ITEM CSL_CITATION {"citationID":"C9UcgKYU","properties":{"formattedCitation":"(Coyne et al. 1997)","plainCitation":"(Coyne et al. 1997)","dontUpdate":true,"noteIndex":0},"citationItems":[{"id":7929,"uris":["http://zotero.org/users/1264037/items/K466JGYG"],"uri":["http://zotero.org/users/1264037/items/K466JGYG"],"itemData":{"id":7929,"type":"article-journal","abstract":"We evaluate Sewall Wright's three-phase “shifting balance” theory of evolution, examining both the theoretical issues and the relevant data from nature and the laboratory. We conclude that while phases I and II of Wright's theory (the movement of populations from one “adaptive peak” to another via drift and selection) can occur under some conditions, genetic drift is often unnecessary for movement between peaks. Phase III of the shifting balance, in which adaptations spread from particular populations to the entire species, faces two major theoretical obstacles: (1) unlike adaptations favored by simple directional selection, adaptations whose fixation requires some genetic drift are often prevented from spreading by barriers to gene flow; and (2) it is difficult to assemble complex adaptations whose constituent parts arise via peak shifts in different demes. Our review of the data from nature shows that although there is some evidence for individual phases of the shifting balance process, there are few empirical observations explained better by Wright's three-phase mechanism than by simple mass selection. Similarly, artificial selection experiments fail to show that selection in subdivided populations produces greater response than does mass selection in large populations. The complexity of the shifting balance process and the difficulty of establishing that adaptive valleys have been crossed by genetic drift make it impossible to test Wright's claim that adaptations commonly originate by this process. In view of these problems, it seems unreasonable to consider the shifting balance process as an important explanation for the evolution of adaptations.","container-title":"Evolution","DOI":"10.1111/j.1558-5646.1997.tb03650.x","ISSN":"1558-5646","issue":"3","language":"en","page":"643-671","source":"Wiley Online Library","title":"Perspective: A Critique of Sewall Wright's Shifting Balance Theory of Evolution","title-short":"Perspective","volume":"51","author":[{"family":"Coyne","given":"Jerry A."},{"family":"Barton","given":"Nicholas H."},{"family":"Turelli","given":"Michael"}],"issued":{"date-parts":[["1997"]]}}}],"schema":"https://github.com/citation-style-language/schema/raw/master/csl-citation.json"} </w:delInstrText>
        </w:r>
      </w:del>
      <w:r w:rsidRPr="00496E2D">
        <w:rPr>
          <w:rFonts w:cstheme="minorHAnsi"/>
          <w:sz w:val="22"/>
          <w:szCs w:val="22"/>
        </w:rPr>
        <w:fldChar w:fldCharType="separate"/>
      </w:r>
      <w:r w:rsidRPr="00496E2D">
        <w:rPr>
          <w:rFonts w:cstheme="minorHAnsi"/>
          <w:sz w:val="22"/>
          <w:szCs w:val="22"/>
        </w:rPr>
        <w:t>Coyne et al. 1997)</w:t>
      </w:r>
      <w:r w:rsidRPr="00496E2D">
        <w:rPr>
          <w:rFonts w:cstheme="minorHAnsi"/>
          <w:sz w:val="22"/>
          <w:szCs w:val="22"/>
        </w:rPr>
        <w:fldChar w:fldCharType="end"/>
      </w:r>
      <w:r w:rsidRPr="00496E2D">
        <w:rPr>
          <w:rFonts w:cstheme="minorHAnsi"/>
          <w:sz w:val="22"/>
          <w:szCs w:val="22"/>
        </w:rPr>
        <w:t xml:space="preserve"> and how stochasticity can shape life history evolution (e.g., “bet hedging” strategies</w:t>
      </w:r>
      <w:r>
        <w:rPr>
          <w:rFonts w:cstheme="minorHAnsi"/>
          <w:sz w:val="22"/>
          <w:szCs w:val="22"/>
        </w:rPr>
        <w:t xml:space="preserve">; </w:t>
      </w:r>
      <w:r>
        <w:rPr>
          <w:rFonts w:cstheme="minorHAnsi"/>
          <w:sz w:val="22"/>
          <w:szCs w:val="22"/>
        </w:rPr>
        <w:fldChar w:fldCharType="begin"/>
      </w:r>
      <w:ins w:id="11" w:author="Clay Cressler" w:date="2020-08-07T11:13:00Z">
        <w:r w:rsidR="00B022D9">
          <w:rPr>
            <w:rFonts w:cstheme="minorHAnsi"/>
            <w:sz w:val="22"/>
            <w:szCs w:val="22"/>
          </w:rPr>
          <w:instrText xml:space="preserve"> ADDIN ZOTERO_ITEM CSL_CITATION {"citationID":"hGK57xXK","properties":{"formattedCitation":"(Cohen 1966; Childs {\\i{}et al.} 2010; Rees &amp; Ellner 2019)","plainCitation":"(Cohen 1966; Childs et al. 2010; Rees &amp; Ellner 2019)","dontUpdate":true,"noteIndex":0},"citationItems":[{"id":"gBPCYzZI/al8YrfvT","uris":["http://zotero.org/users/1264037/items/PXYC5PRT"],"uri":["http://zotero.org/users/1264037/items/PXYC5PRT"],"itemData":{"id":7951,"type":"article-journal","abstract":"A model is constructed of optimizing long-term growth rate in a randomly varying environment. Specifically, the model is of an annual plant, the seeds of which can either germinate and yield more seeds in numbers which depend on environmental conditions, or remain dormant in the soil and undergo some decay according to their viability. The optimal germination fraction is derived for any combination of probabilities of the yield of seeds per germinating seed, and of various values of the viability of the seeds. The relevance of the model is discussed.","container-title":"Journal of Theoretical Biology","DOI":"10.1016/0022-5193(66)90188-3","ISSN":"0022-5193","issue":"1","journalAbbreviation":"Journal of Theoretical Biology","language":"en","page":"119-129","source":"ScienceDirect","title":"Optimizing reproduction in a randomly varying environment","volume":"12","author":[{"family":"Cohen","given":"Dan"}],"issued":{"date-parts":[["1966",9,1]]}}},{"id":"gBPCYzZI/j9nNiQ1W","uris":["http://zotero.org/users/1264037/items/2Q9PU8CM"],"uri":["http://zotero.org/users/1264037/items/2Q9PU8CM"],"itemData":{"id":7948,"type":"article-journal","abstract":"Understanding the adaptations that allow species to live in temporally variable environments is essential for predicting how they may respond to future environmental change. Variation at the intergenerational scale can allow the evolution of bet-hedging strategies: a novel genotype may be favoured over an alternative with higher arithmetic mean fitness if the new genotype experiences a sufficiently large reduction in temporal fitness variation; the successful genotype is said to have traded off its mean and variance in fitness in order to 'hedge its evolutionary bets'. We review the evidence for bet-hedging in a range of simple plant systems that have proved particularly tractable for studying bet-hedging under natural conditions. We begin by outlining the essential theory, reiterating the important distinction between conservative and diversified bet-hedging strategies. We then examine the theory and empirical evidence for the canonical example of bet-hedging: diversification via dormant seeds in annual plants. We discuss the complications that arise when moving beyond this simple case to consider more complex life-history traits, such as flowering size in semelparous perennial plants. Finally, we outline a framework for accommodating these complications, emphasizing the central role that model-based approaches can play.","container-title":"Proceedings. Biological Sciences","DOI":"10.1098/rspb.2010.0707","ISSN":"1471-2954","issue":"1697","journalAbbreviation":"Proc. Biol. Sci.","language":"eng","note":"PMID: 20573624\nPMCID: PMC2982066","page":"3055-3064","source":"PubMed","title":"Evolutionary bet-hedging in the real world: empirical evidence and challenges revealed by plants","title-short":"Evolutionary bet-hedging in the real world","volume":"277","author":[{"family":"Childs","given":"Dylan Z."},{"family":"Metcalf","given":"C. J. E."},{"family":"Rees","given":"Mark"}],"issued":{"date-parts":[["2010",10,22]]}}},{"id":"gBPCYzZI/TrTcC2gv","uris":["http://zotero.org/users/1264037/items/UCH8VKMP"],"uri":["http://zotero.org/users/1264037/items/UCH8VKMP"],"itemData":{"id":8301,"type":"article-journal","abstract":"We use integral projection models (IPMs) and individual-based simulations to study the evolution of genetic variance in two monocarpic plant systems. Previous approaches combining IPMs with an adaptive dynamics–style invasion analysis predicted that genetic variability in the size threshold for flowering will not be maintained, which conflicts with empirical evidence. We ask whether this discrepancy can be resolved by making more realistic assumptions about the underlying genetic architecture, assuming a multilocus quantitative trait in an outcrossing diploid species. To do this, we embed the infinitesimal model of quantitative genetics into an IPM for a size-structured cosexual plant species. The resulting IPM describes the joint dynamics of individual size and breeding value of the evolving trait. We apply this general framework to the monocarpic perennials Oenothera glazioviana and Carlina vulgaris. The evolution of heritable variation in threshold size is explored in both individual-based models (IBMs) and IPMs, using a mutation rate modifier approach. In the Oenothera model, where the environment is constant, there is selection against producing genetically variable offspring. In the Carlina model, where the environment varies between years, genetically variable offspring provide a selective advantage, allowing the maintenance of genetic variability. The contrasting predictions of adaptive dynamics and quantitative genetics models for the same system suggest that fluctuating selection may be more effective at maintaining genetic variation than previously thought.","container-title":"The American Naturalist","DOI":"10.1086/703436","ISSN":"0003-0147","issue":"1","journalAbbreviation":"The American Naturalist","note":"publisher: The University of Chicago Press","page":"E13-E29","source":"journals.uchicago.edu (Atypon)","title":"Why so variable: Can genetic variance in flowering thresholds be maintained by fluctuating selection?","title-short":"Why So Variable","volume":"194","author":[{"family":"Rees","given":"Mark"},{"family":"Ellner","given":"Stephen P."}],"issued":{"date-parts":[["2019",7,1]]}}}],"schema":"https://github.com/citation-style-language/schema/raw/master/csl-citation.json"} </w:instrText>
        </w:r>
      </w:ins>
      <w:del w:id="12" w:author="Clay Cressler" w:date="2020-08-07T11:13:00Z">
        <w:r w:rsidR="002E50A3" w:rsidDel="00B022D9">
          <w:rPr>
            <w:rFonts w:cstheme="minorHAnsi"/>
            <w:sz w:val="22"/>
            <w:szCs w:val="22"/>
          </w:rPr>
          <w:delInstrText xml:space="preserve"> ADDIN ZOTERO_ITEM CSL_CITATION {"citationID":"hGK57xXK","properties":{"formattedCitation":"(Cohen 1966; Childs {\\i{}et al.} 2010; Rees &amp; Ellner 2019)","plainCitation":"(Cohen 1966; Childs et al. 2010; Rees &amp; Ellner 2019)","dontUpdate":true,"noteIndex":0},"citationItems":[{"id":7951,"uris":["http://zotero.org/users/1264037/items/PXYC5PRT"],"uri":["http://zotero.org/users/1264037/items/PXYC5PRT"],"itemData":{"id":7951,"type":"article-journal","abstract":"A model is constructed of optimizing long-term growth rate in a randomly varying environment. Specifically, the model is of an annual plant, the seeds of which can either germinate and yield more seeds in numbers which depend on environmental conditions, or remain dormant in the soil and undergo some decay according to their viability. The optimal germination fraction is derived for any combination of probabilities of the yield of seeds per germinating seed, and of various values of the viability of the seeds. The relevance of the model is discussed.","container-title":"Journal of Theoretical Biology","DOI":"10.1016/0022-5193(66)90188-3","ISSN":"0022-5193","issue":"1","journalAbbreviation":"Journal of Theoretical Biology","language":"en","page":"119-129","source":"ScienceDirect","title":"Optimizing reproduction in a randomly varying environment","volume":"12","author":[{"family":"Cohen","given":"Dan"}],"issued":{"date-parts":[["1966",9,1]]}}},{"id":7948,"uris":["http://zotero.org/users/1264037/items/2Q9PU8CM"],"uri":["http://zotero.org/users/1264037/items/2Q9PU8CM"],"itemData":{"id":7948,"type":"article-journal","abstract":"Understanding the adaptations that allow species to live in temporally variable environments is essential for predicting how they may respond to future environmental change. Variation at the intergenerational scale can allow the evolution of bet-hedging strategies: a novel genotype may be favoured over an alternative with higher arithmetic mean fitness if the new genotype experiences a sufficiently large reduction in temporal fitness variation; the successful genotype is said to have traded off its mean and variance in fitness in order to 'hedge its evolutionary bets'. We review the evidence for bet-hedging in a range of simple plant systems that have proved particularly tractable for studying bet-hedging under natural conditions. We begin by outlining the essential theory, reiterating the important distinction between conservative and diversified bet-hedging strategies. We then examine the theory and empirical evidence for the canonical example of bet-hedging: diversification via dormant seeds in annual plants. We discuss the complications that arise when moving beyond this simple case to consider more complex life-history traits, such as flowering size in semelparous perennial plants. Finally, we outline a framework for accommodating these complications, emphasizing the central role that model-based approaches can play.","container-title":"Proceedings. Biological Sciences","DOI":"10.1098/rspb.2010.0707","ISSN":"1471-2954","issue":"1697","journalAbbreviation":"Proc. Biol. Sci.","language":"eng","note":"PMID: 20573624\nPMCID: PMC2982066","page":"3055-3064","source":"PubMed","title":"Evolutionary bet-hedging in the real world: empirical evidence and challenges revealed by plants","title-short":"Evolutionary bet-hedging in the real world","volume":"277","author":[{"family":"Childs","given":"Dylan Z."},{"family":"Metcalf","given":"C. J. E."},{"family":"Rees","given":"Mark"}],"issued":{"date-parts":[["2010",10,22]]}}},{"id":8301,"uris":["http://zotero.org/users/1264037/items/UCH8VKMP"],"uri":["http://zotero.org/users/1264037/items/UCH8VKMP"],"itemData":{"id":8301,"type":"article-journal","abstract":"We use integral projection models (IPMs) and individual-based simulations to study the evolution of genetic variance in two monocarpic plant systems. Previous approaches combining IPMs with an adaptive dynamics–style invasion analysis predicted that genetic variability in the size threshold for flowering will not be maintained, which conflicts with empirical evidence. We ask whether this discrepancy can be resolved by making more realistic assumptions about the underlying genetic architecture, assuming a multilocus quantitative trait in an outcrossing diploid species. To do this, we embed the infinitesimal model of quantitative genetics into an IPM for a size-structured cosexual plant species. The resulting IPM describes the joint dynamics of individual size and breeding value of the evolving trait. We apply this general framework to the monocarpic perennials Oenothera glazioviana and Carlina vulgaris. The evolution of heritable variation in threshold size is explored in both individual-based models (IBMs) and IPMs, using a mutation rate modifier approach. In the Oenothera model, where the environment is constant, there is selection against producing genetically variable offspring. In the Carlina model, where the environment varies between years, genetically variable offspring provide a selective advantage, allowing the maintenance of genetic variability. The contrasting predictions of adaptive dynamics and quantitative genetics models for the same system suggest that fluctuating selection may be more effective at maintaining genetic variation than previously thought.","container-title":"The American Naturalist","DOI":"10.1086/703436","ISSN":"0003-0147","issue":"1","journalAbbreviation":"The American Naturalist","note":"publisher: The University of Chicago Press","page":"E13-E29","source":"journals.uchicago.edu (Atypon)","title":"Why so variable: Can genetic variance in flowering thresholds be maintained by fluctuating selection?","title-short":"Why So Variable","volume":"194","author":[{"family":"Rees","given":"Mark"},{"family":"Ellner","given":"Stephen P."}],"issued":{"date-parts":[["2019",7,1]]}}}],"schema":"https://github.com/citation-style-language/schema/raw/master/csl-citation.json"} </w:delInstrText>
        </w:r>
      </w:del>
      <w:r>
        <w:rPr>
          <w:rFonts w:cstheme="minorHAnsi"/>
          <w:sz w:val="22"/>
          <w:szCs w:val="22"/>
        </w:rPr>
        <w:fldChar w:fldCharType="separate"/>
      </w:r>
      <w:r w:rsidRPr="001409F9">
        <w:rPr>
          <w:rFonts w:ascii="Calibri" w:hAnsi="Calibri" w:cs="Calibri"/>
          <w:sz w:val="22"/>
        </w:rPr>
        <w:t xml:space="preserve">Cohen 1966; Childs </w:t>
      </w:r>
      <w:r w:rsidRPr="001409F9">
        <w:rPr>
          <w:rFonts w:ascii="Calibri" w:hAnsi="Calibri" w:cs="Calibri"/>
          <w:i/>
          <w:iCs/>
          <w:sz w:val="22"/>
        </w:rPr>
        <w:t>et al.</w:t>
      </w:r>
      <w:r w:rsidRPr="001409F9">
        <w:rPr>
          <w:rFonts w:ascii="Calibri" w:hAnsi="Calibri" w:cs="Calibri"/>
          <w:sz w:val="22"/>
        </w:rPr>
        <w:t xml:space="preserve"> 2010; Rees &amp; </w:t>
      </w:r>
      <w:proofErr w:type="spellStart"/>
      <w:r w:rsidRPr="001409F9">
        <w:rPr>
          <w:rFonts w:ascii="Calibri" w:hAnsi="Calibri" w:cs="Calibri"/>
          <w:sz w:val="22"/>
        </w:rPr>
        <w:t>Ellner</w:t>
      </w:r>
      <w:proofErr w:type="spellEnd"/>
      <w:r w:rsidRPr="001409F9">
        <w:rPr>
          <w:rFonts w:ascii="Calibri" w:hAnsi="Calibri" w:cs="Calibri"/>
          <w:sz w:val="22"/>
        </w:rPr>
        <w:t xml:space="preserve"> 2019)</w:t>
      </w:r>
      <w:r>
        <w:rPr>
          <w:rFonts w:cstheme="minorHAnsi"/>
          <w:sz w:val="22"/>
          <w:szCs w:val="22"/>
        </w:rPr>
        <w:fldChar w:fldCharType="end"/>
      </w:r>
      <w:r w:rsidRPr="00496E2D">
        <w:rPr>
          <w:rFonts w:cstheme="minorHAnsi"/>
          <w:sz w:val="22"/>
          <w:szCs w:val="22"/>
        </w:rPr>
        <w:t xml:space="preserve">. Ecological theory has shown how stochasticity can excite an underlying deterministic tendency for a system to oscillate, leading to sustained oscillations </w:t>
      </w:r>
      <w:r w:rsidRPr="00496E2D">
        <w:rPr>
          <w:rFonts w:cstheme="minorHAnsi"/>
          <w:sz w:val="22"/>
          <w:szCs w:val="22"/>
        </w:rPr>
        <w:fldChar w:fldCharType="begin"/>
      </w:r>
      <w:ins w:id="13" w:author="Clay Cressler" w:date="2020-08-07T11:13:00Z">
        <w:r w:rsidR="00B022D9">
          <w:rPr>
            <w:rFonts w:cstheme="minorHAnsi"/>
            <w:sz w:val="22"/>
            <w:szCs w:val="22"/>
          </w:rPr>
          <w:instrText xml:space="preserve"> ADDIN ZOTERO_ITEM CSL_CITATION {"citationID":"R8bejq4l","properties":{"formattedCitation":"(Greenman &amp; Benton 2003; McKane &amp; Newman 2005)","plainCitation":"(Greenman &amp; Benton 2003; McKane &amp; Newman 2005)","noteIndex":0},"citationItems":[{"id":"gBPCYzZI/v4jLBMNd","uris":["http://zotero.org/users/1264037/items/B3TQVZXS"],"uri":["http://zotero.org/users/1264037/items/B3TQVZXS"],"itemData":{"id":7932,"type":"article-journal","abstract":"Environmental variability is a ubiquitous feature of every organism's habitat. However, the interaction between density dependence and those density-independent factors that are manifested as environmental noise is poorly understood. We are interested in the conditions under which noise interacts with the density dependence to cause amplification of that noise when filtered by the system. For a broad family of structured population models, we show that amplification occurs near the threshold from stable to unstable dynamics by deriving an analytic formula for the amplification under weak noise. We confirm that the effect of noise is to sustain oscillations that would otherwise decay, and we show that it is the amplitude and not the phase that is affected. This is a feature noted in several recent studies. We study this phenomenon in detail for the lurchin and LPA models of population dynamics. We find that the degree of amplification is sensitive to both the noise input and life-history stage through which it acts, that the results hold for surprisingly high levels of noise, and that stochastic chaos (as measured by local Lyapunov exponents) is a concomitant feature of amplification. Further, it is shown that the temporal autocorrelation, or \"color,\" of the noise has a major impact on the system response. We discuss the conditions under which color increases population variance and hence the risk of extinction, and we show that periodicity is sharpened when the color of the noise and dynamics coincide. Otherwise, there is interference, which shows how difficult it is in practice to separate the effects of nonlinearity and noise in short time series. The sensitivity of the population dynamics to noise when close to a bifurcation has wide-ranging consequences for the evolution and ecology of population dynamics.","container-title":"The American Naturalist","DOI":"10.1086/345784","ISSN":"0003-0147","issue":"2","journalAbbreviation":"Am. Nat.","language":"eng","note":"PMID: 12675369","page":"225-239","source":"PubMed","title":"The amplification of environmental noise in population models: causes and consequences","title-short":"The amplification of environmental noise in population models","volume":"161","author":[{"family":"Greenman","given":"J. V."},{"family":"Benton","given":"T. G."}],"issued":{"date-parts":[["2003",2]]}}},{"id":"gBPCYzZI/hWIZPBnT","uris":["http://zotero.org/users/1264037/items/JNXAXCFQ"],"uri":["http://zotero.org/users/1264037/items/JNXAXCFQ"],"itemData":{"id":7934,"type":"article-journal","abstract":"We present the simplest individual level model of predator-prey dynamics and show, via direct calculation, that it exhibits cycling behavior. The deterministic analogue of our model, recovered when the number of individuals is infinitely large, is the Volterra system (with density-dependent prey reproduction) which is well known to fail to predict cycles. This difference in behavior can be traced to a resonant amplification of demographic fluctuations which disappears only when the number of individuals is strictly infinite. Our results indicate that additional biological mechanisms, such as predator satiation, may not be necessary to explain observed predator-prey cycles in real (finite) populations.","container-title":"Physical Review Letters","DOI":"10.1103/PhysRevLett.94.218102","issue":"21","journalAbbreviation":"Phys. Rev. Lett.","page":"218102","source":"APS","title":"Predator-prey cycles from resonant amplification of demographic stochasticity","volume":"94","author":[{"family":"McKane","given":"A. J."},{"family":"Newman","given":"T. J."}],"issued":{"date-parts":[["2005",6,2]]}}}],"schema":"https://github.com/citation-style-language/schema/raw/master/csl-citation.json"} </w:instrText>
        </w:r>
      </w:ins>
      <w:del w:id="14" w:author="Clay Cressler" w:date="2020-08-07T11:13:00Z">
        <w:r w:rsidR="002E50A3" w:rsidDel="00B022D9">
          <w:rPr>
            <w:rFonts w:cstheme="minorHAnsi"/>
            <w:sz w:val="22"/>
            <w:szCs w:val="22"/>
          </w:rPr>
          <w:delInstrText xml:space="preserve"> ADDIN ZOTERO_ITEM CSL_CITATION {"citationID":"R8bejq4l","properties":{"formattedCitation":"(Greenman &amp; Benton 2003; McKane &amp; Newman 2005)","plainCitation":"(Greenman &amp; Benton 2003; McKane &amp; Newman 2005)","noteIndex":0},"citationItems":[{"id":7932,"uris":["http://zotero.org/users/1264037/items/B3TQVZXS"],"uri":["http://zotero.org/users/1264037/items/B3TQVZXS"],"itemData":{"id":7932,"type":"article-journal","abstract":"Environmental variability is a ubiquitous feature of every organism's habitat. However, the interaction between density dependence and those density-independent factors that are manifested as environmental noise is poorly understood. We are interested in the conditions under which noise interacts with the density dependence to cause amplification of that noise when filtered by the system. For a broad family of structured population models, we show that amplification occurs near the threshold from stable to unstable dynamics by deriving an analytic formula for the amplification under weak noise. We confirm that the effect of noise is to sustain oscillations that would otherwise decay, and we show that it is the amplitude and not the phase that is affected. This is a feature noted in several recent studies. We study this phenomenon in detail for the lurchin and LPA models of population dynamics. We find that the degree of amplification is sensitive to both the noise input and life-history stage through which it acts, that the results hold for surprisingly high levels of noise, and that stochastic chaos (as measured by local Lyapunov exponents) is a concomitant feature of amplification. Further, it is shown that the temporal autocorrelation, or \"color,\" of the noise has a major impact on the system response. We discuss the conditions under which color increases population variance and hence the risk of extinction, and we show that periodicity is sharpened when the color of the noise and dynamics coincide. Otherwise, there is interference, which shows how difficult it is in practice to separate the effects of nonlinearity and noise in short time series. The sensitivity of the population dynamics to noise when close to a bifurcation has wide-ranging consequences for the evolution and ecology of population dynamics.","container-title":"The American Naturalist","DOI":"10.1086/345784","ISSN":"0003-0147","issue":"2","journalAbbreviation":"Am. Nat.","language":"eng","note":"PMID: 12675369","page":"225-239","source":"PubMed","title":"The amplification of environmental noise in population models: causes and consequences","title-short":"The amplification of environmental noise in population models","volume":"161","author":[{"family":"Greenman","given":"J. V."},{"family":"Benton","given":"T. G."}],"issued":{"date-parts":[["2003",2]]}}},{"id":7934,"uris":["http://zotero.org/users/1264037/items/JNXAXCFQ"],"uri":["http://zotero.org/users/1264037/items/JNXAXCFQ"],"itemData":{"id":7934,"type":"article-journal","abstract":"We present the simplest individual level model of predator-prey dynamics and show, via direct calculation, that it exhibits cycling behavior. The deterministic analogue of our model, recovered when the number of individuals is infinitely large, is the Volterra system (with density-dependent prey reproduction) which is well known to fail to predict cycles. This difference in behavior can be traced to a resonant amplification of demographic fluctuations which disappears only when the number of individuals is strictly infinite. Our results indicate that additional biological mechanisms, such as predator satiation, may not be necessary to explain observed predator-prey cycles in real (finite) populations.","container-title":"Physical Review Letters","DOI":"10.1103/PhysRevLett.94.218102","issue":"21","journalAbbreviation":"Phys. Rev. Lett.","page":"218102","source":"APS","title":"Predator-prey cycles from resonant amplification of demographic stochasticity","volume":"94","author":[{"family":"McKane","given":"A. J."},{"family":"Newman","given":"T. J."}],"issued":{"date-parts":[["2005",6,2]]}}}],"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Greenman &amp; Benton 2003; McKane &amp; Newman 2005)</w:t>
      </w:r>
      <w:r w:rsidRPr="00496E2D">
        <w:rPr>
          <w:rFonts w:cstheme="minorHAnsi"/>
          <w:sz w:val="22"/>
          <w:szCs w:val="22"/>
        </w:rPr>
        <w:fldChar w:fldCharType="end"/>
      </w:r>
      <w:r w:rsidRPr="00496E2D">
        <w:rPr>
          <w:rFonts w:cstheme="minorHAnsi"/>
          <w:sz w:val="22"/>
          <w:szCs w:val="22"/>
        </w:rPr>
        <w:t xml:space="preserve">, and how it can cause systems to shift between different deterministic attractors </w:t>
      </w:r>
      <w:r w:rsidRPr="00496E2D">
        <w:rPr>
          <w:rFonts w:cstheme="minorHAnsi"/>
          <w:sz w:val="22"/>
          <w:szCs w:val="22"/>
        </w:rPr>
        <w:fldChar w:fldCharType="begin"/>
      </w:r>
      <w:ins w:id="15" w:author="Clay Cressler" w:date="2020-08-07T11:13:00Z">
        <w:r w:rsidR="00B022D9">
          <w:rPr>
            <w:rFonts w:cstheme="minorHAnsi"/>
            <w:sz w:val="22"/>
            <w:szCs w:val="22"/>
          </w:rPr>
          <w:instrText xml:space="preserve"> ADDIN ZOTERO_ITEM CSL_CITATION {"citationID":"eRO3cbmr","properties":{"formattedCitation":"(Henson {\\i{}et al.} 1998; Ives {\\i{}et al.} 2008; Ashwin {\\i{}et al.} 2012; Abbott &amp; Nolting 2017)","plainCitation":"(Henson et al. 1998; Ives et al. 2008; Ashwin et al. 2012; Abbott &amp; Nolting 2017)","noteIndex":0},"citationItems":[{"id":"gBPCYzZI/fta1xzx3","uris":["http://zotero.org/users/1264037/items/JCF7VKE3"],"uri":["http://zotero.org/users/1264037/items/JCF7VKE3"],"itemData":{"id":7945,"type":"article-journal","abstract":"Oscillatory populations may exhibit a phase change in which, for example, a high–low periodic pattern switches to a low–high pattern. We propose that phase shifts correspond to stochastic jumps between basins of attraction in an appropriate phase space which associates the different phases of a periodic cycle with distinct attractors. This mechanism accounts for two-cycle phase shifts and the occurrence of asynchronous replicates in experimental cultures of Tribolium.","container-title":"Proceedings of the Royal Society of London. Series B: Biological Sciences","DOI":"10.1098/rspb.1998.0564","issue":"1411","journalAbbreviation":"Proceedings of the Royal Society of London. Series B: Biological Sciences","page":"2229-2234","source":"royalsocietypublishing.org (Atypon)","title":"Phase switching in population cycles","volume":"265","author":[{"family":"Henson","given":"S. M."},{"family":"Cushing","given":"J. M."},{"family":"Costantino","given":"R. F."},{"family":"Dennis","given":"B."},{"family":"Desharnais","given":"R. A."}],"issued":{"date-parts":[["1998",11,22]]}}},{"id":"gBPCYzZI/qXBGCu7w","uris":["http://zotero.org/users/1264037/items/LSIN3975"],"uri":["http://zotero.org/users/1264037/items/LSIN3975"],"itemData":{"id":8299,"type":"article-journal","abstract":"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container-title":"Nature","DOI":"10.1038/nature06610","ISSN":"1476-4687","issue":"7183","journalAbbreviation":"Nature","language":"eng","note":"PMID: 18322533","page":"84-87","source":"PubMed","title":"High-amplitude fluctuations and alternative dynamical states of midges in Lake Myvatn","volume":"452","author":[{"family":"Ives","given":"Anthony R."},{"family":"Einarsson","given":"Arni"},{"family":"Jansen","given":"Vincent A. A."},{"family":"Gardarsson","given":"Arnthor"}],"issued":{"date-parts":[["2008",3,6]]}}},{"id":"gBPCYzZI/lr7t3kZ2","uris":["http://zotero.org/users/1264037/items/6DILK43T"],"uri":["http://zotero.org/users/1264037/items/6DILK43T"],"itemData":{"id":7937,"type":"article-journal","abstract":"Tipping points associated with bifurcations (B-tipping) or induced by noise (N-tipping) are recognized mechanisms that may potentially lead to sudden climate change. We focus here on a novel class of tipping points, where a sufficiently rapid change to an input or parameter of a system may cause the system to ‘tip’ or move away from a branch of attractors. Such rate-dependent tipping, or R-tipping, need not be associated with either bifurcations or noise. We present an example of all three types of tipping in a simple global energy balance model of the climate system, illustrating the possibility of dangerous rates of change even in the absence of noise and of bifurcations in the underlying quasi-static system.","container-title":"Philosophical Transactions of the Royal Society A: Mathematical, Physical and Engineering Sciences","DOI":"10.1098/rsta.2011.0306","issue":"1962","journalAbbreviation":"Philosophical Transactions of the Royal Society A: Mathematical, Physical and Engineering Sciences","page":"1166-1184","source":"royalsocietypublishing.org (Atypon)","title":"Tipping points in open systems: bifurcation, noise-induced and rate-dependent examples in the climate system","title-short":"Tipping points in open systems","volume":"370","author":[{"family":"Ashwin","given":"Peter"},{"family":"Wieczorek","given":"Sebastian"},{"family":"Vitolo","given":"Renato"},{"family":"Cox","given":"Peter"}],"issued":{"date-parts":[["2012",3,13]]}}},{"id":"gBPCYzZI/6MpDF85L","uris":["http://zotero.org/users/1264037/items/XZ4DY3N4"],"uri":["http://zotero.org/users/1264037/items/XZ4DY3N4"],"itemData":{"id":5827,"type":"article-journal","abstract":"Stochastic models sometimes behave qualitatively differently from their deterministic analogues. We explore the implications of this in ecosystems that shift suddenly from one state to another. This phenomenon is usually studied through deterministic models with multiple stable equilibria under a single set of conditions, with stability defined through linear stability analysis. However, in stochastic systems, some unstable states can trap stochastic dynamics for long intervals, essentially masquerading as additional stable states. Using a predator–prey model, we demonstrate that this effect is sufficient to make a stochastic system with one stable state exhibit the same characteristics as an analogous system with alternative stable states. Although this result is surprising with respect to how stability is defined by standard analyses, we show that it is well-anticipated by an alternative approach based on the system's “quasi-potential.” Broadly, understanding the risk of sudden state shifts will require a more holistic understanding of stability in stochastic systems.","collection-title":"Uncertainty in Ecology","container-title":"Ecological Complexity","DOI":"10.1016/j.ecocom.2016.11.004","ISSN":"1476-945X","journalAbbreviation":"Ecological Complexity","page":"181-195","source":"ScienceDirect","title":"Alternative (un)stable states in a stochastic predator–prey model","volume":"32","author":[{"family":"Abbott","given":"Karen C."},{"family":"Nolting","given":"Ben C."}],"issued":{"date-parts":[["2017",12,1]]}}}],"schema":"https://github.com/citation-style-language/schema/raw/master/csl-citation.json"} </w:instrText>
        </w:r>
      </w:ins>
      <w:del w:id="16" w:author="Clay Cressler" w:date="2020-08-07T11:13:00Z">
        <w:r w:rsidR="002E50A3" w:rsidDel="00B022D9">
          <w:rPr>
            <w:rFonts w:cstheme="minorHAnsi"/>
            <w:sz w:val="22"/>
            <w:szCs w:val="22"/>
          </w:rPr>
          <w:delInstrText xml:space="preserve"> ADDIN ZOTERO_ITEM CSL_CITATION {"citationID":"eRO3cbmr","properties":{"formattedCitation":"(Henson {\\i{}et al.} 1998; Ives {\\i{}et al.} 2008; Ashwin {\\i{}et al.} 2012; Abbott &amp; Nolting 2017)","plainCitation":"(Henson et al. 1998; Ives et al. 2008; Ashwin et al. 2012; Abbott &amp; Nolting 2017)","noteIndex":0},"citationItems":[{"id":7945,"uris":["http://zotero.org/users/1264037/items/JCF7VKE3"],"uri":["http://zotero.org/users/1264037/items/JCF7VKE3"],"itemData":{"id":7945,"type":"article-journal","abstract":"Oscillatory populations may exhibit a phase change in which, for example, a high–low periodic pattern switches to a low–high pattern. We propose that phase shifts correspond to stochastic jumps between basins of attraction in an appropriate phase space which associates the different phases of a periodic cycle with distinct attractors. This mechanism accounts for two-cycle phase shifts and the occurrence of asynchronous replicates in experimental cultures of Tribolium.","container-title":"Proceedings of the Royal Society of London. Series B: Biological Sciences","DOI":"10.1098/rspb.1998.0564","issue":"1411","journalAbbreviation":"Proceedings of the Royal Society of London. Series B: Biological Sciences","page":"2229-2234","source":"royalsocietypublishing.org (Atypon)","title":"Phase switching in population cycles","volume":"265","author":[{"family":"Henson","given":"S. M."},{"family":"Cushing","given":"J. M."},{"family":"Costantino","given":"R. F."},{"family":"Dennis","given":"B."},{"family":"Desharnais","given":"R. A."}],"issued":{"date-parts":[["1998",11,22]]}}},{"id":8299,"uris":["http://zotero.org/users/1264037/items/LSIN3975"],"uri":["http://zotero.org/users/1264037/items/LSIN3975"],"itemData":{"id":8299,"type":"article-journal","abstract":"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container-title":"Nature","DOI":"10.1038/nature06610","ISSN":"1476-4687","issue":"7183","journalAbbreviation":"Nature","language":"eng","note":"PMID: 18322533","page":"84-87","source":"PubMed","title":"High-amplitude fluctuations and alternative dynamical states of midges in Lake Myvatn","volume":"452","author":[{"family":"Ives","given":"Anthony R."},{"family":"Einarsson","given":"Arni"},{"family":"Jansen","given":"Vincent A. A."},{"family":"Gardarsson","given":"Arnthor"}],"issued":{"date-parts":[["2008",3,6]]}}},{"id":7937,"uris":["http://zotero.org/users/1264037/items/6DILK43T"],"uri":["http://zotero.org/users/1264037/items/6DILK43T"],"itemData":{"id":7937,"type":"article-journal","abstract":"Tipping points associated with bifurcations (B-tipping) or induced by noise (N-tipping) are recognized mechanisms that may potentially lead to sudden climate change. We focus here on a novel class of tipping points, where a sufficiently rapid change to an input or parameter of a system may cause the system to ‘tip’ or move away from a branch of attractors. Such rate-dependent tipping, or R-tipping, need not be associated with either bifurcations or noise. We present an example of all three types of tipping in a simple global energy balance model of the climate system, illustrating the possibility of dangerous rates of change even in the absence of noise and of bifurcations in the underlying quasi-static system.","container-title":"Philosophical Transactions of the Royal Society A: Mathematical, Physical and Engineering Sciences","DOI":"10.1098/rsta.2011.0306","issue":"1962","journalAbbreviation":"Philosophical Transactions of the Royal Society A: Mathematical, Physical and Engineering Sciences","page":"1166-1184","source":"royalsocietypublishing.org (Atypon)","title":"Tipping points in open systems: bifurcation, noise-induced and rate-dependent examples in the climate system","title-short":"Tipping points in open systems","volume":"370","author":[{"family":"Ashwin","given":"Peter"},{"family":"Wieczorek","given":"Sebastian"},{"family":"Vitolo","given":"Renato"},{"family":"Cox","given":"Peter"}],"issued":{"date-parts":[["2012",3,13]]}}},{"id":5827,"uris":["http://zotero.org/users/1264037/items/XZ4DY3N4"],"uri":["http://zotero.org/users/1264037/items/XZ4DY3N4"],"itemData":{"id":5827,"type":"article-journal","abstract":"Stochastic models sometimes behave qualitatively differently from their deterministic analogues. We explore the implications of thi</w:delInstrText>
        </w:r>
        <w:r w:rsidR="002E50A3" w:rsidRPr="00644802" w:rsidDel="00B022D9">
          <w:rPr>
            <w:rFonts w:cstheme="minorHAnsi"/>
            <w:sz w:val="22"/>
            <w:szCs w:val="22"/>
            <w:lang w:val="fr-FR"/>
            <w:rPrChange w:id="17" w:author="Clay Cressler" w:date="2020-08-07T15:32:00Z">
              <w:rPr>
                <w:rFonts w:cstheme="minorHAnsi"/>
                <w:sz w:val="22"/>
                <w:szCs w:val="22"/>
              </w:rPr>
            </w:rPrChange>
          </w:rPr>
          <w:delInstrText xml:space="preserve">s in ecosystems that shift suddenly from one state to another. This phenomenon is usually studied through deterministic models with multiple stable equilibria under a single set of conditions, with stability defined through linear stability analysis. However, in stochastic systems, some unstable states can trap stochastic dynamics for long intervals, essentially masquerading as additional stable states. Using a predator–prey model, we demonstrate that this effect is sufficient to make a stochastic system with one stable state exhibit the same characteristics as an analogous system with alternative stable states. Although this result is surprising with respect to how stability is defined by standard analyses, we show that it is well-anticipated by an alternative approach based on the system's “quasi-potential.” Broadly, understanding the risk of sudden state shifts will require a more holistic understanding of stability in stochastic systems.","collection-title":"Uncertainty in Ecology","container-title":"Ecological Complexity","DOI":"10.1016/j.ecocom.2016.11.004","ISSN":"1476-945X","journalAbbreviation":"Ecological Complexity","page":"181-195","source":"ScienceDirect","title":"Alternative (un)stable states in a stochastic predator–prey model","volume":"32","author":[{"family":"Abbott","given":"Karen C."},{"family":"Nolting","given":"Ben C."}],"issued":{"date-parts":[["2017",12,1]]}}}],"schema":"https://github.com/citation-style-language/schema/raw/master/csl-citation.json"} </w:delInstrText>
        </w:r>
      </w:del>
      <w:r w:rsidRPr="00496E2D">
        <w:rPr>
          <w:rFonts w:cstheme="minorHAnsi"/>
          <w:sz w:val="22"/>
          <w:szCs w:val="22"/>
        </w:rPr>
        <w:fldChar w:fldCharType="separate"/>
      </w:r>
      <w:r w:rsidRPr="001409F9">
        <w:rPr>
          <w:rFonts w:ascii="Calibri" w:hAnsi="Calibri" w:cs="Calibri"/>
          <w:sz w:val="22"/>
          <w:lang w:val="fr-FR"/>
        </w:rPr>
        <w:t>(</w:t>
      </w:r>
      <w:proofErr w:type="spellStart"/>
      <w:r w:rsidRPr="001409F9">
        <w:rPr>
          <w:rFonts w:ascii="Calibri" w:hAnsi="Calibri" w:cs="Calibri"/>
          <w:sz w:val="22"/>
          <w:lang w:val="fr-FR"/>
        </w:rPr>
        <w:t>Henson</w:t>
      </w:r>
      <w:proofErr w:type="spellEnd"/>
      <w:r w:rsidRPr="001409F9">
        <w:rPr>
          <w:rFonts w:ascii="Calibri" w:hAnsi="Calibri" w:cs="Calibri"/>
          <w:sz w:val="22"/>
          <w:lang w:val="fr-FR"/>
        </w:rPr>
        <w:t xml:space="preserve"> </w:t>
      </w:r>
      <w:r w:rsidRPr="001409F9">
        <w:rPr>
          <w:rFonts w:ascii="Calibri" w:hAnsi="Calibri" w:cs="Calibri"/>
          <w:i/>
          <w:iCs/>
          <w:sz w:val="22"/>
          <w:lang w:val="fr-FR"/>
        </w:rPr>
        <w:t>et al.</w:t>
      </w:r>
      <w:r w:rsidRPr="001409F9">
        <w:rPr>
          <w:rFonts w:ascii="Calibri" w:hAnsi="Calibri" w:cs="Calibri"/>
          <w:sz w:val="22"/>
          <w:lang w:val="fr-FR"/>
        </w:rPr>
        <w:t xml:space="preserve"> 1998; Ives </w:t>
      </w:r>
      <w:r w:rsidRPr="001409F9">
        <w:rPr>
          <w:rFonts w:ascii="Calibri" w:hAnsi="Calibri" w:cs="Calibri"/>
          <w:i/>
          <w:iCs/>
          <w:sz w:val="22"/>
          <w:lang w:val="fr-FR"/>
        </w:rPr>
        <w:t>et al.</w:t>
      </w:r>
      <w:r w:rsidRPr="001409F9">
        <w:rPr>
          <w:rFonts w:ascii="Calibri" w:hAnsi="Calibri" w:cs="Calibri"/>
          <w:sz w:val="22"/>
          <w:lang w:val="fr-FR"/>
        </w:rPr>
        <w:t xml:space="preserve"> 2008; </w:t>
      </w:r>
      <w:proofErr w:type="spellStart"/>
      <w:r w:rsidRPr="001409F9">
        <w:rPr>
          <w:rFonts w:ascii="Calibri" w:hAnsi="Calibri" w:cs="Calibri"/>
          <w:sz w:val="22"/>
          <w:lang w:val="fr-FR"/>
        </w:rPr>
        <w:t>Ashwin</w:t>
      </w:r>
      <w:proofErr w:type="spellEnd"/>
      <w:r w:rsidRPr="001409F9">
        <w:rPr>
          <w:rFonts w:ascii="Calibri" w:hAnsi="Calibri" w:cs="Calibri"/>
          <w:sz w:val="22"/>
          <w:lang w:val="fr-FR"/>
        </w:rPr>
        <w:t xml:space="preserve"> </w:t>
      </w:r>
      <w:r w:rsidRPr="001409F9">
        <w:rPr>
          <w:rFonts w:ascii="Calibri" w:hAnsi="Calibri" w:cs="Calibri"/>
          <w:i/>
          <w:iCs/>
          <w:sz w:val="22"/>
          <w:lang w:val="fr-FR"/>
        </w:rPr>
        <w:t>et al.</w:t>
      </w:r>
      <w:r w:rsidRPr="001409F9">
        <w:rPr>
          <w:rFonts w:ascii="Calibri" w:hAnsi="Calibri" w:cs="Calibri"/>
          <w:sz w:val="22"/>
          <w:lang w:val="fr-FR"/>
        </w:rPr>
        <w:t xml:space="preserve"> 2012; Abbott &amp; </w:t>
      </w:r>
      <w:proofErr w:type="spellStart"/>
      <w:r w:rsidRPr="001409F9">
        <w:rPr>
          <w:rFonts w:ascii="Calibri" w:hAnsi="Calibri" w:cs="Calibri"/>
          <w:sz w:val="22"/>
          <w:lang w:val="fr-FR"/>
        </w:rPr>
        <w:t>Nolting</w:t>
      </w:r>
      <w:proofErr w:type="spellEnd"/>
      <w:r w:rsidRPr="001409F9">
        <w:rPr>
          <w:rFonts w:ascii="Calibri" w:hAnsi="Calibri" w:cs="Calibri"/>
          <w:sz w:val="22"/>
          <w:lang w:val="fr-FR"/>
        </w:rPr>
        <w:t xml:space="preserve"> 2017)</w:t>
      </w:r>
      <w:r w:rsidRPr="00496E2D">
        <w:rPr>
          <w:rFonts w:cstheme="minorHAnsi"/>
          <w:sz w:val="22"/>
          <w:szCs w:val="22"/>
        </w:rPr>
        <w:fldChar w:fldCharType="end"/>
      </w:r>
      <w:r w:rsidRPr="001409F9">
        <w:rPr>
          <w:rFonts w:cstheme="minorHAnsi"/>
          <w:sz w:val="22"/>
          <w:szCs w:val="22"/>
          <w:lang w:val="fr-FR"/>
        </w:rPr>
        <w:t xml:space="preserve">. </w:t>
      </w:r>
      <w:r w:rsidRPr="00496E2D">
        <w:rPr>
          <w:rFonts w:cstheme="minorHAnsi"/>
          <w:sz w:val="22"/>
          <w:szCs w:val="22"/>
        </w:rPr>
        <w:t xml:space="preserve">However, despite this long-standing interest, there </w:t>
      </w:r>
      <w:r>
        <w:rPr>
          <w:rFonts w:cstheme="minorHAnsi"/>
          <w:sz w:val="22"/>
          <w:szCs w:val="22"/>
        </w:rPr>
        <w:t>is a need for additional</w:t>
      </w:r>
      <w:r w:rsidRPr="00496E2D">
        <w:rPr>
          <w:rFonts w:cstheme="minorHAnsi"/>
          <w:sz w:val="22"/>
          <w:szCs w:val="22"/>
        </w:rPr>
        <w:t xml:space="preserve"> work studying how stochasticity affects evolutionary dynamics </w:t>
      </w:r>
      <w:r w:rsidRPr="00496E2D">
        <w:rPr>
          <w:rFonts w:cstheme="minorHAnsi"/>
          <w:i/>
          <w:iCs/>
          <w:sz w:val="22"/>
          <w:szCs w:val="22"/>
        </w:rPr>
        <w:t>through</w:t>
      </w:r>
      <w:r w:rsidRPr="00496E2D">
        <w:rPr>
          <w:rFonts w:cstheme="minorHAnsi"/>
          <w:sz w:val="22"/>
          <w:szCs w:val="22"/>
        </w:rPr>
        <w:t xml:space="preserve"> its effects on ecological dynamics.</w:t>
      </w:r>
    </w:p>
    <w:p w14:paraId="058DB042" w14:textId="358A949F" w:rsidR="008F3CF5" w:rsidRPr="003F5283" w:rsidRDefault="008F3CF5" w:rsidP="008F3CF5">
      <w:pPr>
        <w:spacing w:after="0" w:line="480" w:lineRule="auto"/>
        <w:ind w:firstLine="720"/>
        <w:contextualSpacing/>
        <w:rPr>
          <w:rFonts w:cstheme="minorHAnsi"/>
          <w:sz w:val="22"/>
          <w:szCs w:val="22"/>
        </w:rPr>
      </w:pPr>
      <w:r>
        <w:rPr>
          <w:rFonts w:cstheme="minorHAnsi"/>
          <w:sz w:val="22"/>
          <w:szCs w:val="22"/>
        </w:rPr>
        <w:t xml:space="preserve">A number of theoretical approaches for studying the interplay between ecological and evolutionary dynamics have been proposed (reviewed in </w:t>
      </w:r>
      <w:r>
        <w:rPr>
          <w:rFonts w:cstheme="minorHAnsi"/>
          <w:sz w:val="22"/>
          <w:szCs w:val="22"/>
        </w:rPr>
        <w:fldChar w:fldCharType="begin"/>
      </w:r>
      <w:ins w:id="18" w:author="Clay Cressler" w:date="2020-08-07T11:13:00Z">
        <w:r w:rsidR="00B022D9">
          <w:rPr>
            <w:rFonts w:cstheme="minorHAnsi"/>
            <w:sz w:val="22"/>
            <w:szCs w:val="22"/>
          </w:rPr>
          <w:instrText xml:space="preserve"> ADDIN ZOTERO_ITEM CSL_CITATION {"citationID":"ksBbIdHP","properties":{"formattedCitation":"(Abrams 2001)","plainCitation":"(Abrams 2001)","dontUpdate":true,"noteIndex":0},"citationItems":[{"id":52,"uris":["http://zotero.org/users/246158/items/BLRHADGT"],"uri":["http://zotero.org/users/246158/items/BLRHADGT"],"itemData":{"id":52,"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del w:id="19" w:author="Clay Cressler" w:date="2020-08-07T11:13:00Z">
        <w:r w:rsidR="008E4F39" w:rsidDel="00B022D9">
          <w:rPr>
            <w:rFonts w:cstheme="minorHAnsi"/>
            <w:sz w:val="22"/>
            <w:szCs w:val="22"/>
          </w:rPr>
          <w:delInstrText xml:space="preserve"> ADDIN ZOTERO_ITEM CSL_CITATION {"citationID":"ksBbIdHP","properties":{"formattedCitation":"(Abrams 2001)","plainCitation":"(Abrams 2001)","dontUpdate":true,"noteIndex":0},"citationItems":[{"id":"11N9M0Y2/KCR3b7g5","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delInstrText>
        </w:r>
      </w:del>
      <w:r>
        <w:rPr>
          <w:rFonts w:cstheme="minorHAnsi"/>
          <w:sz w:val="22"/>
          <w:szCs w:val="22"/>
        </w:rPr>
        <w:fldChar w:fldCharType="separate"/>
      </w:r>
      <w:r>
        <w:rPr>
          <w:rFonts w:ascii="Calibri" w:hAnsi="Calibri" w:cs="Calibri"/>
          <w:sz w:val="22"/>
        </w:rPr>
        <w:t>Abrams 2001)</w:t>
      </w:r>
      <w:r>
        <w:rPr>
          <w:rFonts w:cstheme="minorHAnsi"/>
          <w:sz w:val="22"/>
          <w:szCs w:val="22"/>
        </w:rPr>
        <w:fldChar w:fldCharType="end"/>
      </w:r>
      <w:r>
        <w:rPr>
          <w:rFonts w:cstheme="minorHAnsi"/>
          <w:sz w:val="22"/>
          <w:szCs w:val="22"/>
        </w:rPr>
        <w:t xml:space="preserve">, including quantitative genetics (QG) and adaptive dynamics (AD) approaches </w:t>
      </w:r>
      <w:r>
        <w:rPr>
          <w:rFonts w:cstheme="minorHAnsi"/>
          <w:sz w:val="22"/>
          <w:szCs w:val="22"/>
        </w:rPr>
        <w:fldChar w:fldCharType="begin"/>
      </w:r>
      <w:ins w:id="20" w:author="Clay Cressler" w:date="2020-08-07T11:13:00Z">
        <w:r w:rsidR="00B022D9">
          <w:rPr>
            <w:rFonts w:cstheme="minorHAnsi"/>
            <w:sz w:val="22"/>
            <w:szCs w:val="22"/>
          </w:rPr>
          <w:instrText xml:space="preserve"> ADDIN ZOTERO_ITEM CSL_CITATION {"citationID":"Jx9kiRUM","properties":{"formattedCitation":"(Abrams {\\i{}et al.} 1993b; Dieckmann &amp; Law 1996; Geritz {\\i{}et al.} 1998; Abrams 2001)","plainCitation":"(Abrams et al. 1993b; Dieckmann &amp; Law 1996; Geritz et al. 1998; Abrams 2001)","noteIndex":0},"citationItems":[{"id":"gBPCYzZI/5rYM7SeR","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53,"uris":["http://zotero.org/users/246158/items/2JXJG5FS"],"uri":["http://zotero.org/users/246158/items/2JXJG5FS"],"itemData":{"id":53,"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54,"uris":["http://zotero.org/users/246158/items/E7ULRMFM"],"uri":["http://zotero.org/users/246158/items/E7ULRMFM"],"itemData":{"id":54,"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id":52,"uris":["http://zotero.org/users/246158/items/BLRHADGT"],"uri":["http://zotero.org/users/246158/items/BLRHADGT"],"itemData":{"id":52,"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del w:id="21" w:author="Clay Cressler" w:date="2020-08-07T11:13:00Z">
        <w:r w:rsidR="008E4F39" w:rsidDel="00B022D9">
          <w:rPr>
            <w:rFonts w:cstheme="minorHAnsi"/>
            <w:sz w:val="22"/>
            <w:szCs w:val="22"/>
          </w:rPr>
          <w:delInstrText xml:space="preserve"> ADDIN ZOTERO_ITEM CSL_CITATION {"citationID":"Jx9kiRUM","properties":{"formattedCitation":"(Abrams {\\i{}et al.} 1993b; Dieckmann &amp; Law 1996; Geritz {\\i{}et al.} 1998; Abrams 2001)","plainCitation":"(Abrams et al. 1993b; Dieckmann &amp; Law 1996; Geritz et al. 1998; Abrams 2001)","noteIndex":0},"citationItems":[{"id":7733,"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11N9M0Y2/216vMg3l","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11N9M0Y2/ZiT5f7WI","uris":["http://zotero.org/users/246158/items/E7ULRMFM"],"uri":["http://zotero.org/users/246158/items/E7ULRMFM"],"itemData":{"id":3553,"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id":"11N9M0Y2/KCR3b7g5","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delInstrText>
        </w:r>
      </w:del>
      <w:r>
        <w:rPr>
          <w:rFonts w:cstheme="minorHAnsi"/>
          <w:sz w:val="22"/>
          <w:szCs w:val="22"/>
        </w:rPr>
        <w:fldChar w:fldCharType="separate"/>
      </w:r>
      <w:r w:rsidRPr="00FA2351">
        <w:rPr>
          <w:rFonts w:ascii="Calibri" w:hAnsi="Calibri" w:cs="Calibri"/>
          <w:sz w:val="22"/>
        </w:rPr>
        <w:t xml:space="preserve">(Abrams </w:t>
      </w:r>
      <w:r w:rsidRPr="00FA2351">
        <w:rPr>
          <w:rFonts w:ascii="Calibri" w:hAnsi="Calibri" w:cs="Calibri"/>
          <w:i/>
          <w:iCs/>
          <w:sz w:val="22"/>
        </w:rPr>
        <w:t>et al.</w:t>
      </w:r>
      <w:r w:rsidRPr="00FA2351">
        <w:rPr>
          <w:rFonts w:ascii="Calibri" w:hAnsi="Calibri" w:cs="Calibri"/>
          <w:sz w:val="22"/>
        </w:rPr>
        <w:t xml:space="preserve"> 1993b; </w:t>
      </w:r>
      <w:proofErr w:type="spellStart"/>
      <w:r w:rsidRPr="00FA2351">
        <w:rPr>
          <w:rFonts w:ascii="Calibri" w:hAnsi="Calibri" w:cs="Calibri"/>
          <w:sz w:val="22"/>
        </w:rPr>
        <w:t>Dieckmann</w:t>
      </w:r>
      <w:proofErr w:type="spellEnd"/>
      <w:r w:rsidRPr="00FA2351">
        <w:rPr>
          <w:rFonts w:ascii="Calibri" w:hAnsi="Calibri" w:cs="Calibri"/>
          <w:sz w:val="22"/>
        </w:rPr>
        <w:t xml:space="preserve"> &amp; Law 1996; </w:t>
      </w:r>
      <w:proofErr w:type="spellStart"/>
      <w:r w:rsidRPr="00FA2351">
        <w:rPr>
          <w:rFonts w:ascii="Calibri" w:hAnsi="Calibri" w:cs="Calibri"/>
          <w:sz w:val="22"/>
        </w:rPr>
        <w:t>Geritz</w:t>
      </w:r>
      <w:proofErr w:type="spellEnd"/>
      <w:r w:rsidRPr="00FA2351">
        <w:rPr>
          <w:rFonts w:ascii="Calibri" w:hAnsi="Calibri" w:cs="Calibri"/>
          <w:sz w:val="22"/>
        </w:rPr>
        <w:t xml:space="preserve"> </w:t>
      </w:r>
      <w:r w:rsidRPr="00FA2351">
        <w:rPr>
          <w:rFonts w:ascii="Calibri" w:hAnsi="Calibri" w:cs="Calibri"/>
          <w:i/>
          <w:iCs/>
          <w:sz w:val="22"/>
        </w:rPr>
        <w:t>et al.</w:t>
      </w:r>
      <w:r w:rsidRPr="00FA2351">
        <w:rPr>
          <w:rFonts w:ascii="Calibri" w:hAnsi="Calibri" w:cs="Calibri"/>
          <w:sz w:val="22"/>
        </w:rPr>
        <w:t xml:space="preserve"> 1998; Abrams 2001)</w:t>
      </w:r>
      <w:r>
        <w:rPr>
          <w:rFonts w:cstheme="minorHAnsi"/>
          <w:sz w:val="22"/>
          <w:szCs w:val="22"/>
        </w:rPr>
        <w:fldChar w:fldCharType="end"/>
      </w:r>
      <w:r>
        <w:rPr>
          <w:rFonts w:cstheme="minorHAnsi"/>
          <w:sz w:val="22"/>
          <w:szCs w:val="22"/>
        </w:rPr>
        <w:t xml:space="preserve">. While there are important differences between the two methods, for example in their assumptions about reproduction and the relative timescales of ecological and evolutionary processes, their predictions for eco-evolutionary dynamics are often identical. This is because, in both approaches, the direction of selection is determined by the fitness gradient: the derivative of individual </w:t>
      </w:r>
      <w:r>
        <w:rPr>
          <w:rFonts w:cstheme="minorHAnsi"/>
          <w:sz w:val="22"/>
          <w:szCs w:val="22"/>
        </w:rPr>
        <w:lastRenderedPageBreak/>
        <w:t>fitness (</w:t>
      </w:r>
      <m:oMath>
        <m:r>
          <w:rPr>
            <w:rFonts w:ascii="Cambria Math" w:hAnsi="Cambria Math" w:cstheme="minorHAnsi"/>
            <w:sz w:val="22"/>
            <w:szCs w:val="22"/>
          </w:rPr>
          <m:t>W</m:t>
        </m:r>
      </m:oMath>
      <w:r>
        <w:rPr>
          <w:rFonts w:eastAsiaTheme="minorEastAsia" w:cstheme="minorHAnsi"/>
          <w:sz w:val="22"/>
          <w:szCs w:val="22"/>
        </w:rPr>
        <w:t>)</w:t>
      </w:r>
      <w:r>
        <w:rPr>
          <w:rFonts w:cstheme="minorHAnsi"/>
          <w:sz w:val="22"/>
          <w:szCs w:val="22"/>
        </w:rPr>
        <w:t xml:space="preserve"> with respect to the evolving trait (</w:t>
      </w:r>
      <m:oMath>
        <m:r>
          <w:rPr>
            <w:rFonts w:ascii="Cambria Math" w:hAnsi="Cambria Math" w:cstheme="minorHAnsi"/>
            <w:sz w:val="22"/>
            <w:szCs w:val="22"/>
          </w:rPr>
          <m:t>x</m:t>
        </m:r>
      </m:oMath>
      <w:r>
        <w:rPr>
          <w:rFonts w:eastAsiaTheme="minorEastAsia" w:cstheme="minorHAnsi"/>
          <w:sz w:val="22"/>
          <w:szCs w:val="22"/>
        </w:rPr>
        <w:t>)</w:t>
      </w:r>
      <w:r w:rsidR="00D919FB" w:rsidRPr="00D919FB">
        <w:rPr>
          <w:rFonts w:eastAsiaTheme="minorEastAsia" w:cstheme="minorHAnsi"/>
          <w:sz w:val="22"/>
          <w:szCs w:val="22"/>
        </w:rPr>
        <w:t xml:space="preserve"> </w:t>
      </w:r>
      <w:r w:rsidR="00D919FB">
        <w:rPr>
          <w:rFonts w:eastAsiaTheme="minorEastAsia" w:cstheme="minorHAnsi"/>
          <w:sz w:val="22"/>
          <w:szCs w:val="22"/>
        </w:rPr>
        <w:fldChar w:fldCharType="begin"/>
      </w:r>
      <w:ins w:id="22" w:author="Clay Cressler" w:date="2020-08-07T11:13:00Z">
        <w:r w:rsidR="00B022D9">
          <w:rPr>
            <w:rFonts w:eastAsiaTheme="minorEastAsia" w:cstheme="minorHAnsi"/>
            <w:sz w:val="22"/>
            <w:szCs w:val="22"/>
          </w:rPr>
          <w:instrText xml:space="preserve"> ADDIN ZOTERO_ITEM CSL_CITATION {"citationID":"tV6u3X3J","properties":{"formattedCitation":"(Abrams {\\i{}et al.} 1993b; Abrams 2001; Doebeli {\\i{}et al.} 2017)","plainCitation":"(Abrams et al. 1993b; Abrams 2001; Doebeli et al. 2017)","noteIndex":0},"citationItems":[{"id":45,"uris":["http://zotero.org/users/246158/items/WL354K73"],"uri":["http://zotero.org/users/246158/items/WL354K73"],"itemData":{"id":45,"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gBPCYzZI/5rYM7SeR","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52,"uris":["http://zotero.org/users/246158/items/BLRHADGT"],"uri":["http://zotero.org/users/246158/items/BLRHADGT"],"itemData":{"id":52,"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del w:id="23" w:author="Clay Cressler" w:date="2020-08-07T11:13:00Z">
        <w:r w:rsidR="008E4F39" w:rsidDel="00B022D9">
          <w:rPr>
            <w:rFonts w:eastAsiaTheme="minorEastAsia" w:cstheme="minorHAnsi"/>
            <w:sz w:val="22"/>
            <w:szCs w:val="22"/>
          </w:rPr>
          <w:delInstrText xml:space="preserve"> ADDIN ZOTERO_ITEM CSL_CITATION {"citationID":"tV6u3X3J","properties":{"formattedCitation":"(Abrams {\\i{}et al.} 1993b; Abrams 2001; Doebeli {\\i{}et al.} 2017)","plainCitation":"(Abrams et al. 1993b; Abrams 2001; Doebeli et al. 2017)","noteIndex":0},"citationItems":[{"id":"11N9M0Y2/LkpcSB8Z","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7733,"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11N9M0Y2/KCR3b7g5","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delInstrText>
        </w:r>
      </w:del>
      <w:r w:rsidR="00D919FB">
        <w:rPr>
          <w:rFonts w:eastAsiaTheme="minorEastAsia" w:cstheme="minorHAnsi"/>
          <w:sz w:val="22"/>
          <w:szCs w:val="22"/>
        </w:rPr>
        <w:fldChar w:fldCharType="separate"/>
      </w:r>
      <w:r w:rsidR="00D919FB" w:rsidRPr="00FA2351">
        <w:rPr>
          <w:rFonts w:ascii="Calibri" w:hAnsi="Calibri" w:cs="Calibri"/>
          <w:sz w:val="22"/>
        </w:rPr>
        <w:t xml:space="preserve">(Abrams </w:t>
      </w:r>
      <w:r w:rsidR="00D919FB" w:rsidRPr="00FA2351">
        <w:rPr>
          <w:rFonts w:ascii="Calibri" w:hAnsi="Calibri" w:cs="Calibri"/>
          <w:i/>
          <w:iCs/>
          <w:sz w:val="22"/>
        </w:rPr>
        <w:t>et al.</w:t>
      </w:r>
      <w:r w:rsidR="00D919FB" w:rsidRPr="00FA2351">
        <w:rPr>
          <w:rFonts w:ascii="Calibri" w:hAnsi="Calibri" w:cs="Calibri"/>
          <w:sz w:val="22"/>
        </w:rPr>
        <w:t xml:space="preserve"> 1993b; Abrams 2001; </w:t>
      </w:r>
      <w:proofErr w:type="spellStart"/>
      <w:r w:rsidR="00D919FB" w:rsidRPr="00FA2351">
        <w:rPr>
          <w:rFonts w:ascii="Calibri" w:hAnsi="Calibri" w:cs="Calibri"/>
          <w:sz w:val="22"/>
        </w:rPr>
        <w:t>Doebeli</w:t>
      </w:r>
      <w:proofErr w:type="spellEnd"/>
      <w:r w:rsidR="00D919FB" w:rsidRPr="00FA2351">
        <w:rPr>
          <w:rFonts w:ascii="Calibri" w:hAnsi="Calibri" w:cs="Calibri"/>
          <w:sz w:val="22"/>
        </w:rPr>
        <w:t xml:space="preserve"> </w:t>
      </w:r>
      <w:r w:rsidR="00D919FB" w:rsidRPr="00FA2351">
        <w:rPr>
          <w:rFonts w:ascii="Calibri" w:hAnsi="Calibri" w:cs="Calibri"/>
          <w:i/>
          <w:iCs/>
          <w:sz w:val="22"/>
        </w:rPr>
        <w:t>et al.</w:t>
      </w:r>
      <w:r w:rsidR="00D919FB" w:rsidRPr="00FA2351">
        <w:rPr>
          <w:rFonts w:ascii="Calibri" w:hAnsi="Calibri" w:cs="Calibri"/>
          <w:sz w:val="22"/>
        </w:rPr>
        <w:t xml:space="preserve"> 2017)</w:t>
      </w:r>
      <w:r w:rsidR="00D919FB">
        <w:rPr>
          <w:rFonts w:eastAsiaTheme="minorEastAsia" w:cstheme="minorHAnsi"/>
          <w:sz w:val="22"/>
          <w:szCs w:val="22"/>
        </w:rPr>
        <w:fldChar w:fldCharType="end"/>
      </w:r>
      <w:r>
        <w:rPr>
          <w:rFonts w:cstheme="minorHAnsi"/>
          <w:sz w:val="22"/>
          <w:szCs w:val="22"/>
        </w:rPr>
        <w:t>. The dynamics of the mean trait (</w:t>
      </w:r>
      <m:oMath>
        <m:acc>
          <m:accPr>
            <m:chr m:val="̅"/>
            <m:ctrlPr>
              <w:rPr>
                <w:rFonts w:ascii="Cambria Math" w:hAnsi="Cambria Math" w:cstheme="minorHAnsi"/>
                <w:i/>
                <w:sz w:val="22"/>
                <w:szCs w:val="22"/>
              </w:rPr>
            </m:ctrlPr>
          </m:accPr>
          <m:e>
            <m:r>
              <w:rPr>
                <w:rFonts w:ascii="Cambria Math" w:hAnsi="Cambria Math" w:cstheme="minorHAnsi"/>
                <w:sz w:val="22"/>
                <w:szCs w:val="22"/>
              </w:rPr>
              <m:t>x</m:t>
            </m:r>
          </m:e>
        </m:acc>
      </m:oMath>
      <w:r>
        <w:rPr>
          <w:rFonts w:eastAsiaTheme="minorEastAsia" w:cstheme="minorHAnsi"/>
          <w:sz w:val="22"/>
          <w:szCs w:val="22"/>
        </w:rPr>
        <w:t>) are given by:</w:t>
      </w:r>
    </w:p>
    <w:p w14:paraId="27AF7DCA" w14:textId="77777777" w:rsidR="008F3CF5" w:rsidRDefault="00081C9C" w:rsidP="008F3CF5">
      <w:pPr>
        <w:spacing w:after="0" w:line="480" w:lineRule="auto"/>
        <w:ind w:firstLine="720"/>
        <w:contextualSpacing/>
        <w:rPr>
          <w:rFonts w:cstheme="minorHAnsi"/>
          <w:sz w:val="22"/>
          <w:szCs w:val="22"/>
        </w:rPr>
      </w:pPr>
      <m:oMathPara>
        <m:oMath>
          <m:f>
            <m:fPr>
              <m:ctrlPr>
                <w:rPr>
                  <w:rFonts w:ascii="Cambria Math" w:hAnsi="Cambria Math" w:cstheme="minorHAnsi"/>
                  <w: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r>
                    <w:rPr>
                      <w:rFonts w:ascii="Cambria Math" w:hAnsi="Cambria Math" w:cstheme="minorHAnsi"/>
                      <w:sz w:val="22"/>
                      <w:szCs w:val="22"/>
                    </w:rPr>
                    <m:t>x</m:t>
                  </m:r>
                </m:e>
              </m:acc>
            </m:num>
            <m:den>
              <m:r>
                <w:rPr>
                  <w:rFonts w:ascii="Cambria Math" w:hAnsi="Cambria Math" w:cstheme="minorHAnsi"/>
                  <w:sz w:val="22"/>
                  <w:szCs w:val="22"/>
                </w:rPr>
                <m:t>dt</m:t>
              </m:r>
            </m:den>
          </m:f>
          <m:r>
            <w:rPr>
              <w:rFonts w:ascii="Cambria Math" w:hAnsi="Cambria Math" w:cstheme="minorHAnsi"/>
              <w:sz w:val="22"/>
              <w:szCs w:val="22"/>
            </w:rPr>
            <m:t>∝</m:t>
          </m:r>
          <m:sSub>
            <m:sSubPr>
              <m:ctrlPr>
                <w:rPr>
                  <w:rFonts w:ascii="Cambria Math" w:hAnsi="Cambria Math" w:cstheme="minorHAnsi"/>
                  <w:i/>
                  <w:sz w:val="22"/>
                  <w:szCs w:val="22"/>
                </w:rPr>
              </m:ctrlPr>
            </m:sSubPr>
            <m:e>
              <m:d>
                <m:dPr>
                  <m:ctrlPr>
                    <w:rPr>
                      <w:rFonts w:ascii="Cambria Math" w:hAnsi="Cambria Math" w:cstheme="minorHAnsi"/>
                      <w:i/>
                      <w:sz w:val="22"/>
                      <w:szCs w:val="22"/>
                    </w:rPr>
                  </m:ctrlPr>
                </m:dPr>
                <m:e>
                  <m:f>
                    <m:fPr>
                      <m:ctrlPr>
                        <w:rPr>
                          <w:rFonts w:ascii="Cambria Math" w:hAnsi="Cambria Math" w:cstheme="minorHAnsi"/>
                          <w:i/>
                          <w:sz w:val="22"/>
                          <w:szCs w:val="22"/>
                        </w:rPr>
                      </m:ctrlPr>
                    </m:fPr>
                    <m:num>
                      <m:r>
                        <w:rPr>
                          <w:rFonts w:ascii="Cambria Math" w:hAnsi="Cambria Math" w:cstheme="minorHAnsi"/>
                          <w:sz w:val="22"/>
                          <w:szCs w:val="22"/>
                        </w:rPr>
                        <m:t>∂W</m:t>
                      </m:r>
                    </m:num>
                    <m:den>
                      <m:r>
                        <w:rPr>
                          <w:rFonts w:ascii="Cambria Math" w:hAnsi="Cambria Math" w:cstheme="minorHAnsi"/>
                          <w:sz w:val="22"/>
                          <w:szCs w:val="22"/>
                        </w:rPr>
                        <m:t>∂x</m:t>
                      </m:r>
                    </m:den>
                  </m:f>
                </m:e>
              </m:d>
            </m:e>
            <m:sub>
              <m:r>
                <w:rPr>
                  <w:rFonts w:ascii="Cambria Math" w:hAnsi="Cambria Math" w:cstheme="minorHAnsi"/>
                  <w:sz w:val="22"/>
                  <w:szCs w:val="22"/>
                </w:rPr>
                <m:t>x=</m:t>
              </m:r>
              <m:acc>
                <m:accPr>
                  <m:chr m:val="̅"/>
                  <m:ctrlPr>
                    <w:rPr>
                      <w:rFonts w:ascii="Cambria Math" w:hAnsi="Cambria Math" w:cstheme="minorHAnsi"/>
                      <w:i/>
                      <w:sz w:val="22"/>
                      <w:szCs w:val="22"/>
                    </w:rPr>
                  </m:ctrlPr>
                </m:accPr>
                <m:e>
                  <m:r>
                    <w:rPr>
                      <w:rFonts w:ascii="Cambria Math" w:hAnsi="Cambria Math" w:cstheme="minorHAnsi"/>
                      <w:sz w:val="22"/>
                      <w:szCs w:val="22"/>
                    </w:rPr>
                    <m:t>x</m:t>
                  </m:r>
                </m:e>
              </m:acc>
            </m:sub>
          </m:sSub>
          <m:r>
            <w:rPr>
              <w:rFonts w:ascii="Cambria Math" w:eastAsiaTheme="minorEastAsia" w:hAnsi="Cambria Math" w:cstheme="minorHAnsi"/>
              <w:sz w:val="22"/>
              <w:szCs w:val="22"/>
            </w:rPr>
            <m:t>.</m:t>
          </m:r>
        </m:oMath>
      </m:oMathPara>
    </w:p>
    <w:p w14:paraId="1EB5756B" w14:textId="4DF1CFE0" w:rsidR="005752F8" w:rsidRPr="001409F9" w:rsidRDefault="008F3CF5" w:rsidP="008F3CF5">
      <w:pPr>
        <w:spacing w:after="0" w:line="480" w:lineRule="auto"/>
        <w:contextualSpacing/>
        <w:rPr>
          <w:rFonts w:cstheme="minorHAnsi"/>
          <w:sz w:val="22"/>
          <w:szCs w:val="22"/>
          <w:lang w:val="fr-FR"/>
        </w:rPr>
      </w:pPr>
      <w:r>
        <w:rPr>
          <w:rFonts w:cstheme="minorHAnsi"/>
          <w:sz w:val="22"/>
          <w:szCs w:val="22"/>
        </w:rPr>
        <w:t xml:space="preserve">An equation of this form can be arrived at either through the equations for trait change in quantitative genetics </w:t>
      </w:r>
      <w:r>
        <w:rPr>
          <w:rFonts w:cstheme="minorHAnsi"/>
          <w:sz w:val="22"/>
          <w:szCs w:val="22"/>
        </w:rPr>
        <w:fldChar w:fldCharType="begin"/>
      </w:r>
      <w:ins w:id="24" w:author="Clay Cressler" w:date="2020-08-07T11:13:00Z">
        <w:r w:rsidR="00B022D9">
          <w:rPr>
            <w:rFonts w:cstheme="minorHAnsi"/>
            <w:sz w:val="22"/>
            <w:szCs w:val="22"/>
          </w:rPr>
          <w:instrText xml:space="preserve"> ADDIN ZOTERO_ITEM CSL_CITATION {"citationID":"72hODSxq","properties":{"formattedCitation":"(Lande 1976; Abrams {\\i{}et al.} 1993b)","plainCitation":"(Lande 1976; Abrams et al. 1993b)","noteIndex":0},"citationItems":[{"id":"gBPCYzZI/UGHQTo6o","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id":"gBPCYzZI/5rYM7SeR","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schema":"https://github.com/citation-style-language/schema/raw/master/csl-citation.json"} </w:instrText>
        </w:r>
      </w:ins>
      <w:del w:id="25" w:author="Clay Cressler" w:date="2020-08-07T11:13:00Z">
        <w:r w:rsidR="002E50A3" w:rsidDel="00B022D9">
          <w:rPr>
            <w:rFonts w:cstheme="minorHAnsi"/>
            <w:sz w:val="22"/>
            <w:szCs w:val="22"/>
          </w:rPr>
          <w:delInstrText xml:space="preserve"> ADDIN ZOTERO_ITEM CSL_CITATION {"citationID":"72hODSxq","properties":{"formattedCitation":"(Lande 1976; Abrams {\\i{}et al.} 1993b)","plainCitation":"(Lande 1976; Abrams et al. 1993b)","noteIndex":0},"citationItems":[{"id":2664,"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id":7733,"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schema":"https://github.com/citation-style-language/schema/raw/master/csl-citation.json"} </w:delInstrText>
        </w:r>
      </w:del>
      <w:r>
        <w:rPr>
          <w:rFonts w:cstheme="minorHAnsi"/>
          <w:sz w:val="22"/>
          <w:szCs w:val="22"/>
        </w:rPr>
        <w:fldChar w:fldCharType="separate"/>
      </w:r>
      <w:r w:rsidRPr="00FA2351">
        <w:rPr>
          <w:rFonts w:ascii="Calibri" w:hAnsi="Calibri" w:cs="Calibri"/>
          <w:sz w:val="22"/>
        </w:rPr>
        <w:t>(</w:t>
      </w:r>
      <w:proofErr w:type="spellStart"/>
      <w:r w:rsidRPr="00FA2351">
        <w:rPr>
          <w:rFonts w:ascii="Calibri" w:hAnsi="Calibri" w:cs="Calibri"/>
          <w:sz w:val="22"/>
        </w:rPr>
        <w:t>Lande</w:t>
      </w:r>
      <w:proofErr w:type="spellEnd"/>
      <w:r w:rsidRPr="00FA2351">
        <w:rPr>
          <w:rFonts w:ascii="Calibri" w:hAnsi="Calibri" w:cs="Calibri"/>
          <w:sz w:val="22"/>
        </w:rPr>
        <w:t xml:space="preserve"> 1976; Abrams </w:t>
      </w:r>
      <w:r w:rsidRPr="00FA2351">
        <w:rPr>
          <w:rFonts w:ascii="Calibri" w:hAnsi="Calibri" w:cs="Calibri"/>
          <w:i/>
          <w:iCs/>
          <w:sz w:val="22"/>
        </w:rPr>
        <w:t>et al.</w:t>
      </w:r>
      <w:r w:rsidRPr="00FA2351">
        <w:rPr>
          <w:rFonts w:ascii="Calibri" w:hAnsi="Calibri" w:cs="Calibri"/>
          <w:sz w:val="22"/>
        </w:rPr>
        <w:t xml:space="preserve"> 1993b)</w:t>
      </w:r>
      <w:r>
        <w:rPr>
          <w:rFonts w:cstheme="minorHAnsi"/>
          <w:sz w:val="22"/>
          <w:szCs w:val="22"/>
        </w:rPr>
        <w:fldChar w:fldCharType="end"/>
      </w:r>
      <w:r>
        <w:rPr>
          <w:rFonts w:cstheme="minorHAnsi"/>
          <w:sz w:val="22"/>
          <w:szCs w:val="22"/>
        </w:rPr>
        <w:t xml:space="preserve"> or through </w:t>
      </w:r>
      <w:del w:id="26" w:author="Clay Cressler" w:date="2020-08-07T10:23:00Z">
        <w:r w:rsidDel="005752F8">
          <w:rPr>
            <w:rFonts w:cstheme="minorHAnsi"/>
            <w:sz w:val="22"/>
            <w:szCs w:val="22"/>
          </w:rPr>
          <w:delText xml:space="preserve">a </w:delText>
        </w:r>
        <w:commentRangeStart w:id="27"/>
        <w:r w:rsidDel="005752F8">
          <w:rPr>
            <w:rFonts w:cstheme="minorHAnsi"/>
            <w:sz w:val="22"/>
            <w:szCs w:val="22"/>
          </w:rPr>
          <w:delText>consideration</w:delText>
        </w:r>
      </w:del>
      <w:ins w:id="28" w:author="Clay Cressler" w:date="2020-08-07T10:23:00Z">
        <w:r w:rsidR="005752F8">
          <w:rPr>
            <w:rFonts w:cstheme="minorHAnsi"/>
            <w:sz w:val="22"/>
            <w:szCs w:val="22"/>
          </w:rPr>
          <w:t xml:space="preserve">the master equation </w:t>
        </w:r>
      </w:ins>
      <w:r>
        <w:rPr>
          <w:rFonts w:cstheme="minorHAnsi"/>
          <w:sz w:val="22"/>
          <w:szCs w:val="22"/>
        </w:rPr>
        <w:t xml:space="preserve"> of </w:t>
      </w:r>
      <w:ins w:id="29" w:author="Clay Cressler" w:date="2020-08-07T10:24:00Z">
        <w:r w:rsidR="005752F8">
          <w:rPr>
            <w:rFonts w:cstheme="minorHAnsi"/>
            <w:sz w:val="22"/>
            <w:szCs w:val="22"/>
          </w:rPr>
          <w:t xml:space="preserve">a </w:t>
        </w:r>
      </w:ins>
      <w:r>
        <w:rPr>
          <w:rFonts w:cstheme="minorHAnsi"/>
          <w:sz w:val="22"/>
          <w:szCs w:val="22"/>
        </w:rPr>
        <w:t xml:space="preserve">stochastic birth-death </w:t>
      </w:r>
      <w:commentRangeEnd w:id="27"/>
      <w:r w:rsidR="005066F6">
        <w:rPr>
          <w:rStyle w:val="CommentReference"/>
        </w:rPr>
        <w:commentReference w:id="27"/>
      </w:r>
      <w:r>
        <w:rPr>
          <w:rFonts w:cstheme="minorHAnsi"/>
          <w:sz w:val="22"/>
          <w:szCs w:val="22"/>
        </w:rPr>
        <w:t>proces</w:t>
      </w:r>
      <w:ins w:id="30" w:author="Clay Cressler" w:date="2020-08-07T10:24:00Z">
        <w:r w:rsidR="005752F8">
          <w:rPr>
            <w:rFonts w:cstheme="minorHAnsi"/>
            <w:sz w:val="22"/>
            <w:szCs w:val="22"/>
          </w:rPr>
          <w:t>s</w:t>
        </w:r>
      </w:ins>
      <w:del w:id="31" w:author="Clay Cressler" w:date="2020-08-07T10:24:00Z">
        <w:r w:rsidDel="005752F8">
          <w:rPr>
            <w:rFonts w:cstheme="minorHAnsi"/>
            <w:sz w:val="22"/>
            <w:szCs w:val="22"/>
          </w:rPr>
          <w:delText>ses</w:delText>
        </w:r>
      </w:del>
      <w:r>
        <w:rPr>
          <w:rFonts w:cstheme="minorHAnsi"/>
          <w:sz w:val="22"/>
          <w:szCs w:val="22"/>
        </w:rPr>
        <w:t xml:space="preserve"> </w:t>
      </w:r>
      <w:r>
        <w:rPr>
          <w:rFonts w:cstheme="minorHAnsi"/>
          <w:sz w:val="22"/>
          <w:szCs w:val="22"/>
        </w:rPr>
        <w:fldChar w:fldCharType="begin"/>
      </w:r>
      <w:ins w:id="32" w:author="Clay Cressler" w:date="2020-08-07T11:13:00Z">
        <w:r w:rsidR="00B022D9">
          <w:rPr>
            <w:rFonts w:cstheme="minorHAnsi"/>
            <w:sz w:val="22"/>
            <w:szCs w:val="22"/>
          </w:rPr>
          <w:instrText xml:space="preserve"> ADDIN ZOTERO_ITEM CSL_CITATION {"citationID":"FM5zySZa","properties":{"formattedCitation":"(Dieckmann &amp; Law 1996)","plainCitation":"(Dieckmann &amp; Law 1996)","noteIndex":0},"citationItems":[{"id":53,"uris":["http://zotero.org/users/246158/items/2JXJG5FS"],"uri":["http://zotero.org/users/246158/items/2JXJG5FS"],"itemData":{"id":53,"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schema":"https://github.com/citation-style-language/schema/raw/master/csl-citation.json"} </w:instrText>
        </w:r>
      </w:ins>
      <w:del w:id="33" w:author="Clay Cressler" w:date="2020-08-07T11:13:00Z">
        <w:r w:rsidR="008E4F39" w:rsidDel="00B022D9">
          <w:rPr>
            <w:rFonts w:cstheme="minorHAnsi"/>
            <w:sz w:val="22"/>
            <w:szCs w:val="22"/>
          </w:rPr>
          <w:delInstrText xml:space="preserve"> ADDIN ZOTERO_ITEM CSL_CITATION {"citationID":"FM5zySZa","properties":{"formattedCitation":"(Dieckmann &amp; Law 1996)","plainCitation":"(Dieckmann &amp; Law 1996)","noteIndex":0},"citationItems":[{"id":"11N9M0Y2/216vMg3l","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schema":"https://github.com/citation-style-language/schema/raw/master/csl-citation.json"} </w:delInstrText>
        </w:r>
      </w:del>
      <w:r>
        <w:rPr>
          <w:rFonts w:cstheme="minorHAnsi"/>
          <w:sz w:val="22"/>
          <w:szCs w:val="22"/>
        </w:rPr>
        <w:fldChar w:fldCharType="separate"/>
      </w:r>
      <w:r w:rsidRPr="00FA2351">
        <w:rPr>
          <w:rFonts w:ascii="Calibri" w:hAnsi="Calibri" w:cs="Calibri"/>
          <w:sz w:val="22"/>
        </w:rPr>
        <w:t>(</w:t>
      </w:r>
      <w:proofErr w:type="spellStart"/>
      <w:r w:rsidRPr="00FA2351">
        <w:rPr>
          <w:rFonts w:ascii="Calibri" w:hAnsi="Calibri" w:cs="Calibri"/>
          <w:sz w:val="22"/>
        </w:rPr>
        <w:t>Dieckmann</w:t>
      </w:r>
      <w:proofErr w:type="spellEnd"/>
      <w:r w:rsidRPr="00FA2351">
        <w:rPr>
          <w:rFonts w:ascii="Calibri" w:hAnsi="Calibri" w:cs="Calibri"/>
          <w:sz w:val="22"/>
        </w:rPr>
        <w:t xml:space="preserve"> &amp; Law 1996)</w:t>
      </w:r>
      <w:r>
        <w:rPr>
          <w:rFonts w:cstheme="minorHAnsi"/>
          <w:sz w:val="22"/>
          <w:szCs w:val="22"/>
        </w:rPr>
        <w:fldChar w:fldCharType="end"/>
      </w:r>
      <w:r>
        <w:rPr>
          <w:rFonts w:cstheme="minorHAnsi"/>
          <w:sz w:val="22"/>
          <w:szCs w:val="22"/>
        </w:rPr>
        <w:t xml:space="preserve">. Given that individual fitness will be affected by ecological interactions, there is broad scope for eco-evolutionary feedbacks to affect the dynamics of both the ecological and evolutionary system in non-intuitive ways </w:t>
      </w:r>
      <w:r w:rsidRPr="00496E2D">
        <w:rPr>
          <w:rFonts w:cstheme="minorHAnsi"/>
          <w:sz w:val="22"/>
          <w:szCs w:val="22"/>
        </w:rPr>
        <w:fldChar w:fldCharType="begin"/>
      </w:r>
      <w:ins w:id="34" w:author="Clay Cressler" w:date="2020-08-07T11:13:00Z">
        <w:r w:rsidR="00B022D9">
          <w:rPr>
            <w:rFonts w:cstheme="minorHAnsi"/>
            <w:sz w:val="22"/>
            <w:szCs w:val="22"/>
          </w:rPr>
          <w:instrText xml:space="preserve"> ADDIN ZOTERO_ITEM CSL_CITATION {"citationID":"4cOIUyxl","properties":{"formattedCitation":"(Fussmann {\\i{}et al.} 2003; Cortez &amp; Ellner 2010; Vasseur {\\i{}et al.} 2011; Cortez 2016; Lowe {\\i{}et al.} 2017)","plainCitation":"(Fussmann et al. 2003; Cortez &amp; Ellner 2010; Vasseur et al. 2011; Cortez 2016; Lowe et al. 2017)","noteIndex":0},"citationItems":[{"id":"gBPCYzZI/p9x3IDSU","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gBPCYzZI/uD9H6yx9","uris":["http://zotero.org/users/1264037/items/JXRCRFDG"],"uri":["http://zotero.org/users/1264037/items/JXRCRFDG"],"itemData":{"id":1709,"type":"article-journal","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container-title":"The American naturalist","DOI":"10.1086/656485","ISSN":"1537-5323","issue":"5","journalAbbreviation":"Am. Nat.","language":"eng","note":"PMID: 20863225","page":"E109-127","source":"NCBI PubMed","title":"Understanding rapid evolution in predator‐prey interactions using the theory of fast‐slow dynamical systems","volume":"176","author":[{"family":"Cortez","given":"Michael H"},{"family":"Ellner","given":"Stephen P"}],"issued":{"date-parts":[["2010",11]]}}},{"id":"gBPCYzZI/hNambfNK","uris":["http://zotero.org/users/1264037/items/RMJJXW6Q"],"uri":["http://zotero.org/users/1264037/items/RMJJXW6Q"],"itemData":{"id":2660,"type":"article-journal","abstract":"Recent studies suggest that selection can allow coexistence in situations where ecological dynamics lead to competitive exclusion, provided that there is a trade-off between traits optimal for interacting with conspecifics and traits optimal for interacting with heterospecifics. Despite compelling empirical evidence, there is no general framework for elucidating how and when selection will allow coexistence in natural communities. Here we develop such a framework for a mechanism that we term \"neighbor-dependent selection.\" We show that this mechanism can both augment coexistence when ecological conditions allow for niche partitioning and enable coexistence when ecological conditions lead to competitive exclusion. The novel insight is that when ecological conditions lead to exclusion, neighbor-dependent selection can allow coexistence via cycles driven by an intransitive loop; selection causes one species to be a superior interspecific competitor when it is rare and an inferior interspecific competitor when it is abundant. Our framework predicts the conditions under which selection can enable coexistence, as opposed to merely augmenting it, and elucidates the effects of heritability on the eco-evolutionary feedbacks that drive coexistence. Given increasing evidence that evolution operates on ecological timescales, our approach provides one means for evaluating the role of selection and trait evolution in species coexistence.","container-title":"The American naturalist","DOI":"10.1086/662161","ISSN":"1537-5323","issue":"5","journalAbbreviation":"Am. Nat.","note":"PMID: 22030739","page":"E96-E109","source":"NCBI PubMed","title":"Eco-evolutionary dynamics enable coexistence via neighbor-dependent selection","volume":"178","author":[{"family":"Vasseur","given":"David A"},{"family":"Amarasekare","given":"Priyanga"},{"family":"Rudolf","given":"Volker H W"},{"family":"Levine","given":"Jonathan M"}],"issued":{"date-parts":[["2011",11]]}}},{"id":"gBPCYzZI/X2cWe3zA","uris":["http://zotero.org/users/1264037/items/57EAXKAC"],"uri":["http://zotero.org/users/1264037/items/57EAXKAC"],"itemData":{"id":2547,"type":"article-journal","abstract":"Evolution can alter the stability and dynamics of ecological communities; for example, prey evolution can drive cyclic dynamics in predator-prey systems that are not possible in the absence of evolution. However, it is unclear how the magnitude of additive genetic variation in the evolving species mediates those effects. In this study, I explore how the magnitude of prey additive genetic variation determines what effects prey evolution has on the dynamics and stability of predator-prey systems. I use linear stability analysis to decompose the stability of a general eco-evolutionary predator-prey model into components representing the stabilities of the ecological and evolutionary subsystems as well as the interactions between those subsystems. My results show that with low genetic variation, the cyclic dynamics and stability of the system are determined by the ecological subsystem. With increased genetic variation, disruptive selection always destabilizes stable communities, stabilizing selection can stabilize or destabilize communities, and prey evolution can alter predator-prey phase lags. Stability changes occur approximately when the magnitude of genetic variation balances the (in)stabilities of the ecological and evolutionary subsystems. I discuss the connections between my stability results and prior results from the theory of adaptive dynamics.","container-title":"The American Naturalist","DOI":"10.1086/687393","ISSN":"0003-0147","issue":"3","journalAbbreviation":"The American Naturalist","page":"329-341","source":"journals.uchicago.edu (Atypon)","title":"How the magnitude of prey genetic variation alters predator-prey eco-evolutionary dynamics","volume":"188","author":[{"family":"Cortez","given":"Michael H."}],"issued":{"date-parts":[["2016",7,7]]}}},{"id":"gBPCYzZI/UTcJqb4s","uris":["http://zotero.org/users/1264037/items/KVGCB6DE"],"uri":["http://zotero.org/users/1264037/items/KVGCB6DE"],"itemData":{"id":8297,"type":"article-journal","abstract":"The inter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schema":"https://github.com/citation-style-language/schema/raw/master/csl-citation.json"} </w:instrText>
        </w:r>
      </w:ins>
      <w:del w:id="35" w:author="Clay Cressler" w:date="2020-08-07T11:13:00Z">
        <w:r w:rsidR="002E50A3" w:rsidDel="00B022D9">
          <w:rPr>
            <w:rFonts w:cstheme="minorHAnsi"/>
            <w:sz w:val="22"/>
            <w:szCs w:val="22"/>
          </w:rPr>
          <w:delInstrText xml:space="preserve"> ADDIN ZOTERO_ITEM CSL_CITATION {"citationID":"4cOIUyxl","properties":{"formattedCitation":"(Fussmann {\\i{}et al.} 2003; Cortez &amp; Ellner 2010; Vasseur {\\i{}et al.} 2011; Cortez 2016; Lowe {\\i{}et al.} 2017)","plainCitation":"(Fussmann et al. 2003; Cortez &amp; Ellner 2010; Vasseur et al. 2011; Cortez 2016; Lowe et al. 2017)","noteIndex":0},"citationItems":[{"id":1476,"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1709,"uris":["http://zotero.org/users/1264037/items/JXRCRFDG"],"uri":["http://zotero.org/users/1264037/items/JXRCRFDG"],"itemData":{"id":1709,"type":"article-journal","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container-title":"The American naturalist","DOI":"10.1086/656485","ISSN":"1537-5323","issue":"5","journalAbbreviation":"Am. Nat.","language":"eng","note":"PMID: 20863225","page":"E109-127","source":"NCBI PubMed","title":"Understanding rapid evolution in predator‐prey interactions using the theory of fast‐slow dynamical systems","volume":"176","author":[{"family":"Cortez","given":"Michael H"},{"family":"Ellner","given":"Stephen P"}],"issued":{"date-parts":[["2010",11]]}}},{"id":2660,"uris":["http://zotero.org/users/1264037/items/RMJJXW6Q"],"uri":["http://zotero.org/users/1264037/items/RMJJXW6Q"],"itemData":{"id":2660,"type":"article-journal","abstract":"Recent studies suggest that selection can allow coexistence in situations where ecological dynamics lead to competitive exclusion, provided that there is a trade-off between traits optimal for interacting with conspecifics and traits optimal for interacting with heterospecifics. Despite compelling empirical evidence, there is no general framework for elucidating how and when selection will allow coexistence in natural communities. Here we develop such a framework for a mechanism that we term \"neighbor-dependent selection.\" We show that this mechanism can both augment coexistence when ecological conditions allow for niche partitioning and enable coexistence when ecological conditions lead to competitive exclusion. The novel insight is that when ecological conditions lead to exclusion, neighbor-dependent selection can allow coexistence via cycles driven by an intransitive loop; selection causes one species to be a superior interspecific competitor when it is rare and an inferior interspecific competitor when it is abundant. Our framework predicts the conditions under which selection can enable coexistence, as opposed to merely augmenting it, and elucidates the effects of heritability on the eco-evolutionary feedbacks that drive coexistence. Given increasing evidence that evolution operates on ecological timescales, our approach provides one means for evaluating the role of selection and trait evolution in species coexistence.","container-title":"The American naturalist","DOI":"10.1086/662161","ISSN":"1537-5323","issue":"5","journalAbbreviation":"Am. Nat.","note":"PMID: 22030739","page":"E96-E109","source":"NCBI PubMed","title":"Eco-evolutionary dynamics enable coexistence via neighbor-dependent selection","volume":"178","author":[{"family":"Vasseur","given":"David A"},{"family":"Amarasekare","given":"Priyanga"},{"family":"Rudolf","given":"Volker H W"},{"family":"Levine","given":"Jonathan M"}],"issued":{"date-parts":[["2011",11]]}}},{"id":2547,"uris":["http://zotero.org/users/1264037/items/57EAXKAC"],"uri":["http://zotero.org/users/1264037/items/57EAXKAC"],"itemData":{"id":2547,"type":"article-journal","abstract":"Evolution can alter the stability and dynamics of ecological communities; for example, prey evolution can drive cyclic dynamics in predator-prey systems that are not possible in the absence of evolution. However, it is unclear how the magnitude of additive genetic variation in the evolving species mediates those effects. In this study, I explore how the magnitude of prey additive genetic variation determines what effects prey evolution has on the dynamics and stability of predator-prey systems. I use linear stability analysis to decompose the stability of a general eco-evolutionary predator-prey model into components representing the stabilities of the ecological and evolutionary subsystems as well as the interactions between those subsystems. My results show that with low genetic variation, the cyclic dynamics and stability of the system are determined by the ecological subsystem. With increased genetic variation, disruptive selection always destabilizes stable communities, stabilizing selection can stabilize or destabilize communities, and prey evolution can alter predator-prey phase lags. Stability changes occur approximately when the magnitude of genetic variation balances the (in)stabilities of the ecological and evolutionary subsystems. I discuss the connections between my stability results and prior results from the theory of adaptive dynamics.","container-title":"The American Naturalist","DOI":"10.1086/687393","ISSN":"0003-0147","issue":"3","journalAbbreviation":"The American Naturalist","page":"329-341","source":"journals.uchicago.edu (Atypon)","title":"How the magnitude of prey genetic variation alters predator-prey eco-evolutionary dynamics","volume":"188","author":[{"family":"Cortez","given":"Michael H."}],"issued":{"date-parts":[["2016",7,7]]}}},{"id":8297,"uris":["http://zotero.org/users/1264037/items/KVGCB6DE"],"uri":["http://zotero.org/users/1264037/items/KVGCB6DE"],"itemData":{"id":8297,"type":"article-journal","abstract":"The inter</w:delInstrText>
        </w:r>
        <w:r w:rsidR="002E50A3" w:rsidRPr="00644802" w:rsidDel="00B022D9">
          <w:rPr>
            <w:rFonts w:cstheme="minorHAnsi"/>
            <w:sz w:val="22"/>
            <w:szCs w:val="22"/>
            <w:lang w:val="fr-FR"/>
            <w:rPrChange w:id="36" w:author="Clay Cressler" w:date="2020-08-07T15:32:00Z">
              <w:rPr>
                <w:rFonts w:cstheme="minorHAnsi"/>
                <w:sz w:val="22"/>
                <w:szCs w:val="22"/>
              </w:rPr>
            </w:rPrChange>
          </w:rPr>
          <w:delInstrText xml:space="preserve">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schema":"https://github.com/citation-style-language/schema/raw/master/csl-citation.json"} </w:delInstrText>
        </w:r>
      </w:del>
      <w:r w:rsidRPr="00496E2D">
        <w:rPr>
          <w:rFonts w:cstheme="minorHAnsi"/>
          <w:sz w:val="22"/>
          <w:szCs w:val="22"/>
        </w:rPr>
        <w:fldChar w:fldCharType="separate"/>
      </w:r>
      <w:r w:rsidRPr="001409F9">
        <w:rPr>
          <w:rFonts w:ascii="Calibri" w:hAnsi="Calibri" w:cs="Calibri"/>
          <w:sz w:val="22"/>
          <w:lang w:val="fr-FR"/>
        </w:rPr>
        <w:t>(</w:t>
      </w:r>
      <w:proofErr w:type="spellStart"/>
      <w:r w:rsidRPr="001409F9">
        <w:rPr>
          <w:rFonts w:ascii="Calibri" w:hAnsi="Calibri" w:cs="Calibri"/>
          <w:sz w:val="22"/>
          <w:lang w:val="fr-FR"/>
        </w:rPr>
        <w:t>Fussmann</w:t>
      </w:r>
      <w:proofErr w:type="spellEnd"/>
      <w:r w:rsidRPr="001409F9">
        <w:rPr>
          <w:rFonts w:ascii="Calibri" w:hAnsi="Calibri" w:cs="Calibri"/>
          <w:sz w:val="22"/>
          <w:lang w:val="fr-FR"/>
        </w:rPr>
        <w:t xml:space="preserve"> </w:t>
      </w:r>
      <w:r w:rsidRPr="001409F9">
        <w:rPr>
          <w:rFonts w:ascii="Calibri" w:hAnsi="Calibri" w:cs="Calibri"/>
          <w:i/>
          <w:iCs/>
          <w:sz w:val="22"/>
          <w:lang w:val="fr-FR"/>
        </w:rPr>
        <w:t>et al.</w:t>
      </w:r>
      <w:r w:rsidRPr="001409F9">
        <w:rPr>
          <w:rFonts w:ascii="Calibri" w:hAnsi="Calibri" w:cs="Calibri"/>
          <w:sz w:val="22"/>
          <w:lang w:val="fr-FR"/>
        </w:rPr>
        <w:t xml:space="preserve"> 2003; Cortez &amp; </w:t>
      </w:r>
      <w:proofErr w:type="spellStart"/>
      <w:r w:rsidRPr="001409F9">
        <w:rPr>
          <w:rFonts w:ascii="Calibri" w:hAnsi="Calibri" w:cs="Calibri"/>
          <w:sz w:val="22"/>
          <w:lang w:val="fr-FR"/>
        </w:rPr>
        <w:t>Ellner</w:t>
      </w:r>
      <w:proofErr w:type="spellEnd"/>
      <w:r w:rsidRPr="001409F9">
        <w:rPr>
          <w:rFonts w:ascii="Calibri" w:hAnsi="Calibri" w:cs="Calibri"/>
          <w:sz w:val="22"/>
          <w:lang w:val="fr-FR"/>
        </w:rPr>
        <w:t xml:space="preserve"> 2010; Vasseur </w:t>
      </w:r>
      <w:r w:rsidRPr="001409F9">
        <w:rPr>
          <w:rFonts w:ascii="Calibri" w:hAnsi="Calibri" w:cs="Calibri"/>
          <w:i/>
          <w:iCs/>
          <w:sz w:val="22"/>
          <w:lang w:val="fr-FR"/>
        </w:rPr>
        <w:t>et al.</w:t>
      </w:r>
      <w:r w:rsidRPr="001409F9">
        <w:rPr>
          <w:rFonts w:ascii="Calibri" w:hAnsi="Calibri" w:cs="Calibri"/>
          <w:sz w:val="22"/>
          <w:lang w:val="fr-FR"/>
        </w:rPr>
        <w:t xml:space="preserve"> 2011; Cortez 2016; Lowe </w:t>
      </w:r>
      <w:r w:rsidRPr="001409F9">
        <w:rPr>
          <w:rFonts w:ascii="Calibri" w:hAnsi="Calibri" w:cs="Calibri"/>
          <w:i/>
          <w:iCs/>
          <w:sz w:val="22"/>
          <w:lang w:val="fr-FR"/>
        </w:rPr>
        <w:t>et al.</w:t>
      </w:r>
      <w:r w:rsidRPr="001409F9">
        <w:rPr>
          <w:rFonts w:ascii="Calibri" w:hAnsi="Calibri" w:cs="Calibri"/>
          <w:sz w:val="22"/>
          <w:lang w:val="fr-FR"/>
        </w:rPr>
        <w:t xml:space="preserve"> 2017)</w:t>
      </w:r>
      <w:r w:rsidRPr="00496E2D">
        <w:rPr>
          <w:rFonts w:cstheme="minorHAnsi"/>
          <w:sz w:val="22"/>
          <w:szCs w:val="22"/>
        </w:rPr>
        <w:fldChar w:fldCharType="end"/>
      </w:r>
      <w:r w:rsidRPr="001409F9">
        <w:rPr>
          <w:rFonts w:cstheme="minorHAnsi"/>
          <w:sz w:val="22"/>
          <w:szCs w:val="22"/>
          <w:lang w:val="fr-FR"/>
        </w:rPr>
        <w:t>.</w:t>
      </w:r>
    </w:p>
    <w:p w14:paraId="57B72F0E" w14:textId="3B33FA34" w:rsidR="008F3CF5" w:rsidRDefault="008F3CF5" w:rsidP="008F3CF5">
      <w:pPr>
        <w:spacing w:after="0" w:line="480" w:lineRule="auto"/>
        <w:ind w:firstLine="720"/>
        <w:contextualSpacing/>
        <w:rPr>
          <w:rFonts w:cstheme="minorHAnsi"/>
          <w:sz w:val="22"/>
          <w:szCs w:val="22"/>
        </w:rPr>
      </w:pPr>
      <w:r>
        <w:rPr>
          <w:rFonts w:cstheme="minorHAnsi"/>
          <w:sz w:val="22"/>
          <w:szCs w:val="22"/>
        </w:rPr>
        <w:t>Given the key role of ecological dynamics in shaping the fitness gradient, s</w:t>
      </w:r>
      <w:r w:rsidRPr="00496E2D">
        <w:rPr>
          <w:rFonts w:cstheme="minorHAnsi"/>
          <w:sz w:val="22"/>
          <w:szCs w:val="22"/>
        </w:rPr>
        <w:t>tochasticity</w:t>
      </w:r>
      <w:r>
        <w:rPr>
          <w:rFonts w:cstheme="minorHAnsi"/>
          <w:sz w:val="22"/>
          <w:szCs w:val="22"/>
        </w:rPr>
        <w:t xml:space="preserve"> that alters ecological dynamics also may influence adaptation </w:t>
      </w:r>
      <w:r>
        <w:rPr>
          <w:rFonts w:cstheme="minorHAnsi"/>
          <w:sz w:val="22"/>
          <w:szCs w:val="22"/>
        </w:rPr>
        <w:fldChar w:fldCharType="begin"/>
      </w:r>
      <w:ins w:id="37" w:author="Clay Cressler" w:date="2020-08-07T11:13:00Z">
        <w:r w:rsidR="00B022D9">
          <w:rPr>
            <w:rFonts w:cstheme="minorHAnsi"/>
            <w:sz w:val="22"/>
            <w:szCs w:val="22"/>
          </w:rPr>
          <w:instrText xml:space="preserve"> ADDIN ZOTERO_ITEM CSL_CITATION {"citationID":"WH8MxeTG","properties":{"formattedCitation":"(Lowe {\\i{}et al.} 2017; Start {\\i{}et al.} 2020)","plainCitation":"(Lowe et al. 2017; Start et al. 2020)","noteIndex":0},"citationItems":[{"id":"gBPCYzZI/UTcJqb4s","uris":["http://zotero.org/users/1264037/items/KVGCB6DE"],"uri":["http://zotero.org/users/1264037/items/KVGCB6DE"],"itemData":{"id":8297,"type":"article-journal","abstract":"The inter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id":"gBPCYzZI/IUYzxqxW","uris":["http://zotero.org/users/1264037/items/2MN6ZHP3"],"uri":["http://zotero.org/users/1264037/items/2MN6ZHP3"],"itemData":{"id":8171,"type":"article-journal","abstract":"The distribution of biodiversity depends on the combined and interactive effects of ecological and evolutionary processes. The joint contribution of these processes has focused almost exclusively on deterministic effects, even though mechanisms that increase the importance of random ecological processes are expected to also increase the importance of random evolutionary processes. Here we manipulate the sizes of old field fragments to generate correlated sampling effects for a focal population (a gall maker) and its enemy community. Traits and communities were more variable in smaller patches. However, because of the preference of some enemies for some trait values (gall sizes), random variation in population mean trait values exacerbated differences in community composition. The random distribution of traits and interactions created predictable but highly variable patterns of natural selection. Our study highlights how stochastic processes can affect ecological and evolutionary processes structuring the strength and direction of selection locally and at larger scales.","container-title":"The American Naturalist","DOI":"10.1086/707364","ISSN":"0003-0147","issue":"4","journalAbbreviation":"The American Naturalist","note":"publisher: The University of Chicago Press","page":"705-716","source":"journals.uchicago.edu (Atypon)","title":"Ecological and evolutionary stochasticity shape natural selection","volume":"195","author":[{"family":"Start","given":"Denon"},{"family":"Weis","given":"Arthur E."},{"family":"Gilbert","given":"Benjamin"}],"issued":{"date-parts":[["2020",4,1]]}}}],"schema":"https://github.com/citation-style-language/schema/raw/master/csl-citation.json"} </w:instrText>
        </w:r>
      </w:ins>
      <w:del w:id="38" w:author="Clay Cressler" w:date="2020-08-07T11:13:00Z">
        <w:r w:rsidR="004A4353" w:rsidDel="00B022D9">
          <w:rPr>
            <w:rFonts w:cstheme="minorHAnsi"/>
            <w:sz w:val="22"/>
            <w:szCs w:val="22"/>
          </w:rPr>
          <w:delInstrText xml:space="preserve"> ADDIN ZOTERO_ITEM CSL_CITATION {"citationID":"WH8MxeTG","properties":{"formattedCitation":"(Lowe {\\i{}et al.} 2017; Start {\\i{}et al.} 2020)","plainCitation":"(Lowe et al. 2017; Start et al. 2020)","noteIndex":0},"citationItems":[{"id":8297,"uris":["http://zotero.org/users/1264037/items/KVGCB6DE"],"uri":["http://zotero.org/users/1264037/items/KVGCB6DE"],"itemData":{"id":8297,"type":"article-journal","abstract":"The inter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id":8171,"uris":["http://zotero.org/users/1264037/items/2MN6ZHP3"],"uri":["http://zotero.org/users/1264037/items/2MN6ZHP3"],"itemData":{"id":8171,"type":"article-journal","abstract":"The distribution of biodiversity depends on the combined and interactive effects of ecological and evolutionary processes. The joint contribution of these processes has focused almost exclusively on deterministic effects, even though mechanisms that increase the importance of random ecological processes are expected to also increase the importance of random evolutionary processes. Here we manipulate the sizes of old field fragments to generate correlated sampling effects for a focal population (a gall maker) and its enemy community. Traits and communities were more variable in smaller patches. However, because of the preference of some enemies for some trait values (gall sizes), random variation in population mean trait values exacerbated differences in community composition. The random distribution of traits and interactions created predictable but highly variable patterns of natural selection. Our study highlights how stochastic processes can affect ecological and evolutionary processes structuring the strength and direction of selection locally and at larger scales.","container-title":"The American Naturalist","DOI":"10.1086/707364","ISSN":"0003-0147","issue":"4","journalAbbreviation":"The American Naturalist","note":"publisher: The University of Chicago Press","page":"705-716","source":"journals.uchicago.edu (Atypon)","title":"Ecological and evolutionary stochasticity shape natural selection","volume":"195","author":[{"family":"Start","given":"Denon"},{"family":"Weis","given":"Arthur E."},{"family":"Gilbert","given":"Benjamin"}],"issued":{"date-parts":[["2020",4,1]]}}}],"schema":"https://github.com/citation-style-language/schema/raw/master/csl-citation.json"} </w:delInstrText>
        </w:r>
      </w:del>
      <w:r>
        <w:rPr>
          <w:rFonts w:cstheme="minorHAnsi"/>
          <w:sz w:val="22"/>
          <w:szCs w:val="22"/>
        </w:rPr>
        <w:fldChar w:fldCharType="separate"/>
      </w:r>
      <w:r w:rsidR="004A4353" w:rsidRPr="003F5283">
        <w:rPr>
          <w:rFonts w:ascii="Calibri" w:hAnsi="Calibri" w:cs="Calibri"/>
          <w:sz w:val="22"/>
        </w:rPr>
        <w:t xml:space="preserve">(Lowe </w:t>
      </w:r>
      <w:r w:rsidR="004A4353" w:rsidRPr="003F5283">
        <w:rPr>
          <w:rFonts w:ascii="Calibri" w:hAnsi="Calibri" w:cs="Calibri"/>
          <w:i/>
          <w:iCs/>
          <w:sz w:val="22"/>
        </w:rPr>
        <w:t>et al.</w:t>
      </w:r>
      <w:r w:rsidR="004A4353" w:rsidRPr="003F5283">
        <w:rPr>
          <w:rFonts w:ascii="Calibri" w:hAnsi="Calibri" w:cs="Calibri"/>
          <w:sz w:val="22"/>
        </w:rPr>
        <w:t xml:space="preserve"> 2017; Start </w:t>
      </w:r>
      <w:r w:rsidR="004A4353" w:rsidRPr="003F5283">
        <w:rPr>
          <w:rFonts w:ascii="Calibri" w:hAnsi="Calibri" w:cs="Calibri"/>
          <w:i/>
          <w:iCs/>
          <w:sz w:val="22"/>
        </w:rPr>
        <w:t>et al.</w:t>
      </w:r>
      <w:r w:rsidR="004A4353" w:rsidRPr="003F5283">
        <w:rPr>
          <w:rFonts w:ascii="Calibri" w:hAnsi="Calibri" w:cs="Calibri"/>
          <w:sz w:val="22"/>
        </w:rPr>
        <w:t xml:space="preserve"> 2020)</w:t>
      </w:r>
      <w:r>
        <w:rPr>
          <w:rFonts w:cstheme="minorHAnsi"/>
          <w:sz w:val="22"/>
          <w:szCs w:val="22"/>
        </w:rPr>
        <w:fldChar w:fldCharType="end"/>
      </w:r>
      <w:r>
        <w:rPr>
          <w:rFonts w:cstheme="minorHAnsi"/>
          <w:sz w:val="22"/>
          <w:szCs w:val="22"/>
        </w:rPr>
        <w:t>. However, both the QG and AD approaches typically assume that populations are large so that demographic stochasticity (random variation in the sequence and number of demographic events) can safely be ignored. Studies that have included demographic stochasticity have shown that it can alter the eco-evolutionary dynamics predicted by QG and AD approaches</w:t>
      </w:r>
      <w:del w:id="39" w:author="John DeLong" w:date="2020-07-22T12:46:00Z">
        <w:r w:rsidDel="00DC4934">
          <w:rPr>
            <w:rFonts w:cstheme="minorHAnsi"/>
            <w:sz w:val="22"/>
            <w:szCs w:val="22"/>
          </w:rPr>
          <w:delText xml:space="preserve"> </w:delText>
        </w:r>
      </w:del>
      <w:ins w:id="40" w:author="John DeLong" w:date="2020-07-22T12:46:00Z">
        <w:r w:rsidR="00DC4934">
          <w:rPr>
            <w:rFonts w:cstheme="minorHAnsi"/>
            <w:sz w:val="22"/>
            <w:szCs w:val="22"/>
          </w:rPr>
          <w:t xml:space="preserve"> </w:t>
        </w:r>
      </w:ins>
      <w:r w:rsidR="00DC4934">
        <w:rPr>
          <w:rFonts w:cstheme="minorHAnsi"/>
          <w:sz w:val="22"/>
          <w:szCs w:val="22"/>
        </w:rPr>
        <w:fldChar w:fldCharType="begin"/>
      </w:r>
      <w:ins w:id="41" w:author="Clay Cressler" w:date="2020-08-07T11:13:00Z">
        <w:r w:rsidR="00B022D9">
          <w:rPr>
            <w:rFonts w:cstheme="minorHAnsi"/>
            <w:sz w:val="22"/>
            <w:szCs w:val="22"/>
          </w:rPr>
          <w:instrText xml:space="preserve"> ADDIN ZOTERO_ITEM CSL_CITATION {"citationID":"AEKPXpsx","properties":{"formattedCitation":"(Proulx &amp; Day 2001)","plainCitation":"(Proulx &amp; Day 2001)","noteIndex":0},"citationItems":[{"id":"gBPCYzZI/FWQiRGiz","uris":["http://zotero.org/users/1264037/items/XFFU9I85"],"uri":["http://zotero.org/users/1264037/items/XFFU9I85"],"itemData":{"id":8478,"type":"article-journal","abstract":"&lt;section class=\"abstract\"&gt;&lt;p&gt;The geometric mean of fitness is considered to be the main indicator of evolutionary change in stochastic models. However, this measure was initially derived for models with infinite population sizes, where the long-term evolutionary behavior can be described with certainty. In this paper we begin an exploration of the limitations and utility of this approach to evolution in finite populations and discuss alternate methods for predicting evolutionary dynamics. We reanalyze a model of lottery competition under environmental stochasticity by including population finiteness, and show that the geometric mean predictions do not always agree with those based on the fixation probability of rare alleles. Further, the fixation probability can be inserted into adaptive dynamics equations to derive the mean state of the population. We explore the effects of increasing population size on these conclusions through simulations. These simulations show that for small population sizes the fixation probability accurately predicts the course of evolution, but as population size becomes large the geometric mean predictions are upheld. The two approaches are reconciled because the time scale on which the fixation probability approach applies becomes very large as population size grows.&lt;/p&gt;&lt;/section&gt;","container-title":"Selection","DOI":"10.1556/select.2.2001.1-2.2","ISSN":"1585-1931, 1588-287X","issue":"1-2","language":"en_US","note":"publisher: Akadémiai Kiadó\nsection: Selection","page":"2-15","source":"akjournals.com","title":"What can invasion analyses tell us about evolution under stochasticity in finite populations?","volume":"2","author":[{"family":"Proulx","given":"S. R."},{"family":"Day","given":"Troy"}],"issued":{"date-parts":[["2001"]]}}}],"schema":"https://github.com/citation-style-language/schema/raw/master/csl-citation.json"} </w:instrText>
        </w:r>
      </w:ins>
      <w:del w:id="42" w:author="Clay Cressler" w:date="2020-08-07T11:13:00Z">
        <w:r w:rsidR="00DC4934" w:rsidDel="00B022D9">
          <w:rPr>
            <w:rFonts w:cstheme="minorHAnsi"/>
            <w:sz w:val="22"/>
            <w:szCs w:val="22"/>
          </w:rPr>
          <w:delInstrText xml:space="preserve"> ADDIN ZOTERO_ITEM CSL_CITATION {"citationID":"AEKPXpsx","properties":{"formattedCitation":"(Proulx &amp; Day 2001)","plainCitation":"(Proulx &amp; Day 2001)","noteIndex":0},"citationItems":[{"id":8478,"uris":["http://zotero.org/users/1264037/items/XFFU9I85"],"uri":["http://zotero.org/users/1264037/items/XFFU9I85"],"itemData":{"id":8478,"type":"article-journal","abstract":"&lt;section class=\"abstract\"&gt;&lt;p&gt;The geometric mean of fitness is considered to be the main indicator of evolutionary change in stochastic models. However, this measure was initially derived for models with infinite population sizes, where the long-term evolutionary behavior can be described with certainty. In this paper we begin an exploration of the limitations and utility of this approach to evolution in finite populations and discuss alternate methods for predicting evolutionary dynamics. We reanalyze a model of lottery competition under environmental stochasticity by including population finiteness, and show that the geometric mean predictions do not always agree with those based on the fixation probability of rare alleles. Further, the fixation probability can be inserted into adaptive dynamics equations to derive the mean state of the population. We explore the effects of increasing population size on these conclusions through simulations. These simulations show that for small population sizes the fixation probability accurately predicts the course of evolution, but as population size becomes large the geometric mean predictions are upheld. The two approaches are reconciled because the time scale on which the fixation probability approach applies becomes very large as population size grows.&lt;/p&gt;&lt;/section&gt;","container-title":"Selection","DOI":"10.1556/select.2.2001.1-2.2","ISSN":"1585-1931, 1588-287X","issue":"1-2","language":"en_US","note":"publisher: Akadémiai Kiadó\nsection: Selection","page":"2-15","source":"akjournals.com","title":"What can invasion analyses tell us about evolution under stochasticity in finite populations?","volume":"2","author":[{"family":"Proulx","given":"S. R."},{"family":"Day","given":"Troy"}],"issued":{"date-parts":[["2001"]]}}}],"schema":"https://github.com/citation-style-language/schema/raw/master/csl-citation.json"} </w:delInstrText>
        </w:r>
      </w:del>
      <w:r w:rsidR="00DC4934">
        <w:rPr>
          <w:rFonts w:cstheme="minorHAnsi"/>
          <w:sz w:val="22"/>
          <w:szCs w:val="22"/>
        </w:rPr>
        <w:fldChar w:fldCharType="separate"/>
      </w:r>
      <w:r w:rsidR="00DC4934" w:rsidRPr="00DC4934">
        <w:rPr>
          <w:rFonts w:ascii="Calibri" w:hAnsi="Calibri" w:cs="Calibri"/>
          <w:sz w:val="22"/>
        </w:rPr>
        <w:t>(Proulx &amp; Day 2001)</w:t>
      </w:r>
      <w:r w:rsidR="00DC4934">
        <w:rPr>
          <w:rFonts w:cstheme="minorHAnsi"/>
          <w:sz w:val="22"/>
          <w:szCs w:val="22"/>
        </w:rPr>
        <w:fldChar w:fldCharType="end"/>
      </w:r>
      <w:del w:id="43" w:author="John DeLong" w:date="2020-07-22T12:46:00Z">
        <w:r w:rsidDel="00DC4934">
          <w:rPr>
            <w:rFonts w:cstheme="minorHAnsi"/>
            <w:sz w:val="22"/>
            <w:szCs w:val="22"/>
          </w:rPr>
          <w:fldChar w:fldCharType="begin"/>
        </w:r>
        <w:r w:rsidR="009618B1" w:rsidDel="00DC4934">
          <w:rPr>
            <w:rFonts w:cstheme="minorHAnsi"/>
            <w:sz w:val="22"/>
            <w:szCs w:val="22"/>
          </w:rPr>
          <w:delInstrText xml:space="preserve"> ADDIN ZOTERO_ITEM CSL_CITATION {"citationID":"nVzkJgcz","properties":{"formattedCitation":"(Proulx &amp; Day 2002)","plainCitation":"(Proulx &amp; Day 2002)","noteIndex":0},"citationItems":[{"id":"2NeVfDaB/Lh1fVD87","uris":["http://zotero.org/users/246158/items/WUW4C5WI"],"uri":["http://zotero.org/users/246158/items/WUW4C5WI"],"itemData":{"id":3573,"type":"article-journal","container-title":"Selection","issue":"1-2","note":"publisher: Akadémiai Kiadó","page":"2–15","title":"What can invasion analyses tell us about evolution under stochasticity in finite populations?","volume":"2","author":[{"family":"Proulx","given":"SR"},{"family":"Day","given":"Troy"}],"issued":{"date-parts":[["2002"]]}}}],"schema":"https://github.com/citation-style-language/schema/raw/master/csl-citation.json"} </w:delInstrText>
        </w:r>
        <w:r w:rsidDel="00DC4934">
          <w:rPr>
            <w:rFonts w:cstheme="minorHAnsi"/>
            <w:sz w:val="22"/>
            <w:szCs w:val="22"/>
          </w:rPr>
          <w:fldChar w:fldCharType="separate"/>
        </w:r>
        <w:r w:rsidRPr="008066CF" w:rsidDel="00DC4934">
          <w:rPr>
            <w:rFonts w:ascii="Calibri" w:hAnsi="Calibri" w:cs="Calibri"/>
            <w:sz w:val="22"/>
          </w:rPr>
          <w:delText>(Proulx &amp; Day 2002)</w:delText>
        </w:r>
        <w:r w:rsidDel="00DC4934">
          <w:rPr>
            <w:rFonts w:cstheme="minorHAnsi"/>
            <w:sz w:val="22"/>
            <w:szCs w:val="22"/>
          </w:rPr>
          <w:fldChar w:fldCharType="end"/>
        </w:r>
      </w:del>
      <w:r>
        <w:rPr>
          <w:rFonts w:cstheme="minorHAnsi"/>
          <w:sz w:val="22"/>
          <w:szCs w:val="22"/>
        </w:rPr>
        <w:t>. For example, d</w:t>
      </w:r>
      <w:r w:rsidRPr="00496E2D">
        <w:rPr>
          <w:rFonts w:cstheme="minorHAnsi"/>
          <w:sz w:val="22"/>
          <w:szCs w:val="22"/>
        </w:rPr>
        <w:t xml:space="preserve">emographic stochasticity </w:t>
      </w:r>
      <w:r>
        <w:rPr>
          <w:rFonts w:cstheme="minorHAnsi"/>
          <w:sz w:val="22"/>
          <w:szCs w:val="22"/>
        </w:rPr>
        <w:t xml:space="preserve">can affect the dynamics of adaptation </w:t>
      </w:r>
      <w:r w:rsidRPr="00496E2D">
        <w:rPr>
          <w:rFonts w:cstheme="minorHAnsi"/>
          <w:sz w:val="22"/>
          <w:szCs w:val="22"/>
        </w:rPr>
        <w:t xml:space="preserve">through genetic drift </w:t>
      </w:r>
      <w:r w:rsidRPr="00496E2D">
        <w:rPr>
          <w:rFonts w:cstheme="minorHAnsi"/>
          <w:sz w:val="22"/>
          <w:szCs w:val="22"/>
        </w:rPr>
        <w:fldChar w:fldCharType="begin"/>
      </w:r>
      <w:ins w:id="44" w:author="Clay Cressler" w:date="2020-08-07T11:13:00Z">
        <w:r w:rsidR="00B022D9">
          <w:rPr>
            <w:rFonts w:cstheme="minorHAnsi"/>
            <w:sz w:val="22"/>
            <w:szCs w:val="22"/>
          </w:rPr>
          <w:instrText xml:space="preserve"> ADDIN ZOTERO_ITEM CSL_CITATION {"citationID":"rnQyK01T","properties":{"formattedCitation":"(Lenormand {\\i{}et al.} 2009)","plainCitation":"(Lenormand et al. 2009)","noteIndex":0},"citationItems":[{"id":"gBPCYzZI/whlD6P2S","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instrText>
        </w:r>
      </w:ins>
      <w:del w:id="45" w:author="Clay Cressler" w:date="2020-08-07T11:13:00Z">
        <w:r w:rsidR="002E50A3" w:rsidDel="00B022D9">
          <w:rPr>
            <w:rFonts w:cstheme="minorHAnsi"/>
            <w:sz w:val="22"/>
            <w:szCs w:val="22"/>
          </w:rPr>
          <w:delInstrText xml:space="preserve"> ADDIN ZOTERO_ITEM CSL_CITATION {"citationID":"rnQyK01T","properties":{"formattedCitation":"(Lenormand {\\i{}et al.} 2009)","plainCitation":"(Lenormand et al. 2009)","noteIndex":0},"citationItems":[{"id":7690,"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Lenormand</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9)</w:t>
      </w:r>
      <w:r w:rsidRPr="00496E2D">
        <w:rPr>
          <w:rFonts w:cstheme="minorHAnsi"/>
          <w:sz w:val="22"/>
          <w:szCs w:val="22"/>
        </w:rPr>
        <w:fldChar w:fldCharType="end"/>
      </w:r>
      <w:r>
        <w:rPr>
          <w:rFonts w:cstheme="minorHAnsi"/>
          <w:sz w:val="22"/>
          <w:szCs w:val="22"/>
        </w:rPr>
        <w:t>, the</w:t>
      </w:r>
      <w:r w:rsidRPr="00496E2D">
        <w:rPr>
          <w:rFonts w:cstheme="minorHAnsi"/>
          <w:sz w:val="22"/>
          <w:szCs w:val="22"/>
        </w:rPr>
        <w:t xml:space="preserve"> loss of high-fitness genotypes </w:t>
      </w:r>
      <w:r w:rsidRPr="00496E2D">
        <w:rPr>
          <w:rFonts w:cstheme="minorHAnsi"/>
          <w:sz w:val="22"/>
          <w:szCs w:val="22"/>
        </w:rPr>
        <w:fldChar w:fldCharType="begin"/>
      </w:r>
      <w:ins w:id="46" w:author="Clay Cressler" w:date="2020-08-07T11:13:00Z">
        <w:r w:rsidR="00B022D9">
          <w:rPr>
            <w:rFonts w:cstheme="minorHAnsi"/>
            <w:sz w:val="22"/>
            <w:szCs w:val="22"/>
          </w:rPr>
          <w:instrText xml:space="preserve"> ADDIN ZOTERO_ITEM CSL_CITATION {"citationID":"LfTOGqXO","properties":{"formattedCitation":"(Crespi 2000)","plainCitation":"(Crespi 2000)","noteIndex":0},"citationItems":[{"id":"gBPCYzZI/FHjMzYRD","uris":["http://zotero.org/users/1264037/items/MIQAAPP7"],"uri":["http://zotero.org/users/1264037/items/MIQAAPP7"],"itemData":{"id":7708,"type":"article-journal","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container-title":"Heredity","DOI":"10.1046/j.1365-2540.2000.00746.x","ISSN":"0018-067X","journalAbbreviation":"Heredity (Edinb)","language":"eng","note":"PMID: 10886377","page":"623-629","source":"PubMed","title":"The evolution of maladaptation","volume":"84 ( Pt 6)","author":[{"family":"Crespi","given":"B. J."}],"issued":{"date-parts":[["2000",6]]}}}],"schema":"https://github.com/citation-style-language/schema/raw/master/csl-citation.json"} </w:instrText>
        </w:r>
      </w:ins>
      <w:del w:id="47" w:author="Clay Cressler" w:date="2020-08-07T11:13:00Z">
        <w:r w:rsidR="002E50A3" w:rsidDel="00B022D9">
          <w:rPr>
            <w:rFonts w:cstheme="minorHAnsi"/>
            <w:sz w:val="22"/>
            <w:szCs w:val="22"/>
          </w:rPr>
          <w:delInstrText xml:space="preserve"> ADDIN ZOTERO_ITEM CSL_CITATION {"citationID":"LfTOGqXO","properties":{"formattedCitation":"(Crespi 2000)","plainCitation":"(Crespi 2000)","noteIndex":0},"citationItems":[{"id":7708,"uris":["http://zotero.org/users/1264037/items/MIQAAPP7"],"uri":["http://zotero.org/users/1264037/items/MIQAAPP7"],"itemData":{"id":7708,"type":"article-journal","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container-title":"Heredity","DOI":"10.1046/j.1365-2540.2000.00746.x","ISSN":"0018-067X","journalAbbreviation":"Heredity (Edinb)","language":"eng","note":"PMID: 10886377","page":"623-629","source":"PubMed","title":"The evolution of maladaptation","volume":"84 ( Pt 6)","author":[{"family":"Crespi","given":"B. J."}],"issued":{"date-parts":[["2000",6]]}}}],"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Crespi</w:t>
      </w:r>
      <w:proofErr w:type="spellEnd"/>
      <w:r w:rsidRPr="008E50B7">
        <w:rPr>
          <w:rFonts w:ascii="Calibri" w:hAnsi="Calibri" w:cs="Calibri"/>
          <w:sz w:val="22"/>
        </w:rPr>
        <w:t xml:space="preserve"> 2000)</w:t>
      </w:r>
      <w:r w:rsidRPr="00496E2D">
        <w:rPr>
          <w:rFonts w:cstheme="minorHAnsi"/>
          <w:sz w:val="22"/>
          <w:szCs w:val="22"/>
        </w:rPr>
        <w:fldChar w:fldCharType="end"/>
      </w:r>
      <w:r>
        <w:rPr>
          <w:rFonts w:cstheme="minorHAnsi"/>
          <w:sz w:val="22"/>
          <w:szCs w:val="22"/>
        </w:rPr>
        <w:t xml:space="preserve">, delaying or preventing evolutionary branching due to disruptive selection </w:t>
      </w:r>
      <w:r>
        <w:rPr>
          <w:rFonts w:cstheme="minorHAnsi"/>
          <w:sz w:val="22"/>
          <w:szCs w:val="22"/>
        </w:rPr>
        <w:fldChar w:fldCharType="begin"/>
      </w:r>
      <w:ins w:id="48" w:author="Clay Cressler" w:date="2020-08-07T11:13:00Z">
        <w:r w:rsidR="00B022D9">
          <w:rPr>
            <w:rFonts w:cstheme="minorHAnsi"/>
            <w:sz w:val="22"/>
            <w:szCs w:val="22"/>
          </w:rPr>
          <w:instrText xml:space="preserve"> ADDIN ZOTERO_ITEM CSL_CITATION {"citationID":"AerHeZMN","properties":{"formattedCitation":"(Claessen {\\i{}et al.} 2007; Wakano &amp; Iwasa 2013)","plainCitation":"(Claessen et al. 2007; Wakano &amp; Iwasa 2013)","noteIndex":0},"citationItems":[{"id":44,"uris":["http://zotero.org/users/246158/items/PDHA689K"],"uri":["http://zotero.org/users/246158/items/PDHA689K"],"itemData":{"id":44,"type":"article-journal","container-title":"Evolutionary Ecology Research","issue":"1","note":"publisher: Evolutionary Ecology, Ltd.","page":"51–69","title":"Delayed evolutionary branching in small populations","volume":"9","author":[{"family":"Claessen","given":"David"},{"family":"Andersson","given":"Jens"},{"family":"Persson","given":"Lennart"},{"family":"Roos","given":"André M","non-dropping-particle":"de"}],"issued":{"date-parts":[["2007"]]}}},{"id":43,"uris":["http://zotero.org/users/246158/items/L9GQUVDG"],"uri":["http://zotero.org/users/246158/items/L9GQUVDG"],"itemData":{"id":43,"type":"article-journal","abstract":"Adaptive dynamics formalism demonstrates that, in a constant environment, a continuous trait may first converge to a singular point followed by spontaneous transition from a unimodal trait distribution into a bimodal one, which is called “evolutionary branching.” Most previous analyses of evolutionary branching have been conducted in an infinitely large population. Here, we study the effect of stochasticity caused by the finiteness of the population size on evolutionary branching. By analyzing the dynamics of trait variance, we obtain the condition for evolutionary branching as the one under which trait variance explodes. Genetic drift reduces the trait variance and causes stochastic fluctuation. In a very small population, evolutionary branching does not occur. In larger populations, evolutionary branching may occur, but it occurs in two different manners: in deterministic branching, branching occurs quickly when the population reaches the singular point, while in stochastic branching, the population stays at singularity for a period before branching out. The conditions for these cases and the mean branching-out times are calculated in terms of population size, mutational effects, and selection intensity and are confirmed by direct computer simulations of the individual-based model.","container-title":"Genetics","DOI":"10.1534/genetics.112.144980","ISSN":"0016-6731","issue":"1","journalAbbreviation":"Genetics","note":"PMID: 23105010\nPMCID: PMC3527248","page":"229-241","source":"PubMed Central","title":"Evolutionary Branching in a Finite Population: Deterministic Branching vs. Stochastic Branching","title-short":"Evolutionary Branching in a Finite Population","volume":"193","author":[{"family":"Wakano","given":"Joe Yuichiro"},{"family":"Iwasa","given":"Yoh"}],"issued":{"date-parts":[["2013",1]]}}}],"schema":"https://github.com/citation-style-language/schema/raw/master/csl-citation.json"} </w:instrText>
        </w:r>
      </w:ins>
      <w:del w:id="49" w:author="Clay Cressler" w:date="2020-08-07T11:13:00Z">
        <w:r w:rsidR="008E4F39" w:rsidDel="00B022D9">
          <w:rPr>
            <w:rFonts w:cstheme="minorHAnsi"/>
            <w:sz w:val="22"/>
            <w:szCs w:val="22"/>
          </w:rPr>
          <w:delInstrText xml:space="preserve"> ADDIN ZOTERO_ITEM CSL_CITATION {"citationID":"AerHeZMN","properties":{"formattedCitation":"(Claessen {\\i{}et al.} 2007; Wakano &amp; Iwasa 2013)","plainCitation":"(Claessen et al. 2007; Wakano &amp; Iwasa 2013)","noteIndex":0},"citationItems":[{"id":"11N9M0Y2/wigShana","uris":["http://zotero.org/users/246158/items/PDHA689K"],"uri":["http://zotero.org/users/246158/items/PDHA689K"],"itemData":{"id":3569,"type":"article-journal","container-title":"Evolutionary Ecology Research","issue":"1","note":"publisher: Evolutionary Ecology, Ltd.","page":"51–69","title":"Delayed evolutionary branching in small populations","volume":"9","author":[{"family":"Claessen","given":"David"},{"family":"Andersson","given":"Jens"},{"family":"Persson","given":"Lennart"},{"family":"Roos","given":"André M","non-dropping-particle":"de"}],"issued":{"date-parts":[["2007"]]}}},{"id":"11N9M0Y2/FCzQTZaw","uris":["http://zotero.org/users/246158/items/L9GQUVDG"],"uri":["http://zotero.org/users/246158/items/L9GQUVDG"],"itemData":{"id":3568,"type":"article-journal","abstract":"Adaptive dynamics formalism demonstrates that, in a constant environment, a continuous trait may first converge to a singular point followed by spontaneous transition from a unimodal trait distribution into a bimodal one, which is called “evolutionary branching.” Most previous analyses of evolutionary branching have been conducted in an infinitely large population. Here, we study the effect of stochasticity caused by the finiteness of the population size on evolutionary branching. By analyzing the dynamics of trait variance, we obtain the condition for evolutionary branching as the one under which trait variance explodes. Genetic drift reduces the trait variance and causes stochastic fluctuation. In a very small population, evolutionary branching does not occur. In larger populations, evolutionary branching may occur, but it occurs in two different manners: in deterministic branching, branching occurs quickly when the population reaches the singular point, while in stochastic branching, the population stays at singularity for a period before branching out. The conditions for these cases and the mean branching-out times are calculated in terms of population size, mutational effects, and selection intensity and are confirmed by direct computer simulations of the individual-based model.","container-title":"Genetics","DOI":"10.1534/genetics.112.144980","ISSN":"0016-6731","issue":"1","journalAbbreviation":"Genetics","note":"PMID: 23105010\nPMCID: PMC3527248","page":"229-241","source":"PubMed Central","title":"Evolutionary Branching in a Finite Population: Deterministic Branching vs. Stochastic Branching","title-short":"Evolutionary Branching in a Finite Population","volume":"193","author":[{"family":"Wakano","given":"Joe Yuichiro"},{"family":"Iwasa","given":"Yoh"}],"issued":{"date-parts":[["2013",1]]}}}],"schema":"https://github.com/citation-style-language/schema/raw/master/csl-citation.json"} </w:delInstrText>
        </w:r>
      </w:del>
      <w:r>
        <w:rPr>
          <w:rFonts w:cstheme="minorHAnsi"/>
          <w:sz w:val="22"/>
          <w:szCs w:val="22"/>
        </w:rPr>
        <w:fldChar w:fldCharType="separate"/>
      </w:r>
      <w:r w:rsidRPr="008066CF">
        <w:rPr>
          <w:rFonts w:ascii="Calibri" w:hAnsi="Calibri" w:cs="Calibri"/>
          <w:sz w:val="22"/>
        </w:rPr>
        <w:t>(</w:t>
      </w:r>
      <w:proofErr w:type="spellStart"/>
      <w:r w:rsidRPr="008066CF">
        <w:rPr>
          <w:rFonts w:ascii="Calibri" w:hAnsi="Calibri" w:cs="Calibri"/>
          <w:sz w:val="22"/>
        </w:rPr>
        <w:t>Claessen</w:t>
      </w:r>
      <w:proofErr w:type="spellEnd"/>
      <w:r w:rsidRPr="008066CF">
        <w:rPr>
          <w:rFonts w:ascii="Calibri" w:hAnsi="Calibri" w:cs="Calibri"/>
          <w:sz w:val="22"/>
        </w:rPr>
        <w:t xml:space="preserve"> </w:t>
      </w:r>
      <w:r w:rsidRPr="008066CF">
        <w:rPr>
          <w:rFonts w:ascii="Calibri" w:hAnsi="Calibri" w:cs="Calibri"/>
          <w:i/>
          <w:iCs/>
          <w:sz w:val="22"/>
        </w:rPr>
        <w:t>et al.</w:t>
      </w:r>
      <w:r w:rsidRPr="008066CF">
        <w:rPr>
          <w:rFonts w:ascii="Calibri" w:hAnsi="Calibri" w:cs="Calibri"/>
          <w:sz w:val="22"/>
        </w:rPr>
        <w:t xml:space="preserve"> 2007; </w:t>
      </w:r>
      <w:proofErr w:type="spellStart"/>
      <w:r w:rsidRPr="008066CF">
        <w:rPr>
          <w:rFonts w:ascii="Calibri" w:hAnsi="Calibri" w:cs="Calibri"/>
          <w:sz w:val="22"/>
        </w:rPr>
        <w:t>Wakano</w:t>
      </w:r>
      <w:proofErr w:type="spellEnd"/>
      <w:r w:rsidRPr="008066CF">
        <w:rPr>
          <w:rFonts w:ascii="Calibri" w:hAnsi="Calibri" w:cs="Calibri"/>
          <w:sz w:val="22"/>
        </w:rPr>
        <w:t xml:space="preserve"> &amp; </w:t>
      </w:r>
      <w:proofErr w:type="spellStart"/>
      <w:r w:rsidRPr="008066CF">
        <w:rPr>
          <w:rFonts w:ascii="Calibri" w:hAnsi="Calibri" w:cs="Calibri"/>
          <w:sz w:val="22"/>
        </w:rPr>
        <w:t>Iwasa</w:t>
      </w:r>
      <w:proofErr w:type="spellEnd"/>
      <w:r w:rsidRPr="008066CF">
        <w:rPr>
          <w:rFonts w:ascii="Calibri" w:hAnsi="Calibri" w:cs="Calibri"/>
          <w:sz w:val="22"/>
        </w:rPr>
        <w:t xml:space="preserve"> 2013)</w:t>
      </w:r>
      <w:r>
        <w:rPr>
          <w:rFonts w:cstheme="minorHAnsi"/>
          <w:sz w:val="22"/>
          <w:szCs w:val="22"/>
        </w:rPr>
        <w:fldChar w:fldCharType="end"/>
      </w:r>
      <w:r>
        <w:rPr>
          <w:rFonts w:cstheme="minorHAnsi"/>
          <w:sz w:val="22"/>
          <w:szCs w:val="22"/>
        </w:rPr>
        <w:t xml:space="preserve">, or leading to the evolution of pathogens with lower transmission </w:t>
      </w:r>
      <w:ins w:id="50" w:author="John DeLong" w:date="2020-07-24T14:19:00Z">
        <w:r w:rsidR="005066F6">
          <w:rPr>
            <w:rFonts w:cstheme="minorHAnsi"/>
            <w:sz w:val="22"/>
            <w:szCs w:val="22"/>
          </w:rPr>
          <w:t xml:space="preserve">rates </w:t>
        </w:r>
      </w:ins>
      <w:r>
        <w:rPr>
          <w:rFonts w:cstheme="minorHAnsi"/>
          <w:sz w:val="22"/>
          <w:szCs w:val="22"/>
        </w:rPr>
        <w:t xml:space="preserve">and virulence </w:t>
      </w:r>
      <w:r>
        <w:rPr>
          <w:rFonts w:cstheme="minorHAnsi"/>
          <w:sz w:val="22"/>
          <w:szCs w:val="22"/>
        </w:rPr>
        <w:fldChar w:fldCharType="begin"/>
      </w:r>
      <w:ins w:id="51" w:author="Clay Cressler" w:date="2020-08-07T11:13:00Z">
        <w:r w:rsidR="00B022D9">
          <w:rPr>
            <w:rFonts w:cstheme="minorHAnsi"/>
            <w:sz w:val="22"/>
            <w:szCs w:val="22"/>
          </w:rPr>
          <w:instrText xml:space="preserve"> ADDIN ZOTERO_ITEM CSL_CITATION {"citationID":"yQVBAWCt","properties":{"formattedCitation":"(Humplik {\\i{}et al.} 2014; Parsons {\\i{}et al.} 2018)","plainCitation":"(Humplik et al. 2014; Parsons et al. 2018)","noteIndex":0},"citationItems":[{"id":40,"uris":["http://zotero.org/users/246158/items/KPPI5AZT"],"uri":["http://zotero.org/users/246158/items/KPPI5AZT"],"itemData":{"id":40,"type":"article-journal","abstract":"In infectious disease epidemiology the basic reproductive ratio, R0, is defined as the average number of new infections caused by a single infected individual in a fully susceptible population. Many models describing competition for hosts between non-interacting pathogen strains in an infinite population lead to the conclusion that selection favors invasion of new strains if and only if they have higher R0 values than the resident. Here we demonstrate that this picture fails in finite populations. Using a simple stochastic SIS model, we show that in general there is no analogous optimization principle. We find that successive invasions may in some cases lead to strains that infect a smaller fraction of the host population, and that mutually invasible pathogen strains exist. In the limit of weak selection we demonstrate that an optimization principle does exist, although it differs from R0 maximization. For strains with very large R0, we derive an expression for this local fitness function and use it to establish a lower bound for the error caused by neglecting stochastic effects. Furthermore, we apply this weak selection limit to investigate the selection dynamics in the presence of a trade-off between the virulence and the transmission rate of a pathogen.","container-title":"Journal of Theoretical Biology","DOI":"10.1016/j.jtbi.2014.06.039","ISSN":"1095-8541","journalAbbreviation":"J. Theor. Biol.","language":"eng","note":"PMID: 25016046","page":"149-162","source":"PubMed","title":"Evolutionary dynamics of infectious diseases in finite populations","volume":"360","author":[{"family":"Humplik","given":"Jan"},{"family":"Hill","given":"Alison L."},{"family":"Nowak","given":"Martin A."}],"issued":{"date-parts":[["2014",11,7]]}}},{"id":57,"uris":["http://zotero.org/users/246158/items/ZYZFJMGR"],"uri":["http://zotero.org/users/246158/items/ZYZFJMGR"],"itemData":{"id":57,"type":"article-journal","abstract":"The theory of life-history evolution provides a powerful framework to understand the evolutionary dynamics of pathogens. It assumes, however, that host populations are large and that one can neglect the effects of demographic stochasticity. Here, we expand the theory to account for the effects of finite population size on the evolution of pathogen virulence. We show that demographic stochasticity introduces additional evolutionary forces that can qualitatively affect the dynamics and the evolutionary outcome. We discuss the importance of the shape of the pathogen fitness landscape on the balance between mutation, selection and genetic drift. This analysis reconciles Adaptive Dynamics with population genetics in finite populations and provides a new theoretical toolbox to study life-history evolution in realistic ecological scenarios.","container-title":"Journal of The Royal Society Interface","DOI":"10.1098/rsif.2018.0135","issue":"147","journalAbbreviation":"Journal of The Royal Society Interface","page":"20180135","source":"royalsocietypublishing.org (Atypon)","title":"Pathogen evolution in finite populations: slow and steady spreads the best","title-short":"Pathogen evolution in finite populations","volume":"15","author":[{"family":"Parsons","given":"Todd L."},{"family":"Lambert","given":"Amaury"},{"family":"Day","given":"Troy"},{"family":"Gandon","given":"Sylvain"}],"issued":{"date-parts":[["2018",10,31]]}}}],"schema":"https://github.com/citation-style-language/schema/raw/master/csl-citation.json"} </w:instrText>
        </w:r>
      </w:ins>
      <w:del w:id="52" w:author="Clay Cressler" w:date="2020-08-07T11:13:00Z">
        <w:r w:rsidR="008E4F39" w:rsidDel="00B022D9">
          <w:rPr>
            <w:rFonts w:cstheme="minorHAnsi"/>
            <w:sz w:val="22"/>
            <w:szCs w:val="22"/>
          </w:rPr>
          <w:delInstrText xml:space="preserve"> ADDIN ZOTERO_ITEM CSL_CITATION {"citationID":"yQVBAWCt","properties":{"formattedCitation":"(Humplik {\\i{}et al.} 2014; Parsons {\\i{}et al.} 2018)","plainCitation":"(Humplik et al. 2014; Parsons et al. 2018)","noteIndex":0},"citationItems":[{"id":"11N9M0Y2/WJ5lZXLu","uris":["http://zotero.org/users/246158/items/KPPI5AZT"],"uri":["http://zotero.org/users/246158/items/KPPI5AZT"],"itemData":{"id":3575,"type":"article-journal","abstract":"In infectious disease epidemiology the basic reproductive ratio, R0, is defined as the average number of new infections caused by a single infected individual in a fully susceptible population. Many models describing competition for hosts between non-interacting pathogen strains in an infinite population lead to the conclusion that selection favors invasion of new strains if and only if they have higher R0 values than the resident. Here we demonstrate that this picture fails in finite populations. Using a simple stochastic SIS model, we show that in general there is no analogous optimization principle. We find that successive invasions may in some cases lead to strains that infect a smaller fraction of the host population, and that mutually invasible pathogen strains exist. In the limit of weak selection we demonstrate that an optimization principle does exist, although it differs from R0 maximization. For strains with very large R0, we derive an expression for this local fitness function and use it to establish a lower bound for the error caused by neglecting stochastic effects. Furthermore, we apply this weak selection limit to investigate the selection dynamics in the presence of a trade-off between the virulence and the transmission rate of a pathogen.","container-title":"Journal of Theoretical Biology","DOI":"10.1016/j.jtbi.2014.06.039","ISSN":"1095-8541","journalAbbreviation":"J. Theor. Biol.","language":"eng","note":"PMID: 25016046","page":"149-162","source":"PubMed","title":"Evolutionary dynamics of infectious diseases in finite populations","volume":"360","author":[{"family":"Humplik","given":"Jan"},{"family":"Hill","given":"Alison L."},{"family":"Nowak","given":"Martin A."}],"issued":{"date-parts":[["2014",11,7]]}}},{"id":"11N9M0Y2/rGymqFBs","uris":["http://zotero.org/users/246158/items/ZYZFJMGR"],"uri":["http://zotero.org/users/246158/items/ZYZFJMGR"],"itemData":{"id":3541,"type":"article-journal","abstract":"The theory of life-history evolution provides a powerful framework to understand the evolutionary dynamics of pathogens. It assumes, however, that host populations are large and that one can neglect the effects of demographic stochasticity. Here, we expand the theory to account for the effects of finite population size on the evolution of pathogen virulence. We show that demographic stochasticity introduces additional evolutionary forces that can qualitatively affect the dynamics and the evolutionary outcome. We discuss the importance of the shape of the pathogen fitness landscape on the balance between mutation, selection and genetic drift. This analysis reconciles Adaptive Dynamics with population genetics in finite populations and provides a new theoretical toolbox to study life-history evolution in realistic ecological scenarios.","container-title":"Journal of The Royal Society Interface","DOI":"10.1098/rsif.2018.0135","issue":"147","journalAbbreviation":"Journal of The Royal Society Interface","page":"20180135","source":"royalsocietypublishing.org (Atypon)","title":"Pathogen evolution in finite populations: slow and steady spreads the best","title-short":"Pathogen evolution in finite populations","volume":"15","author":[{"family":"Parsons","given":"Todd L."},{"family":"Lambert","given":"Amaury"},{"family":"Day","given":"Troy"},{"family":"Gandon","given":"Sylvain"}],"issued":{"date-parts":[["2018",10,31]]}}}],"schema":"https://github.com/citation-style-language/schema/raw/master/csl-citation.json"} </w:delInstrText>
        </w:r>
      </w:del>
      <w:r>
        <w:rPr>
          <w:rFonts w:cstheme="minorHAnsi"/>
          <w:sz w:val="22"/>
          <w:szCs w:val="22"/>
        </w:rPr>
        <w:fldChar w:fldCharType="separate"/>
      </w:r>
      <w:r w:rsidRPr="008066CF">
        <w:rPr>
          <w:rFonts w:ascii="Calibri" w:hAnsi="Calibri" w:cs="Calibri"/>
          <w:sz w:val="22"/>
        </w:rPr>
        <w:t>(</w:t>
      </w:r>
      <w:proofErr w:type="spellStart"/>
      <w:r w:rsidRPr="008066CF">
        <w:rPr>
          <w:rFonts w:ascii="Calibri" w:hAnsi="Calibri" w:cs="Calibri"/>
          <w:sz w:val="22"/>
        </w:rPr>
        <w:t>Humplik</w:t>
      </w:r>
      <w:proofErr w:type="spellEnd"/>
      <w:r w:rsidRPr="008066CF">
        <w:rPr>
          <w:rFonts w:ascii="Calibri" w:hAnsi="Calibri" w:cs="Calibri"/>
          <w:sz w:val="22"/>
        </w:rPr>
        <w:t xml:space="preserve"> </w:t>
      </w:r>
      <w:r w:rsidRPr="008066CF">
        <w:rPr>
          <w:rFonts w:ascii="Calibri" w:hAnsi="Calibri" w:cs="Calibri"/>
          <w:i/>
          <w:iCs/>
          <w:sz w:val="22"/>
        </w:rPr>
        <w:t>et al.</w:t>
      </w:r>
      <w:r w:rsidRPr="008066CF">
        <w:rPr>
          <w:rFonts w:ascii="Calibri" w:hAnsi="Calibri" w:cs="Calibri"/>
          <w:sz w:val="22"/>
        </w:rPr>
        <w:t xml:space="preserve"> 2014; Parsons </w:t>
      </w:r>
      <w:r w:rsidRPr="008066CF">
        <w:rPr>
          <w:rFonts w:ascii="Calibri" w:hAnsi="Calibri" w:cs="Calibri"/>
          <w:i/>
          <w:iCs/>
          <w:sz w:val="22"/>
        </w:rPr>
        <w:t>et al.</w:t>
      </w:r>
      <w:r w:rsidRPr="008066CF">
        <w:rPr>
          <w:rFonts w:ascii="Calibri" w:hAnsi="Calibri" w:cs="Calibri"/>
          <w:sz w:val="22"/>
        </w:rPr>
        <w:t xml:space="preserve"> 2018)</w:t>
      </w:r>
      <w:r>
        <w:rPr>
          <w:rFonts w:cstheme="minorHAnsi"/>
          <w:sz w:val="22"/>
          <w:szCs w:val="22"/>
        </w:rPr>
        <w:fldChar w:fldCharType="end"/>
      </w:r>
      <w:r>
        <w:rPr>
          <w:rFonts w:cstheme="minorHAnsi"/>
          <w:sz w:val="22"/>
          <w:szCs w:val="22"/>
        </w:rPr>
        <w:t xml:space="preserve">. </w:t>
      </w:r>
    </w:p>
    <w:p w14:paraId="299516B6" w14:textId="201C15AF" w:rsidR="008F3CF5" w:rsidRPr="00496E2D" w:rsidRDefault="008F3CF5" w:rsidP="008F3CF5">
      <w:pPr>
        <w:spacing w:after="0" w:line="480" w:lineRule="auto"/>
        <w:ind w:firstLine="720"/>
        <w:contextualSpacing/>
        <w:rPr>
          <w:rFonts w:cstheme="minorHAnsi"/>
          <w:sz w:val="22"/>
          <w:szCs w:val="22"/>
        </w:rPr>
      </w:pPr>
      <w:r>
        <w:rPr>
          <w:rFonts w:cstheme="minorHAnsi"/>
          <w:sz w:val="22"/>
          <w:szCs w:val="22"/>
        </w:rPr>
        <w:t xml:space="preserve">In addition, </w:t>
      </w:r>
      <w:r w:rsidRPr="00496E2D">
        <w:rPr>
          <w:rFonts w:cstheme="minorHAnsi"/>
          <w:sz w:val="22"/>
          <w:szCs w:val="22"/>
        </w:rPr>
        <w:t xml:space="preserve">demographic heterogeneity </w:t>
      </w:r>
      <w:r>
        <w:rPr>
          <w:rFonts w:cstheme="minorHAnsi"/>
          <w:sz w:val="22"/>
          <w:szCs w:val="22"/>
        </w:rPr>
        <w:t xml:space="preserve">(differences in expected demographic rates among individuals) may influence evolutionary outcomes through two mechanisms. </w:t>
      </w:r>
      <w:r w:rsidRPr="00496E2D">
        <w:rPr>
          <w:rFonts w:cstheme="minorHAnsi"/>
          <w:sz w:val="22"/>
          <w:szCs w:val="22"/>
        </w:rPr>
        <w:t>First</w:t>
      </w:r>
      <w:r w:rsidR="00D919FB">
        <w:rPr>
          <w:rFonts w:cstheme="minorHAnsi"/>
          <w:sz w:val="22"/>
          <w:szCs w:val="22"/>
        </w:rPr>
        <w:t>,</w:t>
      </w:r>
      <w:r>
        <w:rPr>
          <w:rFonts w:cstheme="minorHAnsi"/>
          <w:sz w:val="22"/>
          <w:szCs w:val="22"/>
        </w:rPr>
        <w:t xml:space="preserve"> variation in traits among individuals can </w:t>
      </w:r>
      <w:r w:rsidR="004A4353">
        <w:rPr>
          <w:rFonts w:cstheme="minorHAnsi"/>
          <w:sz w:val="22"/>
          <w:szCs w:val="22"/>
        </w:rPr>
        <w:t>a</w:t>
      </w:r>
      <w:r>
        <w:rPr>
          <w:rFonts w:cstheme="minorHAnsi"/>
          <w:sz w:val="22"/>
          <w:szCs w:val="22"/>
        </w:rPr>
        <w:t xml:space="preserve">ffect ecological and evolutionary dynamics, even if those differences are not heritable </w:t>
      </w:r>
      <w:r w:rsidRPr="00496E2D">
        <w:rPr>
          <w:rFonts w:cstheme="minorHAnsi"/>
          <w:sz w:val="22"/>
          <w:szCs w:val="22"/>
        </w:rPr>
        <w:fldChar w:fldCharType="begin"/>
      </w:r>
      <w:ins w:id="53" w:author="Clay Cressler" w:date="2020-08-07T11:13:00Z">
        <w:r w:rsidR="00B022D9">
          <w:rPr>
            <w:rFonts w:cstheme="minorHAnsi"/>
            <w:sz w:val="22"/>
            <w:szCs w:val="22"/>
          </w:rPr>
          <w:instrText xml:space="preserve"> ADDIN ZOTERO_ITEM CSL_CITATION {"citationID":"YpzlknRD","properties":{"formattedCitation":"(Bolnick {\\i{}et al.} 2011; Kendall {\\i{}et al.} 2011; Stover {\\i{}et al.} 2012; Cressler {\\i{}et al.} 2017)","plainCitation":"(Bolnick et al. 2011; Kendall et al. 2011; Stover et al. 2012; Cressler et al. 2017)","noteIndex":0},"citationItems":[{"id":"gBPCYzZI/HVCAvhiZ","uris":["http://zotero.org/users/1264037/items/N6QTS96F"],"uri":["http://zotero.org/users/1264037/items/N6QTS96F"],"itemData":{"id":1227,"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container-title":"Trends in Ecology &amp; Evolution","DOI":"10.1016/j.tree.2011.01.009","ISSN":"0169-5347","issue":"4","journalAbbreviation":"Trends Ecol. Evol.","note":"PMID: 21367482","page":"183-192","source":"NCBI PubMed","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id":"gBPCYzZI/fQ5LfBdb","uris":["http://zotero.org/users/1264037/items/XAY6EMUV"],"uri":["http://zotero.org/users/1264037/items/XAY6EMUV"],"itemData":{"id":771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gBPCYzZI/vI0ZqVef","uris":["http://zotero.org/users/1264037/items/CSGTTN3Z"],"uri":["http://zotero.org/users/1264037/items/CSGTTN3Z"],"itemData":{"id":7590,"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id":"gBPCYzZI/vauVph2F","uris":["http://zotero.org/users/1264037/items/HQKSNXZC"],"uri":["http://zotero.org/users/1264037/items/HQKSNXZC"],"itemData":{"id":7588,"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ins>
      <w:del w:id="54" w:author="Clay Cressler" w:date="2020-08-07T11:13:00Z">
        <w:r w:rsidR="004A4353" w:rsidDel="00B022D9">
          <w:rPr>
            <w:rFonts w:cstheme="minorHAnsi"/>
            <w:sz w:val="22"/>
            <w:szCs w:val="22"/>
          </w:rPr>
          <w:delInstrText xml:space="preserve"> ADDIN ZOTERO_ITEM CSL_CITATION {"citationID":"YpzlknRD","properties":{"formattedCitation":"(Bolnick {\\i{}et al.} 2011; Kendall {\\i{}et al.} 2011; Stover {\\i{}et al.} 2012; Cressler {\\i{}et al.} 2017)","plainCitation":"(Bolnick et al. 2011; Kendall et al. 2011; Stover et al. 2012; Cressler et al. 2017)","noteIndex":0},"citationItems":[{"id":1227,"uris":["http://zotero.org/users/1264037/items/N6QTS96F"],"uri":["http://zotero.org/users/1264037/items/N6QTS96F"],"itemData":{"id":1227,"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container-title":"Trends in Ecology &amp; Evolution","DOI":"10.1016/j.tree.2011.01.009","ISSN":"0169-5347","issue":"4","journalAbbreviation":"Trends Ecol. Evol.","note":"PMID: 21367482","page":"183-192","source":"NCBI PubMed","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id":7710,"uris":["http://zotero.org/users/1264037/items/XAY6EMUV"],"uri":["http://zotero.org/users/1264037/items/XAY6EMUV"],"itemData":{"id":771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7590,"uris":["http://zotero.org/users/1264037/items/CSGTTN3Z"],"uri":["http://zotero.org/users/1264037/items/CSGTTN3Z"],"itemData":{"id":7590,"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id":7588,"uris":["http://zotero.org/users/1264037/items/HQKSNXZC"],"uri":["http://zotero.org/users/1264037/items/HQKSNXZC"],"itemData":{"id":7588,"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w:delInstrText>
        </w:r>
        <w:r w:rsidR="004A4353" w:rsidRPr="00644802" w:rsidDel="00B022D9">
          <w:rPr>
            <w:rFonts w:cstheme="minorHAnsi"/>
            <w:sz w:val="22"/>
            <w:szCs w:val="22"/>
            <w:lang w:val="fr-FR"/>
            <w:rPrChange w:id="55" w:author="Clay Cressler" w:date="2020-08-07T15:32:00Z">
              <w:rPr>
                <w:rFonts w:cstheme="minorHAnsi"/>
                <w:sz w:val="22"/>
                <w:szCs w:val="22"/>
              </w:rPr>
            </w:rPrChange>
          </w:rPr>
          <w:delInstrText xml:space="preserve">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delInstrText>
        </w:r>
      </w:del>
      <w:r w:rsidRPr="00496E2D">
        <w:rPr>
          <w:rFonts w:cstheme="minorHAnsi"/>
          <w:sz w:val="22"/>
          <w:szCs w:val="22"/>
        </w:rPr>
        <w:fldChar w:fldCharType="separate"/>
      </w:r>
      <w:r w:rsidR="004A4353" w:rsidRPr="00644802">
        <w:rPr>
          <w:rFonts w:ascii="Calibri" w:hAnsi="Calibri" w:cs="Calibri"/>
          <w:sz w:val="22"/>
          <w:lang w:val="fr-FR"/>
          <w:rPrChange w:id="56" w:author="Clay Cressler" w:date="2020-08-07T15:32:00Z">
            <w:rPr>
              <w:rFonts w:ascii="Calibri" w:hAnsi="Calibri" w:cs="Calibri"/>
              <w:sz w:val="22"/>
            </w:rPr>
          </w:rPrChange>
        </w:rPr>
        <w:t>(</w:t>
      </w:r>
      <w:proofErr w:type="spellStart"/>
      <w:r w:rsidR="004A4353" w:rsidRPr="00644802">
        <w:rPr>
          <w:rFonts w:ascii="Calibri" w:hAnsi="Calibri" w:cs="Calibri"/>
          <w:sz w:val="22"/>
          <w:lang w:val="fr-FR"/>
          <w:rPrChange w:id="57" w:author="Clay Cressler" w:date="2020-08-07T15:32:00Z">
            <w:rPr>
              <w:rFonts w:ascii="Calibri" w:hAnsi="Calibri" w:cs="Calibri"/>
              <w:sz w:val="22"/>
            </w:rPr>
          </w:rPrChange>
        </w:rPr>
        <w:t>Bolnick</w:t>
      </w:r>
      <w:proofErr w:type="spellEnd"/>
      <w:r w:rsidR="004A4353" w:rsidRPr="00644802">
        <w:rPr>
          <w:rFonts w:ascii="Calibri" w:hAnsi="Calibri" w:cs="Calibri"/>
          <w:sz w:val="22"/>
          <w:lang w:val="fr-FR"/>
          <w:rPrChange w:id="58" w:author="Clay Cressler" w:date="2020-08-07T15:32:00Z">
            <w:rPr>
              <w:rFonts w:ascii="Calibri" w:hAnsi="Calibri" w:cs="Calibri"/>
              <w:sz w:val="22"/>
            </w:rPr>
          </w:rPrChange>
        </w:rPr>
        <w:t xml:space="preserve"> </w:t>
      </w:r>
      <w:r w:rsidR="004A4353" w:rsidRPr="00644802">
        <w:rPr>
          <w:rFonts w:ascii="Calibri" w:hAnsi="Calibri" w:cs="Calibri"/>
          <w:i/>
          <w:iCs/>
          <w:sz w:val="22"/>
          <w:lang w:val="fr-FR"/>
          <w:rPrChange w:id="59" w:author="Clay Cressler" w:date="2020-08-07T15:32:00Z">
            <w:rPr>
              <w:rFonts w:ascii="Calibri" w:hAnsi="Calibri" w:cs="Calibri"/>
              <w:i/>
              <w:iCs/>
              <w:sz w:val="22"/>
            </w:rPr>
          </w:rPrChange>
        </w:rPr>
        <w:t>et al.</w:t>
      </w:r>
      <w:r w:rsidR="004A4353" w:rsidRPr="00644802">
        <w:rPr>
          <w:rFonts w:ascii="Calibri" w:hAnsi="Calibri" w:cs="Calibri"/>
          <w:sz w:val="22"/>
          <w:lang w:val="fr-FR"/>
          <w:rPrChange w:id="60" w:author="Clay Cressler" w:date="2020-08-07T15:32:00Z">
            <w:rPr>
              <w:rFonts w:ascii="Calibri" w:hAnsi="Calibri" w:cs="Calibri"/>
              <w:sz w:val="22"/>
            </w:rPr>
          </w:rPrChange>
        </w:rPr>
        <w:t xml:space="preserve"> 2011; Kendall </w:t>
      </w:r>
      <w:r w:rsidR="004A4353" w:rsidRPr="00644802">
        <w:rPr>
          <w:rFonts w:ascii="Calibri" w:hAnsi="Calibri" w:cs="Calibri"/>
          <w:i/>
          <w:iCs/>
          <w:sz w:val="22"/>
          <w:lang w:val="fr-FR"/>
          <w:rPrChange w:id="61" w:author="Clay Cressler" w:date="2020-08-07T15:32:00Z">
            <w:rPr>
              <w:rFonts w:ascii="Calibri" w:hAnsi="Calibri" w:cs="Calibri"/>
              <w:i/>
              <w:iCs/>
              <w:sz w:val="22"/>
            </w:rPr>
          </w:rPrChange>
        </w:rPr>
        <w:t>et al.</w:t>
      </w:r>
      <w:r w:rsidR="004A4353" w:rsidRPr="00644802">
        <w:rPr>
          <w:rFonts w:ascii="Calibri" w:hAnsi="Calibri" w:cs="Calibri"/>
          <w:sz w:val="22"/>
          <w:lang w:val="fr-FR"/>
          <w:rPrChange w:id="62" w:author="Clay Cressler" w:date="2020-08-07T15:32:00Z">
            <w:rPr>
              <w:rFonts w:ascii="Calibri" w:hAnsi="Calibri" w:cs="Calibri"/>
              <w:sz w:val="22"/>
            </w:rPr>
          </w:rPrChange>
        </w:rPr>
        <w:t xml:space="preserve"> 2011; </w:t>
      </w:r>
      <w:proofErr w:type="spellStart"/>
      <w:r w:rsidR="004A4353" w:rsidRPr="00644802">
        <w:rPr>
          <w:rFonts w:ascii="Calibri" w:hAnsi="Calibri" w:cs="Calibri"/>
          <w:sz w:val="22"/>
          <w:lang w:val="fr-FR"/>
          <w:rPrChange w:id="63" w:author="Clay Cressler" w:date="2020-08-07T15:32:00Z">
            <w:rPr>
              <w:rFonts w:ascii="Calibri" w:hAnsi="Calibri" w:cs="Calibri"/>
              <w:sz w:val="22"/>
            </w:rPr>
          </w:rPrChange>
        </w:rPr>
        <w:t>Stover</w:t>
      </w:r>
      <w:proofErr w:type="spellEnd"/>
      <w:r w:rsidR="004A4353" w:rsidRPr="00644802">
        <w:rPr>
          <w:rFonts w:ascii="Calibri" w:hAnsi="Calibri" w:cs="Calibri"/>
          <w:sz w:val="22"/>
          <w:lang w:val="fr-FR"/>
          <w:rPrChange w:id="64" w:author="Clay Cressler" w:date="2020-08-07T15:32:00Z">
            <w:rPr>
              <w:rFonts w:ascii="Calibri" w:hAnsi="Calibri" w:cs="Calibri"/>
              <w:sz w:val="22"/>
            </w:rPr>
          </w:rPrChange>
        </w:rPr>
        <w:t xml:space="preserve"> </w:t>
      </w:r>
      <w:r w:rsidR="004A4353" w:rsidRPr="00644802">
        <w:rPr>
          <w:rFonts w:ascii="Calibri" w:hAnsi="Calibri" w:cs="Calibri"/>
          <w:i/>
          <w:iCs/>
          <w:sz w:val="22"/>
          <w:lang w:val="fr-FR"/>
          <w:rPrChange w:id="65" w:author="Clay Cressler" w:date="2020-08-07T15:32:00Z">
            <w:rPr>
              <w:rFonts w:ascii="Calibri" w:hAnsi="Calibri" w:cs="Calibri"/>
              <w:i/>
              <w:iCs/>
              <w:sz w:val="22"/>
            </w:rPr>
          </w:rPrChange>
        </w:rPr>
        <w:t>et al.</w:t>
      </w:r>
      <w:r w:rsidR="004A4353" w:rsidRPr="00644802">
        <w:rPr>
          <w:rFonts w:ascii="Calibri" w:hAnsi="Calibri" w:cs="Calibri"/>
          <w:sz w:val="22"/>
          <w:lang w:val="fr-FR"/>
          <w:rPrChange w:id="66" w:author="Clay Cressler" w:date="2020-08-07T15:32:00Z">
            <w:rPr>
              <w:rFonts w:ascii="Calibri" w:hAnsi="Calibri" w:cs="Calibri"/>
              <w:sz w:val="22"/>
            </w:rPr>
          </w:rPrChange>
        </w:rPr>
        <w:t xml:space="preserve"> 2012; </w:t>
      </w:r>
      <w:proofErr w:type="spellStart"/>
      <w:r w:rsidR="004A4353" w:rsidRPr="00644802">
        <w:rPr>
          <w:rFonts w:ascii="Calibri" w:hAnsi="Calibri" w:cs="Calibri"/>
          <w:sz w:val="22"/>
          <w:lang w:val="fr-FR"/>
          <w:rPrChange w:id="67" w:author="Clay Cressler" w:date="2020-08-07T15:32:00Z">
            <w:rPr>
              <w:rFonts w:ascii="Calibri" w:hAnsi="Calibri" w:cs="Calibri"/>
              <w:sz w:val="22"/>
            </w:rPr>
          </w:rPrChange>
        </w:rPr>
        <w:t>Cressler</w:t>
      </w:r>
      <w:proofErr w:type="spellEnd"/>
      <w:r w:rsidR="004A4353" w:rsidRPr="00644802">
        <w:rPr>
          <w:rFonts w:ascii="Calibri" w:hAnsi="Calibri" w:cs="Calibri"/>
          <w:sz w:val="22"/>
          <w:lang w:val="fr-FR"/>
          <w:rPrChange w:id="68" w:author="Clay Cressler" w:date="2020-08-07T15:32:00Z">
            <w:rPr>
              <w:rFonts w:ascii="Calibri" w:hAnsi="Calibri" w:cs="Calibri"/>
              <w:sz w:val="22"/>
            </w:rPr>
          </w:rPrChange>
        </w:rPr>
        <w:t xml:space="preserve"> </w:t>
      </w:r>
      <w:r w:rsidR="004A4353" w:rsidRPr="00644802">
        <w:rPr>
          <w:rFonts w:ascii="Calibri" w:hAnsi="Calibri" w:cs="Calibri"/>
          <w:i/>
          <w:iCs/>
          <w:sz w:val="22"/>
          <w:lang w:val="fr-FR"/>
          <w:rPrChange w:id="69" w:author="Clay Cressler" w:date="2020-08-07T15:32:00Z">
            <w:rPr>
              <w:rFonts w:ascii="Calibri" w:hAnsi="Calibri" w:cs="Calibri"/>
              <w:i/>
              <w:iCs/>
              <w:sz w:val="22"/>
            </w:rPr>
          </w:rPrChange>
        </w:rPr>
        <w:t>et al.</w:t>
      </w:r>
      <w:r w:rsidR="004A4353" w:rsidRPr="00644802">
        <w:rPr>
          <w:rFonts w:ascii="Calibri" w:hAnsi="Calibri" w:cs="Calibri"/>
          <w:sz w:val="22"/>
          <w:lang w:val="fr-FR"/>
          <w:rPrChange w:id="70" w:author="Clay Cressler" w:date="2020-08-07T15:32:00Z">
            <w:rPr>
              <w:rFonts w:ascii="Calibri" w:hAnsi="Calibri" w:cs="Calibri"/>
              <w:sz w:val="22"/>
            </w:rPr>
          </w:rPrChange>
        </w:rPr>
        <w:t xml:space="preserve"> 2017)</w:t>
      </w:r>
      <w:r w:rsidRPr="00496E2D">
        <w:rPr>
          <w:rFonts w:cstheme="minorHAnsi"/>
          <w:sz w:val="22"/>
          <w:szCs w:val="22"/>
        </w:rPr>
        <w:fldChar w:fldCharType="end"/>
      </w:r>
      <w:r w:rsidRPr="00644802">
        <w:rPr>
          <w:rFonts w:cstheme="minorHAnsi"/>
          <w:sz w:val="22"/>
          <w:szCs w:val="22"/>
          <w:lang w:val="fr-FR"/>
          <w:rPrChange w:id="71" w:author="Clay Cressler" w:date="2020-08-07T15:32:00Z">
            <w:rPr>
              <w:rFonts w:cstheme="minorHAnsi"/>
              <w:sz w:val="22"/>
              <w:szCs w:val="22"/>
            </w:rPr>
          </w:rPrChange>
        </w:rPr>
        <w:t xml:space="preserve">. </w:t>
      </w:r>
      <w:r>
        <w:rPr>
          <w:rFonts w:cstheme="minorHAnsi"/>
          <w:sz w:val="22"/>
          <w:szCs w:val="22"/>
        </w:rPr>
        <w:t xml:space="preserve">Second, when trait differences do lead to differences in the expected fitness of those individuals </w:t>
      </w:r>
      <w:r w:rsidRPr="00496E2D">
        <w:rPr>
          <w:rFonts w:cstheme="minorHAnsi"/>
          <w:sz w:val="22"/>
          <w:szCs w:val="22"/>
        </w:rPr>
        <w:t>(Figure 1A)</w:t>
      </w:r>
      <w:r>
        <w:rPr>
          <w:rFonts w:cstheme="minorHAnsi"/>
          <w:sz w:val="22"/>
          <w:szCs w:val="22"/>
        </w:rPr>
        <w:t xml:space="preserve">, </w:t>
      </w:r>
      <w:r w:rsidRPr="00496E2D">
        <w:rPr>
          <w:rFonts w:cstheme="minorHAnsi"/>
          <w:sz w:val="22"/>
          <w:szCs w:val="22"/>
        </w:rPr>
        <w:lastRenderedPageBreak/>
        <w:t xml:space="preserve">demographic stochasticity causes individuals to randomly deviate from </w:t>
      </w:r>
      <w:r>
        <w:rPr>
          <w:rFonts w:cstheme="minorHAnsi"/>
          <w:sz w:val="22"/>
          <w:szCs w:val="22"/>
        </w:rPr>
        <w:t>their expected fitness, which is known as individual demographic stochasticity</w:t>
      </w:r>
      <w:r w:rsidRPr="00496E2D">
        <w:rPr>
          <w:rFonts w:cstheme="minorHAnsi"/>
          <w:sz w:val="22"/>
          <w:szCs w:val="22"/>
        </w:rPr>
        <w:t xml:space="preserve"> </w:t>
      </w:r>
      <w:r w:rsidRPr="00496E2D">
        <w:rPr>
          <w:rFonts w:cstheme="minorHAnsi"/>
          <w:sz w:val="22"/>
          <w:szCs w:val="22"/>
        </w:rPr>
        <w:fldChar w:fldCharType="begin"/>
      </w:r>
      <w:ins w:id="72" w:author="Clay Cressler" w:date="2020-08-07T11:13:00Z">
        <w:r w:rsidR="00B022D9">
          <w:rPr>
            <w:rFonts w:cstheme="minorHAnsi"/>
            <w:sz w:val="22"/>
            <w:szCs w:val="22"/>
          </w:rPr>
          <w:instrText xml:space="preserve"> ADDIN ZOTERO_ITEM CSL_CITATION {"citationID":"wxkaVpky","properties":{"formattedCitation":"(van Daalen &amp; Caswell 2017)","plainCitation":"(van Daalen &amp; Caswell 2017)","noteIndex":0},"citationItems":[{"id":"gBPCYzZI/TYxuqI9a","uris":["http://zotero.org/users/1264037/items/QSQTBE98"],"uri":["http://zotero.org/users/1264037/items/QSQTBE98"],"itemData":{"id":5838,"type":"article-journal","abstract":"Lifetime reproductive output (LRO) determines per-generation growth rates, establishes criteria for population growth or decline, and is an important component of fitness. Empirical measurements of LRO reveal high variance among individuals. This variance may result from genuine heterogeneity in individual properties, or from individual stochasticity, the outcome of probabilistic demographic events during the life cycle. To evaluate the extent of individual stochasticity requires the calculation of the statistics of LRO from a demographic model. Mean LRO is routinely calculated (as the net reproductive rate), but the calculation of variances has only recently received attention. Here, we present a complete, exact, analytical, closed-form solution for all the moments of LRO, for age- and stage-classified populations. Previous studies have relied on simulation, iterative solutions, or closed-form analytical solutions that capture only part of the sources of variance. We also present the sensitivity and elasticity of all of the statistics of LRO to parameters defining survival, stage transitions, and (st)age-specific fertility. Selection can operate on variance in LRO only if the variance results from genetic heterogeneity. The potential opportunity for selection is quantified by Crow’s index II\\mathcal {I}, the ratio of the variance to the square of the mean. But variance due to individual stochasticity is only an apparent opportunity for selection. In a comparison of a range of age-classified models for human populations, we find that proportional increases in mortality have very small effects on the mean and variance of LRO, but large positive effects on II\\mathcal {I}. Proportional increases in fertility increase both the mean and variance of LRO, but reduce II\\mathcal {I}. For a size-classified tree population, the elasticity of both mean and variance of LRO to stage-specific mortality are negative; the elasticities to stage-specific fertility are positive.","container-title":"Theoretical Ecology","DOI":"10.1007/s12080-017-0335-2","ISSN":"1874-1738, 1874-1746","issue":"3","journalAbbreviation":"Theor Ecol","language":"en","page":"355-374","source":"link.springer.com","title":"Lifetime reproductive output: individual stochasticity, variance, and sensitivity analysis","title-short":"Lifetime reproductive output","volume":"10","author":[{"family":"Daalen","given":"Silke F.","non-dropping-particle":"van"},{"family":"Caswell","given":"Hal"}],"issued":{"date-parts":[["2017",9,1]]}}}],"schema":"https://github.com/citation-style-language/schema/raw/master/csl-citation.json"} </w:instrText>
        </w:r>
      </w:ins>
      <w:del w:id="73" w:author="Clay Cressler" w:date="2020-08-07T11:13:00Z">
        <w:r w:rsidR="002E50A3" w:rsidDel="00B022D9">
          <w:rPr>
            <w:rFonts w:cstheme="minorHAnsi"/>
            <w:sz w:val="22"/>
            <w:szCs w:val="22"/>
          </w:rPr>
          <w:delInstrText xml:space="preserve"> ADDIN ZOTERO_ITEM CSL_CITATION {"citationID":"wxkaVpky","properties":{"formattedCitation":"(van Daalen &amp; Caswell 2017)","plainCitation":"(van Daalen &amp; Caswell 2017)","noteIndex":0},"citationItems":[{"id":5838,"uris":["http://zotero.org/users/1264037/items/QSQTBE98"],"uri":["http://zotero.org/users/1264037/items/QSQTBE98"],"itemData":{"id":5838,"type":"article-journal","abstract":"Lifetime reproductive output (LRO) determines per-generation growth rates, establishes criteria for population growth or decline, and is an important component of fitness. Empirical measurements of LRO reveal high variance among individuals. This variance may result from genuine heterogeneity in individual properties, or from individual stochasticity, the outcome of probabilistic demographic events during the life cycle. To evaluate the extent of individual stochasticity requires the calculation of the statistics of LRO from a demographic model. Mean LRO is routinely calculated (as the net reproductive rate), but the calculation of variances has only recently received attention. Here, we present a complete, exact, analytical, closed-form solution for all the moments of LRO, for age- and stage-classified populations. Previous studies have relied on simulation, iterative solutions, or closed-form analytical solutions that capture only part of the sources of variance. We also present the sensitivity and elasticity of all of the statistics of LRO to parameters defining survival, stage transitions, and (st)age-specific fertility. Selection can operate on variance in LRO only if the variance results from genetic heterogeneity. The potential opportunity for selection is quantified by Crow’s index II\\mathcal {I}, the ratio of the variance to the square of the mean. But variance due to individual stochasticity is only an apparent opportunity for selection. In a comparison of a range of age-classified models for human populations, we find that proportional increases in mortality have very small effects on the mean and variance of LRO, but large positive effects on II\\mathcal {I}. Proportional increases in fertility increase both the mean and variance of LRO, but reduce II\\mathcal {I}. For a size-classified tree population, the elasticity of both mean and variance of LRO to stage-specific mortality are negative; the elasticities to stage-specific fertility are positive.","container-title":"Theoretical Ecology","DOI":"10.1007/s12080-017-0335-2","ISSN":"1874-1738, 1874-1746","issue":"3","journalAbbreviation":"Theor Ecol","language":"en","page":"355-374","source":"link.springer.com","title":"Lifetime reproductive output: individual stochasticity, variance, and sensitivity analysis","title-short":"Lifetime reproductive output","volume":"10","author":[{"family":"Daalen","given":"Silke F.","non-dropping-particle":"van"},{"family":"Caswell","given":"Hal"}],"issued":{"date-parts":[["2017",9,1]]}}}],"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 xml:space="preserve">(van </w:t>
      </w:r>
      <w:proofErr w:type="spellStart"/>
      <w:r w:rsidRPr="008E50B7">
        <w:rPr>
          <w:rFonts w:ascii="Calibri" w:hAnsi="Calibri" w:cs="Calibri"/>
          <w:sz w:val="22"/>
        </w:rPr>
        <w:t>Daalen</w:t>
      </w:r>
      <w:proofErr w:type="spellEnd"/>
      <w:r w:rsidRPr="008E50B7">
        <w:rPr>
          <w:rFonts w:ascii="Calibri" w:hAnsi="Calibri" w:cs="Calibri"/>
          <w:sz w:val="22"/>
        </w:rPr>
        <w:t xml:space="preserve"> &amp; Caswell 2017)</w:t>
      </w:r>
      <w:r w:rsidRPr="00496E2D">
        <w:rPr>
          <w:rFonts w:cstheme="minorHAnsi"/>
          <w:sz w:val="22"/>
          <w:szCs w:val="22"/>
        </w:rPr>
        <w:fldChar w:fldCharType="end"/>
      </w:r>
      <w:r w:rsidRPr="00496E2D">
        <w:rPr>
          <w:rFonts w:cstheme="minorHAnsi"/>
          <w:sz w:val="22"/>
          <w:szCs w:val="22"/>
        </w:rPr>
        <w:t xml:space="preserve">. For example, </w:t>
      </w:r>
      <w:r>
        <w:rPr>
          <w:rFonts w:cstheme="minorHAnsi"/>
          <w:sz w:val="22"/>
          <w:szCs w:val="22"/>
        </w:rPr>
        <w:fldChar w:fldCharType="begin"/>
      </w:r>
      <w:ins w:id="74" w:author="Clay Cressler" w:date="2020-08-07T11:13:00Z">
        <w:r w:rsidR="00B022D9">
          <w:rPr>
            <w:rFonts w:cstheme="minorHAnsi"/>
            <w:sz w:val="22"/>
            <w:szCs w:val="22"/>
          </w:rPr>
          <w:instrText xml:space="preserve"> ADDIN ZOTERO_ITEM CSL_CITATION {"citationID":"38kRwvXZ","properties":{"formattedCitation":"(Banks &amp; Thompson 1987)","plainCitation":"(Banks &amp; Thompson 1987)","dontUpdate":true,"noteIndex":0},"citationItems":[{"id":"gBPCYzZI/8OwD6xF2","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ins>
      <w:del w:id="75" w:author="Clay Cressler" w:date="2020-08-07T11:13:00Z">
        <w:r w:rsidR="009618B1" w:rsidDel="00B022D9">
          <w:rPr>
            <w:rFonts w:cstheme="minorHAnsi"/>
            <w:sz w:val="22"/>
            <w:szCs w:val="22"/>
          </w:rPr>
          <w:delInstrText xml:space="preserve"> ADDIN ZOTERO_ITEM CSL_CITATION {"citationID":"38kRwvXZ","properties":{"formattedCitation":"(Banks &amp; Thompson 1987)","plainCitation":"(Banks &amp; Thompson 1987)","dontUpdate":true,"noteIndex":0},"citationItems":[{"id":7731,"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delInstrText>
        </w:r>
      </w:del>
      <w:r>
        <w:rPr>
          <w:rFonts w:cstheme="minorHAnsi"/>
          <w:sz w:val="22"/>
          <w:szCs w:val="22"/>
        </w:rPr>
        <w:fldChar w:fldCharType="separate"/>
      </w:r>
      <w:r w:rsidRPr="008E50B7">
        <w:rPr>
          <w:rFonts w:ascii="Calibri" w:hAnsi="Calibri" w:cs="Calibri"/>
          <w:sz w:val="22"/>
        </w:rPr>
        <w:t xml:space="preserve">Banks &amp; Thompson </w:t>
      </w:r>
      <w:r w:rsidR="004A4353">
        <w:rPr>
          <w:rFonts w:ascii="Calibri" w:hAnsi="Calibri" w:cs="Calibri"/>
          <w:sz w:val="22"/>
        </w:rPr>
        <w:t>(</w:t>
      </w:r>
      <w:r w:rsidRPr="008E50B7">
        <w:rPr>
          <w:rFonts w:ascii="Calibri" w:hAnsi="Calibri" w:cs="Calibri"/>
          <w:sz w:val="22"/>
        </w:rPr>
        <w:t>1987)</w:t>
      </w:r>
      <w:r>
        <w:rPr>
          <w:rFonts w:cstheme="minorHAnsi"/>
          <w:sz w:val="22"/>
          <w:szCs w:val="22"/>
        </w:rPr>
        <w:fldChar w:fldCharType="end"/>
      </w:r>
      <w:r>
        <w:rPr>
          <w:rFonts w:cstheme="minorHAnsi"/>
          <w:sz w:val="22"/>
          <w:szCs w:val="22"/>
        </w:rPr>
        <w:t xml:space="preserve"> </w:t>
      </w:r>
      <w:r w:rsidRPr="00496E2D">
        <w:rPr>
          <w:rFonts w:cstheme="minorHAnsi"/>
          <w:sz w:val="22"/>
          <w:szCs w:val="22"/>
        </w:rPr>
        <w:t xml:space="preserve">assessed lifetime reproductive success of the damselfly </w:t>
      </w:r>
      <w:proofErr w:type="spellStart"/>
      <w:r w:rsidRPr="00496E2D">
        <w:rPr>
          <w:rFonts w:cstheme="minorHAnsi"/>
          <w:i/>
          <w:sz w:val="22"/>
          <w:szCs w:val="22"/>
        </w:rPr>
        <w:t>Coenagrion</w:t>
      </w:r>
      <w:proofErr w:type="spellEnd"/>
      <w:r w:rsidRPr="00496E2D">
        <w:rPr>
          <w:rFonts w:cstheme="minorHAnsi"/>
          <w:i/>
          <w:sz w:val="22"/>
          <w:szCs w:val="22"/>
        </w:rPr>
        <w:t xml:space="preserve"> </w:t>
      </w:r>
      <w:proofErr w:type="spellStart"/>
      <w:r w:rsidRPr="00496E2D">
        <w:rPr>
          <w:rFonts w:cstheme="minorHAnsi"/>
          <w:i/>
          <w:sz w:val="22"/>
          <w:szCs w:val="22"/>
        </w:rPr>
        <w:t>puella</w:t>
      </w:r>
      <w:proofErr w:type="spellEnd"/>
      <w:r w:rsidRPr="00496E2D">
        <w:rPr>
          <w:rFonts w:cstheme="minorHAnsi"/>
          <w:sz w:val="22"/>
          <w:szCs w:val="22"/>
        </w:rPr>
        <w:t xml:space="preserve"> with respect to individual head width (Figure 1B). Although there was a </w:t>
      </w:r>
      <w:del w:id="76" w:author="John DeLong" w:date="2020-07-24T14:19:00Z">
        <w:r w:rsidRPr="00496E2D" w:rsidDel="005066F6">
          <w:rPr>
            <w:rFonts w:cstheme="minorHAnsi"/>
            <w:sz w:val="22"/>
            <w:szCs w:val="22"/>
          </w:rPr>
          <w:delText xml:space="preserve">clear </w:delText>
        </w:r>
      </w:del>
      <w:ins w:id="77" w:author="John DeLong" w:date="2020-07-24T14:19:00Z">
        <w:r w:rsidR="005066F6">
          <w:rPr>
            <w:rFonts w:cstheme="minorHAnsi"/>
            <w:sz w:val="22"/>
            <w:szCs w:val="22"/>
          </w:rPr>
          <w:t>range of</w:t>
        </w:r>
        <w:r w:rsidR="005066F6" w:rsidRPr="00496E2D">
          <w:rPr>
            <w:rFonts w:cstheme="minorHAnsi"/>
            <w:sz w:val="22"/>
            <w:szCs w:val="22"/>
          </w:rPr>
          <w:t xml:space="preserve"> </w:t>
        </w:r>
      </w:ins>
      <w:r w:rsidRPr="00496E2D">
        <w:rPr>
          <w:rFonts w:cstheme="minorHAnsi"/>
          <w:sz w:val="22"/>
          <w:szCs w:val="22"/>
        </w:rPr>
        <w:t>fitness-maximizing value</w:t>
      </w:r>
      <w:ins w:id="78" w:author="John DeLong" w:date="2020-07-24T14:19:00Z">
        <w:r w:rsidR="005066F6">
          <w:rPr>
            <w:rFonts w:cstheme="minorHAnsi"/>
            <w:sz w:val="22"/>
            <w:szCs w:val="22"/>
          </w:rPr>
          <w:t>s</w:t>
        </w:r>
      </w:ins>
      <w:r w:rsidRPr="00496E2D">
        <w:rPr>
          <w:rFonts w:cstheme="minorHAnsi"/>
          <w:sz w:val="22"/>
          <w:szCs w:val="22"/>
        </w:rPr>
        <w:t xml:space="preserve"> of head width</w:t>
      </w:r>
      <w:r>
        <w:rPr>
          <w:rFonts w:cstheme="minorHAnsi"/>
          <w:sz w:val="22"/>
          <w:szCs w:val="22"/>
        </w:rPr>
        <w:t xml:space="preserve"> in the damselfly population</w:t>
      </w:r>
      <w:r w:rsidRPr="00496E2D">
        <w:rPr>
          <w:rFonts w:cstheme="minorHAnsi"/>
          <w:sz w:val="22"/>
          <w:szCs w:val="22"/>
        </w:rPr>
        <w:t xml:space="preserve">, the realized lifetime reproductive success of individuals was quite variable, and many individuals with </w:t>
      </w:r>
      <w:del w:id="79" w:author="John DeLong" w:date="2020-07-24T14:20:00Z">
        <w:r w:rsidRPr="00496E2D" w:rsidDel="005066F6">
          <w:rPr>
            <w:rFonts w:cstheme="minorHAnsi"/>
            <w:sz w:val="22"/>
            <w:szCs w:val="22"/>
          </w:rPr>
          <w:delText xml:space="preserve">the </w:delText>
        </w:r>
      </w:del>
      <w:ins w:id="80" w:author="John DeLong" w:date="2020-07-24T14:20:00Z">
        <w:r w:rsidR="005066F6">
          <w:rPr>
            <w:rFonts w:cstheme="minorHAnsi"/>
            <w:sz w:val="22"/>
            <w:szCs w:val="22"/>
          </w:rPr>
          <w:t>an</w:t>
        </w:r>
        <w:r w:rsidR="005066F6" w:rsidRPr="00496E2D">
          <w:rPr>
            <w:rFonts w:cstheme="minorHAnsi"/>
            <w:sz w:val="22"/>
            <w:szCs w:val="22"/>
          </w:rPr>
          <w:t xml:space="preserve"> </w:t>
        </w:r>
      </w:ins>
      <w:r w:rsidRPr="00496E2D">
        <w:rPr>
          <w:rFonts w:cstheme="minorHAnsi"/>
          <w:sz w:val="22"/>
          <w:szCs w:val="22"/>
        </w:rPr>
        <w:t xml:space="preserve">optimal head width realized relatively low fitness (Figure 1B). </w:t>
      </w:r>
    </w:p>
    <w:p w14:paraId="579509CD" w14:textId="4D4AC272" w:rsidR="008F3CF5" w:rsidRPr="00496E2D" w:rsidRDefault="000944C2" w:rsidP="008F3CF5">
      <w:pPr>
        <w:spacing w:after="0" w:line="480" w:lineRule="auto"/>
        <w:ind w:firstLine="720"/>
        <w:contextualSpacing/>
        <w:rPr>
          <w:rFonts w:cstheme="minorHAnsi"/>
          <w:sz w:val="22"/>
          <w:szCs w:val="22"/>
        </w:rPr>
      </w:pPr>
      <w:ins w:id="81" w:author="Clay Cressler" w:date="2020-08-07T10:38:00Z">
        <w:r>
          <w:rPr>
            <w:rFonts w:cstheme="minorHAnsi"/>
            <w:sz w:val="22"/>
            <w:szCs w:val="22"/>
          </w:rPr>
          <w:t>An outstanding question is whether approaches</w:t>
        </w:r>
      </w:ins>
      <w:ins w:id="82" w:author="Clay Cressler" w:date="2020-08-07T10:39:00Z">
        <w:r>
          <w:rPr>
            <w:rFonts w:cstheme="minorHAnsi"/>
            <w:sz w:val="22"/>
            <w:szCs w:val="22"/>
          </w:rPr>
          <w:t xml:space="preserve"> to studying trait dynamics</w:t>
        </w:r>
      </w:ins>
      <w:ins w:id="83" w:author="Clay Cressler" w:date="2020-08-07T10:38:00Z">
        <w:r>
          <w:rPr>
            <w:rFonts w:cstheme="minorHAnsi"/>
            <w:sz w:val="22"/>
            <w:szCs w:val="22"/>
          </w:rPr>
          <w:t xml:space="preserve">, such as QG and AD, that </w:t>
        </w:r>
      </w:ins>
      <w:ins w:id="84" w:author="Clay Cressler" w:date="2020-08-07T10:39:00Z">
        <w:r>
          <w:rPr>
            <w:rFonts w:cstheme="minorHAnsi"/>
            <w:sz w:val="22"/>
            <w:szCs w:val="22"/>
          </w:rPr>
          <w:t>do not consider</w:t>
        </w:r>
      </w:ins>
      <w:ins w:id="85" w:author="Clay Cressler" w:date="2020-08-07T10:38:00Z">
        <w:r>
          <w:rPr>
            <w:rFonts w:cstheme="minorHAnsi"/>
            <w:sz w:val="22"/>
            <w:szCs w:val="22"/>
          </w:rPr>
          <w:t xml:space="preserve"> the effec</w:t>
        </w:r>
      </w:ins>
      <w:ins w:id="86" w:author="Clay Cressler" w:date="2020-08-07T10:39:00Z">
        <w:r>
          <w:rPr>
            <w:rFonts w:cstheme="minorHAnsi"/>
            <w:sz w:val="22"/>
            <w:szCs w:val="22"/>
          </w:rPr>
          <w:t xml:space="preserve">ts of demographic stochasticity can still provide insight into </w:t>
        </w:r>
      </w:ins>
      <w:ins w:id="87" w:author="Clay Cressler" w:date="2020-08-07T10:40:00Z">
        <w:r>
          <w:rPr>
            <w:rFonts w:cstheme="minorHAnsi"/>
            <w:sz w:val="22"/>
            <w:szCs w:val="22"/>
          </w:rPr>
          <w:t>trait evolution when it is present</w:t>
        </w:r>
      </w:ins>
      <w:ins w:id="88" w:author="Clay Cressler" w:date="2020-08-07T10:41:00Z">
        <w:r>
          <w:rPr>
            <w:rFonts w:cstheme="minorHAnsi"/>
            <w:sz w:val="22"/>
            <w:szCs w:val="22"/>
          </w:rPr>
          <w:t xml:space="preserve"> and alters ecological dynamics</w:t>
        </w:r>
      </w:ins>
      <w:ins w:id="89" w:author="Clay Cressler" w:date="2020-08-07T10:40:00Z">
        <w:r>
          <w:rPr>
            <w:rFonts w:cstheme="minorHAnsi"/>
            <w:sz w:val="22"/>
            <w:szCs w:val="22"/>
          </w:rPr>
          <w:t xml:space="preserve">. </w:t>
        </w:r>
      </w:ins>
      <w:r w:rsidR="008F3CF5" w:rsidRPr="00496E2D">
        <w:rPr>
          <w:rFonts w:cstheme="minorHAnsi"/>
          <w:sz w:val="22"/>
          <w:szCs w:val="22"/>
        </w:rPr>
        <w:t xml:space="preserve">To </w:t>
      </w:r>
      <w:del w:id="90" w:author="Clay Cressler" w:date="2020-08-07T10:41:00Z">
        <w:r w:rsidR="008F3CF5" w:rsidRPr="00496E2D" w:rsidDel="000944C2">
          <w:rPr>
            <w:rFonts w:cstheme="minorHAnsi"/>
            <w:sz w:val="22"/>
            <w:szCs w:val="22"/>
          </w:rPr>
          <w:delText>study how stochasticity can influence the path and pace of adaptation by altering ecological dynamics</w:delText>
        </w:r>
      </w:del>
      <w:ins w:id="91" w:author="Clay Cressler" w:date="2020-08-07T10:41:00Z">
        <w:r>
          <w:rPr>
            <w:rFonts w:cstheme="minorHAnsi"/>
            <w:sz w:val="22"/>
            <w:szCs w:val="22"/>
          </w:rPr>
          <w:t>answer this question</w:t>
        </w:r>
      </w:ins>
      <w:r w:rsidR="008F3CF5" w:rsidRPr="00496E2D">
        <w:rPr>
          <w:rFonts w:cstheme="minorHAnsi"/>
          <w:sz w:val="22"/>
          <w:szCs w:val="22"/>
        </w:rPr>
        <w:t xml:space="preserve">, </w:t>
      </w:r>
      <w:r w:rsidR="004E4055">
        <w:rPr>
          <w:rFonts w:cstheme="minorHAnsi"/>
          <w:sz w:val="22"/>
          <w:szCs w:val="22"/>
        </w:rPr>
        <w:t xml:space="preserve">here </w:t>
      </w:r>
      <w:r w:rsidR="008F3CF5" w:rsidRPr="00496E2D">
        <w:rPr>
          <w:rFonts w:cstheme="minorHAnsi"/>
          <w:sz w:val="22"/>
          <w:szCs w:val="22"/>
        </w:rPr>
        <w:t>we use Gillespie eco-evolutionary models [GEMs]</w:t>
      </w:r>
      <w:r w:rsidR="008F3CF5">
        <w:rPr>
          <w:rFonts w:cstheme="minorHAnsi"/>
          <w:sz w:val="22"/>
          <w:szCs w:val="22"/>
        </w:rPr>
        <w:t xml:space="preserve"> </w:t>
      </w:r>
      <w:r w:rsidR="008F3CF5">
        <w:rPr>
          <w:rFonts w:cstheme="minorHAnsi"/>
          <w:sz w:val="22"/>
          <w:szCs w:val="22"/>
        </w:rPr>
        <w:fldChar w:fldCharType="begin"/>
      </w:r>
      <w:ins w:id="92" w:author="Clay Cressler" w:date="2020-08-07T11:13:00Z">
        <w:r w:rsidR="00B022D9">
          <w:rPr>
            <w:rFonts w:cstheme="minorHAnsi"/>
            <w:sz w:val="22"/>
            <w:szCs w:val="22"/>
          </w:rPr>
          <w:instrText xml:space="preserve"> ADDIN ZOTERO_ITEM CSL_CITATION {"citationID":"p81kdM1p","properties":{"formattedCitation":"(DeLong &amp; Gibert 2016; DeLong &amp; Luhring 2018; DeLong &amp; Belmaker 2019)","plainCitation":"(DeLong &amp; Gibert 2016; DeLong &amp; Luhring 2018; DeLong &amp; Belmaker 2019)","noteIndex":0},"citationItems":[{"id":"gBPCYzZI/MCQV0opc","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gBPCYzZI/ipYRFigy","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gBPCYzZI/6LxJZ21U","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del w:id="93" w:author="Clay Cressler" w:date="2020-08-07T11:13:00Z">
        <w:r w:rsidR="002E50A3" w:rsidDel="00B022D9">
          <w:rPr>
            <w:rFonts w:cstheme="minorHAnsi"/>
            <w:sz w:val="22"/>
            <w:szCs w:val="22"/>
          </w:rPr>
          <w:delInstrText xml:space="preserve"> ADDIN ZOTERO_ITEM CSL_CITATION {"citationID":"p81kdM1p","properties":{"formattedCitation":"(DeLong &amp; Gibert 2016; DeLong &amp; Luhring 2018; DeLong &amp; Belmaker 2019)","plainCitation":"(DeLong &amp; Gibert 2016; DeLong &amp; Luhring 2018; DeLong &amp; Belmaker 2019)","noteIndex":0},"citationItems":[{"id":2631,"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6088,"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delInstrText>
        </w:r>
      </w:del>
      <w:r w:rsidR="008F3CF5">
        <w:rPr>
          <w:rFonts w:cstheme="minorHAnsi"/>
          <w:sz w:val="22"/>
          <w:szCs w:val="22"/>
        </w:rPr>
        <w:fldChar w:fldCharType="separate"/>
      </w:r>
      <w:r w:rsidR="008F3CF5" w:rsidRPr="008E50B7">
        <w:rPr>
          <w:rFonts w:ascii="Calibri" w:hAnsi="Calibri" w:cs="Calibri"/>
          <w:sz w:val="22"/>
        </w:rPr>
        <w:t xml:space="preserve">(DeLong &amp; </w:t>
      </w:r>
      <w:proofErr w:type="spellStart"/>
      <w:r w:rsidR="008F3CF5" w:rsidRPr="008E50B7">
        <w:rPr>
          <w:rFonts w:ascii="Calibri" w:hAnsi="Calibri" w:cs="Calibri"/>
          <w:sz w:val="22"/>
        </w:rPr>
        <w:t>Gibert</w:t>
      </w:r>
      <w:proofErr w:type="spellEnd"/>
      <w:r w:rsidR="008F3CF5" w:rsidRPr="008E50B7">
        <w:rPr>
          <w:rFonts w:ascii="Calibri" w:hAnsi="Calibri" w:cs="Calibri"/>
          <w:sz w:val="22"/>
        </w:rPr>
        <w:t xml:space="preserve"> 2016; DeLong &amp; </w:t>
      </w:r>
      <w:proofErr w:type="spellStart"/>
      <w:r w:rsidR="008F3CF5" w:rsidRPr="008E50B7">
        <w:rPr>
          <w:rFonts w:ascii="Calibri" w:hAnsi="Calibri" w:cs="Calibri"/>
          <w:sz w:val="22"/>
        </w:rPr>
        <w:t>Luhring</w:t>
      </w:r>
      <w:proofErr w:type="spellEnd"/>
      <w:r w:rsidR="008F3CF5" w:rsidRPr="008E50B7">
        <w:rPr>
          <w:rFonts w:ascii="Calibri" w:hAnsi="Calibri" w:cs="Calibri"/>
          <w:sz w:val="22"/>
        </w:rPr>
        <w:t xml:space="preserve"> 2018; DeLong &amp; </w:t>
      </w:r>
      <w:proofErr w:type="spellStart"/>
      <w:r w:rsidR="008F3CF5" w:rsidRPr="008E50B7">
        <w:rPr>
          <w:rFonts w:ascii="Calibri" w:hAnsi="Calibri" w:cs="Calibri"/>
          <w:sz w:val="22"/>
        </w:rPr>
        <w:t>Belmaker</w:t>
      </w:r>
      <w:proofErr w:type="spellEnd"/>
      <w:r w:rsidR="008F3CF5" w:rsidRPr="008E50B7">
        <w:rPr>
          <w:rFonts w:ascii="Calibri" w:hAnsi="Calibri" w:cs="Calibri"/>
          <w:sz w:val="22"/>
        </w:rPr>
        <w:t xml:space="preserve"> 2019)</w:t>
      </w:r>
      <w:r w:rsidR="008F3CF5">
        <w:rPr>
          <w:rFonts w:cstheme="minorHAnsi"/>
          <w:sz w:val="22"/>
          <w:szCs w:val="22"/>
        </w:rPr>
        <w:fldChar w:fldCharType="end"/>
      </w:r>
      <w:r w:rsidR="008F3CF5">
        <w:rPr>
          <w:rFonts w:cstheme="minorHAnsi"/>
          <w:sz w:val="22"/>
          <w:szCs w:val="22"/>
        </w:rPr>
        <w:t xml:space="preserve"> to generate ecological and evolutionary dynamics through the simulation of stochastic birth-death processes </w:t>
      </w:r>
      <w:r w:rsidR="008F3CF5">
        <w:rPr>
          <w:rFonts w:cstheme="minorHAnsi"/>
          <w:sz w:val="22"/>
          <w:szCs w:val="22"/>
        </w:rPr>
        <w:fldChar w:fldCharType="begin"/>
      </w:r>
      <w:ins w:id="94" w:author="Clay Cressler" w:date="2020-08-07T11:13:00Z">
        <w:r w:rsidR="00B022D9">
          <w:rPr>
            <w:rFonts w:cstheme="minorHAnsi"/>
            <w:sz w:val="22"/>
            <w:szCs w:val="22"/>
          </w:rPr>
          <w:instrText xml:space="preserve"> ADDIN ZOTERO_ITEM CSL_CITATION {"citationID":"D728ZR7e","properties":{"formattedCitation":"(Dieckmann &amp; Law 1996; Champagnat {\\i{}et al.} 2006; Doebeli {\\i{}et al.} 2017)","plainCitation":"(Dieckmann &amp; Law 1996; Champagnat et al. 2006; Doebeli et al. 2017)","noteIndex":0},"citationItems":[{"id":53,"uris":["http://zotero.org/users/246158/items/2JXJG5FS"],"uri":["http://zotero.org/users/246158/items/2JXJG5FS"],"itemData":{"id":53,"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55,"uris":["http://zotero.org/users/246158/items/ZVRQSZWP"],"uri":["http://zotero.org/users/246158/items/ZVRQSZWP"],"itemData":{"id":55,"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45,"uris":["http://zotero.org/users/246158/items/WL354K73"],"uri":["http://zotero.org/users/246158/items/WL354K73"],"itemData":{"id":45,"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ins>
      <w:del w:id="95" w:author="Clay Cressler" w:date="2020-08-07T11:13:00Z">
        <w:r w:rsidR="008E4F39" w:rsidDel="00B022D9">
          <w:rPr>
            <w:rFonts w:cstheme="minorHAnsi"/>
            <w:sz w:val="22"/>
            <w:szCs w:val="22"/>
          </w:rPr>
          <w:delInstrText xml:space="preserve"> ADDIN ZOTERO_ITEM CSL_CITATION {"citationID":"D728ZR7e","properties":{"formattedCitation":"(Dieckmann &amp; Law 1996; Champagnat {\\i{}et al.} 2006; Doebeli {\\i{}et al.} 2017)","plainCitation":"(Dieckmann &amp; Law 1996; Champagnat et al. 2006; Doebeli et al. 2017)","noteIndex":0},"citationItems":[{"id":"11N9M0Y2/216vMg3l","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11N9M0Y2/Yizq1AQa","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11N9M0Y2/LkpcSB8Z","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delInstrText>
        </w:r>
      </w:del>
      <w:r w:rsidR="008F3CF5">
        <w:rPr>
          <w:rFonts w:cstheme="minorHAnsi"/>
          <w:sz w:val="22"/>
          <w:szCs w:val="22"/>
        </w:rPr>
        <w:fldChar w:fldCharType="separate"/>
      </w:r>
      <w:r w:rsidR="008F3CF5" w:rsidRPr="00FA2351">
        <w:rPr>
          <w:rFonts w:ascii="Calibri" w:hAnsi="Calibri" w:cs="Calibri"/>
          <w:sz w:val="22"/>
        </w:rPr>
        <w:t>(</w:t>
      </w:r>
      <w:proofErr w:type="spellStart"/>
      <w:r w:rsidR="008F3CF5" w:rsidRPr="00FA2351">
        <w:rPr>
          <w:rFonts w:ascii="Calibri" w:hAnsi="Calibri" w:cs="Calibri"/>
          <w:sz w:val="22"/>
        </w:rPr>
        <w:t>Dieckmann</w:t>
      </w:r>
      <w:proofErr w:type="spellEnd"/>
      <w:r w:rsidR="008F3CF5" w:rsidRPr="00FA2351">
        <w:rPr>
          <w:rFonts w:ascii="Calibri" w:hAnsi="Calibri" w:cs="Calibri"/>
          <w:sz w:val="22"/>
        </w:rPr>
        <w:t xml:space="preserve"> &amp; Law 1996; Champagnat </w:t>
      </w:r>
      <w:r w:rsidR="008F3CF5" w:rsidRPr="00FA2351">
        <w:rPr>
          <w:rFonts w:ascii="Calibri" w:hAnsi="Calibri" w:cs="Calibri"/>
          <w:i/>
          <w:iCs/>
          <w:sz w:val="22"/>
        </w:rPr>
        <w:t>et al.</w:t>
      </w:r>
      <w:r w:rsidR="008F3CF5" w:rsidRPr="00FA2351">
        <w:rPr>
          <w:rFonts w:ascii="Calibri" w:hAnsi="Calibri" w:cs="Calibri"/>
          <w:sz w:val="22"/>
        </w:rPr>
        <w:t xml:space="preserve"> 2006; </w:t>
      </w:r>
      <w:proofErr w:type="spellStart"/>
      <w:r w:rsidR="008F3CF5" w:rsidRPr="00FA2351">
        <w:rPr>
          <w:rFonts w:ascii="Calibri" w:hAnsi="Calibri" w:cs="Calibri"/>
          <w:sz w:val="22"/>
        </w:rPr>
        <w:t>Doebeli</w:t>
      </w:r>
      <w:proofErr w:type="spellEnd"/>
      <w:r w:rsidR="008F3CF5" w:rsidRPr="00FA2351">
        <w:rPr>
          <w:rFonts w:ascii="Calibri" w:hAnsi="Calibri" w:cs="Calibri"/>
          <w:sz w:val="22"/>
        </w:rPr>
        <w:t xml:space="preserve"> </w:t>
      </w:r>
      <w:r w:rsidR="008F3CF5" w:rsidRPr="00FA2351">
        <w:rPr>
          <w:rFonts w:ascii="Calibri" w:hAnsi="Calibri" w:cs="Calibri"/>
          <w:i/>
          <w:iCs/>
          <w:sz w:val="22"/>
        </w:rPr>
        <w:t>et al.</w:t>
      </w:r>
      <w:r w:rsidR="008F3CF5" w:rsidRPr="00FA2351">
        <w:rPr>
          <w:rFonts w:ascii="Calibri" w:hAnsi="Calibri" w:cs="Calibri"/>
          <w:sz w:val="22"/>
        </w:rPr>
        <w:t xml:space="preserve"> 2017)</w:t>
      </w:r>
      <w:r w:rsidR="008F3CF5">
        <w:rPr>
          <w:rFonts w:cstheme="minorHAnsi"/>
          <w:sz w:val="22"/>
          <w:szCs w:val="22"/>
        </w:rPr>
        <w:fldChar w:fldCharType="end"/>
      </w:r>
      <w:r w:rsidR="008F3CF5">
        <w:rPr>
          <w:rFonts w:cstheme="minorHAnsi"/>
          <w:sz w:val="22"/>
          <w:szCs w:val="22"/>
        </w:rPr>
        <w:t xml:space="preserve">. </w:t>
      </w:r>
      <w:r w:rsidR="008F3CF5" w:rsidRPr="00496E2D">
        <w:rPr>
          <w:rFonts w:cstheme="minorHAnsi"/>
          <w:sz w:val="22"/>
          <w:szCs w:val="22"/>
        </w:rPr>
        <w:t xml:space="preserve">Specifically, we compare the ecological and evolutionary dynamics </w:t>
      </w:r>
      <w:r w:rsidR="008F3CF5">
        <w:rPr>
          <w:rFonts w:cstheme="minorHAnsi"/>
          <w:sz w:val="22"/>
          <w:szCs w:val="22"/>
        </w:rPr>
        <w:t>produced by</w:t>
      </w:r>
      <w:r w:rsidR="008F3CF5" w:rsidRPr="00496E2D">
        <w:rPr>
          <w:rFonts w:cstheme="minorHAnsi"/>
          <w:sz w:val="22"/>
          <w:szCs w:val="22"/>
        </w:rPr>
        <w:t xml:space="preserve"> GEMs to deterministic expectations based on the quantitative genetics (QG) approach</w:t>
      </w:r>
      <w:r w:rsidR="008F3CF5">
        <w:rPr>
          <w:rFonts w:cstheme="minorHAnsi"/>
          <w:sz w:val="22"/>
          <w:szCs w:val="22"/>
        </w:rPr>
        <w:t xml:space="preserve"> </w:t>
      </w:r>
      <w:r w:rsidR="008F3CF5">
        <w:rPr>
          <w:rFonts w:cstheme="minorHAnsi"/>
          <w:sz w:val="22"/>
          <w:szCs w:val="22"/>
        </w:rPr>
        <w:fldChar w:fldCharType="begin"/>
      </w:r>
      <w:ins w:id="96" w:author="Clay Cressler" w:date="2020-08-07T11:13:00Z">
        <w:r w:rsidR="00B022D9">
          <w:rPr>
            <w:rFonts w:cstheme="minorHAnsi"/>
            <w:sz w:val="22"/>
            <w:szCs w:val="22"/>
          </w:rPr>
          <w:instrText xml:space="preserve"> ADDIN ZOTERO_ITEM CSL_CITATION {"citationID":"whIQ0i32","properties":{"formattedCitation":"(Lande 1976; Abrams {\\i{}et al.} 1993b)","plainCitation":"(Lande 1976; Abrams et al. 1993b)","noteIndex":0},"citationItems":[{"id":"gBPCYzZI/UGHQTo6o","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id":"gBPCYzZI/5rYM7SeR","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schema":"https://github.com/citation-style-language/schema/raw/master/csl-citation.json"} </w:instrText>
        </w:r>
      </w:ins>
      <w:del w:id="97" w:author="Clay Cressler" w:date="2020-08-07T11:13:00Z">
        <w:r w:rsidR="002E50A3" w:rsidDel="00B022D9">
          <w:rPr>
            <w:rFonts w:cstheme="minorHAnsi"/>
            <w:sz w:val="22"/>
            <w:szCs w:val="22"/>
          </w:rPr>
          <w:delInstrText xml:space="preserve"> ADDIN ZOTERO_ITEM CSL_CITATION {"citationID":"whIQ0i32","properties":{"formattedCitation":"(Lande 1976; Abrams {\\i{}et al.} 1993b)","plainCitation":"(Lande 1976; Abrams et al. 1993b)","noteIndex":0},"citationItems":[{"id":2664,"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id":7733,"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schema":"https://github.com/citation-style-language/schema/raw/master/csl-citation.json"} </w:delInstrText>
        </w:r>
      </w:del>
      <w:r w:rsidR="008F3CF5">
        <w:rPr>
          <w:rFonts w:cstheme="minorHAnsi"/>
          <w:sz w:val="22"/>
          <w:szCs w:val="22"/>
        </w:rPr>
        <w:fldChar w:fldCharType="separate"/>
      </w:r>
      <w:r w:rsidR="008F3CF5" w:rsidRPr="001409F9">
        <w:rPr>
          <w:rFonts w:ascii="Calibri" w:hAnsi="Calibri" w:cs="Calibri"/>
          <w:sz w:val="22"/>
        </w:rPr>
        <w:t>(</w:t>
      </w:r>
      <w:proofErr w:type="spellStart"/>
      <w:r w:rsidR="008F3CF5" w:rsidRPr="001409F9">
        <w:rPr>
          <w:rFonts w:ascii="Calibri" w:hAnsi="Calibri" w:cs="Calibri"/>
          <w:sz w:val="22"/>
        </w:rPr>
        <w:t>Lande</w:t>
      </w:r>
      <w:proofErr w:type="spellEnd"/>
      <w:r w:rsidR="008F3CF5" w:rsidRPr="001409F9">
        <w:rPr>
          <w:rFonts w:ascii="Calibri" w:hAnsi="Calibri" w:cs="Calibri"/>
          <w:sz w:val="22"/>
        </w:rPr>
        <w:t xml:space="preserve"> 1976; Abrams </w:t>
      </w:r>
      <w:r w:rsidR="008F3CF5" w:rsidRPr="001409F9">
        <w:rPr>
          <w:rFonts w:ascii="Calibri" w:hAnsi="Calibri" w:cs="Calibri"/>
          <w:i/>
          <w:iCs/>
          <w:sz w:val="22"/>
        </w:rPr>
        <w:t>et al.</w:t>
      </w:r>
      <w:r w:rsidR="008F3CF5" w:rsidRPr="001409F9">
        <w:rPr>
          <w:rFonts w:ascii="Calibri" w:hAnsi="Calibri" w:cs="Calibri"/>
          <w:sz w:val="22"/>
        </w:rPr>
        <w:t xml:space="preserve"> 1993b)</w:t>
      </w:r>
      <w:r w:rsidR="008F3CF5">
        <w:rPr>
          <w:rFonts w:cstheme="minorHAnsi"/>
          <w:sz w:val="22"/>
          <w:szCs w:val="22"/>
        </w:rPr>
        <w:fldChar w:fldCharType="end"/>
      </w:r>
      <w:r w:rsidR="008F3CF5" w:rsidRPr="00496E2D">
        <w:rPr>
          <w:rFonts w:cstheme="minorHAnsi"/>
          <w:sz w:val="22"/>
          <w:szCs w:val="22"/>
        </w:rPr>
        <w:t xml:space="preserve">. </w:t>
      </w:r>
      <w:r w:rsidR="008F3CF5">
        <w:rPr>
          <w:rFonts w:cstheme="minorHAnsi"/>
          <w:sz w:val="22"/>
          <w:szCs w:val="22"/>
        </w:rPr>
        <w:t xml:space="preserve">We study the eco-evolutionary dynamics of a simple ecological model of logistic growth </w:t>
      </w:r>
      <w:r w:rsidR="008F3CF5" w:rsidRPr="00496E2D">
        <w:rPr>
          <w:rFonts w:cstheme="minorHAnsi"/>
          <w:sz w:val="22"/>
          <w:szCs w:val="22"/>
        </w:rPr>
        <w:t xml:space="preserve">in two </w:t>
      </w:r>
      <w:r w:rsidR="008F3CF5">
        <w:rPr>
          <w:rFonts w:cstheme="minorHAnsi"/>
          <w:sz w:val="22"/>
          <w:szCs w:val="22"/>
        </w:rPr>
        <w:t>scenarios</w:t>
      </w:r>
      <w:r w:rsidR="008F3CF5" w:rsidRPr="00496E2D">
        <w:rPr>
          <w:rFonts w:cstheme="minorHAnsi"/>
          <w:sz w:val="22"/>
          <w:szCs w:val="22"/>
        </w:rPr>
        <w:t>: 1) varying the location of the ecological equilibrium (i.e., carrying capacity)</w:t>
      </w:r>
      <w:r w:rsidR="008F3CF5">
        <w:rPr>
          <w:rFonts w:cstheme="minorHAnsi"/>
          <w:sz w:val="22"/>
          <w:szCs w:val="22"/>
        </w:rPr>
        <w:t xml:space="preserve"> and 2</w:t>
      </w:r>
      <w:r w:rsidR="008F3CF5" w:rsidRPr="00496E2D">
        <w:rPr>
          <w:rFonts w:cstheme="minorHAnsi"/>
          <w:sz w:val="22"/>
          <w:szCs w:val="22"/>
        </w:rPr>
        <w:t xml:space="preserve">) introducing </w:t>
      </w:r>
      <w:ins w:id="98" w:author="John DeLong" w:date="2020-07-22T12:47:00Z">
        <w:r w:rsidR="000336A7">
          <w:rPr>
            <w:rFonts w:cstheme="minorHAnsi"/>
            <w:sz w:val="22"/>
            <w:szCs w:val="22"/>
          </w:rPr>
          <w:t xml:space="preserve">additional mortality (e.g., </w:t>
        </w:r>
      </w:ins>
      <w:r w:rsidR="008F3CF5" w:rsidRPr="00496E2D">
        <w:rPr>
          <w:rFonts w:cstheme="minorHAnsi"/>
          <w:sz w:val="22"/>
          <w:szCs w:val="22"/>
        </w:rPr>
        <w:t>cull</w:t>
      </w:r>
      <w:r w:rsidR="008F3CF5">
        <w:rPr>
          <w:rFonts w:cstheme="minorHAnsi"/>
          <w:sz w:val="22"/>
          <w:szCs w:val="22"/>
        </w:rPr>
        <w:t>ing</w:t>
      </w:r>
      <w:ins w:id="99" w:author="John DeLong" w:date="2020-07-22T12:47:00Z">
        <w:r w:rsidR="000336A7">
          <w:rPr>
            <w:rFonts w:cstheme="minorHAnsi"/>
            <w:sz w:val="22"/>
            <w:szCs w:val="22"/>
          </w:rPr>
          <w:t>)</w:t>
        </w:r>
      </w:ins>
      <w:r w:rsidR="008F3CF5">
        <w:rPr>
          <w:rFonts w:cstheme="minorHAnsi"/>
          <w:sz w:val="22"/>
          <w:szCs w:val="22"/>
        </w:rPr>
        <w:t xml:space="preserve"> that is unrelated to an individual’s traits.</w:t>
      </w:r>
      <w:r w:rsidR="008F3CF5" w:rsidRPr="00496E2D">
        <w:rPr>
          <w:rFonts w:cstheme="minorHAnsi"/>
          <w:sz w:val="22"/>
          <w:szCs w:val="22"/>
        </w:rPr>
        <w:t xml:space="preserve"> </w:t>
      </w:r>
      <w:ins w:id="100" w:author="Clay Cressler" w:date="2020-08-07T10:49:00Z">
        <w:r w:rsidR="00D7418A">
          <w:rPr>
            <w:rFonts w:cstheme="minorHAnsi"/>
            <w:sz w:val="22"/>
            <w:szCs w:val="22"/>
          </w:rPr>
          <w:t xml:space="preserve">Importantly, we </w:t>
        </w:r>
        <w:r w:rsidR="00D7418A" w:rsidRPr="00496E2D">
          <w:rPr>
            <w:rFonts w:cstheme="minorHAnsi"/>
            <w:sz w:val="22"/>
            <w:szCs w:val="22"/>
          </w:rPr>
          <w:t>find that the realized evolutionary outcome can still be understood using the deterministic equations</w:t>
        </w:r>
        <w:r w:rsidR="00D7418A">
          <w:rPr>
            <w:rFonts w:cstheme="minorHAnsi"/>
            <w:sz w:val="22"/>
            <w:szCs w:val="22"/>
          </w:rPr>
          <w:t xml:space="preserve"> underlying population growth and the expected values of fitness, even </w:t>
        </w:r>
      </w:ins>
      <w:del w:id="101" w:author="Clay Cressler" w:date="2020-08-07T10:49:00Z">
        <w:r w:rsidR="008F3CF5" w:rsidRPr="00496E2D" w:rsidDel="00D7418A">
          <w:rPr>
            <w:rFonts w:cstheme="minorHAnsi"/>
            <w:sz w:val="22"/>
            <w:szCs w:val="22"/>
          </w:rPr>
          <w:delText>We show that</w:delText>
        </w:r>
      </w:del>
      <w:ins w:id="102" w:author="Clay Cressler" w:date="2020-08-07T10:49:00Z">
        <w:r w:rsidR="00D7418A">
          <w:rPr>
            <w:rFonts w:cstheme="minorHAnsi"/>
            <w:sz w:val="22"/>
            <w:szCs w:val="22"/>
          </w:rPr>
          <w:t>when</w:t>
        </w:r>
      </w:ins>
      <w:r w:rsidR="008F3CF5" w:rsidRPr="00496E2D">
        <w:rPr>
          <w:rFonts w:cstheme="minorHAnsi"/>
          <w:sz w:val="22"/>
          <w:szCs w:val="22"/>
        </w:rPr>
        <w:t xml:space="preserve"> </w:t>
      </w:r>
      <w:r w:rsidR="008F3CF5">
        <w:rPr>
          <w:rFonts w:cstheme="minorHAnsi"/>
          <w:sz w:val="22"/>
          <w:szCs w:val="22"/>
        </w:rPr>
        <w:t xml:space="preserve">demographic </w:t>
      </w:r>
      <w:r w:rsidR="008F3CF5" w:rsidRPr="00496E2D">
        <w:rPr>
          <w:rFonts w:cstheme="minorHAnsi"/>
          <w:sz w:val="22"/>
          <w:szCs w:val="22"/>
        </w:rPr>
        <w:t>stochasticity</w:t>
      </w:r>
      <w:r w:rsidR="008F3CF5">
        <w:rPr>
          <w:rFonts w:cstheme="minorHAnsi"/>
          <w:sz w:val="22"/>
          <w:szCs w:val="22"/>
        </w:rPr>
        <w:t xml:space="preserve"> </w:t>
      </w:r>
      <w:del w:id="103" w:author="Clay Cressler" w:date="2020-08-07T10:50:00Z">
        <w:r w:rsidR="008F3CF5" w:rsidDel="00D7418A">
          <w:rPr>
            <w:rFonts w:cstheme="minorHAnsi"/>
            <w:sz w:val="22"/>
            <w:szCs w:val="22"/>
          </w:rPr>
          <w:delText>often</w:delText>
        </w:r>
        <w:r w:rsidR="008F3CF5" w:rsidRPr="00496E2D" w:rsidDel="00D7418A">
          <w:rPr>
            <w:rFonts w:cstheme="minorHAnsi"/>
            <w:sz w:val="22"/>
            <w:szCs w:val="22"/>
          </w:rPr>
          <w:delText xml:space="preserve"> </w:delText>
        </w:r>
      </w:del>
      <w:r w:rsidR="008F3CF5" w:rsidRPr="00496E2D">
        <w:rPr>
          <w:rFonts w:cstheme="minorHAnsi"/>
          <w:sz w:val="22"/>
          <w:szCs w:val="22"/>
        </w:rPr>
        <w:t>prevent</w:t>
      </w:r>
      <w:r w:rsidR="008F3CF5">
        <w:rPr>
          <w:rFonts w:cstheme="minorHAnsi"/>
          <w:sz w:val="22"/>
          <w:szCs w:val="22"/>
        </w:rPr>
        <w:t>s</w:t>
      </w:r>
      <w:r w:rsidR="008F3CF5" w:rsidRPr="00496E2D">
        <w:rPr>
          <w:rFonts w:cstheme="minorHAnsi"/>
          <w:sz w:val="22"/>
          <w:szCs w:val="22"/>
        </w:rPr>
        <w:t xml:space="preserve"> populations from reaching the expected </w:t>
      </w:r>
      <w:ins w:id="104" w:author="Clay Cressler" w:date="2020-08-07T10:50:00Z">
        <w:r w:rsidR="00D7418A">
          <w:rPr>
            <w:rFonts w:cstheme="minorHAnsi"/>
            <w:sz w:val="22"/>
            <w:szCs w:val="22"/>
          </w:rPr>
          <w:t>eco-</w:t>
        </w:r>
      </w:ins>
      <w:r w:rsidR="008F3CF5" w:rsidRPr="00496E2D">
        <w:rPr>
          <w:rFonts w:cstheme="minorHAnsi"/>
          <w:sz w:val="22"/>
          <w:szCs w:val="22"/>
        </w:rPr>
        <w:t xml:space="preserve">evolutionary </w:t>
      </w:r>
      <w:r w:rsidR="008F3CF5">
        <w:rPr>
          <w:rFonts w:cstheme="minorHAnsi"/>
          <w:sz w:val="22"/>
          <w:szCs w:val="22"/>
        </w:rPr>
        <w:t>equilibrium</w:t>
      </w:r>
      <w:del w:id="105" w:author="Clay Cressler" w:date="2020-08-07T10:50:00Z">
        <w:r w:rsidR="008F3CF5" w:rsidDel="00D7418A">
          <w:rPr>
            <w:rFonts w:cstheme="minorHAnsi"/>
            <w:sz w:val="22"/>
            <w:szCs w:val="22"/>
          </w:rPr>
          <w:delText>,</w:delText>
        </w:r>
        <w:r w:rsidR="008F3CF5" w:rsidRPr="00496E2D" w:rsidDel="00D7418A">
          <w:rPr>
            <w:rFonts w:cstheme="minorHAnsi"/>
            <w:sz w:val="22"/>
            <w:szCs w:val="22"/>
          </w:rPr>
          <w:delText xml:space="preserve"> but</w:delText>
        </w:r>
      </w:del>
      <w:ins w:id="106" w:author="Clay Cressler" w:date="2020-08-07T10:50:00Z">
        <w:r w:rsidR="00D7418A">
          <w:rPr>
            <w:rFonts w:cstheme="minorHAnsi"/>
            <w:sz w:val="22"/>
            <w:szCs w:val="22"/>
          </w:rPr>
          <w:t>.</w:t>
        </w:r>
      </w:ins>
      <w:r w:rsidR="008F3CF5" w:rsidRPr="00496E2D">
        <w:rPr>
          <w:rFonts w:cstheme="minorHAnsi"/>
          <w:sz w:val="22"/>
          <w:szCs w:val="22"/>
        </w:rPr>
        <w:t xml:space="preserve"> </w:t>
      </w:r>
      <w:del w:id="107" w:author="Clay Cressler" w:date="2020-08-07T10:49:00Z">
        <w:r w:rsidR="008F3CF5" w:rsidDel="00D7418A">
          <w:rPr>
            <w:rFonts w:cstheme="minorHAnsi"/>
            <w:sz w:val="22"/>
            <w:szCs w:val="22"/>
          </w:rPr>
          <w:delText xml:space="preserve">we </w:delText>
        </w:r>
        <w:r w:rsidR="008F3CF5" w:rsidRPr="00496E2D" w:rsidDel="00D7418A">
          <w:rPr>
            <w:rFonts w:cstheme="minorHAnsi"/>
            <w:sz w:val="22"/>
            <w:szCs w:val="22"/>
          </w:rPr>
          <w:delText>find that the realized evolutionary outcome can still be understood using the deterministic equations</w:delText>
        </w:r>
      </w:del>
      <w:ins w:id="108" w:author="John DeLong" w:date="2020-07-22T12:47:00Z">
        <w:del w:id="109" w:author="Clay Cressler" w:date="2020-08-07T10:49:00Z">
          <w:r w:rsidR="000336A7" w:rsidDel="00D7418A">
            <w:rPr>
              <w:rFonts w:cstheme="minorHAnsi"/>
              <w:sz w:val="22"/>
              <w:szCs w:val="22"/>
            </w:rPr>
            <w:delText xml:space="preserve"> underlying population growth and the expected values of fitness</w:delText>
          </w:r>
        </w:del>
      </w:ins>
      <w:del w:id="110" w:author="Clay Cressler" w:date="2020-08-07T10:49:00Z">
        <w:r w:rsidR="008F3CF5" w:rsidRPr="00496E2D" w:rsidDel="00D7418A">
          <w:rPr>
            <w:rFonts w:cstheme="minorHAnsi"/>
            <w:sz w:val="22"/>
            <w:szCs w:val="22"/>
          </w:rPr>
          <w:delText xml:space="preserve">. </w:delText>
        </w:r>
      </w:del>
      <w:r w:rsidR="008F3CF5" w:rsidRPr="00496E2D">
        <w:rPr>
          <w:rFonts w:cstheme="minorHAnsi"/>
          <w:sz w:val="22"/>
          <w:szCs w:val="22"/>
        </w:rPr>
        <w:t xml:space="preserve">In particular, we show that </w:t>
      </w:r>
      <w:ins w:id="111" w:author="Clay Cressler" w:date="2020-08-07T11:00:00Z">
        <w:r w:rsidR="00D7418A">
          <w:rPr>
            <w:rFonts w:cstheme="minorHAnsi"/>
            <w:sz w:val="22"/>
            <w:szCs w:val="22"/>
          </w:rPr>
          <w:t xml:space="preserve">demographic </w:t>
        </w:r>
      </w:ins>
      <w:r w:rsidR="008F3CF5" w:rsidRPr="00496E2D">
        <w:rPr>
          <w:rFonts w:cstheme="minorHAnsi"/>
          <w:sz w:val="22"/>
          <w:szCs w:val="22"/>
        </w:rPr>
        <w:t xml:space="preserve">stochasticity </w:t>
      </w:r>
      <w:ins w:id="112" w:author="Clay Cressler" w:date="2020-08-07T11:01:00Z">
        <w:r w:rsidR="00F12521">
          <w:rPr>
            <w:rFonts w:cstheme="minorHAnsi"/>
            <w:sz w:val="22"/>
            <w:szCs w:val="22"/>
          </w:rPr>
          <w:t xml:space="preserve">often causes the </w:t>
        </w:r>
      </w:ins>
      <w:ins w:id="113" w:author="Clay Cressler" w:date="2020-08-07T11:02:00Z">
        <w:r w:rsidR="00F12521">
          <w:rPr>
            <w:rFonts w:cstheme="minorHAnsi"/>
            <w:sz w:val="22"/>
            <w:szCs w:val="22"/>
          </w:rPr>
          <w:t xml:space="preserve">population size to be smaller than the deterministic expectation, </w:t>
        </w:r>
      </w:ins>
      <w:ins w:id="114" w:author="Clay Cressler" w:date="2020-08-07T11:05:00Z">
        <w:r w:rsidR="00F12521">
          <w:rPr>
            <w:rFonts w:cstheme="minorHAnsi"/>
            <w:sz w:val="22"/>
            <w:szCs w:val="22"/>
          </w:rPr>
          <w:t>which</w:t>
        </w:r>
      </w:ins>
      <w:ins w:id="115" w:author="Clay Cressler" w:date="2020-08-07T11:01:00Z">
        <w:r w:rsidR="00F12521">
          <w:rPr>
            <w:rFonts w:cstheme="minorHAnsi"/>
            <w:sz w:val="22"/>
            <w:szCs w:val="22"/>
          </w:rPr>
          <w:t xml:space="preserve"> </w:t>
        </w:r>
      </w:ins>
      <w:r w:rsidR="008F3CF5" w:rsidRPr="00496E2D">
        <w:rPr>
          <w:rFonts w:cstheme="minorHAnsi"/>
          <w:sz w:val="22"/>
          <w:szCs w:val="22"/>
        </w:rPr>
        <w:t>can trap populations at “transient evolutionary attractors” (TEAs)</w:t>
      </w:r>
      <w:ins w:id="116" w:author="Clay Cressler" w:date="2020-08-07T10:37:00Z">
        <w:r>
          <w:rPr>
            <w:rFonts w:cstheme="minorHAnsi"/>
            <w:sz w:val="22"/>
            <w:szCs w:val="22"/>
          </w:rPr>
          <w:t xml:space="preserve">. TEAs </w:t>
        </w:r>
      </w:ins>
      <w:del w:id="117" w:author="Clay Cressler" w:date="2020-08-07T10:37:00Z">
        <w:r w:rsidR="008F3CF5" w:rsidDel="000944C2">
          <w:rPr>
            <w:rFonts w:cstheme="minorHAnsi"/>
            <w:sz w:val="22"/>
            <w:szCs w:val="22"/>
          </w:rPr>
          <w:delText>,</w:delText>
        </w:r>
      </w:del>
      <w:ins w:id="118" w:author="Clay Cressler" w:date="2020-08-07T11:11:00Z">
        <w:r w:rsidR="00B022D9">
          <w:rPr>
            <w:rFonts w:cstheme="minorHAnsi"/>
            <w:sz w:val="22"/>
            <w:szCs w:val="22"/>
          </w:rPr>
          <w:t xml:space="preserve">are trait values that maximize </w:t>
        </w:r>
      </w:ins>
      <w:ins w:id="119" w:author="Clay Cressler" w:date="2020-08-07T11:12:00Z">
        <w:r w:rsidR="00B022D9">
          <w:rPr>
            <w:rFonts w:cstheme="minorHAnsi"/>
            <w:sz w:val="22"/>
            <w:szCs w:val="22"/>
          </w:rPr>
          <w:t>lifetime reproductive success, given the non-equilibrium population size induced by stochasticity</w:t>
        </w:r>
      </w:ins>
      <w:ins w:id="120" w:author="Clay Cressler" w:date="2020-08-07T11:16:00Z">
        <w:r w:rsidR="00B022D9">
          <w:rPr>
            <w:rFonts w:cstheme="minorHAnsi"/>
            <w:sz w:val="22"/>
            <w:szCs w:val="22"/>
          </w:rPr>
          <w:t xml:space="preserve">, and </w:t>
        </w:r>
        <w:r w:rsidR="00B022D9">
          <w:rPr>
            <w:rFonts w:cstheme="minorHAnsi"/>
            <w:sz w:val="22"/>
            <w:szCs w:val="22"/>
          </w:rPr>
          <w:lastRenderedPageBreak/>
          <w:t xml:space="preserve">can be calculated from the </w:t>
        </w:r>
      </w:ins>
      <w:ins w:id="121" w:author="Clay Cressler" w:date="2020-08-07T11:17:00Z">
        <w:r w:rsidR="00B022D9">
          <w:rPr>
            <w:rFonts w:cstheme="minorHAnsi"/>
            <w:sz w:val="22"/>
            <w:szCs w:val="22"/>
          </w:rPr>
          <w:t>deterministic equations governing births and deaths</w:t>
        </w:r>
      </w:ins>
      <w:ins w:id="122" w:author="Clay Cressler" w:date="2020-08-07T11:12:00Z">
        <w:r w:rsidR="00B022D9">
          <w:rPr>
            <w:rFonts w:cstheme="minorHAnsi"/>
            <w:sz w:val="22"/>
            <w:szCs w:val="22"/>
          </w:rPr>
          <w:t>.</w:t>
        </w:r>
      </w:ins>
      <w:ins w:id="123" w:author="Clay Cressler" w:date="2020-08-07T11:13:00Z">
        <w:r w:rsidR="00B022D9">
          <w:rPr>
            <w:rFonts w:cstheme="minorHAnsi"/>
            <w:sz w:val="22"/>
            <w:szCs w:val="22"/>
          </w:rPr>
          <w:t xml:space="preserve"> </w:t>
        </w:r>
      </w:ins>
      <w:commentRangeStart w:id="124"/>
      <w:del w:id="125" w:author="Clay Cressler" w:date="2020-08-07T11:10:00Z">
        <w:r w:rsidR="008F3CF5" w:rsidDel="00F12521">
          <w:rPr>
            <w:rFonts w:cstheme="minorHAnsi"/>
            <w:sz w:val="22"/>
            <w:szCs w:val="22"/>
          </w:rPr>
          <w:delText xml:space="preserve"> which we define as </w:delText>
        </w:r>
      </w:del>
      <w:del w:id="126" w:author="Clay Cressler" w:date="2020-08-07T11:14:00Z">
        <w:r w:rsidR="008F3CF5" w:rsidDel="00B022D9">
          <w:rPr>
            <w:rFonts w:cstheme="minorHAnsi"/>
            <w:sz w:val="22"/>
            <w:szCs w:val="22"/>
          </w:rPr>
          <w:delText xml:space="preserve">density-dependent fitness optima </w:delText>
        </w:r>
      </w:del>
      <w:ins w:id="127" w:author="John DeLong" w:date="2020-07-24T14:21:00Z">
        <w:del w:id="128" w:author="Clay Cressler" w:date="2020-08-07T11:14:00Z">
          <w:r w:rsidR="008E4F39" w:rsidDel="00B022D9">
            <w:rPr>
              <w:rFonts w:cstheme="minorHAnsi"/>
              <w:sz w:val="22"/>
              <w:szCs w:val="22"/>
            </w:rPr>
            <w:delText xml:space="preserve">maxima or minima </w:delText>
          </w:r>
        </w:del>
      </w:ins>
      <w:del w:id="129" w:author="Clay Cressler" w:date="2020-08-07T11:14:00Z">
        <w:r w:rsidR="008F3CF5" w:rsidDel="00B022D9">
          <w:rPr>
            <w:rFonts w:cstheme="minorHAnsi"/>
            <w:sz w:val="22"/>
            <w:szCs w:val="22"/>
          </w:rPr>
          <w:delText>that are temporary because they change location as the population grows or declines</w:delText>
        </w:r>
        <w:r w:rsidR="008F3CF5" w:rsidRPr="00496E2D" w:rsidDel="00B022D9">
          <w:rPr>
            <w:rFonts w:cstheme="minorHAnsi"/>
            <w:sz w:val="22"/>
            <w:szCs w:val="22"/>
          </w:rPr>
          <w:delText xml:space="preserve">. </w:delText>
        </w:r>
      </w:del>
      <w:r w:rsidR="008F3CF5">
        <w:rPr>
          <w:rFonts w:cstheme="minorHAnsi"/>
          <w:sz w:val="22"/>
          <w:szCs w:val="22"/>
        </w:rPr>
        <w:t>We</w:t>
      </w:r>
      <w:commentRangeEnd w:id="124"/>
      <w:r w:rsidR="00B022D9">
        <w:rPr>
          <w:rStyle w:val="CommentReference"/>
        </w:rPr>
        <w:commentReference w:id="124"/>
      </w:r>
      <w:r w:rsidR="008F3CF5">
        <w:rPr>
          <w:rFonts w:cstheme="minorHAnsi"/>
          <w:sz w:val="22"/>
          <w:szCs w:val="22"/>
        </w:rPr>
        <w:t xml:space="preserve"> suggest </w:t>
      </w:r>
      <w:r w:rsidR="008F3CF5" w:rsidRPr="00496E2D">
        <w:rPr>
          <w:rFonts w:cstheme="minorHAnsi"/>
          <w:sz w:val="22"/>
          <w:szCs w:val="22"/>
        </w:rPr>
        <w:t>that these TEAs may play an important role driving evolutionary dynamics</w:t>
      </w:r>
      <w:r w:rsidR="008F3CF5">
        <w:rPr>
          <w:rFonts w:cstheme="minorHAnsi"/>
          <w:sz w:val="22"/>
          <w:szCs w:val="22"/>
        </w:rPr>
        <w:t xml:space="preserve"> in many natural systems, and more generally, </w:t>
      </w:r>
      <w:r w:rsidR="008F3CF5" w:rsidRPr="00496E2D">
        <w:rPr>
          <w:rFonts w:cstheme="minorHAnsi"/>
          <w:sz w:val="22"/>
          <w:szCs w:val="22"/>
        </w:rPr>
        <w:t>that understanding transient evolutionary phenomenon may provide new insights into how populations evolve.</w:t>
      </w:r>
    </w:p>
    <w:p w14:paraId="0BA5D478" w14:textId="77777777" w:rsidR="008F3CF5" w:rsidRPr="00496E2D" w:rsidRDefault="008F3CF5" w:rsidP="008F3CF5">
      <w:pPr>
        <w:spacing w:after="0" w:line="480" w:lineRule="auto"/>
        <w:contextualSpacing/>
        <w:rPr>
          <w:rFonts w:cstheme="minorHAnsi"/>
          <w:b/>
          <w:bCs/>
          <w:sz w:val="22"/>
          <w:szCs w:val="22"/>
        </w:rPr>
      </w:pPr>
      <w:r w:rsidRPr="00496E2D">
        <w:rPr>
          <w:rFonts w:cstheme="minorHAnsi"/>
          <w:b/>
          <w:bCs/>
          <w:sz w:val="22"/>
          <w:szCs w:val="22"/>
        </w:rPr>
        <w:t>M</w:t>
      </w:r>
      <w:r>
        <w:rPr>
          <w:rFonts w:cstheme="minorHAnsi"/>
          <w:b/>
          <w:bCs/>
          <w:sz w:val="22"/>
          <w:szCs w:val="22"/>
        </w:rPr>
        <w:t>aterial and m</w:t>
      </w:r>
      <w:r w:rsidRPr="00496E2D">
        <w:rPr>
          <w:rFonts w:cstheme="minorHAnsi"/>
          <w:b/>
          <w:bCs/>
          <w:sz w:val="22"/>
          <w:szCs w:val="22"/>
        </w:rPr>
        <w:t>ethods</w:t>
      </w:r>
    </w:p>
    <w:p w14:paraId="73D4AEA5" w14:textId="05C2CF6D" w:rsidR="008F3CF5" w:rsidRDefault="008F3CF5" w:rsidP="008F3CF5">
      <w:pPr>
        <w:spacing w:after="0" w:line="480" w:lineRule="auto"/>
        <w:contextualSpacing/>
        <w:rPr>
          <w:rFonts w:cstheme="minorHAnsi"/>
          <w:sz w:val="22"/>
          <w:szCs w:val="22"/>
        </w:rPr>
      </w:pPr>
      <w:r w:rsidRPr="00496E2D">
        <w:rPr>
          <w:rFonts w:cstheme="minorHAnsi"/>
          <w:i/>
          <w:iCs/>
          <w:sz w:val="22"/>
          <w:szCs w:val="22"/>
        </w:rPr>
        <w:t xml:space="preserve">Deterministic eco-evolutionary dynamics: </w:t>
      </w:r>
      <w:r>
        <w:rPr>
          <w:rFonts w:cstheme="minorHAnsi"/>
          <w:sz w:val="22"/>
          <w:szCs w:val="22"/>
        </w:rPr>
        <w:t>The quantitative genetics</w:t>
      </w:r>
      <w:r w:rsidRPr="00496E2D">
        <w:rPr>
          <w:rFonts w:cstheme="minorHAnsi"/>
          <w:sz w:val="22"/>
          <w:szCs w:val="22"/>
        </w:rPr>
        <w:t xml:space="preserve"> approach</w:t>
      </w:r>
      <w:r>
        <w:rPr>
          <w:rFonts w:cstheme="minorHAnsi"/>
          <w:sz w:val="22"/>
          <w:szCs w:val="22"/>
        </w:rPr>
        <w:t xml:space="preserve"> to modeling eco-evolutionary dynamics allows for ecological and evolutionary dynamics to occur on similar timescales </w:t>
      </w:r>
      <w:r>
        <w:rPr>
          <w:rFonts w:cstheme="minorHAnsi"/>
          <w:sz w:val="22"/>
          <w:szCs w:val="22"/>
        </w:rPr>
        <w:fldChar w:fldCharType="begin"/>
      </w:r>
      <w:ins w:id="130" w:author="Clay Cressler" w:date="2020-08-07T11:13:00Z">
        <w:r w:rsidR="00B022D9">
          <w:rPr>
            <w:rFonts w:cstheme="minorHAnsi"/>
            <w:sz w:val="22"/>
            <w:szCs w:val="22"/>
          </w:rPr>
          <w:instrText xml:space="preserve"> ADDIN ZOTERO_ITEM CSL_CITATION {"citationID":"3kgrou1e","properties":{"formattedCitation":"(Abrams 2001)","plainCitation":"(Abrams 2001)","noteIndex":0},"citationItems":[{"id":52,"uris":["http://zotero.org/users/246158/items/BLRHADGT"],"uri":["http://zotero.org/users/246158/items/BLRHADGT"],"itemData":{"id":52,"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del w:id="131" w:author="Clay Cressler" w:date="2020-08-07T11:13:00Z">
        <w:r w:rsidR="008E4F39" w:rsidDel="00B022D9">
          <w:rPr>
            <w:rFonts w:cstheme="minorHAnsi"/>
            <w:sz w:val="22"/>
            <w:szCs w:val="22"/>
          </w:rPr>
          <w:delInstrText xml:space="preserve"> ADDIN ZOTERO_ITEM CSL_CITATION {"citationID":"3kgrou1e","properties":{"formattedCitation":"(Abrams 2001)","plainCitation":"(Abrams 2001)","noteIndex":0},"citationItems":[{"id":"11N9M0Y2/KCR3b7g5","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delInstrText>
        </w:r>
      </w:del>
      <w:r>
        <w:rPr>
          <w:rFonts w:cstheme="minorHAnsi"/>
          <w:sz w:val="22"/>
          <w:szCs w:val="22"/>
        </w:rPr>
        <w:fldChar w:fldCharType="separate"/>
      </w:r>
      <w:r w:rsidRPr="00FA2351">
        <w:rPr>
          <w:rFonts w:ascii="Calibri" w:hAnsi="Calibri" w:cs="Calibri"/>
          <w:sz w:val="22"/>
        </w:rPr>
        <w:t>(Abrams 2001)</w:t>
      </w:r>
      <w:r>
        <w:rPr>
          <w:rFonts w:cstheme="minorHAnsi"/>
          <w:sz w:val="22"/>
          <w:szCs w:val="22"/>
        </w:rPr>
        <w:fldChar w:fldCharType="end"/>
      </w:r>
      <w:r>
        <w:rPr>
          <w:rFonts w:cstheme="minorHAnsi"/>
          <w:sz w:val="22"/>
          <w:szCs w:val="22"/>
        </w:rPr>
        <w:t xml:space="preserve">. The QG approach derives </w:t>
      </w:r>
      <w:r w:rsidRPr="00496E2D">
        <w:rPr>
          <w:rFonts w:cstheme="minorHAnsi"/>
          <w:sz w:val="22"/>
          <w:szCs w:val="22"/>
        </w:rPr>
        <w:t>the fitness gradient</w:t>
      </w:r>
      <w:r>
        <w:rPr>
          <w:rFonts w:cstheme="minorHAnsi"/>
          <w:sz w:val="22"/>
          <w:szCs w:val="22"/>
        </w:rPr>
        <w:t xml:space="preserve"> equation as an approximation of the quantitative genetics equations of </w:t>
      </w:r>
      <w:proofErr w:type="spellStart"/>
      <w:r>
        <w:rPr>
          <w:rFonts w:cstheme="minorHAnsi"/>
          <w:sz w:val="22"/>
          <w:szCs w:val="22"/>
        </w:rPr>
        <w:t>Lande</w:t>
      </w:r>
      <w:proofErr w:type="spellEnd"/>
      <w:r>
        <w:rPr>
          <w:rFonts w:cstheme="minorHAnsi"/>
          <w:sz w:val="22"/>
          <w:szCs w:val="22"/>
        </w:rPr>
        <w:t xml:space="preserve"> (1976) that assume that the trait distribution is unimodal and that the variance in fitness is greater than the variance in the trait</w:t>
      </w:r>
      <w:r w:rsidRPr="00496E2D">
        <w:rPr>
          <w:rFonts w:cstheme="minorHAnsi"/>
          <w:sz w:val="22"/>
          <w:szCs w:val="22"/>
        </w:rPr>
        <w:t xml:space="preserve"> </w:t>
      </w:r>
      <w:r w:rsidRPr="00496E2D">
        <w:rPr>
          <w:rFonts w:cstheme="minorHAnsi"/>
          <w:sz w:val="22"/>
          <w:szCs w:val="22"/>
        </w:rPr>
        <w:fldChar w:fldCharType="begin"/>
      </w:r>
      <w:ins w:id="132" w:author="Clay Cressler" w:date="2020-08-07T11:13:00Z">
        <w:r w:rsidR="00B022D9">
          <w:rPr>
            <w:rFonts w:cstheme="minorHAnsi"/>
            <w:sz w:val="22"/>
            <w:szCs w:val="22"/>
          </w:rPr>
          <w:instrText xml:space="preserve"> ADDIN ZOTERO_ITEM CSL_CITATION {"citationID":"HHc939ZP","properties":{"formattedCitation":"(Iwasa {\\i{}et al.} 1991; Taper &amp; Case 1992; Abrams {\\i{}et al.} 1993a, b; Abrams 2001)","plainCitation":"(Iwasa et al. 1991; Taper &amp; Case 1992; Abrams et al. 1993a, b; Abrams 2001)","noteIndex":0},"citationItems":[{"id":"gBPCYzZI/Z6SQbNeS","uris":["http://zotero.org/users/1264037/items/PJDGLEY4"],"uri":["http://zotero.org/users/1264037/items/PJDGLEY4"],"itemData":{"id":8475,"type":"article-journal","abstract":"We use a general additive quantitative genetic model to study the evolution of costly female mate choice by the “handicap” principle. Two necessary conditions must be satisfied for costly preference to evolve. The conditions are (i) biased mutation pressure on viability and (ii) a direct relationship between the degree of expression of the male mating character and viability. These two conditions explain the success and failure of previous models of the “handicap” principle. Our model also applies to other sources of fitness variation like migration and host-parasite coevolution, which cause effects equivalent to biased mutation.","container-title":"Evolution","DOI":"10.1111/j.1558-5646.1991.tb02646.x","ISSN":"1558-5646","issue":"6","language":"en","note":"_eprint: https://onlinelibrary.wiley.com/doi/pdf/10.1111/j.1558-5646.1991.tb02646.x","page":"1431-1442","source":"Wiley Online Library","title":"The evolution of costly mate preferences Ii. the “handicap” principle","volume":"45","author":[{"family":"Iwasa","given":"Yoh"},{"family":"Pomiankowski","given":"Andrew"},{"family":"Nee","given":"Sean"}],"issued":{"date-parts":[["1991"]]}}},{"id":"gBPCYzZI/jGMxvqF7","uris":["http://zotero.org/users/1264037/items/26FH6PBS"],"uri":["http://zotero.org/users/1264037/items/26FH6PBS"],"itemData":{"id":7942,"type":"article-journal","abstract":"The appropriateness of the techniques used in modeling character displacement has been the focus of vigorous debate. In this paper, the three competing methods (the coevolutionarily stable community (CSC), the evolutionarily stable strategy (ESS), and quantitative genetic recursion (QGR)) are compared in models using a common ecological setting. Specific predictions of the CSC model have been used to understand features of character displacement among Cnemidophorous lizards on islands off Mexico, Anolis lizards in the Lesser Antilles and Galápagos finches. Nonetheless, the validity of the approach has been repeatedly questioned. Conceptually the three formalisms vary in the degree to which within species variability is allowed in the models. The predictions of the CSC are found not to be robust to even small violation of its fundamental assumption of absolute species monomorphy. We show by simulation and analytical observations that the CSC is not valid under frequency dependent selection, and that the ESS is the limiting case of QGR as intraspecific phenotypic variation goes to zero. Thus the ESS and the QGR models agree closely when the between-phenotype component (BPC) of the niche width is small. However, as the BPC increases, quantitative discrepancies between ESS and QGR predictions increase, although model behavior remains qualitatively similar. A fourth approach, termed “Quantitative Genetic Optimization” (QGO) analysis, is suggested, combining advantages of both the ESS and QGR. Although all approaches support the possibility of taxon cycles, the cycle patterns predicted are qualitatively different and strongly model dependent.","container-title":"Evolution","DOI":"10.1111/j.1558-5646.1992.tb02040.x","ISSN":"1558-5646","issue":"2","language":"en","page":"317-333","source":"Wiley Online Library","title":"Models of character displacement and the theoretical robustness of taxon cycles","volume":"46","author":[{"family":"Taper","given":"Mark L."},{"family":"Case","given":"Ted J."}],"issued":{"date-parts":[["1992"]]}}},{"id":"gBPCYzZI/tolIkGVG","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gBPCYzZI/5rYM7SeR","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52,"uris":["http://zotero.org/users/246158/items/BLRHADGT"],"uri":["http://zotero.org/users/246158/items/BLRHADGT"],"itemData":{"id":52,"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del w:id="133" w:author="Clay Cressler" w:date="2020-08-07T11:13:00Z">
        <w:r w:rsidR="008E4F39" w:rsidDel="00B022D9">
          <w:rPr>
            <w:rFonts w:cstheme="minorHAnsi"/>
            <w:sz w:val="22"/>
            <w:szCs w:val="22"/>
          </w:rPr>
          <w:delInstrText xml:space="preserve"> ADDIN ZOTERO_ITEM CSL_CITATION {"citationID":"HHc939ZP","properties":{"formattedCitation":"(Iwasa {\\i{}et al.} 1991; Taper &amp; Case 1992; Abrams {\\i{}et al.} 1993a, b; Abrams 2001)","plainCitation":"(Iwasa et al. 1991; Taper &amp; Case 1992; Abrams et al. 1993a, b; Abrams 2001)","noteIndex":0},"citationItems":[{"id":8475,"uris":["http://zotero.org/users/1264037/items/PJDGLEY4"],"uri":["http://zotero.org/users/1264037/items/PJDGLEY4"],"itemData":{"id":8475,"type":"article-journal","abstract":"We use a general additive quantitative genetic model to study the evolution of costly female mate choice by the “handicap” principle. Two necessary conditions must be satisfied for costly preference to evolve. The conditions are (i) biased mutation pressure on viability and (ii) a direct relationship between the degree of expression of the male mating character and viability. These two conditions explain the success and failure of previous models of the “handicap” principle. Our model also applies to other sources of fitness variation like migration and host-parasite coevolution, which cause effects equivalent to biased mutation.","container-title":"Evolution","DOI":"10.1111/j.1558-5646.1991.tb02646.x","ISSN":"1558-5646","issue":"6","language":"en","note":"_eprint: https://onlinelibrary.wiley.com/doi/pdf/10.1111/j.1558-5646.1991.tb02646.x","page":"1431-1442","source":"Wiley Online Library","title":"The evolution of costly mate preferences Ii. the “handicap” principle","volume":"45","author":[{"family":"Iwasa","given":"Yoh"},{"family":"Pomiankowski","given":"Andrew"},{"family":"Nee","given":"Sean"}],"issued":{"date-parts":[["1991"]]}}},{"id":7942,"uris":["http://zotero.org/users/1264037/items/26FH6PBS"],"uri":["http://zotero.org/users/1264037/items/26FH6PBS"],"itemData":{"id":7942,"type":"article-journal","abstract":"The appropriateness of the techniques used in modeling character displacement has been the focus of vigorous debate. In this paper, the three competing methods (the coevolutionarily stable community (CSC), the evolutionarily stable strategy (ESS), and quantitative genetic recursion (QGR)) are compared in models using a common ecological setting. Specific predictions of the CSC model have been used to understand features of character displacement among Cnemidophorous lizards on islands off Mexico, Anolis lizards in the Lesser Antilles and Galápagos finches. Nonetheless, the validity of the approach has been repeatedly questioned. Conceptually the three formalisms vary in the degree to which within species variability is allowed in the models. The predictions of the CSC are found not to be robust to even small violation of its fundamental assumption of absolute species monomorphy. We show by simulation and analytical observations that the CSC is not valid under frequency dependent selection, and that the ESS is the limiting case of QGR as intraspecific phenotypic variation goes to zero. Thus the ESS and the QGR models agree closely when the between-phenotype component (BPC) of the niche width is small. However, as the BPC increases, quantitative discrepancies between ESS and QGR predictions increase, although model behavior remains qualitatively similar. A fourth approach, termed “Quantitative Genetic Optimization” (QGO) analysis, is suggested, combining advantages of both the ESS and QGR. Although all approaches support the possibility of taxon cycles, the cycle patterns predicted are qualitatively different and strongly model dependent.","container-title":"Evolution","DOI":"10.1111/j.1558-5646.1992.tb02040.x","ISSN":"1558-5646","issue":"2","language":"en","page":"317-333","source":"Wiley Online Library","title":"Models of character displacement and the theoretical robustness of taxon cycles","volume":"46","author":[{"family":"Taper","given":"Mark L."},{"family":"Case","given":"Ted J."}],"issued":{"date-parts":[["1992"]]}}},{"id":2670,"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7733,"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11N9M0Y2/KCR3b7g5","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delInstrText>
        </w:r>
      </w:del>
      <w:r w:rsidRPr="00496E2D">
        <w:rPr>
          <w:rFonts w:cstheme="minorHAnsi"/>
          <w:sz w:val="22"/>
          <w:szCs w:val="22"/>
        </w:rPr>
        <w:fldChar w:fldCharType="separate"/>
      </w:r>
      <w:r w:rsidR="009618B1" w:rsidRPr="009618B1">
        <w:rPr>
          <w:rFonts w:ascii="Calibri" w:hAnsi="Calibri" w:cs="Calibri"/>
          <w:sz w:val="22"/>
        </w:rPr>
        <w:t>(</w:t>
      </w:r>
      <w:proofErr w:type="spellStart"/>
      <w:r w:rsidR="009618B1" w:rsidRPr="009618B1">
        <w:rPr>
          <w:rFonts w:ascii="Calibri" w:hAnsi="Calibri" w:cs="Calibri"/>
          <w:sz w:val="22"/>
        </w:rPr>
        <w:t>Iwasa</w:t>
      </w:r>
      <w:proofErr w:type="spellEnd"/>
      <w:r w:rsidR="009618B1" w:rsidRPr="009618B1">
        <w:rPr>
          <w:rFonts w:ascii="Calibri" w:hAnsi="Calibri" w:cs="Calibri"/>
          <w:sz w:val="22"/>
        </w:rPr>
        <w:t xml:space="preserve"> </w:t>
      </w:r>
      <w:r w:rsidR="009618B1" w:rsidRPr="009618B1">
        <w:rPr>
          <w:rFonts w:ascii="Calibri" w:hAnsi="Calibri" w:cs="Calibri"/>
          <w:i/>
          <w:iCs/>
          <w:sz w:val="22"/>
        </w:rPr>
        <w:t>et al.</w:t>
      </w:r>
      <w:r w:rsidR="009618B1" w:rsidRPr="009618B1">
        <w:rPr>
          <w:rFonts w:ascii="Calibri" w:hAnsi="Calibri" w:cs="Calibri"/>
          <w:sz w:val="22"/>
        </w:rPr>
        <w:t xml:space="preserve"> 1991; Taper &amp; Case 1992; Abrams </w:t>
      </w:r>
      <w:r w:rsidR="009618B1" w:rsidRPr="009618B1">
        <w:rPr>
          <w:rFonts w:ascii="Calibri" w:hAnsi="Calibri" w:cs="Calibri"/>
          <w:i/>
          <w:iCs/>
          <w:sz w:val="22"/>
        </w:rPr>
        <w:t>et al.</w:t>
      </w:r>
      <w:r w:rsidR="009618B1" w:rsidRPr="009618B1">
        <w:rPr>
          <w:rFonts w:ascii="Calibri" w:hAnsi="Calibri" w:cs="Calibri"/>
          <w:sz w:val="22"/>
        </w:rPr>
        <w:t xml:space="preserve"> 1993a, b; Abrams 2001)</w:t>
      </w:r>
      <w:r w:rsidRPr="00496E2D">
        <w:rPr>
          <w:rFonts w:cstheme="minorHAnsi"/>
          <w:sz w:val="22"/>
          <w:szCs w:val="22"/>
        </w:rPr>
        <w:fldChar w:fldCharType="end"/>
      </w:r>
      <w:r>
        <w:rPr>
          <w:rFonts w:cstheme="minorHAnsi"/>
          <w:sz w:val="22"/>
          <w:szCs w:val="22"/>
        </w:rPr>
        <w:t xml:space="preserve">. An identical expression also can be derived from the dynamics of genotypes via the Price equation </w:t>
      </w:r>
      <w:r>
        <w:rPr>
          <w:rFonts w:cstheme="minorHAnsi"/>
          <w:sz w:val="22"/>
          <w:szCs w:val="22"/>
        </w:rPr>
        <w:fldChar w:fldCharType="begin"/>
      </w:r>
      <w:ins w:id="134" w:author="Clay Cressler" w:date="2020-08-07T11:13:00Z">
        <w:r w:rsidR="00B022D9">
          <w:rPr>
            <w:rFonts w:cstheme="minorHAnsi"/>
            <w:sz w:val="22"/>
            <w:szCs w:val="22"/>
          </w:rPr>
          <w:instrText xml:space="preserve"> ADDIN ZOTERO_ITEM CSL_CITATION {"citationID":"iV1pDKrf","properties":{"formattedCitation":"(Taylor &amp; Day 1997; Day &amp; Gandon 2006)","plainCitation":"(Taylor &amp; Day 1997; Day &amp; Gandon 2006)","noteIndex":0},"citationItems":[{"id":48,"uris":["http://zotero.org/users/246158/items/5I5B4JCN"],"uri":["http://zotero.org/users/246158/items/5I5B4JCN"],"itemData":{"id":48,"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id":46,"uris":["http://zotero.org/users/246158/items/ZYL48RQ8"],"uri":["http://zotero.org/users/246158/items/ZYL48RQ8"],"itemData":{"id":4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instrText>
        </w:r>
      </w:ins>
      <w:del w:id="135" w:author="Clay Cressler" w:date="2020-08-07T11:13:00Z">
        <w:r w:rsidR="008E4F39" w:rsidDel="00B022D9">
          <w:rPr>
            <w:rFonts w:cstheme="minorHAnsi"/>
            <w:sz w:val="22"/>
            <w:szCs w:val="22"/>
          </w:rPr>
          <w:delInstrText xml:space="preserve"> ADDIN ZOTERO_ITEM CSL_CITATION {"citationID":"iV1pDKrf","properties":{"formattedCitation":"(Taylor &amp; Day 1997; Day &amp; Gandon 2006)","plainCitation":"(Taylor &amp; Day 1997; Day &amp; Gandon 2006)","noteIndex":0},"citationItems":[{"id":"11N9M0Y2/o1icG9di","uris":["http://zotero.org/users/246158/items/5I5B4JCN"],"uri":["http://zotero.org/users/246158/items/5I5B4JCN"],"itemData":{"id":3563,"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id":"11N9M0Y2/isSND3sV","uris":["http://zotero.org/users/246158/items/ZYL48RQ8"],"uri":["http://zotero.org/users/246158/items/ZYL48RQ8"],"itemData":{"id":356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delInstrText>
        </w:r>
      </w:del>
      <w:r>
        <w:rPr>
          <w:rFonts w:cstheme="minorHAnsi"/>
          <w:sz w:val="22"/>
          <w:szCs w:val="22"/>
        </w:rPr>
        <w:fldChar w:fldCharType="separate"/>
      </w:r>
      <w:r w:rsidRPr="00FA2351">
        <w:rPr>
          <w:rFonts w:ascii="Calibri" w:hAnsi="Calibri" w:cs="Calibri"/>
          <w:sz w:val="22"/>
        </w:rPr>
        <w:t xml:space="preserve">(Taylor &amp; Day 1997; Day &amp; </w:t>
      </w:r>
      <w:proofErr w:type="spellStart"/>
      <w:r w:rsidRPr="00FA2351">
        <w:rPr>
          <w:rFonts w:ascii="Calibri" w:hAnsi="Calibri" w:cs="Calibri"/>
          <w:sz w:val="22"/>
        </w:rPr>
        <w:t>Gandon</w:t>
      </w:r>
      <w:proofErr w:type="spellEnd"/>
      <w:r w:rsidRPr="00FA2351">
        <w:rPr>
          <w:rFonts w:ascii="Calibri" w:hAnsi="Calibri" w:cs="Calibri"/>
          <w:sz w:val="22"/>
        </w:rPr>
        <w:t xml:space="preserve"> 2006)</w:t>
      </w:r>
      <w:r>
        <w:rPr>
          <w:rFonts w:cstheme="minorHAnsi"/>
          <w:sz w:val="22"/>
          <w:szCs w:val="22"/>
        </w:rPr>
        <w:fldChar w:fldCharType="end"/>
      </w:r>
      <w:r>
        <w:rPr>
          <w:rFonts w:cstheme="minorHAnsi"/>
          <w:sz w:val="22"/>
          <w:szCs w:val="22"/>
        </w:rPr>
        <w:t>. The rate of evolutionary change is also affected by the additive genetic variance; this value is often held constant but can be allowed to change dynamically (Abrams et al. 1993b, Taylor &amp; Day 1997</w:t>
      </w:r>
      <w:r w:rsidR="008E4F39">
        <w:rPr>
          <w:rFonts w:cstheme="minorHAnsi"/>
          <w:sz w:val="22"/>
          <w:szCs w:val="22"/>
        </w:rPr>
        <w:fldChar w:fldCharType="begin"/>
      </w:r>
      <w:ins w:id="136" w:author="Clay Cressler" w:date="2020-08-07T11:14:00Z">
        <w:r w:rsidR="00B022D9">
          <w:rPr>
            <w:rFonts w:cstheme="minorHAnsi"/>
            <w:sz w:val="22"/>
            <w:szCs w:val="22"/>
          </w:rPr>
          <w:instrText xml:space="preserve"> ADDIN ZOTERO_ITEM CSL_CITATION {"citationID":"M7Eu8tHp","properties":{"formattedCitation":"(Tirok {\\i{}et al.} 2011)","plainCitation":"(Tirok et al. 2011)","dontUpdate":true,"noteIndex":0},"citationItems":[{"id":"gBPCYzZI/xBxnvoDX","uris":["http://zotero.org/users/1264037/items/SR345FXN"],"uri":["http://zotero.org/users/1264037/items/SR345FXN"],"itemData":{"id":2671,"type":"article-journal","abstract":"Neglecting the naturally existing functional diversity of communities and the resulting potential to respond to altered conditions may strongly reduce the realism and predictive power of ecological models. We therefore propose and study a predator-prey model that describes mutual feedback via species shifts in both predator and prey, using a dynamic trait approach. Species compositions of the two trophic levels were described by mean functional traits--prey edibility and predator food-selectivity--and functional diversities by the variances. Altered edibility triggered shifts in food-selectivity so that consumers continuously respond to the present prey composition, and vice versa. This trait-mediated feedback mechanism resulted in a complex dynamic behavior with ongoing oscillations in the mean trait values, reflecting continuous reorganization of the trophic levels. The feedback was only possible if sufficient functional diversity was present in both trophic levels. Functional diversity was internally maintained on the prey level as no niche existed in our system, which was ideal under any composition of the predator level due to the trade-offs between edibility, growth and carrying capacity. The predators were only subject to one trade-off between food-selectivity and grazing ability and in the absence of immigration, one predator type became abundant, i.e., functional diversity declined to zero. In the lack of functional diversity the system showed the same dynamics as conventional models of predator-prey interactions ignoring the potential for shifts in species composition. This way, our study identified the crucial role of trade-offs and their shape in physiological and ecological traits for preserving diversity.","container-title":"PloS One","DOI":"10.1371/journal.pone.0027357","ISSN":"1932-6203","issue":"11","journalAbbreviation":"PLoS ONE","language":"eng","note":"PMID: 22096560\nPMCID: PMC3214039","page":"e27357","source":"PubMed","title":"Predator-prey dynamics driven by feedback between functionally diverse trophic levels","volume":"6","author":[{"family":"Tirok","given":"Katrin"},{"family":"Bauer","given":"Barbara"},{"family":"Wirtz","given":"Kai"},{"family":"Gaedke","given":"Ursula"}],"issued":{"date-parts":[["2011"]]}}}],"schema":"https://github.com/citation-style-language/schema/raw/master/csl-citation.json"} </w:instrText>
        </w:r>
      </w:ins>
      <w:del w:id="137" w:author="Clay Cressler" w:date="2020-08-07T11:14:00Z">
        <w:r w:rsidR="008E4F39" w:rsidDel="00B022D9">
          <w:rPr>
            <w:rFonts w:cstheme="minorHAnsi"/>
            <w:sz w:val="22"/>
            <w:szCs w:val="22"/>
          </w:rPr>
          <w:delInstrText xml:space="preserve"> ADDIN ZOTERO_ITEM CSL_CITATION {"citationID":"M7Eu8tHp","properties":{"formattedCitation":"(Tirok {\\i{}et al.} 2011)","plainCitation":"(Tirok et al. 2011)","noteIndex":0},"citationItems":[{"id":2671,"uris":["http://zotero.org/users/1264037/items/SR345FXN"],"uri":["http://zotero.org/users/1264037/items/SR345FXN"],"itemData":{"id":2671,"type":"article-journal","abstract":"Neglecting the naturally existing functional diversity of communities and the resulting potential to respond to altered conditions may strongly reduce the realism and predictive power of ecological models. We therefore propose and study a predator-prey model that describes mutual feedback via species shifts in both predator and prey, using a dynamic trait approach. Species compositions of the two trophic levels were described by mean functional traits--prey edibility and predator food-selectivity--and functional diversities by the variances. Altered edibility triggered shifts in food-selectivity so that consumers continuously respond to the present prey composition, and vice versa. This trait-mediated feedback mechanism resulted in a complex dynamic behavior with ongoing oscillations in the mean trait values, reflecting continuous reorganization of the trophic levels. The feedback was only possible if sufficient functional diversity was present in both trophic levels. Functional diversity was internally maintained on the prey level as no niche existed in our system, which was ideal under any composition of the predator level due to the trade-offs between edibility, growth and carrying capacity. The predators were only subject to one trade-off between food-selectivity and grazing ability and in the absence of immigration, one predator type became abundant, i.e., functional diversity declined to zero. In the lack of functional diversity the system showed the same dynamics as conventional models of predator-prey interactions ignoring the potential for shifts in species composition. This way, our study identified the crucial role of trade-offs and their shape in physiological and ecological traits for preserving diversity.","container-title":"PloS One","DOI":"10.1371/journal.pone.0027357","ISSN":"1932-6203","issue":"11","journalAbbreviation":"PLoS ONE","language":"eng","note":"PMID: 22096560\nPMCID: PMC3214039","page":"e27357","source":"PubMed","title":"Predator-prey dynamics driven by feedback between functionally diverse trophic levels","volume":"6","author":[{"family":"Tirok","given":"Katrin"},{"family":"Bauer","given":"Barbara"},{"family":"Wirtz","given":"Kai"},{"family":"Gaedke","given":"Ursula"}],"issued":{"date-parts":[["2011"]]}}}],"schema":"https://github.com/citation-style-language/schema/raw/master/csl-citation.json"} </w:delInstrText>
        </w:r>
      </w:del>
      <w:r w:rsidR="008E4F39">
        <w:rPr>
          <w:rFonts w:cstheme="minorHAnsi"/>
          <w:sz w:val="22"/>
          <w:szCs w:val="22"/>
        </w:rPr>
        <w:fldChar w:fldCharType="separate"/>
      </w:r>
      <w:ins w:id="138" w:author="John DeLong" w:date="2020-07-24T14:25:00Z">
        <w:r w:rsidR="008E4F39">
          <w:rPr>
            <w:rFonts w:ascii="Calibri" w:hAnsi="Calibri" w:cs="Calibri"/>
            <w:sz w:val="22"/>
          </w:rPr>
          <w:t xml:space="preserve">, </w:t>
        </w:r>
      </w:ins>
      <w:del w:id="139" w:author="John DeLong" w:date="2020-07-24T14:25:00Z">
        <w:r w:rsidR="008E4F39" w:rsidRPr="008E4F39" w:rsidDel="008E4F39">
          <w:rPr>
            <w:rFonts w:ascii="Calibri" w:hAnsi="Calibri" w:cs="Calibri"/>
            <w:sz w:val="22"/>
          </w:rPr>
          <w:delText>(</w:delText>
        </w:r>
      </w:del>
      <w:proofErr w:type="spellStart"/>
      <w:r w:rsidR="008E4F39" w:rsidRPr="008E4F39">
        <w:rPr>
          <w:rFonts w:ascii="Calibri" w:hAnsi="Calibri" w:cs="Calibri"/>
          <w:sz w:val="22"/>
        </w:rPr>
        <w:t>Tirok</w:t>
      </w:r>
      <w:proofErr w:type="spellEnd"/>
      <w:r w:rsidR="008E4F39" w:rsidRPr="008E4F39">
        <w:rPr>
          <w:rFonts w:ascii="Calibri" w:hAnsi="Calibri" w:cs="Calibri"/>
          <w:sz w:val="22"/>
        </w:rPr>
        <w:t xml:space="preserve"> </w:t>
      </w:r>
      <w:r w:rsidR="008E4F39" w:rsidRPr="008E4F39">
        <w:rPr>
          <w:rFonts w:ascii="Calibri" w:hAnsi="Calibri" w:cs="Calibri"/>
          <w:i/>
          <w:iCs/>
          <w:sz w:val="22"/>
        </w:rPr>
        <w:t>et al.</w:t>
      </w:r>
      <w:r w:rsidR="008E4F39" w:rsidRPr="008E4F39">
        <w:rPr>
          <w:rFonts w:ascii="Calibri" w:hAnsi="Calibri" w:cs="Calibri"/>
          <w:sz w:val="22"/>
        </w:rPr>
        <w:t xml:space="preserve"> 2011)</w:t>
      </w:r>
      <w:r w:rsidR="008E4F39">
        <w:rPr>
          <w:rFonts w:cstheme="minorHAnsi"/>
          <w:sz w:val="22"/>
          <w:szCs w:val="22"/>
        </w:rPr>
        <w:fldChar w:fldCharType="end"/>
      </w:r>
      <w:r>
        <w:rPr>
          <w:rFonts w:cstheme="minorHAnsi"/>
          <w:sz w:val="22"/>
          <w:szCs w:val="22"/>
        </w:rPr>
        <w:t>).</w:t>
      </w:r>
    </w:p>
    <w:p w14:paraId="413CF2D7" w14:textId="77777777" w:rsidR="008F3CF5" w:rsidRPr="00496E2D" w:rsidRDefault="008F3CF5" w:rsidP="008F3CF5">
      <w:pPr>
        <w:spacing w:after="0" w:line="480" w:lineRule="auto"/>
        <w:ind w:firstLine="720"/>
        <w:contextualSpacing/>
        <w:rPr>
          <w:rFonts w:cstheme="minorHAnsi"/>
          <w:b/>
          <w:bCs/>
          <w:sz w:val="22"/>
          <w:szCs w:val="22"/>
        </w:rPr>
      </w:pPr>
      <w:r>
        <w:rPr>
          <w:rFonts w:cstheme="minorHAnsi"/>
          <w:sz w:val="22"/>
          <w:szCs w:val="22"/>
        </w:rPr>
        <w:t xml:space="preserve">To investigate how stochasticity influences evolutionary dynamics, we consider a </w:t>
      </w:r>
      <w:r w:rsidRPr="00496E2D">
        <w:rPr>
          <w:rFonts w:cstheme="minorHAnsi"/>
          <w:sz w:val="22"/>
          <w:szCs w:val="22"/>
        </w:rPr>
        <w:t>simple model for density-dependent population growth</w:t>
      </w:r>
      <w:r>
        <w:rPr>
          <w:rFonts w:cstheme="minorHAnsi"/>
          <w:sz w:val="22"/>
          <w:szCs w:val="22"/>
        </w:rPr>
        <w:t xml:space="preserve"> that can provide deterministic baseline expectations</w:t>
      </w:r>
      <w:r w:rsidRPr="00496E2D">
        <w:rPr>
          <w:rFonts w:cstheme="minorHAnsi"/>
          <w:sz w:val="22"/>
          <w:szCs w:val="22"/>
        </w:rPr>
        <w:t xml:space="preserve">: </w:t>
      </w:r>
    </w:p>
    <w:p w14:paraId="5A3D0888" w14:textId="77777777" w:rsidR="008F3CF5" w:rsidRPr="00496E2D" w:rsidRDefault="00081C9C" w:rsidP="008F3CF5">
      <w:pPr>
        <w:tabs>
          <w:tab w:val="right" w:pos="9360"/>
        </w:tabs>
        <w:spacing w:after="0" w:line="480" w:lineRule="auto"/>
        <w:contextualSpacing/>
        <w:rPr>
          <w:rFonts w:cstheme="minorHAnsi"/>
          <w:b/>
          <w:bCs/>
          <w:sz w:val="22"/>
          <w:szCs w:val="22"/>
        </w:rPr>
      </w:pPr>
      <m:oMath>
        <m:f>
          <m:fPr>
            <m:ctrlPr>
              <w:rPr>
                <w:rFonts w:ascii="Cambria Math" w:hAnsi="Cambria Math" w:cstheme="minorHAnsi"/>
                <w:sz w:val="22"/>
                <w:szCs w:val="22"/>
              </w:rPr>
            </m:ctrlPr>
          </m:fPr>
          <m:num>
            <m:r>
              <w:rPr>
                <w:rFonts w:ascii="Cambria Math" w:hAnsi="Cambria Math" w:cstheme="minorHAnsi"/>
                <w:sz w:val="22"/>
                <w:szCs w:val="22"/>
              </w:rPr>
              <m:t>dR</m:t>
            </m:r>
          </m:num>
          <m:den>
            <m:r>
              <w:rPr>
                <w:rFonts w:ascii="Cambria Math" w:hAnsi="Cambria Math" w:cstheme="minorHAnsi"/>
                <w:sz w:val="22"/>
                <w:szCs w:val="22"/>
              </w:rPr>
              <m:t>dt</m:t>
            </m:r>
          </m:den>
        </m:f>
        <m:r>
          <w:rPr>
            <w:rFonts w:ascii="Cambria Math" w:hAnsi="Cambria Math" w:cstheme="minorHAnsi"/>
            <w:sz w:val="22"/>
            <w:szCs w:val="22"/>
          </w:rPr>
          <m:t>=</m:t>
        </m:r>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r>
          <w:rPr>
            <w:rFonts w:ascii="Cambria Math" w:hAnsi="Cambria Math" w:cstheme="minorHAnsi"/>
            <w:sz w:val="22"/>
            <w:szCs w:val="22"/>
          </w:rPr>
          <m:t>R-</m:t>
        </m:r>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e>
        </m:d>
        <m:r>
          <w:rPr>
            <w:rFonts w:ascii="Cambria Math" w:hAnsi="Cambria Math" w:cstheme="minorHAnsi"/>
            <w:sz w:val="22"/>
            <w:szCs w:val="22"/>
          </w:rPr>
          <m:t>R</m:t>
        </m:r>
      </m:oMath>
      <w:r w:rsidR="008F3CF5" w:rsidRPr="00496E2D">
        <w:rPr>
          <w:rFonts w:cstheme="minorHAnsi"/>
          <w:sz w:val="22"/>
          <w:szCs w:val="22"/>
        </w:rPr>
        <w:t xml:space="preserve">, </w:t>
      </w:r>
      <w:r w:rsidR="008F3CF5">
        <w:rPr>
          <w:rFonts w:cstheme="minorHAnsi"/>
          <w:sz w:val="22"/>
          <w:szCs w:val="22"/>
        </w:rPr>
        <w:tab/>
      </w:r>
      <w:r w:rsidR="008F3CF5" w:rsidRPr="00496E2D">
        <w:rPr>
          <w:rFonts w:cstheme="minorHAnsi"/>
          <w:sz w:val="22"/>
          <w:szCs w:val="22"/>
        </w:rPr>
        <w:t>(Equation 1)</w:t>
      </w:r>
    </w:p>
    <w:p w14:paraId="727D2EDB" w14:textId="1B42E58B" w:rsidR="008F3CF5" w:rsidRDefault="008F3CF5" w:rsidP="008F3CF5">
      <w:pPr>
        <w:spacing w:after="0" w:line="480" w:lineRule="auto"/>
        <w:contextualSpacing/>
        <w:rPr>
          <w:rFonts w:cstheme="minorHAnsi"/>
          <w:sz w:val="22"/>
          <w:szCs w:val="22"/>
        </w:rPr>
      </w:pPr>
      <w:r w:rsidRPr="00496E2D">
        <w:rPr>
          <w:rFonts w:cstheme="minorHAnsi"/>
          <w:sz w:val="22"/>
          <w:szCs w:val="22"/>
        </w:rPr>
        <w:t xml:space="preserve">where </w:t>
      </w:r>
      <w:r w:rsidRPr="00496E2D">
        <w:rPr>
          <w:rFonts w:cstheme="minorHAnsi"/>
          <w:i/>
          <w:iCs/>
          <w:sz w:val="22"/>
          <w:szCs w:val="22"/>
        </w:rPr>
        <w:t>R</w:t>
      </w:r>
      <w:r w:rsidRPr="00496E2D">
        <w:rPr>
          <w:rFonts w:cstheme="minorHAnsi"/>
          <w:sz w:val="22"/>
          <w:szCs w:val="22"/>
        </w:rPr>
        <w:t xml:space="preserve"> is population abundanc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 xml:space="preserve"> </w:t>
      </w:r>
      <w:r w:rsidRPr="00496E2D">
        <w:rPr>
          <w:rFonts w:cstheme="minorHAnsi"/>
          <w:sz w:val="22"/>
          <w:szCs w:val="22"/>
        </w:rPr>
        <w:t xml:space="preserve">is the maximum birth rate, </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sidRPr="00496E2D">
        <w:rPr>
          <w:rFonts w:cstheme="minorHAnsi"/>
          <w:i/>
          <w:iCs/>
          <w:sz w:val="22"/>
          <w:szCs w:val="22"/>
        </w:rPr>
        <w:t xml:space="preserve"> </w:t>
      </w:r>
      <w:r w:rsidRPr="00496E2D">
        <w:rPr>
          <w:rFonts w:cstheme="minorHAnsi"/>
          <w:sz w:val="22"/>
          <w:szCs w:val="22"/>
        </w:rPr>
        <w:t xml:space="preserve">is the minimum death rate, and </w:t>
      </w:r>
      <w:r w:rsidRPr="00496E2D">
        <w:rPr>
          <w:rFonts w:cstheme="minorHAnsi"/>
          <w:i/>
          <w:iCs/>
          <w:sz w:val="22"/>
          <w:szCs w:val="22"/>
        </w:rPr>
        <w:t>b</w:t>
      </w:r>
      <w:r w:rsidRPr="00496E2D">
        <w:rPr>
          <w:rFonts w:cstheme="minorHAnsi"/>
          <w:i/>
          <w:iCs/>
          <w:sz w:val="22"/>
          <w:szCs w:val="22"/>
          <w:vertAlign w:val="subscript"/>
        </w:rPr>
        <w:t>s</w:t>
      </w:r>
      <w:r w:rsidRPr="00496E2D">
        <w:rPr>
          <w:rFonts w:cstheme="minorHAnsi"/>
          <w:i/>
          <w:iCs/>
          <w:sz w:val="22"/>
          <w:szCs w:val="22"/>
        </w:rPr>
        <w:t xml:space="preserve"> </w:t>
      </w:r>
      <w:r w:rsidRPr="00496E2D">
        <w:rPr>
          <w:rFonts w:cstheme="minorHAnsi"/>
          <w:sz w:val="22"/>
          <w:szCs w:val="22"/>
        </w:rPr>
        <w:t xml:space="preserve">and </w:t>
      </w:r>
      <w:r w:rsidRPr="00496E2D">
        <w:rPr>
          <w:rFonts w:cstheme="minorHAnsi"/>
          <w:i/>
          <w:iCs/>
          <w:sz w:val="22"/>
          <w:szCs w:val="22"/>
        </w:rPr>
        <w:t>d</w:t>
      </w:r>
      <w:r w:rsidRPr="00496E2D">
        <w:rPr>
          <w:rFonts w:cstheme="minorHAnsi"/>
          <w:i/>
          <w:iCs/>
          <w:sz w:val="22"/>
          <w:szCs w:val="22"/>
          <w:vertAlign w:val="subscript"/>
        </w:rPr>
        <w:t>s</w:t>
      </w:r>
      <w:r w:rsidRPr="00496E2D">
        <w:rPr>
          <w:rFonts w:cstheme="minorHAnsi"/>
          <w:i/>
          <w:iCs/>
          <w:sz w:val="22"/>
          <w:szCs w:val="22"/>
        </w:rPr>
        <w:t xml:space="preserve"> </w:t>
      </w:r>
      <w:r w:rsidRPr="00496E2D">
        <w:rPr>
          <w:rFonts w:cstheme="minorHAnsi"/>
          <w:sz w:val="22"/>
          <w:szCs w:val="22"/>
        </w:rPr>
        <w:t xml:space="preserve">characterize the effects of population abundance on the realized birth and death rates, respectively. </w:t>
      </w:r>
      <w:r>
        <w:rPr>
          <w:rFonts w:cstheme="minorHAnsi"/>
          <w:sz w:val="22"/>
          <w:szCs w:val="22"/>
        </w:rPr>
        <w:t xml:space="preserve">This model is a simple expansion of the logistic model, with maximum rate of population growth given as </w:t>
      </w:r>
      <w:proofErr w:type="spellStart"/>
      <w:r>
        <w:rPr>
          <w:rFonts w:cstheme="minorHAnsi"/>
          <w:i/>
          <w:iCs/>
          <w:sz w:val="22"/>
          <w:szCs w:val="22"/>
        </w:rPr>
        <w:t>r</w:t>
      </w:r>
      <w:r w:rsidRPr="00496E2D">
        <w:rPr>
          <w:rFonts w:cstheme="minorHAnsi"/>
          <w:i/>
          <w:iCs/>
          <w:sz w:val="22"/>
          <w:szCs w:val="22"/>
          <w:vertAlign w:val="subscript"/>
        </w:rPr>
        <w:t>max</w:t>
      </w:r>
      <w:proofErr w:type="spellEnd"/>
      <w:r>
        <w:rPr>
          <w:rFonts w:cstheme="minorHAnsi"/>
          <w:sz w:val="22"/>
          <w:szCs w:val="22"/>
        </w:rPr>
        <w:t xml:space="preserve"> =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 xml:space="preserve"> </w:t>
      </w:r>
      <w:r>
        <w:rPr>
          <w:rFonts w:cstheme="minorHAnsi"/>
          <w:iCs/>
          <w:sz w:val="22"/>
          <w:szCs w:val="22"/>
        </w:rPr>
        <w:t xml:space="preserve">- </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Pr>
          <w:rFonts w:cstheme="minorHAnsi"/>
          <w:sz w:val="22"/>
          <w:szCs w:val="22"/>
        </w:rPr>
        <w:t xml:space="preserve"> and a carrying capacity defined as </w:t>
      </w:r>
      <m:oMath>
        <m:r>
          <w:rPr>
            <w:rFonts w:ascii="Cambria Math" w:hAnsi="Cambria Math" w:cstheme="minorHAnsi"/>
            <w:sz w:val="22"/>
            <w:szCs w:val="22"/>
          </w:rPr>
          <m:t>K=</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num>
          <m:den>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den>
        </m:f>
      </m:oMath>
      <w:r>
        <w:rPr>
          <w:rFonts w:cstheme="minorHAnsi"/>
          <w:sz w:val="22"/>
          <w:szCs w:val="22"/>
        </w:rPr>
        <w:t>. We redefine the logistic model this way to allow us to simulate the ecological dynamics as a stochastic birth-death process</w:t>
      </w:r>
      <w:ins w:id="140" w:author="John DeLong" w:date="2020-07-24T14:26:00Z">
        <w:r w:rsidR="008E4F39">
          <w:rPr>
            <w:rFonts w:cstheme="minorHAnsi"/>
            <w:sz w:val="22"/>
            <w:szCs w:val="22"/>
          </w:rPr>
          <w:t xml:space="preserve"> rather than a process with a net rate of population growth</w:t>
        </w:r>
      </w:ins>
      <w:r>
        <w:rPr>
          <w:rFonts w:cstheme="minorHAnsi"/>
          <w:sz w:val="22"/>
          <w:szCs w:val="22"/>
        </w:rPr>
        <w:t xml:space="preserve"> </w:t>
      </w:r>
      <w:r>
        <w:rPr>
          <w:rFonts w:cstheme="minorHAnsi"/>
          <w:sz w:val="22"/>
          <w:szCs w:val="22"/>
        </w:rPr>
        <w:fldChar w:fldCharType="begin"/>
      </w:r>
      <w:ins w:id="141" w:author="Clay Cressler" w:date="2020-08-07T11:14:00Z">
        <w:r w:rsidR="00B022D9">
          <w:rPr>
            <w:rFonts w:cstheme="minorHAnsi"/>
            <w:sz w:val="22"/>
            <w:szCs w:val="22"/>
          </w:rPr>
          <w:instrText xml:space="preserve"> ADDIN ZOTERO_ITEM CSL_CITATION {"citationID":"XJPMPRtg","properties":{"formattedCitation":"(Doebeli {\\i{}et al.} 2017)","plainCitation":"(Doebeli et al. 2017)","noteIndex":0},"citationItems":[{"id":45,"uris":["http://zotero.org/users/246158/items/WL354K73"],"uri":["http://zotero.org/users/246158/items/WL354K73"],"itemData":{"id":45,"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ins>
      <w:del w:id="142" w:author="Clay Cressler" w:date="2020-08-07T11:14:00Z">
        <w:r w:rsidR="008E4F39" w:rsidDel="00B022D9">
          <w:rPr>
            <w:rFonts w:cstheme="minorHAnsi"/>
            <w:sz w:val="22"/>
            <w:szCs w:val="22"/>
          </w:rPr>
          <w:delInstrText xml:space="preserve"> ADDIN ZOTERO_ITEM CSL_CITATION {"citationID":"XJPMPRtg","properties":{"formattedCitation":"(Doebeli {\\i{}et al.} 2017)","plainCitation":"(Doebeli et al. 2017)","noteIndex":0},"citationItems":[{"id":"11N9M0Y2/LkpcSB8Z","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delInstrText>
        </w:r>
      </w:del>
      <w:r>
        <w:rPr>
          <w:rFonts w:cstheme="minorHAnsi"/>
          <w:sz w:val="22"/>
          <w:szCs w:val="22"/>
        </w:rPr>
        <w:fldChar w:fldCharType="separate"/>
      </w:r>
      <w:r w:rsidRPr="001409F9">
        <w:rPr>
          <w:rFonts w:ascii="Calibri" w:cs="Calibri"/>
          <w:sz w:val="22"/>
        </w:rPr>
        <w:t>(</w:t>
      </w:r>
      <w:proofErr w:type="spellStart"/>
      <w:r w:rsidRPr="001409F9">
        <w:rPr>
          <w:rFonts w:ascii="Calibri" w:cs="Calibri"/>
          <w:sz w:val="22"/>
        </w:rPr>
        <w:t>Doebeli</w:t>
      </w:r>
      <w:proofErr w:type="spellEnd"/>
      <w:r w:rsidRPr="001409F9">
        <w:rPr>
          <w:rFonts w:ascii="Calibri" w:cs="Calibri"/>
          <w:sz w:val="22"/>
        </w:rPr>
        <w:t xml:space="preserve"> </w:t>
      </w:r>
      <w:r w:rsidRPr="001409F9">
        <w:rPr>
          <w:rFonts w:ascii="Calibri" w:cs="Calibri"/>
          <w:i/>
          <w:iCs/>
          <w:sz w:val="22"/>
        </w:rPr>
        <w:t>et al.</w:t>
      </w:r>
      <w:r w:rsidRPr="001409F9">
        <w:rPr>
          <w:rFonts w:ascii="Calibri" w:cs="Calibri"/>
          <w:sz w:val="22"/>
        </w:rPr>
        <w:t xml:space="preserve"> 2017)</w:t>
      </w:r>
      <w:r>
        <w:rPr>
          <w:rFonts w:cstheme="minorHAnsi"/>
          <w:sz w:val="22"/>
          <w:szCs w:val="22"/>
        </w:rPr>
        <w:fldChar w:fldCharType="end"/>
      </w:r>
      <w:r>
        <w:rPr>
          <w:rFonts w:cstheme="minorHAnsi"/>
          <w:sz w:val="22"/>
          <w:szCs w:val="22"/>
        </w:rPr>
        <w:t xml:space="preserve">. We choose a </w:t>
      </w:r>
      <w:r>
        <w:rPr>
          <w:rFonts w:cstheme="minorHAnsi"/>
          <w:sz w:val="22"/>
          <w:szCs w:val="22"/>
        </w:rPr>
        <w:lastRenderedPageBreak/>
        <w:t xml:space="preserve">logistic-type model as an approximation of the sigmoidal population growth dynamics shown by a variety of organisms in relatively simple scenarios </w:t>
      </w:r>
      <w:r>
        <w:rPr>
          <w:rFonts w:cstheme="minorHAnsi"/>
          <w:sz w:val="22"/>
          <w:szCs w:val="22"/>
        </w:rPr>
        <w:fldChar w:fldCharType="begin"/>
      </w:r>
      <w:ins w:id="143" w:author="Clay Cressler" w:date="2020-08-07T11:14:00Z">
        <w:r w:rsidR="00B022D9">
          <w:rPr>
            <w:rFonts w:cstheme="minorHAnsi"/>
            <w:sz w:val="22"/>
            <w:szCs w:val="22"/>
          </w:rPr>
          <w:instrText xml:space="preserve"> ADDIN ZOTERO_ITEM CSL_CITATION {"citationID":"HGrvZjGK","properties":{"formattedCitation":"(Gause 1934; Sibly {\\i{}et al.} 2005; Lee {\\i{}et al.} 2018)","plainCitation":"(Gause 1934; Sibly et al. 2005; Lee et al. 2018)","noteIndex":0},"citationItems":[{"id":"gBPCYzZI/k3l7FK3b","uris":["http://zotero.org/users/1264037/items/KT2HF4FB"],"uri":["http://zotero.org/users/1264037/items/KT2HF4FB"],"itemData":{"id":355,"type":"book","publisher":"Williams and Wilkins, Baltimore (Reprinted 1964 by Hafner).","title":"The Struggle for Existence.","author":[{"family":"Gause","given":"G.F."}],"issued":{"date-parts":[["1934"]]}}},{"id":"gBPCYzZI/s75Uxpd8","uris":["http://zotero.org/users/1264037/items/EHFHM8E8"],"uri":["http://zotero.org/users/1264037/items/EHFHM8E8"],"itemData":{"id":1742,"type":"article-journal","abstract":"A key unresolved question in population ecology concerns the relationship between a population's size and its growth rate. We estimated this relationship for 1780 time series of mammals, birds, fish, and insects. We found that rates of population growth are high at low population densities but, contrary to previous predictions, decline rapidly with increasing population size and then flatten out, for all four taxa. This produces a strongly concave relationship between a population's growth rate and its size. These findings have fundamental implications for our understanding of animals' lives, suggesting in particular that many animals in these taxa will be found living at densities above the carrying capacity of their environments.","container-title":"Science","DOI":"10.1126/science.1110760","issue":"5734","page":"607-610","source":"HighWire","title":"On the regulation of populations of mammals, birds, fish, and insects","volume":"309","author":[{"family":"Sibly","given":"Richard M."},{"family":"Barker","given":"Daniel"},{"family":"Denham","given":"Michael C."},{"family":"Hone","given":"Jim"},{"family":"Pagel","given":"Mark"}],"issued":{"date-parts":[["2005",7,22]]}}},{"id":"gBPCYzZI/wtiBBGNY","uris":["http://zotero.org/users/1264037/items/8S5JHUQ2"],"uri":["http://zotero.org/users/1264037/items/8S5JHUQ2"],"itemData":{"id":8319,"type":"article-journal","abstract":"Abstract.  Understanding the colonization or recolonization of breeding sites used by colonial animals is fundamental to metapopulation theory and has practical","container-title":"Journal of Mammalogy","DOI":"10.1093/jmammal/gyy131","ISSN":"0022-2372","issue":"6","journalAbbreviation":"J Mammal","language":"en","note":"publisher: Oxford Academic","page":"1529-1538","source":"academic.oup.com","title":"Initial growth of northern fur seal (&lt;i&gt;Callorhinus ursinus&lt;/i&gt;) colonies at the South Farallon, San Miguel, and Bogoslof Islands","volume":"99","author":[{"family":"Lee","given":"Derek E."},{"family":"Berger","given":"Ryan W."},{"family":"Tietz","given":"James R."},{"family":"Warzybok","given":"Pete"},{"family":"Bradley","given":"Russell W."},{"family":"Orr","given":"Anthony J."},{"family":"Towell","given":"Rodney G."},{"family":"Jahncke","given":"Jaime"}],"issued":{"date-parts":[["2018",12,5]]}}}],"schema":"https://github.com/citation-style-language/schema/raw/master/csl-citation.json"} </w:instrText>
        </w:r>
      </w:ins>
      <w:del w:id="144" w:author="Clay Cressler" w:date="2020-08-07T11:14:00Z">
        <w:r w:rsidR="002E50A3" w:rsidDel="00B022D9">
          <w:rPr>
            <w:rFonts w:cstheme="minorHAnsi"/>
            <w:sz w:val="22"/>
            <w:szCs w:val="22"/>
          </w:rPr>
          <w:delInstrText xml:space="preserve"> ADDIN ZOTERO_ITEM CSL_CITATION {"citationID":"HGrvZjGK","properties":{"formattedCitation":"(Gause 1934; Sibly {\\i{}et al.} 2005; Lee {\\i{}et al.} 2018)","plainCitation":"(Gause 1934; Sibly et al. 2005; Lee et al. 2018)","noteIndex":0},"citationItems":[{"id":355,"uris":["http://zotero.org/users/1264037/items/KT2HF4FB"],"uri":["http://zotero.org/users/1264037/items/KT2HF4FB"],"itemData":{"id":355,"type":"book","publisher":"Williams and Wilkins, Baltimore (Reprinted 1964 by Hafner).","title":"The Struggle for Existence.","author":[{"family":"Gause","given":"G.F."}],"issued":{"date-parts":[["1934"]]}}},{"id":1742,"uris":["http://zotero.org/users/1264037/items/EHFHM8E8"],"uri":["http://zotero.org/users/1264037/items/EHFHM8E8"],"itemData":{"id":1742,"type":"article-journal","abstract":"A key unresolved question in population ecology concerns the relationship between a population's size and its growth rate. We estimated this relationship for 1780 time series of mammals, birds, fish, and insects. We found that rates of population growth are high at low population densities but, contrary to previous predictions, decline rapidly with increasing population size and then flatten out, for all four taxa. This produces a strongly concave relationship between a population's growth rate and its size. These findings have fundamental implications for our understanding of animals' lives, suggesting in particular that many animals in these taxa will be found living at densities above the carrying capacity of their environments.","container-title":"Science","DOI":"10.1126/science.1110760","issue":"5734","page":"607-610","source":"HighWire","title":"On the regulation of populations of mammals, birds, fish, and insects","volume":"309","author":[{"family":"Sibly","given":"Richard M."},{"family":"Barker","given":"Daniel"},{"family":"Denham","given":"Michael C."},{"family":"Hone","given":"Jim"},{"family":"Pagel","given":"Mark"}],"issued":{"date-parts":[["2005",7,22]]}}},{"id":8319,"uris":["http://zotero.org/users/1264037/items/8S5JHUQ2"],"uri":["http://zotero.org/users/1264037/items/8S5JHUQ2"],"itemData":{"id":8319,"type":"article-journal","abstract":"Abstract.  Understanding the colonization or recolonization of breeding sites used by colonial animals is fundamental to metapopulation theory and has practical","container-title":"Journal of Mammalogy","DOI":"10.1093/jmammal/gyy131","ISSN":"0022-2372","issue":"6","journalAbbreviation":"J Mammal","language":"en","note":"publisher: Oxford Academic","page":"1529-1538","source":"academic.oup.com","title":"Initial growth of northern fur seal (&lt;i&gt;Callorhinus ursinus&lt;/i&gt;) colonies at the South Farallon, San Miguel, and Bogoslof Islands","volume":"99","author":[{"family":"Lee","given":"Derek E."},{"family":"Berger","given":"Ryan W."},{"family":"Tietz","given":"James R."},{"family":"Warzybok","given":"Pete"},{"family":"Bradley","given":"Russell W."},{"family":"Orr","given":"Anthony J."},{"family":"Towell","given":"Rodney G."},{"family":"Jahncke","given":"Jaime"}],"issued":{"date-parts":[["2018",12,5]]}}}],"schema":"https://github.com/citation-style-language/schema/raw/master/csl-citation.json"} </w:delInstrText>
        </w:r>
      </w:del>
      <w:r>
        <w:rPr>
          <w:rFonts w:cstheme="minorHAnsi"/>
          <w:sz w:val="22"/>
          <w:szCs w:val="22"/>
        </w:rPr>
        <w:fldChar w:fldCharType="separate"/>
      </w:r>
      <w:r w:rsidRPr="001409F9">
        <w:rPr>
          <w:rFonts w:ascii="Calibri" w:hAnsi="Calibri" w:cs="Calibri"/>
          <w:sz w:val="22"/>
        </w:rPr>
        <w:t>(</w:t>
      </w:r>
      <w:proofErr w:type="spellStart"/>
      <w:r w:rsidRPr="001409F9">
        <w:rPr>
          <w:rFonts w:ascii="Calibri" w:hAnsi="Calibri" w:cs="Calibri"/>
          <w:sz w:val="22"/>
        </w:rPr>
        <w:t>Gause</w:t>
      </w:r>
      <w:proofErr w:type="spellEnd"/>
      <w:r w:rsidRPr="001409F9">
        <w:rPr>
          <w:rFonts w:ascii="Calibri" w:hAnsi="Calibri" w:cs="Calibri"/>
          <w:sz w:val="22"/>
        </w:rPr>
        <w:t xml:space="preserve"> 1934; </w:t>
      </w:r>
      <w:proofErr w:type="spellStart"/>
      <w:r w:rsidRPr="001409F9">
        <w:rPr>
          <w:rFonts w:ascii="Calibri" w:hAnsi="Calibri" w:cs="Calibri"/>
          <w:sz w:val="22"/>
        </w:rPr>
        <w:t>Sibly</w:t>
      </w:r>
      <w:proofErr w:type="spellEnd"/>
      <w:r w:rsidRPr="001409F9">
        <w:rPr>
          <w:rFonts w:ascii="Calibri" w:hAnsi="Calibri" w:cs="Calibri"/>
          <w:sz w:val="22"/>
        </w:rPr>
        <w:t xml:space="preserve"> </w:t>
      </w:r>
      <w:r w:rsidRPr="001409F9">
        <w:rPr>
          <w:rFonts w:ascii="Calibri" w:hAnsi="Calibri" w:cs="Calibri"/>
          <w:i/>
          <w:iCs/>
          <w:sz w:val="22"/>
        </w:rPr>
        <w:t>et al.</w:t>
      </w:r>
      <w:r w:rsidRPr="001409F9">
        <w:rPr>
          <w:rFonts w:ascii="Calibri" w:hAnsi="Calibri" w:cs="Calibri"/>
          <w:sz w:val="22"/>
        </w:rPr>
        <w:t xml:space="preserve"> 2005; Lee </w:t>
      </w:r>
      <w:r w:rsidRPr="001409F9">
        <w:rPr>
          <w:rFonts w:ascii="Calibri" w:hAnsi="Calibri" w:cs="Calibri"/>
          <w:i/>
          <w:iCs/>
          <w:sz w:val="22"/>
        </w:rPr>
        <w:t>et al.</w:t>
      </w:r>
      <w:r w:rsidRPr="001409F9">
        <w:rPr>
          <w:rFonts w:ascii="Calibri" w:hAnsi="Calibri" w:cs="Calibri"/>
          <w:sz w:val="22"/>
        </w:rPr>
        <w:t xml:space="preserve"> 2018)</w:t>
      </w:r>
      <w:r>
        <w:rPr>
          <w:rFonts w:cstheme="minorHAnsi"/>
          <w:sz w:val="22"/>
          <w:szCs w:val="22"/>
        </w:rPr>
        <w:fldChar w:fldCharType="end"/>
      </w:r>
      <w:r>
        <w:rPr>
          <w:rFonts w:cstheme="minorHAnsi"/>
          <w:sz w:val="22"/>
          <w:szCs w:val="22"/>
        </w:rPr>
        <w:t xml:space="preserve">. </w:t>
      </w:r>
    </w:p>
    <w:p w14:paraId="477B8583" w14:textId="5F33F5AB" w:rsidR="008F3CF5" w:rsidRPr="00496E2D" w:rsidRDefault="008F3CF5" w:rsidP="008F3CF5">
      <w:pPr>
        <w:spacing w:after="0" w:line="480" w:lineRule="auto"/>
        <w:ind w:firstLine="720"/>
        <w:contextualSpacing/>
        <w:rPr>
          <w:rFonts w:cstheme="minorHAnsi"/>
          <w:b/>
          <w:bCs/>
          <w:sz w:val="22"/>
          <w:szCs w:val="22"/>
        </w:rPr>
      </w:pPr>
      <w:r w:rsidRPr="00496E2D">
        <w:rPr>
          <w:rFonts w:cstheme="minorHAnsi"/>
          <w:sz w:val="22"/>
          <w:szCs w:val="22"/>
        </w:rPr>
        <w:t xml:space="preserve">We consider the case wher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 xml:space="preserve"> </w:t>
      </w:r>
      <w:r w:rsidRPr="00496E2D">
        <w:rPr>
          <w:rFonts w:cstheme="minorHAnsi"/>
          <w:sz w:val="22"/>
          <w:szCs w:val="22"/>
        </w:rPr>
        <w:t xml:space="preserve">is evolving and is connected to </w:t>
      </w:r>
      <w:ins w:id="145" w:author="John DeLong" w:date="2020-07-22T13:37:00Z">
        <w:r w:rsidR="003A4ECB">
          <w:rPr>
            <w:rFonts w:cstheme="minorHAnsi"/>
            <w:sz w:val="22"/>
            <w:szCs w:val="22"/>
          </w:rPr>
          <w:t xml:space="preserve">the minimum </w:t>
        </w:r>
        <w:r w:rsidR="003A4ECB" w:rsidRPr="00496E2D">
          <w:rPr>
            <w:rFonts w:cstheme="minorHAnsi"/>
            <w:sz w:val="22"/>
            <w:szCs w:val="22"/>
          </w:rPr>
          <w:t>mortality</w:t>
        </w:r>
      </w:ins>
      <w:ins w:id="146" w:author="John DeLong" w:date="2020-07-22T13:38:00Z">
        <w:r w:rsidR="003A4ECB">
          <w:rPr>
            <w:rFonts w:cstheme="minorHAnsi"/>
            <w:sz w:val="22"/>
            <w:szCs w:val="22"/>
          </w:rPr>
          <w:t xml:space="preserve"> </w:t>
        </w:r>
        <w:r w:rsidR="003A4ECB" w:rsidRPr="00496E2D">
          <w:rPr>
            <w:rFonts w:cstheme="minorHAnsi"/>
            <w:sz w:val="22"/>
            <w:szCs w:val="22"/>
          </w:rPr>
          <w:t xml:space="preserve">through </w:t>
        </w:r>
        <w:r w:rsidR="003A4ECB">
          <w:rPr>
            <w:rFonts w:cstheme="minorHAnsi"/>
            <w:sz w:val="22"/>
            <w:szCs w:val="22"/>
          </w:rPr>
          <w:t xml:space="preserve">a classic life history </w:t>
        </w:r>
        <w:r w:rsidR="003A4ECB" w:rsidRPr="00496E2D">
          <w:rPr>
            <w:rFonts w:cstheme="minorHAnsi"/>
            <w:sz w:val="22"/>
            <w:szCs w:val="22"/>
          </w:rPr>
          <w:t xml:space="preserve">trade-off </w:t>
        </w:r>
        <w:r w:rsidR="003A4ECB">
          <w:rPr>
            <w:rFonts w:cstheme="minorHAnsi"/>
            <w:sz w:val="22"/>
            <w:szCs w:val="22"/>
          </w:rPr>
          <w:t xml:space="preserve">between reproduction and mortality (i.e., </w:t>
        </w:r>
      </w:ins>
      <w:proofErr w:type="spellStart"/>
      <w:ins w:id="147" w:author="John DeLong" w:date="2020-07-22T13:37:00Z">
        <w:r w:rsidR="003A4ECB" w:rsidRPr="00496E2D">
          <w:rPr>
            <w:rFonts w:cstheme="minorHAnsi"/>
            <w:i/>
            <w:iCs/>
            <w:sz w:val="22"/>
            <w:szCs w:val="22"/>
          </w:rPr>
          <w:t>d</w:t>
        </w:r>
        <w:r w:rsidR="003A4ECB" w:rsidRPr="00496E2D">
          <w:rPr>
            <w:rFonts w:cstheme="minorHAnsi"/>
            <w:i/>
            <w:iCs/>
            <w:sz w:val="22"/>
            <w:szCs w:val="22"/>
            <w:vertAlign w:val="subscript"/>
          </w:rPr>
          <w:t>min</w:t>
        </w:r>
        <w:proofErr w:type="spellEnd"/>
        <w:r w:rsidR="003A4ECB" w:rsidRPr="00496E2D">
          <w:rPr>
            <w:rFonts w:cstheme="minorHAnsi"/>
            <w:i/>
            <w:iCs/>
            <w:sz w:val="22"/>
            <w:szCs w:val="22"/>
          </w:rPr>
          <w:t xml:space="preserve"> </w:t>
        </w:r>
      </w:ins>
      <w:ins w:id="148" w:author="John DeLong" w:date="2020-07-22T13:39:00Z">
        <w:r w:rsidR="003A4ECB">
          <w:rPr>
            <w:rFonts w:cstheme="minorHAnsi"/>
            <w:iCs/>
            <w:sz w:val="22"/>
            <w:szCs w:val="22"/>
          </w:rPr>
          <w:t>i</w:t>
        </w:r>
      </w:ins>
      <w:ins w:id="149" w:author="John DeLong" w:date="2020-07-22T13:38:00Z">
        <w:r w:rsidR="003A4ECB">
          <w:rPr>
            <w:rFonts w:cstheme="minorHAnsi"/>
            <w:iCs/>
            <w:sz w:val="22"/>
            <w:szCs w:val="22"/>
          </w:rPr>
          <w:t xml:space="preserve">s a function of </w:t>
        </w:r>
        <w:proofErr w:type="spellStart"/>
        <w:r w:rsidR="003A4ECB" w:rsidRPr="00496E2D">
          <w:rPr>
            <w:rFonts w:cstheme="minorHAnsi"/>
            <w:i/>
            <w:iCs/>
            <w:sz w:val="22"/>
            <w:szCs w:val="22"/>
          </w:rPr>
          <w:t>b</w:t>
        </w:r>
        <w:r w:rsidR="003A4ECB" w:rsidRPr="00496E2D">
          <w:rPr>
            <w:rFonts w:cstheme="minorHAnsi"/>
            <w:i/>
            <w:iCs/>
            <w:sz w:val="22"/>
            <w:szCs w:val="22"/>
            <w:vertAlign w:val="subscript"/>
          </w:rPr>
          <w:t>max</w:t>
        </w:r>
        <w:proofErr w:type="spellEnd"/>
        <w:r w:rsidR="003A4ECB">
          <w:rPr>
            <w:rFonts w:cstheme="minorHAnsi"/>
            <w:iCs/>
            <w:sz w:val="22"/>
            <w:szCs w:val="22"/>
          </w:rPr>
          <w:t xml:space="preserve">) </w:t>
        </w:r>
      </w:ins>
      <w:del w:id="150" w:author="John DeLong" w:date="2020-07-22T13:37:00Z">
        <w:r w:rsidRPr="00496E2D" w:rsidDel="003A4ECB">
          <w:rPr>
            <w:rFonts w:cstheme="minorHAnsi"/>
            <w:sz w:val="22"/>
            <w:szCs w:val="22"/>
          </w:rPr>
          <w:delText xml:space="preserve">mortality </w:delText>
        </w:r>
      </w:del>
      <w:del w:id="151" w:author="John DeLong" w:date="2020-07-22T13:38:00Z">
        <w:r w:rsidRPr="00496E2D" w:rsidDel="003A4ECB">
          <w:rPr>
            <w:rFonts w:cstheme="minorHAnsi"/>
            <w:sz w:val="22"/>
            <w:szCs w:val="22"/>
          </w:rPr>
          <w:delText xml:space="preserve">through </w:delText>
        </w:r>
        <w:r w:rsidDel="003A4ECB">
          <w:rPr>
            <w:rFonts w:cstheme="minorHAnsi"/>
            <w:sz w:val="22"/>
            <w:szCs w:val="22"/>
          </w:rPr>
          <w:delText xml:space="preserve">a classic life history </w:delText>
        </w:r>
        <w:r w:rsidRPr="00496E2D" w:rsidDel="003A4ECB">
          <w:rPr>
            <w:rFonts w:cstheme="minorHAnsi"/>
            <w:sz w:val="22"/>
            <w:szCs w:val="22"/>
          </w:rPr>
          <w:delText xml:space="preserve">trade-off </w:delText>
        </w:r>
        <w:r w:rsidDel="003A4ECB">
          <w:rPr>
            <w:rFonts w:cstheme="minorHAnsi"/>
            <w:sz w:val="22"/>
            <w:szCs w:val="22"/>
          </w:rPr>
          <w:delText xml:space="preserve">between reproduction and mortality </w:delText>
        </w:r>
      </w:del>
      <w:r>
        <w:rPr>
          <w:rFonts w:cstheme="minorHAnsi"/>
          <w:sz w:val="22"/>
          <w:szCs w:val="22"/>
        </w:rPr>
        <w:fldChar w:fldCharType="begin"/>
      </w:r>
      <w:ins w:id="152" w:author="Clay Cressler" w:date="2020-08-07T11:14:00Z">
        <w:r w:rsidR="00B022D9">
          <w:rPr>
            <w:rFonts w:cstheme="minorHAnsi"/>
            <w:sz w:val="22"/>
            <w:szCs w:val="22"/>
          </w:rPr>
          <w:instrText xml:space="preserve"> ADDIN ZOTERO_ITEM CSL_CITATION {"citationID":"9K8INaPt","properties":{"formattedCitation":"(Stearns 1976; Reznick {\\i{}et al.} 2000)","plainCitation":"(Stearns 1976; Reznick et al. 2000)","noteIndex":0},"citationItems":[{"id":38,"uris":["http://zotero.org/users/246158/items/I4RFHHC6"],"uri":["http://zotero.org/users/246158/items/I4RFHHC6"],"itemData":{"id":38,"type":"article-journal","abstract":"This review organizes ideas on the evolution of life histories. The key life-history traits are brood size, size of young, the age distribution of reproductive effort, the interaction of reproductive effort with adutl mortality, and the variation in these traits among an individual's progeny. The general theoretical problem is to predict which combinations of traits will evolve in organisms living in specified circumstances. First consider single traits. Theorists have made the following predictions: (1) Where adult exceeds juvenile mortality, the organism should reproduce only once in its lifetime. Where juvenile exceeds adult mortality, the organism should reproduce several times. (2) Brood size should maximize the number of young surviving to maturity, summed over the lifetime of the parent. But when optimum brood-size varies unpredictably in time, smaller broods should be favored because they decrease the chances of total failure on a given attempt. (3) In expanding populations, selection should minimize age at maturity. In stable populations, when reproductive success depends on size, age, or social status, or when adult exceeds juvenile mortality, then maturation should be delayed, as it should be in declining populations. (4) Young should increase in size at birth with increased predation risk, and decrease in size with increased resource availability. Theorists have also predicted that only particular combinations of traits should occur in specified circumstances. (5) In growing populations, age at maturity should be minimized, reproductive effort concentrated early in life, and brood size increased. (6) One view holds that in stable environments, late maturity, multiple broods, a few, large young, parental care, and small reproductive efforts should be favored (K-selection). In fluctuating environments, early maturity, many small young, reduced parental care, and large reproductive efforts should be favored (r-selection). (7) But another view holds that when juvenile mortality fluctuates more than adult mortality, the traits associated with stable and fluctuating environments should be reversed. We need experiments that test the assumptions and predictions reviewed here, more comprehensive theory that makes more readily falsifiable predictions, and examination of different definitions of fitness.","container-title":"The Quarterly Review of Biology","DOI":"10.1086/409052","ISSN":"0033-5770","issue":"1","journalAbbreviation":"The Quarterly Review of Biology","note":"publisher: The University of Chicago Press","page":"3-47","source":"journals.uchicago.edu (Atypon)","title":"Life-History Tactics: A Review of the Ideas","title-short":"Life-History Tactics","volume":"51","author":[{"family":"Stearns","given":"Stephen C."}],"issued":{"date-parts":[["1976",3,1]]}}},{"id":"gBPCYzZI/g7FmO4E5","uris":["http://zotero.org/users/1264037/items/NNPVA2G4"],"uri":["http://zotero.org/users/1264037/items/NNPVA2G4"],"itemData":{"id":1269,"type":"article-journal","abstract":"&lt;p&gt;&lt;br/&gt;The assumption of costs of reproduction were a logical necessity for much of the early development of life history theory. An unfortunate property of [`]logical necessities' is that it is easy to also assume that they must be true. What if this does not turn out to be the case? The existence and universality of costs of reproduction were initially challenged with empirical data of questionable value, but later with increasingly strong theoretical and empirical results. Here, we discuss Ken Spitze's [`]superfleas', which represent what we consider to be the strongest empirical challenge to the universality of costs, then offer a possible explanation for their existence.&lt;/p&gt;","container-title":"Trends in Ecology &amp; Evolution","DOI":"16/S0169-5347(00)01941-8","ISSN":"0169-5347","issue":"10","page":"421-425","source":"ScienceDirect","title":"Big houses, big cars, superfleas and the costs of reproduction","volume":"15","author":[{"family":"Reznick","given":"David"},{"family":"Nunney","given":"Leonard"},{"family":"Tessier","given":"Alan"}],"issued":{"date-parts":[["2000",10,1]]}}}],"schema":"https://github.com/citation-style-language/schema/raw/master/csl-citation.json"} </w:instrText>
        </w:r>
      </w:ins>
      <w:del w:id="153" w:author="Clay Cressler" w:date="2020-08-07T11:14:00Z">
        <w:r w:rsidR="008E4F39" w:rsidDel="00B022D9">
          <w:rPr>
            <w:rFonts w:cstheme="minorHAnsi"/>
            <w:sz w:val="22"/>
            <w:szCs w:val="22"/>
          </w:rPr>
          <w:delInstrText xml:space="preserve"> ADDIN ZOTERO_ITEM CSL_CITATION {"citationID":"9K8INaPt","properties":{"formattedCitation":"(Stearns 1976; Reznick {\\i{}et al.} 2000)","plainCitation":"(Stearns 1976; Reznick et al. 2000)","noteIndex":0},"citationItems":[{"id":"11N9M0Y2/dBNrpEZI","uris":["http://zotero.org/users/246158/items/I4RFHHC6"],"uri":["http://zotero.org/users/246158/items/I4RFHHC6"],"itemData":{"id":3578,"type":"article-journal","abstract":"This review organizes ideas on the evolution of life histories. The key life-history traits are brood size, size of young, the age distribution of reproductive effort, the interaction of reproductive effort with adutl mortality, and the variation in these traits among an individual's progeny. The general theoretical problem is to predict which combinations of traits will evolve in organisms living in specified circumstances. First consider single traits. Theorists have made the following predictions: (1) Where adult exceeds juvenile mortality, the organism should reproduce only once in its lifetime. Where juvenile exceeds adult mortality, the organism should reproduce several times. (2) Brood size should maximize the number of young surviving to maturity, summed over the lifetime of the parent. But when optimum brood-size varies unpredictably in time, smaller broods should be favored because they decrease the chances of total failure on a given attempt. (3) In expanding populations, selection should minimize age at maturity. In stable populations, when reproductive success depends on size, age, or social status, or when adult exceeds juvenile mortality, then maturation should be delayed, as it should be in declining populations. (4) Young should increase in size at birth with increased predation risk, and decrease in size with increased resource availability. Theorists have also predicted that only particular combinations of traits should occur in specified circumstances. (5) In growing populations, age at maturity should be minimized, reproductive effort concentrated early in life, and brood size increased. (6) One view holds that in stable environments, late maturity, multiple broods, a few, large young, parental care, and small reproductive efforts should be favored (K-selection). In fluctuating environments, early maturity, many small young, reduced parental care, and large reproductive efforts should be favored (r-selection). (7) But another view holds that when juvenile mortality fluctuates more than adult mortality, the traits associated with stable and fluctuating environments should be reversed. We need experiments that test the assumptions and predictions reviewed here, more comprehensive theory that makes more readily falsifiable predictions, and examination of different definitions of fitness.","container-title":"The Quarterly Review of Biology","DOI":"10.1086/409052","ISSN":"0033-5770","issue":"1","journalAbbreviation":"The Quarterly Review of Biology","note":"publisher: The University of Chicago Press","page":"3-47","source":"journals.uchicago.edu (Atypon)","title":"Life-History Tactics: A Review of the Ideas","title-short":"Life-History Tactics","volume":"51","author":[{"family":"Stearns","given":"Stephen C."}],"issued":{"date-parts":[["1976",3,1]]}}},{"id":1269,"uris":["http://zotero.org/users/1264037/items/NNPVA2G4"],"uri":["http://zotero.org/users/1264037/items/NNPVA2G4"],"itemData":{"id":1269,"type":"article-journal","abstract":"&lt;p&gt;&lt;br/&gt;The assumption of costs of reproduction were a logical necessity for much of the early development of life history theory. An unfortunate property of [`]logical necessities' is that it is easy to also assume that they must be true. What if this does not turn out to be the case? The existence and universality of costs of reproduction were initially challenged with empirical data of questionable value, but later with increasingly strong theoretical and empirical results. Here, we discuss Ken Spitze's [`]superfleas', which represent what we consider to be the strongest empirical challenge to the universality of costs, then offer a possible explanation for their existence.&lt;/p&gt;","container-title":"Trends in Ecology &amp; Evolution","DOI":"16/S0169-5347(00)01941-8","ISSN":"0169-5347","issue":"10","page":"421-425","source":"ScienceDirect","title":"Big houses, big cars, superfleas and the costs of reproduction","volume":"15","author":[{"family":"Reznick","given":"David"},{"family":"Nunney","given":"Leonard"},{"family":"Tessier","given":"Alan"}],"issued":{"date-parts":[["2000",10,1]]}}}],"schema":"https://github.com/citation-style-language/schema/raw/master/csl-citation.json"} </w:delInstrText>
        </w:r>
      </w:del>
      <w:r>
        <w:rPr>
          <w:rFonts w:cstheme="minorHAnsi"/>
          <w:sz w:val="22"/>
          <w:szCs w:val="22"/>
        </w:rPr>
        <w:fldChar w:fldCharType="separate"/>
      </w:r>
      <w:r w:rsidRPr="001409F9">
        <w:rPr>
          <w:rFonts w:ascii="Calibri" w:hAnsi="Calibri" w:cs="Calibri"/>
          <w:sz w:val="22"/>
        </w:rPr>
        <w:t xml:space="preserve">(Stearns 1976; Reznick </w:t>
      </w:r>
      <w:r w:rsidRPr="001409F9">
        <w:rPr>
          <w:rFonts w:ascii="Calibri" w:hAnsi="Calibri" w:cs="Calibri"/>
          <w:i/>
          <w:iCs/>
          <w:sz w:val="22"/>
        </w:rPr>
        <w:t>et al.</w:t>
      </w:r>
      <w:r w:rsidRPr="001409F9">
        <w:rPr>
          <w:rFonts w:ascii="Calibri" w:hAnsi="Calibri" w:cs="Calibri"/>
          <w:sz w:val="22"/>
        </w:rPr>
        <w:t xml:space="preserve"> 2000)</w:t>
      </w:r>
      <w:r>
        <w:rPr>
          <w:rFonts w:cstheme="minorHAnsi"/>
          <w:sz w:val="22"/>
          <w:szCs w:val="22"/>
        </w:rPr>
        <w:fldChar w:fldCharType="end"/>
      </w:r>
      <w:r>
        <w:rPr>
          <w:rFonts w:cstheme="minorHAnsi"/>
          <w:sz w:val="22"/>
          <w:szCs w:val="22"/>
        </w:rPr>
        <w:t xml:space="preserve">. This trade-off has been widely demonstrated across plants, invertebrates, and vertebrates </w:t>
      </w:r>
      <w:r>
        <w:rPr>
          <w:rFonts w:cstheme="minorHAnsi"/>
          <w:sz w:val="22"/>
          <w:szCs w:val="22"/>
        </w:rPr>
        <w:fldChar w:fldCharType="begin"/>
      </w:r>
      <w:ins w:id="154" w:author="Clay Cressler" w:date="2020-08-07T11:14:00Z">
        <w:r w:rsidR="00B022D9">
          <w:rPr>
            <w:rFonts w:cstheme="minorHAnsi"/>
            <w:sz w:val="22"/>
            <w:szCs w:val="22"/>
          </w:rPr>
          <w:instrText xml:space="preserve"> ADDIN ZOTERO_ITEM CSL_CITATION {"citationID":"1woA23Ho","properties":{"formattedCitation":"(Lee {\\i{}et al.} 2008; Wilder {\\i{}et al.} 2013; Hosking {\\i{}et al.} 2019)","plainCitation":"(Lee et al. 2008; Wilder et al. 2013; Hosking et al. 2019)","noteIndex":0},"citationItems":[{"id":"gBPCYzZI/KFeNrhMD","uris":["http://zotero.org/users/1264037/items/8NITB8E2"],"uri":["http://zotero.org/users/1264037/items/8NITB8E2"],"itemData":{"id":1320,"type":"article-journal","abstract":"Modest dietary restriction (DR) prolongs life in a wide range of organisms, spanning single-celled yeast to mammals. Here, we report the use of recent techniques in nutrition research to quantify the detailed relationship between diet, nutrient intake, lifespan, and reproduction in Drosophila melanogaster. Caloric restriction (CR) was not responsible for extending lifespan in our experimental flies. Response surfaces for lifespan and fecundity were maximized at different protein–carbohydrate intakes, with longevity highest at a protein-to-carbohydrate ratio of 1:16 and egg-laying rate maximized at 1:2. Lifetime egg production, the measure closest to fitness, was maximized at an intermediate P:C ratio of 1:4. Flies offered a choice of complementary foods regulated intake to maximize lifetime egg production. The results indicate a role for both direct costs of reproduction and other deleterious consequences of ingesting high levels of protein. We unite a body of apparently conflicting work within a common framework and provide a platform for studying aging in all organisms.","container-title":"Proceedings of the National Academy of Sciences of the United States of America","DOI":"10.1073/pnas.0710787105","ISSN":"0027-8424","issue":"7","journalAbbreviation":"Proc Natl Acad Sci U S A","note":"PMID: 18268352\nPMCID: PMC2268165","page":"2498-2503","source":"PubMed Central","title":"Lifespan and reproduction in Drosophila: New insights from nutritional geometry","title-short":"Lifespan and reproduction in Drosophila","volume":"105","author":[{"family":"Lee","given":"Kwang Pum"},{"family":"Simpson","given":"Stephen J."},{"family":"Clissold","given":"Fiona J."},{"family":"Brooks","given":"Robert"},{"family":"Ballard","given":"J. William O."},{"family":"Taylor","given":"Phil W."},{"family":"Soran","given":"Nazaneen"},{"family":"Raubenheimer","given":"David"}],"issued":{"date-parts":[["2008",2,19]]}}},{"id":"gBPCYzZI/PgLp4Fvt","uris":["http://zotero.org/users/1264037/items/TD9D2QPA"],"uri":["http://zotero.org/users/1264037/items/TD9D2QPA"],"itemData":{"id":8151,"type":"article-journal","abstract":"The disposable soma hypothesis posits a negative correlation between longevity and reproduction, presumably because these aspects of fitness compete for a limited pool of nutrients. However, diet, which varies widely among animals, could affect the availability of key nutrients required for both reproduction and longevity, especially protein. We used a comparative database of mammal life history data to test the hypothesis that carnivores experience less of a negative relationship between reproduction and longevity than herbivores. Annual reproduction and adult mass were significant predictors of longevity among all mammals; although, the relative importance of reproduction and mass for explaining longevity varied among trophic levels. In herbivores, reproduction was a stronger predictor of longevity than mass. Carnivores showed the opposite pattern with reproduction explaining much less of the variation in longevity. Omnivores showed an intermediate pattern with mass and reproduction explaining similar amounts of variation in longevity. In addition, longevity and reproduction were significantly higher in omnivores than herbivores and carnivores, which were not different from each other. Higher dietary protein at higher trophic levels may allow mammals to avoid potential conflicts between reproduction and longevity. However, there may be potential costs of carnivorous diets that limit the overall performance of carnivores and explain the peak in reproduction and longevity for omnivores.","container-title":"AGE","DOI":"10.1007/s11357-011-9380-8","ISSN":"1574-4647","issue":"3","journalAbbreviation":"AGE","language":"en","page":"921-927","source":"Springer Link","title":"Diet mediates the relationship between longevity and reproduction in mammals","volume":"35","author":[{"family":"Wilder","given":"Shawn M."},{"family":"Le Couteur","given":"David G."},{"family":"Simpson","given":"Stephen J."}],"issued":{"date-parts":[["2013",6,1]]}}},{"id":"gBPCYzZI/cg6yF3Fk","uris":["http://zotero.org/users/1264037/items/EVN5NBRV"],"uri":["http://zotero.org/users/1264037/items/EVN5NBRV"],"itemData":{"id":8153,"type":"article-journal","abstract":"Lifespan and fecundity, the main components in evolutionary fitness, are both strongly affected by nutritional state. Geometric framework of nutrition (GFN) experiments has shown that lifespan and fecundity are separated in nutrient space leading to a functional trade-off between the two traits. Here we develop a spatially explicit agent-based model (ABM) using the GFN to explore how ecological factors may cause selection on macronutrient appetites to optimally balance these life-history traits. We show that increasing the risk of extrinsic mortality favours intake of a mixture of nutrients that is associated with maximal fecundity at the expense of reduced longevity and that this result is robust across spatial and nutritional environments. These model behaviours are consistent with what has been observed in studies that quantify changes in life history in response to environmental manipulations. Previous GFN-derived ABMs have treated fitness as a single value. This is the first such model to instead decompose fitness into its primary component traits, longevity and fecundity, allowing evolutionary fitness to be an emergent property of the two. Our model demonstrates that selection on macronutrient appetites may affect life-history trade-offs and makes predictions that can be directly tested in artificial selection experiments.","container-title":"Journal of The Royal Society Interface","DOI":"10.1098/rsif.2018.0733","issue":"151","journalAbbreviation":"Journal of The Royal Society Interface","note":"publisher: Royal Society","page":"20180733","source":"royalsocietypublishing.org (Atypon)","title":"Macronutrient intakes and the lifespan-fecundity trade-off: a geometric framework agent-based model","title-short":"Macronutrient intakes and the lifespan-fecundity trade-off","volume":"16","author":[{"family":"Hosking","given":"Cameron J."},{"family":"Raubenheimer","given":"David"},{"family":"Charleston","given":"Michael A."},{"family":"Simpson","given":"Stephen J."},{"family":"Senior","given":"Alistair M."}],"issued":{"date-parts":[["2019",2,28]]}}}],"schema":"https://github.com/citation-style-language/schema/raw/master/csl-citation.json"} </w:instrText>
        </w:r>
      </w:ins>
      <w:del w:id="155" w:author="Clay Cressler" w:date="2020-08-07T11:14:00Z">
        <w:r w:rsidR="002E50A3" w:rsidDel="00B022D9">
          <w:rPr>
            <w:rFonts w:cstheme="minorHAnsi"/>
            <w:sz w:val="22"/>
            <w:szCs w:val="22"/>
          </w:rPr>
          <w:delInstrText xml:space="preserve"> ADDIN ZOTERO_ITEM CSL_CITATION {"citationID":"1woA23Ho","properties":{"formattedCitation":"(Lee {\\i{}et al.} 2008; Wilder {\\i{}et al.} 2013; Hosking {\\i{}et al.} 2019)","plainCitation":"(Lee et al. 2008; Wilder et al. 2013; Hosking et al. 2019)","noteIndex":0},"citationItems":[{"id":1320,"uris":["http://zotero.org/users/1264037/items/8NITB8E2"],"uri":["http://zotero.org/users/1264037/items/8NITB8E2"],"itemData":{"id":1320,"type":"article-journal","abstract":"Modest dietary restriction (DR) prolongs life in a wide range of organisms, spanning single-celled yeast to mammals. Here, we report the use of recent techniques in nutrition research to quantify the detailed relationship between diet, nutrient intake, lifespan, and reproduction in Drosophila melanogaster. Caloric restriction (CR) was not responsible for extending lifespan in our experimental flies. Response surfaces for lifespan and fecundity were maximized at different protein–carbohydrate intakes, with longevity highest at a protein-to-carbohydrate ratio of 1:16 and egg-laying rate maximized at 1:2. Lifetime egg production, the measure closest to fitness, was maximized at an intermediate P:C ratio of 1:4. Flies offered a choice of complementary foods regulated intake to maximize lifetime egg production. The results indicate a role for both direct costs of reproduction and other deleterious consequences of ingesting high levels of protein. We unite a body of apparently conflicting work within a common framework and provide a platform for studying aging in all organisms.","container-title":"Proceedings of the National Academy of Sciences of the United States of America","DOI":"10.1073/pnas.0710787105","ISSN":"0027-8424","issue":"7","journalAbbreviation":"Proc Natl Acad Sci U S A","note":"PMID: 18268352\nPMCID: PMC2268165","page":"2498-2503","source":"PubMed Central","title":"Lifespan and reproduction in Drosophila: New insights from nutritional geometry","title-short":"Lifespan and reproduction in Drosophila","volume":"105","author":[{"family":"Lee","given":"Kwang Pum"},{"family":"Simpson","given":"Stephen J."},{"family":"Clissold","given":"Fiona J."},{"family":"Brooks","given":"Robert"},{"family":"Ballard","given":"J. William O."},{"family":"Taylor","given":"Phil W."},{"family":"Soran","given":"Nazaneen"},{"family":"Raubenheimer","given":"David"}],"issued":{"date-parts":[["2008",2,19]]}}},{"id":8151,"uris":["http://zotero.org/users/1264037/items/TD9D2QPA"],"uri":["http://zotero.org/users/1264037/items/TD9D2QPA"],"itemData":{"id":8151,"type":"article-journal","abstract":"The disposable soma hypothesis posits a negative correlation between longevity and reproduction, presumably because these aspects of fitness compete for a limited pool of nutrients. However, diet, which varies widely among animals, could affect the availability of key nutrients required for both reproduction and longevity, especially protein. We used a comparative database of mammal life history data to test the hypothesis that carnivores experience less of a negative relationship between reproduction and longevity than herbivores. Annual reproduction and adult mass were significant predictors of longevity among all mammals; although, the relative importance of reproduction and mass for explaining longevity varied among trophic levels. In herbivores, reproduction was a stronger predictor of longevity than mass. Carnivores showed the opposite pattern with reproduction explaining much less of the variation in longevity. Omnivores showed an intermediate pattern with mass and reproduction explaining similar amounts of variation in longevity. In addition, longevity and reproduction were significantly higher in omnivores than herbivores and carnivores, which were not different from each other. Higher dietary protein at higher trophic levels may allow mammals to avoid potential conflicts between reproduction and longevity. However, there may be potential costs of carnivorous diets that limit the overall performance of carnivores and explain the peak in reproduction and longevity for omnivores.","container-title":"AGE","DOI":"10.1007/s11357-011-9380-8","ISSN":"1574-4647","issue":"3","journalAbbreviation":"AGE","language":"en","page":"921-927","source":"Springer Link","title":"Diet mediates the relationship between longevity and reproduction in mammals","volume":"35","author":[{"family":"Wilder","given":"Shawn M."},{"family":"Le Couteur","given":"David G."},{"family":"Simpson","given":"Stephen J."}],"issued":{"date-parts":[["2013",6,1]]}}},{"id":8153,"uris":["http://zotero.org/users/1264037/items/EVN5NBRV"],"uri":["http://zotero.org/users/1264037/items/EVN5NBRV"],"itemData":{"id":8153,"type":"article-journal","abstract":"Lifespan and fecundity, the main components in evolutionary fitness, are both strongly affected by nutritional state. Geometric framework of nutrition (GFN) experiments has shown that lifespan and fecundity are separated in nutrient space leading to a functional trade-off between the two traits. Here we develop a spatially explicit agent-based model (ABM) using the GFN to explore how ecological factors may cause selection on macronutrient appetites to optimally balance these life-history traits. We show that increasing the risk of extrinsic mortality favours intake of a mixture of nutrients that is associated with maximal fecundity at the expense of reduced longevity and that this result is robust across spatial and nutritional environments. These model behaviours are consistent with what has been observed in studies that quantify changes in life history in response to environmental manipulations. Previous GFN-derived ABMs have treated fitness as a single value. This is the first such model to instead decompose fitness into its primary component traits, longevity and fecundity, allowing evolutionary fitness to be an emergent property of the two. Our model demonstrates that selection on macronutrient appetites may affect life-history trade-offs and makes predictions that can be directly tested in artificial selection experiments.","container-title":"Journal of The Royal Society Interface","DOI":"10.1098/rsif.2018.0733","issue":"151","journalAbbreviation":"Journal of The Royal Society Interface","note":"publisher: Royal Society","page":"20180733","source":"royalsocietypublishing.org (Atypon)","title":"Macronutrient intakes and the lifespan-fecundity trade-off: a geometric framework agent-based model","title-short":"Macronutrient intakes and the lifespan-fecundity trade-off","volume":"16","author":[{"family":"Hosking","given":"Cameron J."},{"family":"Raubenheimer","given":"David"},{"family":"Charleston","given":"Michael A."},{"family":"Simpson","given":"Stephen J."},{"family":"Senior","given":"Alistair M."}],"issued":{"date-parts":[["2019",2,28]]}}}],"schema":"https://github.com/citation-style-language/schema/raw/master/csl-citation.json"} </w:delInstrText>
        </w:r>
      </w:del>
      <w:r>
        <w:rPr>
          <w:rFonts w:cstheme="minorHAnsi"/>
          <w:sz w:val="22"/>
          <w:szCs w:val="22"/>
        </w:rPr>
        <w:fldChar w:fldCharType="separate"/>
      </w:r>
      <w:r w:rsidRPr="001409F9">
        <w:rPr>
          <w:rFonts w:ascii="Calibri" w:hAnsi="Calibri" w:cs="Calibri"/>
          <w:sz w:val="22"/>
        </w:rPr>
        <w:t xml:space="preserve">(Lee </w:t>
      </w:r>
      <w:r w:rsidRPr="001409F9">
        <w:rPr>
          <w:rFonts w:ascii="Calibri" w:hAnsi="Calibri" w:cs="Calibri"/>
          <w:i/>
          <w:iCs/>
          <w:sz w:val="22"/>
        </w:rPr>
        <w:t>et al.</w:t>
      </w:r>
      <w:r w:rsidRPr="001409F9">
        <w:rPr>
          <w:rFonts w:ascii="Calibri" w:hAnsi="Calibri" w:cs="Calibri"/>
          <w:sz w:val="22"/>
        </w:rPr>
        <w:t xml:space="preserve"> 2008; Wilder </w:t>
      </w:r>
      <w:r w:rsidRPr="001409F9">
        <w:rPr>
          <w:rFonts w:ascii="Calibri" w:hAnsi="Calibri" w:cs="Calibri"/>
          <w:i/>
          <w:iCs/>
          <w:sz w:val="22"/>
        </w:rPr>
        <w:t>et al.</w:t>
      </w:r>
      <w:r w:rsidRPr="001409F9">
        <w:rPr>
          <w:rFonts w:ascii="Calibri" w:hAnsi="Calibri" w:cs="Calibri"/>
          <w:sz w:val="22"/>
        </w:rPr>
        <w:t xml:space="preserve"> 2013; Hosking </w:t>
      </w:r>
      <w:r w:rsidRPr="001409F9">
        <w:rPr>
          <w:rFonts w:ascii="Calibri" w:hAnsi="Calibri" w:cs="Calibri"/>
          <w:i/>
          <w:iCs/>
          <w:sz w:val="22"/>
        </w:rPr>
        <w:t>et al.</w:t>
      </w:r>
      <w:r w:rsidRPr="001409F9">
        <w:rPr>
          <w:rFonts w:ascii="Calibri" w:hAnsi="Calibri" w:cs="Calibri"/>
          <w:sz w:val="22"/>
        </w:rPr>
        <w:t xml:space="preserve"> 2019)</w:t>
      </w:r>
      <w:r>
        <w:rPr>
          <w:rFonts w:cstheme="minorHAnsi"/>
          <w:sz w:val="22"/>
          <w:szCs w:val="22"/>
        </w:rPr>
        <w:fldChar w:fldCharType="end"/>
      </w:r>
      <w:r w:rsidR="008E2E83">
        <w:rPr>
          <w:rFonts w:cstheme="minorHAnsi"/>
          <w:sz w:val="22"/>
          <w:szCs w:val="22"/>
        </w:rPr>
        <w:t>. M</w:t>
      </w:r>
      <w:r>
        <w:rPr>
          <w:rFonts w:cstheme="minorHAnsi"/>
          <w:sz w:val="22"/>
          <w:szCs w:val="22"/>
        </w:rPr>
        <w:t xml:space="preserve">ore practically, positing such a trade-off facilitates our analysis because it leads to an evolutionary equilibrium where fitness is maximized. </w:t>
      </w:r>
      <w:r w:rsidRPr="00496E2D">
        <w:rPr>
          <w:rFonts w:cstheme="minorHAnsi"/>
          <w:sz w:val="22"/>
          <w:szCs w:val="22"/>
        </w:rPr>
        <w:t xml:space="preserve">Using the QG approach, the dynamics of the population mean trait,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Pr>
          <w:rFonts w:cstheme="minorHAnsi"/>
          <w:sz w:val="22"/>
          <w:szCs w:val="22"/>
        </w:rPr>
        <w:t>, a</w:t>
      </w:r>
      <w:r w:rsidRPr="00496E2D">
        <w:rPr>
          <w:rFonts w:cstheme="minorHAnsi"/>
          <w:sz w:val="22"/>
          <w:szCs w:val="22"/>
        </w:rPr>
        <w:t xml:space="preserve">re given by </w:t>
      </w:r>
    </w:p>
    <w:p w14:paraId="68BDD977" w14:textId="77777777" w:rsidR="008F3CF5" w:rsidRDefault="00081C9C" w:rsidP="008F3CF5">
      <w:pPr>
        <w:tabs>
          <w:tab w:val="right" w:pos="9360"/>
        </w:tabs>
        <w:spacing w:after="0" w:line="480" w:lineRule="auto"/>
        <w:contextualSpacing/>
        <w:rPr>
          <w:rFonts w:eastAsiaTheme="minorEastAsia" w:cstheme="minorHAnsi"/>
          <w:sz w:val="22"/>
          <w:szCs w:val="22"/>
        </w:rPr>
      </w:pPr>
      <m:oMathPara>
        <m:oMath>
          <m:f>
            <m:fPr>
              <m:ctrlPr>
                <w:rPr>
                  <w:rFonts w:ascii="Cambria Math" w:hAnsi="Cambria Math" w:cstheme="minorHAns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num>
            <m:den>
              <m:r>
                <w:rPr>
                  <w:rFonts w:ascii="Cambria Math" w:hAnsi="Cambria Math" w:cstheme="minorHAnsi"/>
                  <w:sz w:val="22"/>
                  <w:szCs w:val="22"/>
                </w:rPr>
                <m:t>dt</m:t>
              </m:r>
            </m:den>
          </m:f>
          <m:r>
            <w:rPr>
              <w:rFonts w:ascii="Cambria Math" w:hAnsi="Cambria Math" w:cstheme="minorHAnsi"/>
              <w:sz w:val="22"/>
              <w:szCs w:val="22"/>
            </w:rPr>
            <m:t>=V</m:t>
          </m:r>
          <m:sSub>
            <m:sSubPr>
              <m:ctrlPr>
                <w:rPr>
                  <w:rFonts w:ascii="Cambria Math" w:hAnsi="Cambria Math" w:cstheme="minorHAnsi"/>
                  <w:i/>
                  <w:sz w:val="22"/>
                  <w:szCs w:val="22"/>
                </w:rPr>
              </m:ctrlPr>
            </m:sSubPr>
            <m:e>
              <m:d>
                <m:dPr>
                  <m:ctrlPr>
                    <w:rPr>
                      <w:rFonts w:ascii="Cambria Math" w:hAnsi="Cambria Math" w:cstheme="minorHAnsi"/>
                      <w:i/>
                      <w:sz w:val="22"/>
                      <w:szCs w:val="22"/>
                    </w:rPr>
                  </m:ctrlPr>
                </m:dPr>
                <m:e>
                  <m:f>
                    <m:fPr>
                      <m:ctrlPr>
                        <w:rPr>
                          <w:rFonts w:ascii="Cambria Math" w:hAnsi="Cambria Math" w:cstheme="minorHAnsi"/>
                          <w:sz w:val="22"/>
                          <w:szCs w:val="22"/>
                        </w:rPr>
                      </m:ctrlPr>
                    </m:fPr>
                    <m:num>
                      <m:r>
                        <w:rPr>
                          <w:rFonts w:ascii="Cambria Math" w:hAnsi="Cambria Math" w:cstheme="minorHAnsi"/>
                          <w:sz w:val="22"/>
                          <w:szCs w:val="22"/>
                        </w:rPr>
                        <m:t>∂W</m:t>
                      </m:r>
                    </m:num>
                    <m:den>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den>
                  </m:f>
                </m:e>
              </m:d>
            </m:e>
            <m:sub>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sub>
          </m:sSub>
          <m:r>
            <w:rPr>
              <w:rFonts w:ascii="Cambria Math" w:eastAsiaTheme="minorEastAsia" w:hAnsi="Cambria Math" w:cstheme="minorHAnsi"/>
              <w:sz w:val="22"/>
              <w:szCs w:val="22"/>
            </w:rPr>
            <m:t>,</m:t>
          </m:r>
        </m:oMath>
      </m:oMathPara>
    </w:p>
    <w:p w14:paraId="564C9321" w14:textId="56CDAB63" w:rsidR="008F3CF5" w:rsidRPr="00496E2D" w:rsidRDefault="008F3CF5" w:rsidP="008F3CF5">
      <w:pPr>
        <w:tabs>
          <w:tab w:val="right" w:pos="9360"/>
        </w:tabs>
        <w:spacing w:after="0" w:line="480" w:lineRule="auto"/>
        <w:contextualSpacing/>
        <w:rPr>
          <w:rFonts w:cstheme="minorHAnsi"/>
          <w:b/>
          <w:bCs/>
          <w:sz w:val="22"/>
          <w:szCs w:val="22"/>
        </w:rPr>
      </w:pPr>
      <w:r>
        <w:rPr>
          <w:rFonts w:cstheme="minorHAnsi"/>
          <w:sz w:val="22"/>
          <w:szCs w:val="22"/>
        </w:rPr>
        <w:t>w</w:t>
      </w:r>
      <w:r w:rsidRPr="00496E2D">
        <w:rPr>
          <w:rFonts w:cstheme="minorHAnsi"/>
          <w:sz w:val="22"/>
          <w:szCs w:val="22"/>
        </w:rPr>
        <w:t xml:space="preserve">here </w:t>
      </w:r>
      <w:r w:rsidRPr="00496E2D">
        <w:rPr>
          <w:rFonts w:cstheme="minorHAnsi"/>
          <w:i/>
          <w:iCs/>
          <w:sz w:val="22"/>
          <w:szCs w:val="22"/>
        </w:rPr>
        <w:t xml:space="preserve">V </w:t>
      </w:r>
      <w:r w:rsidRPr="00496E2D">
        <w:rPr>
          <w:rFonts w:cstheme="minorHAnsi"/>
          <w:sz w:val="22"/>
          <w:szCs w:val="22"/>
        </w:rPr>
        <w:t>is the</w:t>
      </w:r>
      <w:r>
        <w:rPr>
          <w:rFonts w:cstheme="minorHAnsi"/>
          <w:sz w:val="22"/>
          <w:szCs w:val="22"/>
        </w:rPr>
        <w:t xml:space="preserve"> product of narrow-sense heritability and</w:t>
      </w:r>
      <w:r w:rsidRPr="00496E2D">
        <w:rPr>
          <w:rFonts w:cstheme="minorHAnsi"/>
          <w:sz w:val="22"/>
          <w:szCs w:val="22"/>
        </w:rPr>
        <w:t xml:space="preserve"> additive genetic variance in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w:t>
      </w:r>
      <w:r w:rsidRPr="00496E2D">
        <w:rPr>
          <w:rFonts w:cstheme="minorHAnsi"/>
          <w:sz w:val="22"/>
          <w:szCs w:val="22"/>
        </w:rPr>
        <w:t xml:space="preserve"> </w:t>
      </w:r>
      <m:oMath>
        <m:r>
          <w:rPr>
            <w:rFonts w:ascii="Cambria Math" w:hAnsi="Cambria Math" w:cstheme="minorHAnsi"/>
            <w:sz w:val="22"/>
            <w:szCs w:val="22"/>
          </w:rPr>
          <m:t>W=</m:t>
        </m:r>
        <m:f>
          <m:fPr>
            <m:ctrlPr>
              <w:rPr>
                <w:rFonts w:ascii="Cambria Math" w:hAnsi="Cambria Math" w:cstheme="minorHAnsi"/>
                <w:i/>
                <w:sz w:val="22"/>
                <w:szCs w:val="22"/>
              </w:rPr>
            </m:ctrlPr>
          </m:fPr>
          <m:num>
            <m:r>
              <w:rPr>
                <w:rFonts w:ascii="Cambria Math" w:hAnsi="Cambria Math" w:cstheme="minorHAnsi"/>
                <w:sz w:val="22"/>
                <w:szCs w:val="22"/>
              </w:rPr>
              <m:t>1</m:t>
            </m:r>
          </m:num>
          <m:den>
            <m:r>
              <w:rPr>
                <w:rFonts w:ascii="Cambria Math" w:hAnsi="Cambria Math" w:cstheme="minorHAnsi"/>
                <w:sz w:val="22"/>
                <w:szCs w:val="22"/>
              </w:rPr>
              <m:t>R</m:t>
            </m:r>
          </m:den>
        </m:f>
        <m:d>
          <m:dPr>
            <m:ctrlPr>
              <w:rPr>
                <w:rFonts w:ascii="Cambria Math" w:hAnsi="Cambria Math" w:cstheme="minorHAnsi"/>
                <w:i/>
                <w:sz w:val="22"/>
                <w:szCs w:val="22"/>
              </w:rPr>
            </m:ctrlPr>
          </m:dPr>
          <m:e>
            <m:f>
              <m:fPr>
                <m:ctrlPr>
                  <w:rPr>
                    <w:rFonts w:ascii="Cambria Math" w:hAnsi="Cambria Math" w:cstheme="minorHAnsi"/>
                    <w:i/>
                    <w:sz w:val="22"/>
                    <w:szCs w:val="22"/>
                  </w:rPr>
                </m:ctrlPr>
              </m:fPr>
              <m:num>
                <m:r>
                  <w:rPr>
                    <w:rFonts w:ascii="Cambria Math" w:hAnsi="Cambria Math" w:cstheme="minorHAnsi"/>
                    <w:sz w:val="22"/>
                    <w:szCs w:val="22"/>
                  </w:rPr>
                  <m:t>dR</m:t>
                </m:r>
              </m:num>
              <m:den>
                <m:r>
                  <w:rPr>
                    <w:rFonts w:ascii="Cambria Math" w:hAnsi="Cambria Math" w:cstheme="minorHAnsi"/>
                    <w:sz w:val="22"/>
                    <w:szCs w:val="22"/>
                  </w:rPr>
                  <m:t>dt</m:t>
                </m:r>
              </m:den>
            </m:f>
          </m:e>
        </m:d>
      </m:oMath>
      <w:r>
        <w:rPr>
          <w:rFonts w:eastAsiaTheme="minorEastAsia" w:cstheme="minorHAnsi"/>
          <w:sz w:val="22"/>
          <w:szCs w:val="22"/>
        </w:rPr>
        <w:t xml:space="preserve"> </w:t>
      </w:r>
      <w:r w:rsidRPr="00496E2D">
        <w:rPr>
          <w:rFonts w:cstheme="minorHAnsi"/>
          <w:sz w:val="22"/>
          <w:szCs w:val="22"/>
        </w:rPr>
        <w:t xml:space="preserve">is </w:t>
      </w:r>
      <w:r>
        <w:rPr>
          <w:rFonts w:cstheme="minorHAnsi"/>
          <w:sz w:val="22"/>
          <w:szCs w:val="22"/>
        </w:rPr>
        <w:t xml:space="preserve">the </w:t>
      </w:r>
      <w:r w:rsidRPr="00496E2D">
        <w:rPr>
          <w:rFonts w:cstheme="minorHAnsi"/>
          <w:sz w:val="22"/>
          <w:szCs w:val="22"/>
        </w:rPr>
        <w:t>per-capita growth rate (</w:t>
      </w:r>
      <w:r>
        <w:rPr>
          <w:rFonts w:cstheme="minorHAnsi"/>
          <w:sz w:val="22"/>
          <w:szCs w:val="22"/>
        </w:rPr>
        <w:t>i.e.,</w:t>
      </w:r>
      <w:r w:rsidR="008E2E83">
        <w:rPr>
          <w:rFonts w:cstheme="minorHAnsi"/>
          <w:sz w:val="22"/>
          <w:szCs w:val="22"/>
        </w:rPr>
        <w:t xml:space="preserve"> mean</w:t>
      </w:r>
      <w:r>
        <w:rPr>
          <w:rFonts w:cstheme="minorHAnsi"/>
          <w:sz w:val="22"/>
          <w:szCs w:val="22"/>
        </w:rPr>
        <w:t xml:space="preserve"> individual </w:t>
      </w:r>
      <w:r w:rsidRPr="00496E2D">
        <w:rPr>
          <w:rFonts w:cstheme="minorHAnsi"/>
          <w:sz w:val="22"/>
          <w:szCs w:val="22"/>
        </w:rPr>
        <w:t>fitness), and</w:t>
      </w:r>
      <m:oMath>
        <m:r>
          <w:rPr>
            <w:rFonts w:ascii="Cambria Math" w:hAnsi="Cambria Math" w:cstheme="minorHAnsi"/>
            <w:sz w:val="22"/>
            <w:szCs w:val="22"/>
          </w:rPr>
          <m:t xml:space="preserve"> </m:t>
        </m:r>
        <m:sSub>
          <m:sSubPr>
            <m:ctrlPr>
              <w:rPr>
                <w:rFonts w:ascii="Cambria Math" w:hAnsi="Cambria Math" w:cstheme="minorHAnsi"/>
                <w:i/>
                <w:sz w:val="22"/>
                <w:szCs w:val="22"/>
              </w:rPr>
            </m:ctrlPr>
          </m:sSubPr>
          <m:e>
            <m:d>
              <m:dPr>
                <m:ctrlPr>
                  <w:rPr>
                    <w:rFonts w:ascii="Cambria Math" w:hAnsi="Cambria Math" w:cstheme="minorHAnsi"/>
                    <w:i/>
                    <w:sz w:val="22"/>
                    <w:szCs w:val="22"/>
                  </w:rPr>
                </m:ctrlPr>
              </m:dPr>
              <m:e>
                <m:f>
                  <m:fPr>
                    <m:ctrlPr>
                      <w:rPr>
                        <w:rFonts w:ascii="Cambria Math" w:hAnsi="Cambria Math" w:cstheme="minorHAnsi"/>
                        <w:sz w:val="22"/>
                        <w:szCs w:val="22"/>
                      </w:rPr>
                    </m:ctrlPr>
                  </m:fPr>
                  <m:num>
                    <m:r>
                      <w:rPr>
                        <w:rFonts w:ascii="Cambria Math" w:hAnsi="Cambria Math" w:cstheme="minorHAnsi"/>
                        <w:sz w:val="22"/>
                        <w:szCs w:val="22"/>
                      </w:rPr>
                      <m:t>∂W</m:t>
                    </m:r>
                  </m:num>
                  <m:den>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den>
                </m:f>
              </m:e>
            </m:d>
          </m:e>
          <m:sub>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sub>
        </m:sSub>
      </m:oMath>
      <w:r w:rsidRPr="00496E2D">
        <w:rPr>
          <w:rFonts w:cstheme="minorHAnsi"/>
          <w:sz w:val="22"/>
          <w:szCs w:val="22"/>
        </w:rPr>
        <w:t xml:space="preserve">is the </w:t>
      </w:r>
      <w:r>
        <w:rPr>
          <w:rFonts w:cstheme="minorHAnsi"/>
          <w:sz w:val="22"/>
          <w:szCs w:val="22"/>
        </w:rPr>
        <w:t>fitness</w:t>
      </w:r>
      <w:r w:rsidRPr="00496E2D">
        <w:rPr>
          <w:rFonts w:cstheme="minorHAnsi"/>
          <w:sz w:val="22"/>
          <w:szCs w:val="22"/>
        </w:rPr>
        <w:t xml:space="preserve"> gradient</w:t>
      </w:r>
      <w:r>
        <w:rPr>
          <w:rFonts w:cstheme="minorHAnsi"/>
          <w:sz w:val="22"/>
          <w:szCs w:val="22"/>
        </w:rPr>
        <w:t xml:space="preserve"> evaluated at the mean trait</w:t>
      </w:r>
      <w:r w:rsidRPr="00496E2D">
        <w:rPr>
          <w:rFonts w:cstheme="minorHAnsi"/>
          <w:sz w:val="22"/>
          <w:szCs w:val="22"/>
        </w:rPr>
        <w:t xml:space="preserve">. </w:t>
      </w:r>
      <w:r>
        <w:rPr>
          <w:rFonts w:cstheme="minorHAnsi"/>
          <w:sz w:val="22"/>
          <w:szCs w:val="22"/>
        </w:rPr>
        <w:t xml:space="preserve">The fitness gradient will equal zero at the evolutionary equilibrium. Given equation (1) above, the fitness gradient is equal to </w:t>
      </w:r>
      <m:oMath>
        <m:r>
          <w:rPr>
            <w:rFonts w:ascii="Cambria Math" w:hAnsi="Cambria Math" w:cstheme="minorHAnsi"/>
            <w:sz w:val="22"/>
            <w:szCs w:val="22"/>
          </w:rPr>
          <m:t>1-</m:t>
        </m:r>
        <m:sSubSup>
          <m:sSubSupPr>
            <m:ctrlPr>
              <w:rPr>
                <w:rFonts w:ascii="Cambria Math" w:hAnsi="Cambria Math" w:cstheme="minorHAnsi"/>
                <w:i/>
                <w:sz w:val="22"/>
                <w:szCs w:val="22"/>
              </w:rPr>
            </m:ctrlPr>
          </m:sSubSupPr>
          <m:e>
            <m:r>
              <w:rPr>
                <w:rFonts w:ascii="Cambria Math" w:hAnsi="Cambria Math" w:cstheme="minorHAnsi"/>
                <w:sz w:val="22"/>
                <w:szCs w:val="22"/>
              </w:rPr>
              <m:t>d</m:t>
            </m:r>
          </m:e>
          <m:sub>
            <m:r>
              <w:rPr>
                <w:rFonts w:ascii="Cambria Math" w:hAnsi="Cambria Math" w:cstheme="minorHAnsi"/>
                <w:sz w:val="22"/>
                <w:szCs w:val="22"/>
              </w:rPr>
              <m:t>min</m:t>
            </m:r>
          </m:sub>
          <m:sup>
            <m:r>
              <w:rPr>
                <w:rFonts w:ascii="Cambria Math" w:hAnsi="Cambria Math" w:cstheme="minorHAnsi"/>
                <w:sz w:val="22"/>
                <w:szCs w:val="22"/>
              </w:rPr>
              <m:t>'</m:t>
            </m:r>
          </m:sup>
        </m:sSubSup>
        <m:d>
          <m:dPr>
            <m:ctrlPr>
              <w:rPr>
                <w:rFonts w:ascii="Cambria Math" w:hAnsi="Cambria Math" w:cstheme="minorHAnsi"/>
                <w:i/>
                <w:sz w:val="22"/>
                <w:szCs w:val="22"/>
              </w:rPr>
            </m:ctrlPr>
          </m:dPr>
          <m:e>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e>
        </m:d>
      </m:oMath>
      <w:r>
        <w:rPr>
          <w:rFonts w:eastAsiaTheme="minorEastAsia" w:cstheme="minorHAnsi"/>
          <w:sz w:val="22"/>
          <w:szCs w:val="22"/>
        </w:rPr>
        <w:t xml:space="preserve">, which implies that the minimum death rate </w:t>
      </w:r>
      <w:ins w:id="156" w:author="John DeLong" w:date="2020-07-24T14:30:00Z">
        <w:r w:rsidR="008E4F39">
          <w:rPr>
            <w:rFonts w:eastAsiaTheme="minorEastAsia" w:cstheme="minorHAnsi"/>
            <w:sz w:val="22"/>
            <w:szCs w:val="22"/>
          </w:rPr>
          <w:t>(</w:t>
        </w:r>
        <w:proofErr w:type="spellStart"/>
        <w:r w:rsidR="008E4F39" w:rsidRPr="00496E2D">
          <w:rPr>
            <w:rFonts w:cstheme="minorHAnsi"/>
            <w:i/>
            <w:iCs/>
            <w:sz w:val="22"/>
            <w:szCs w:val="22"/>
          </w:rPr>
          <w:t>d</w:t>
        </w:r>
        <w:r w:rsidR="008E4F39" w:rsidRPr="00496E2D">
          <w:rPr>
            <w:rFonts w:cstheme="minorHAnsi"/>
            <w:i/>
            <w:iCs/>
            <w:sz w:val="22"/>
            <w:szCs w:val="22"/>
            <w:vertAlign w:val="subscript"/>
          </w:rPr>
          <w:t>min</w:t>
        </w:r>
        <w:proofErr w:type="spellEnd"/>
        <w:r w:rsidR="008E4F39">
          <w:rPr>
            <w:rFonts w:eastAsiaTheme="minorEastAsia" w:cstheme="minorHAnsi"/>
            <w:sz w:val="22"/>
            <w:szCs w:val="22"/>
          </w:rPr>
          <w:t xml:space="preserve">) </w:t>
        </w:r>
      </w:ins>
      <w:r>
        <w:rPr>
          <w:rFonts w:eastAsiaTheme="minorEastAsia" w:cstheme="minorHAnsi"/>
          <w:sz w:val="22"/>
          <w:szCs w:val="22"/>
        </w:rPr>
        <w:t xml:space="preserve">must be an increasing function of the maximum birth rate </w:t>
      </w:r>
      <w:ins w:id="157" w:author="John DeLong" w:date="2020-07-24T14:30:00Z">
        <w:r w:rsidR="008E4F39">
          <w:rPr>
            <w:rFonts w:eastAsiaTheme="minorEastAsia" w:cstheme="minorHAnsi"/>
            <w:sz w:val="22"/>
            <w:szCs w:val="22"/>
          </w:rPr>
          <w:t>(</w:t>
        </w:r>
        <w:proofErr w:type="spellStart"/>
        <w:r w:rsidR="008E4F39" w:rsidRPr="00496E2D">
          <w:rPr>
            <w:rFonts w:cstheme="minorHAnsi"/>
            <w:i/>
            <w:iCs/>
            <w:sz w:val="22"/>
            <w:szCs w:val="22"/>
          </w:rPr>
          <w:t>b</w:t>
        </w:r>
        <w:r w:rsidR="008E4F39" w:rsidRPr="00496E2D">
          <w:rPr>
            <w:rFonts w:cstheme="minorHAnsi"/>
            <w:i/>
            <w:iCs/>
            <w:sz w:val="22"/>
            <w:szCs w:val="22"/>
            <w:vertAlign w:val="subscript"/>
          </w:rPr>
          <w:t>max</w:t>
        </w:r>
        <w:proofErr w:type="spellEnd"/>
        <w:r w:rsidR="008E4F39">
          <w:rPr>
            <w:rFonts w:eastAsiaTheme="minorEastAsia" w:cstheme="minorHAnsi"/>
            <w:sz w:val="22"/>
            <w:szCs w:val="22"/>
          </w:rPr>
          <w:t xml:space="preserve">) </w:t>
        </w:r>
      </w:ins>
      <w:r>
        <w:rPr>
          <w:rFonts w:eastAsiaTheme="minorEastAsia" w:cstheme="minorHAnsi"/>
          <w:sz w:val="22"/>
          <w:szCs w:val="22"/>
        </w:rPr>
        <w:t>for an evolutionary equilibrium to exist</w:t>
      </w:r>
      <w:ins w:id="158" w:author="John DeLong" w:date="2020-07-24T14:28:00Z">
        <w:r w:rsidR="008E4F39">
          <w:rPr>
            <w:rFonts w:eastAsiaTheme="minorEastAsia" w:cstheme="minorHAnsi"/>
            <w:sz w:val="22"/>
            <w:szCs w:val="22"/>
          </w:rPr>
          <w:t xml:space="preserve"> (otherwise the fitness gradient will not change sign)</w:t>
        </w:r>
      </w:ins>
      <w:r>
        <w:rPr>
          <w:rFonts w:eastAsiaTheme="minorEastAsia" w:cstheme="minorHAnsi"/>
          <w:sz w:val="22"/>
          <w:szCs w:val="22"/>
        </w:rPr>
        <w:t xml:space="preserve">. For any equilibrium to represent a fitness maximum requires </w:t>
      </w:r>
      <m:oMath>
        <m:f>
          <m:fPr>
            <m:ctrlPr>
              <w:rPr>
                <w:rFonts w:ascii="Cambria Math" w:eastAsiaTheme="minorEastAsia" w:hAnsi="Cambria Math" w:cstheme="minorHAnsi"/>
                <w:i/>
                <w:sz w:val="22"/>
                <w:szCs w:val="22"/>
              </w:rPr>
            </m:ctrlPr>
          </m:fPr>
          <m:num>
            <m:sSup>
              <m:sSupPr>
                <m:ctrlPr>
                  <w:rPr>
                    <w:rFonts w:ascii="Cambria Math" w:eastAsiaTheme="minorEastAsia" w:hAnsi="Cambria Math" w:cstheme="minorHAnsi"/>
                    <w:i/>
                    <w:sz w:val="22"/>
                    <w:szCs w:val="22"/>
                  </w:rPr>
                </m:ctrlPr>
              </m:sSupPr>
              <m:e>
                <m:r>
                  <w:rPr>
                    <w:rFonts w:ascii="Cambria Math" w:eastAsiaTheme="minorEastAsia" w:hAnsi="Cambria Math" w:cstheme="minorHAnsi"/>
                    <w:sz w:val="22"/>
                    <w:szCs w:val="22"/>
                  </w:rPr>
                  <m:t>∂</m:t>
                </m:r>
              </m:e>
              <m:sup>
                <m:r>
                  <w:rPr>
                    <w:rFonts w:ascii="Cambria Math" w:eastAsiaTheme="minorEastAsia" w:hAnsi="Cambria Math" w:cstheme="minorHAnsi"/>
                    <w:sz w:val="22"/>
                    <w:szCs w:val="22"/>
                  </w:rPr>
                  <m:t>2</m:t>
                </m:r>
              </m:sup>
            </m:sSup>
            <m:r>
              <w:rPr>
                <w:rFonts w:ascii="Cambria Math" w:eastAsiaTheme="minorEastAsia" w:hAnsi="Cambria Math" w:cstheme="minorHAnsi"/>
                <w:sz w:val="22"/>
                <w:szCs w:val="22"/>
              </w:rPr>
              <m:t>W</m:t>
            </m:r>
          </m:num>
          <m:den>
            <m:r>
              <w:rPr>
                <w:rFonts w:ascii="Cambria Math" w:eastAsiaTheme="minorEastAsia" w:hAnsi="Cambria Math" w:cstheme="minorHAnsi"/>
                <w:sz w:val="22"/>
                <w:szCs w:val="22"/>
              </w:rPr>
              <m:t>∂</m:t>
            </m:r>
            <m:sSubSup>
              <m:sSubSupPr>
                <m:ctrlPr>
                  <w:rPr>
                    <w:rFonts w:ascii="Cambria Math" w:eastAsiaTheme="minorEastAsia" w:hAnsi="Cambria Math" w:cstheme="minorHAnsi"/>
                    <w:i/>
                    <w:sz w:val="22"/>
                    <w:szCs w:val="22"/>
                  </w:rPr>
                </m:ctrlPr>
              </m:sSubSup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up>
                <m:r>
                  <w:rPr>
                    <w:rFonts w:ascii="Cambria Math" w:eastAsiaTheme="minorEastAsia" w:hAnsi="Cambria Math" w:cstheme="minorHAnsi"/>
                    <w:sz w:val="22"/>
                    <w:szCs w:val="22"/>
                  </w:rPr>
                  <m:t>2</m:t>
                </m:r>
              </m:sup>
            </m:sSubSup>
          </m:den>
        </m:f>
        <m:r>
          <w:rPr>
            <w:rFonts w:ascii="Cambria Math" w:eastAsiaTheme="minorEastAsia" w:hAnsi="Cambria Math" w:cstheme="minorHAnsi"/>
            <w:sz w:val="22"/>
            <w:szCs w:val="22"/>
          </w:rPr>
          <m:t>=-</m:t>
        </m:r>
        <m:sSubSup>
          <m:sSubSupPr>
            <m:ctrlPr>
              <w:rPr>
                <w:rFonts w:ascii="Cambria Math" w:eastAsiaTheme="minorEastAsia" w:hAnsi="Cambria Math" w:cstheme="minorHAnsi"/>
                <w:i/>
                <w:sz w:val="22"/>
                <w:szCs w:val="22"/>
              </w:rPr>
            </m:ctrlPr>
          </m:sSubSup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up>
            <m:r>
              <w:rPr>
                <w:rFonts w:ascii="Cambria Math" w:eastAsiaTheme="minorEastAsia" w:hAnsi="Cambria Math" w:cstheme="minorHAnsi"/>
                <w:sz w:val="22"/>
                <w:szCs w:val="22"/>
              </w:rPr>
              <m:t>''</m:t>
            </m:r>
          </m:sup>
        </m:sSubSup>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e>
        </m:d>
        <m:r>
          <w:rPr>
            <w:rFonts w:ascii="Cambria Math" w:eastAsiaTheme="minorEastAsia" w:hAnsi="Cambria Math" w:cstheme="minorHAnsi"/>
            <w:sz w:val="22"/>
            <w:szCs w:val="22"/>
          </w:rPr>
          <m:t xml:space="preserve">&lt;0,  </m:t>
        </m:r>
      </m:oMath>
      <w:r>
        <w:rPr>
          <w:rFonts w:cstheme="minorHAnsi"/>
          <w:sz w:val="22"/>
          <w:szCs w:val="22"/>
        </w:rPr>
        <w:t xml:space="preserve"> which implies that the minimum death rate </w:t>
      </w:r>
      <w:ins w:id="159" w:author="John DeLong" w:date="2020-07-24T14:32:00Z">
        <w:r w:rsidR="00014132">
          <w:rPr>
            <w:rFonts w:eastAsiaTheme="minorEastAsia" w:cstheme="minorHAnsi"/>
            <w:sz w:val="22"/>
            <w:szCs w:val="22"/>
          </w:rPr>
          <w:t>(</w:t>
        </w:r>
        <w:proofErr w:type="spellStart"/>
        <w:r w:rsidR="00014132" w:rsidRPr="00496E2D">
          <w:rPr>
            <w:rFonts w:cstheme="minorHAnsi"/>
            <w:i/>
            <w:iCs/>
            <w:sz w:val="22"/>
            <w:szCs w:val="22"/>
          </w:rPr>
          <w:t>d</w:t>
        </w:r>
        <w:r w:rsidR="00014132" w:rsidRPr="00496E2D">
          <w:rPr>
            <w:rFonts w:cstheme="minorHAnsi"/>
            <w:i/>
            <w:iCs/>
            <w:sz w:val="22"/>
            <w:szCs w:val="22"/>
            <w:vertAlign w:val="subscript"/>
          </w:rPr>
          <w:t>min</w:t>
        </w:r>
        <w:proofErr w:type="spellEnd"/>
        <w:r w:rsidR="00014132">
          <w:rPr>
            <w:rFonts w:eastAsiaTheme="minorEastAsia" w:cstheme="minorHAnsi"/>
            <w:sz w:val="22"/>
            <w:szCs w:val="22"/>
          </w:rPr>
          <w:t xml:space="preserve">) </w:t>
        </w:r>
      </w:ins>
      <w:r>
        <w:rPr>
          <w:rFonts w:cstheme="minorHAnsi"/>
          <w:sz w:val="22"/>
          <w:szCs w:val="22"/>
        </w:rPr>
        <w:t>must be an accelerating function of maximum birth rate</w:t>
      </w:r>
      <w:ins w:id="160" w:author="John DeLong" w:date="2020-07-24T14:31:00Z">
        <w:r w:rsidR="00014132">
          <w:rPr>
            <w:rFonts w:cstheme="minorHAnsi"/>
            <w:sz w:val="22"/>
            <w:szCs w:val="22"/>
          </w:rPr>
          <w:t xml:space="preserve"> </w:t>
        </w:r>
        <w:r w:rsidR="00014132">
          <w:rPr>
            <w:rFonts w:eastAsiaTheme="minorEastAsia" w:cstheme="minorHAnsi"/>
            <w:sz w:val="22"/>
            <w:szCs w:val="22"/>
          </w:rPr>
          <w:t>(</w:t>
        </w:r>
        <w:proofErr w:type="spellStart"/>
        <w:r w:rsidR="00014132" w:rsidRPr="00496E2D">
          <w:rPr>
            <w:rFonts w:cstheme="minorHAnsi"/>
            <w:i/>
            <w:iCs/>
            <w:sz w:val="22"/>
            <w:szCs w:val="22"/>
          </w:rPr>
          <w:t>b</w:t>
        </w:r>
        <w:r w:rsidR="00014132" w:rsidRPr="00496E2D">
          <w:rPr>
            <w:rFonts w:cstheme="minorHAnsi"/>
            <w:i/>
            <w:iCs/>
            <w:sz w:val="22"/>
            <w:szCs w:val="22"/>
            <w:vertAlign w:val="subscript"/>
          </w:rPr>
          <w:t>max</w:t>
        </w:r>
        <w:proofErr w:type="spellEnd"/>
        <w:r w:rsidR="00014132">
          <w:rPr>
            <w:rFonts w:eastAsiaTheme="minorEastAsia" w:cstheme="minorHAnsi"/>
            <w:sz w:val="22"/>
            <w:szCs w:val="22"/>
          </w:rPr>
          <w:t>)</w:t>
        </w:r>
      </w:ins>
      <w:r>
        <w:rPr>
          <w:rFonts w:cstheme="minorHAnsi"/>
          <w:sz w:val="22"/>
          <w:szCs w:val="22"/>
        </w:rPr>
        <w:t xml:space="preserve">. As such, we assume that </w:t>
      </w:r>
      <m:oMath>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c</m:t>
        </m:r>
        <m:sSubSup>
          <m:sSubSupPr>
            <m:ctrlPr>
              <w:rPr>
                <w:rFonts w:ascii="Cambria Math" w:hAnsi="Cambria Math" w:cstheme="minorHAnsi"/>
                <w:i/>
                <w:sz w:val="22"/>
                <w:szCs w:val="22"/>
              </w:rPr>
            </m:ctrlPr>
          </m:sSubSupPr>
          <m:e>
            <m:r>
              <w:rPr>
                <w:rFonts w:ascii="Cambria Math" w:hAnsi="Cambria Math" w:cstheme="minorHAnsi"/>
                <w:sz w:val="22"/>
                <w:szCs w:val="22"/>
              </w:rPr>
              <m:t>b</m:t>
            </m:r>
          </m:e>
          <m:sub>
            <m:r>
              <w:rPr>
                <w:rFonts w:ascii="Cambria Math" w:hAnsi="Cambria Math" w:cstheme="minorHAnsi"/>
                <w:sz w:val="22"/>
                <w:szCs w:val="22"/>
              </w:rPr>
              <m:t>max</m:t>
            </m:r>
          </m:sub>
          <m:sup>
            <m:r>
              <w:rPr>
                <w:rFonts w:ascii="Cambria Math" w:hAnsi="Cambria Math" w:cstheme="minorHAnsi"/>
                <w:sz w:val="22"/>
                <w:szCs w:val="22"/>
              </w:rPr>
              <m:t>2</m:t>
            </m:r>
          </m:sup>
        </m:sSubSup>
      </m:oMath>
      <w:r>
        <w:rPr>
          <w:rFonts w:eastAsiaTheme="minorEastAsia" w:cstheme="minorHAnsi"/>
          <w:sz w:val="22"/>
          <w:szCs w:val="22"/>
        </w:rPr>
        <w:t>,</w:t>
      </w:r>
      <w:ins w:id="161" w:author="John DeLong" w:date="2020-07-18T16:57:00Z">
        <w:r w:rsidR="00B13DF6">
          <w:rPr>
            <w:rFonts w:eastAsiaTheme="minorEastAsia" w:cstheme="minorHAnsi"/>
            <w:sz w:val="22"/>
            <w:szCs w:val="22"/>
          </w:rPr>
          <w:t xml:space="preserve"> where </w:t>
        </w:r>
        <w:r w:rsidR="00B13DF6" w:rsidRPr="00B13DF6">
          <w:rPr>
            <w:rFonts w:eastAsiaTheme="minorEastAsia" w:cstheme="minorHAnsi"/>
            <w:i/>
            <w:sz w:val="22"/>
            <w:szCs w:val="22"/>
            <w:rPrChange w:id="162" w:author="John DeLong" w:date="2020-07-18T16:57:00Z">
              <w:rPr>
                <w:rFonts w:eastAsiaTheme="minorEastAsia" w:cstheme="minorHAnsi"/>
                <w:sz w:val="22"/>
                <w:szCs w:val="22"/>
              </w:rPr>
            </w:rPrChange>
          </w:rPr>
          <w:t>c</w:t>
        </w:r>
        <w:r w:rsidR="00B13DF6">
          <w:rPr>
            <w:rFonts w:eastAsiaTheme="minorEastAsia" w:cstheme="minorHAnsi"/>
            <w:sz w:val="22"/>
            <w:szCs w:val="22"/>
          </w:rPr>
          <w:t xml:space="preserve"> is a trade-off constant,</w:t>
        </w:r>
      </w:ins>
      <w:r>
        <w:rPr>
          <w:rFonts w:eastAsiaTheme="minorEastAsia" w:cstheme="minorHAnsi"/>
          <w:sz w:val="22"/>
          <w:szCs w:val="22"/>
        </w:rPr>
        <w:t xml:space="preserve"> making the equation for the evolutionary dynamics </w:t>
      </w:r>
    </w:p>
    <w:p w14:paraId="52B53E37" w14:textId="77777777" w:rsidR="008F3CF5" w:rsidRPr="00496E2D" w:rsidRDefault="00081C9C" w:rsidP="008F3CF5">
      <w:pPr>
        <w:tabs>
          <w:tab w:val="right" w:pos="9360"/>
        </w:tabs>
        <w:spacing w:after="0" w:line="480" w:lineRule="auto"/>
        <w:contextualSpacing/>
        <w:rPr>
          <w:rFonts w:cstheme="minorHAnsi"/>
          <w:b/>
          <w:bCs/>
          <w:sz w:val="22"/>
          <w:szCs w:val="22"/>
        </w:rPr>
      </w:pPr>
      <m:oMath>
        <m:f>
          <m:fPr>
            <m:ctrlPr>
              <w:rPr>
                <w:rFonts w:ascii="Cambria Math" w:hAnsi="Cambria Math" w:cstheme="minorHAns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num>
          <m:den>
            <m:r>
              <w:rPr>
                <w:rFonts w:ascii="Cambria Math" w:hAnsi="Cambria Math" w:cstheme="minorHAnsi"/>
                <w:sz w:val="22"/>
                <w:szCs w:val="22"/>
              </w:rPr>
              <m:t>dt</m:t>
            </m:r>
          </m:den>
        </m:f>
        <m:r>
          <w:rPr>
            <w:rFonts w:ascii="Cambria Math" w:hAnsi="Cambria Math" w:cstheme="minorHAnsi"/>
            <w:sz w:val="22"/>
            <w:szCs w:val="22"/>
          </w:rPr>
          <m:t>=V</m:t>
        </m:r>
        <m:d>
          <m:dPr>
            <m:ctrlPr>
              <w:rPr>
                <w:rFonts w:ascii="Cambria Math" w:hAnsi="Cambria Math" w:cstheme="minorHAnsi"/>
                <w:sz w:val="22"/>
                <w:szCs w:val="22"/>
              </w:rPr>
            </m:ctrlPr>
          </m:dPr>
          <m:e>
            <m:r>
              <w:rPr>
                <w:rFonts w:ascii="Cambria Math" w:hAnsi="Cambria Math" w:cstheme="minorHAnsi"/>
                <w:sz w:val="22"/>
                <w:szCs w:val="22"/>
              </w:rPr>
              <m:t>1-2c</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e>
        </m:d>
      </m:oMath>
      <w:r w:rsidR="008F3CF5">
        <w:rPr>
          <w:rFonts w:cstheme="minorHAnsi"/>
          <w:sz w:val="22"/>
          <w:szCs w:val="22"/>
        </w:rPr>
        <w:t xml:space="preserve"> </w:t>
      </w:r>
      <w:r w:rsidR="008F3CF5">
        <w:rPr>
          <w:rFonts w:cstheme="minorHAnsi"/>
          <w:sz w:val="22"/>
          <w:szCs w:val="22"/>
        </w:rPr>
        <w:tab/>
        <w:t>(</w:t>
      </w:r>
      <w:r w:rsidR="008F3CF5" w:rsidRPr="00496E2D">
        <w:rPr>
          <w:rFonts w:cstheme="minorHAnsi"/>
          <w:sz w:val="22"/>
          <w:szCs w:val="22"/>
        </w:rPr>
        <w:t>Equation 2)</w:t>
      </w:r>
    </w:p>
    <w:p w14:paraId="0E20AD09" w14:textId="64A6E427" w:rsidR="008F3CF5" w:rsidRPr="00496E2D" w:rsidRDefault="008F3CF5" w:rsidP="008F3CF5">
      <w:pPr>
        <w:spacing w:after="0" w:line="480" w:lineRule="auto"/>
        <w:contextualSpacing/>
        <w:rPr>
          <w:rFonts w:eastAsiaTheme="minorEastAsia" w:cstheme="minorHAnsi"/>
          <w:sz w:val="22"/>
          <w:szCs w:val="22"/>
        </w:rPr>
      </w:pPr>
      <w:r w:rsidRPr="00496E2D">
        <w:rPr>
          <w:rFonts w:cstheme="minorHAnsi"/>
          <w:sz w:val="22"/>
          <w:szCs w:val="22"/>
        </w:rPr>
        <w:t>Thus, in the deterministic QG model given by equations (1-2), the population will approach the eco-evolutionary equilibrium</w:t>
      </w:r>
      <w:r>
        <w:rPr>
          <w:rFonts w:cstheme="minorHAnsi"/>
          <w:sz w:val="22"/>
          <w:szCs w:val="22"/>
        </w:rPr>
        <w:t>:</w:t>
      </w:r>
    </w:p>
    <w:p w14:paraId="169AD8B6" w14:textId="6ABEBA01" w:rsidR="008F3CF5" w:rsidRPr="00496E2D" w:rsidRDefault="00081C9C" w:rsidP="008F3CF5">
      <w:pPr>
        <w:tabs>
          <w:tab w:val="right" w:pos="9360"/>
        </w:tabs>
        <w:spacing w:after="0" w:line="480" w:lineRule="auto"/>
        <w:contextualSpacing/>
        <w:rPr>
          <w:rFonts w:eastAsiaTheme="minorEastAsia" w:cstheme="minorHAnsi"/>
          <w:sz w:val="22"/>
          <w:szCs w:val="22"/>
        </w:rPr>
      </w:pPr>
      <m:oMath>
        <m:d>
          <m:dPr>
            <m:ctrlPr>
              <w:rPr>
                <w:rFonts w:ascii="Cambria Math" w:hAnsi="Cambria Math" w:cstheme="minorHAnsi"/>
                <w:sz w:val="22"/>
                <w:szCs w:val="22"/>
              </w:rPr>
            </m:ctrlPr>
          </m:dPr>
          <m:e>
            <m:acc>
              <m:accPr>
                <m:ctrlPr>
                  <w:rPr>
                    <w:rFonts w:ascii="Cambria Math" w:hAnsi="Cambria Math" w:cstheme="minorHAnsi"/>
                    <w:i/>
                    <w:sz w:val="22"/>
                    <w:szCs w:val="22"/>
                  </w:rPr>
                </m:ctrlPr>
              </m:accPr>
              <m:e>
                <m:r>
                  <w:rPr>
                    <w:rFonts w:ascii="Cambria Math" w:hAnsi="Cambria Math" w:cstheme="minorHAnsi"/>
                    <w:sz w:val="22"/>
                    <w:szCs w:val="22"/>
                  </w:rPr>
                  <m:t>R</m:t>
                </m:r>
              </m:e>
            </m:acc>
            <m:r>
              <w:rPr>
                <w:rFonts w:ascii="Cambria Math" w:hAnsi="Cambria Math" w:cstheme="minorHAnsi"/>
                <w:sz w:val="22"/>
                <w:szCs w:val="22"/>
              </w:rPr>
              <m:t>=</m:t>
            </m:r>
            <m:r>
              <w:ins w:id="163" w:author="John DeLong" w:date="2020-07-18T17:08:00Z">
                <w:rPr>
                  <w:rFonts w:ascii="Cambria Math" w:hAnsi="Cambria Math" w:cstheme="minorHAnsi"/>
                  <w:sz w:val="22"/>
                  <w:szCs w:val="22"/>
                </w:rPr>
                <m:t>K=</m:t>
              </w:ins>
            </m:r>
            <m:f>
              <m:fPr>
                <m:ctrlPr>
                  <w:rPr>
                    <w:rFonts w:ascii="Cambria Math" w:hAnsi="Cambria Math" w:cstheme="minorHAnsi"/>
                    <w:sz w:val="22"/>
                    <w:szCs w:val="22"/>
                  </w:rPr>
                </m:ctrlPr>
              </m:fPr>
              <m:num>
                <m:sSub>
                  <m:sSubPr>
                    <m:ctrlPr>
                      <w:del w:id="164" w:author="Clay Cressler" w:date="2020-08-07T15:33:00Z">
                        <w:rPr>
                          <w:rFonts w:ascii="Cambria Math" w:hAnsi="Cambria Math" w:cstheme="minorHAnsi"/>
                          <w:sz w:val="22"/>
                          <w:szCs w:val="22"/>
                        </w:rPr>
                      </w:del>
                    </m:ctrlPr>
                  </m:sSubPr>
                  <m:e>
                    <m:r>
                      <w:del w:id="165" w:author="Clay Cressler" w:date="2020-08-07T15:33:00Z">
                        <w:rPr>
                          <w:rFonts w:ascii="Cambria Math" w:hAnsi="Cambria Math" w:cstheme="minorHAnsi"/>
                          <w:sz w:val="22"/>
                          <w:szCs w:val="22"/>
                        </w:rPr>
                        <m:t>b</m:t>
                      </w:del>
                    </m:r>
                  </m:e>
                  <m:sub>
                    <m:r>
                      <w:del w:id="166" w:author="Clay Cressler" w:date="2020-08-07T15:33:00Z">
                        <w:rPr>
                          <w:rFonts w:ascii="Cambria Math" w:hAnsi="Cambria Math" w:cstheme="minorHAnsi"/>
                          <w:sz w:val="22"/>
                          <w:szCs w:val="22"/>
                        </w:rPr>
                        <m:t>max</m:t>
                      </w:del>
                    </m:r>
                  </m:sub>
                </m:sSub>
                <m:acc>
                  <m:accPr>
                    <m:chr m:val="̅"/>
                    <m:ctrlPr>
                      <w:ins w:id="167" w:author="Clay Cressler" w:date="2020-08-07T15:32:00Z">
                        <w:rPr>
                          <w:rFonts w:ascii="Cambria Math" w:hAnsi="Cambria Math" w:cstheme="minorHAnsi"/>
                          <w:i/>
                          <w:sz w:val="22"/>
                          <w:szCs w:val="22"/>
                        </w:rPr>
                      </w:ins>
                    </m:ctrlPr>
                  </m:accPr>
                  <m:e>
                    <m:sSub>
                      <m:sSubPr>
                        <m:ctrlPr>
                          <w:ins w:id="168" w:author="Clay Cressler" w:date="2020-08-07T15:32:00Z">
                            <w:rPr>
                              <w:rFonts w:ascii="Cambria Math" w:hAnsi="Cambria Math" w:cstheme="minorHAnsi"/>
                              <w:i/>
                              <w:sz w:val="22"/>
                              <w:szCs w:val="22"/>
                            </w:rPr>
                          </w:ins>
                        </m:ctrlPr>
                      </m:sSubPr>
                      <m:e>
                        <m:r>
                          <w:ins w:id="169" w:author="Clay Cressler" w:date="2020-08-07T15:32:00Z">
                            <w:rPr>
                              <w:rFonts w:ascii="Cambria Math" w:hAnsi="Cambria Math" w:cstheme="minorHAnsi"/>
                              <w:sz w:val="22"/>
                              <w:szCs w:val="22"/>
                            </w:rPr>
                            <m:t>b</m:t>
                          </w:ins>
                        </m:r>
                      </m:e>
                      <m:sub>
                        <m:r>
                          <w:ins w:id="170" w:author="Clay Cressler" w:date="2020-08-07T15:32:00Z">
                            <w:rPr>
                              <w:rFonts w:ascii="Cambria Math" w:hAnsi="Cambria Math" w:cstheme="minorHAnsi"/>
                              <w:sz w:val="22"/>
                              <w:szCs w:val="22"/>
                            </w:rPr>
                            <m:t>max</m:t>
                          </w:ins>
                        </m:r>
                      </m:sub>
                    </m:sSub>
                  </m:e>
                </m:acc>
                <m:r>
                  <w:ins w:id="171" w:author="Clay Cressler" w:date="2020-08-07T15:32:00Z">
                    <w:rPr>
                      <w:rFonts w:ascii="Cambria Math" w:hAnsi="Cambria Math" w:cstheme="minorHAnsi"/>
                      <w:sz w:val="22"/>
                      <w:szCs w:val="22"/>
                    </w:rPr>
                    <m:t>-</m:t>
                  </w:ins>
                </m:r>
                <m:acc>
                  <m:accPr>
                    <m:chr m:val="̅"/>
                    <m:ctrlPr>
                      <w:ins w:id="172" w:author="Clay Cressler" w:date="2020-08-07T15:32:00Z">
                        <w:rPr>
                          <w:rFonts w:ascii="Cambria Math" w:hAnsi="Cambria Math" w:cstheme="minorHAnsi"/>
                          <w:i/>
                          <w:sz w:val="22"/>
                          <w:szCs w:val="22"/>
                        </w:rPr>
                      </w:ins>
                    </m:ctrlPr>
                  </m:accPr>
                  <m:e>
                    <m:sSub>
                      <m:sSubPr>
                        <m:ctrlPr>
                          <w:ins w:id="173" w:author="Clay Cressler" w:date="2020-08-07T15:32:00Z">
                            <w:rPr>
                              <w:rFonts w:ascii="Cambria Math" w:hAnsi="Cambria Math" w:cstheme="minorHAnsi"/>
                              <w:i/>
                              <w:sz w:val="22"/>
                              <w:szCs w:val="22"/>
                            </w:rPr>
                          </w:ins>
                        </m:ctrlPr>
                      </m:sSubPr>
                      <m:e>
                        <m:r>
                          <w:ins w:id="174" w:author="Clay Cressler" w:date="2020-08-07T15:33:00Z">
                            <w:rPr>
                              <w:rFonts w:ascii="Cambria Math" w:hAnsi="Cambria Math" w:cstheme="minorHAnsi"/>
                              <w:sz w:val="22"/>
                              <w:szCs w:val="22"/>
                            </w:rPr>
                            <m:t>d</m:t>
                          </w:ins>
                        </m:r>
                      </m:e>
                      <m:sub>
                        <m:r>
                          <w:ins w:id="175" w:author="Clay Cressler" w:date="2020-08-07T15:32:00Z">
                            <w:rPr>
                              <w:rFonts w:ascii="Cambria Math" w:hAnsi="Cambria Math" w:cstheme="minorHAnsi"/>
                              <w:sz w:val="22"/>
                              <w:szCs w:val="22"/>
                            </w:rPr>
                            <m:t>m</m:t>
                          </w:ins>
                        </m:r>
                        <m:r>
                          <w:ins w:id="176" w:author="Clay Cressler" w:date="2020-08-07T15:33:00Z">
                            <w:rPr>
                              <w:rFonts w:ascii="Cambria Math" w:hAnsi="Cambria Math" w:cstheme="minorHAnsi"/>
                              <w:sz w:val="22"/>
                              <w:szCs w:val="22"/>
                            </w:rPr>
                            <m:t>in</m:t>
                          </w:ins>
                        </m:r>
                      </m:sub>
                    </m:sSub>
                  </m:e>
                </m:acc>
                <m:r>
                  <w:del w:id="177" w:author="Clay Cressler" w:date="2020-08-07T15:32:00Z">
                    <w:rPr>
                      <w:rFonts w:ascii="Cambria Math" w:hAnsi="Cambria Math" w:cstheme="minorHAnsi"/>
                      <w:sz w:val="22"/>
                      <w:szCs w:val="22"/>
                    </w:rPr>
                    <m:t>-</m:t>
                  </w:del>
                </m:r>
                <m:sSub>
                  <m:sSubPr>
                    <m:ctrlPr>
                      <w:del w:id="178" w:author="Clay Cressler" w:date="2020-08-07T15:32:00Z">
                        <w:rPr>
                          <w:rFonts w:ascii="Cambria Math" w:hAnsi="Cambria Math" w:cstheme="minorHAnsi"/>
                          <w:sz w:val="22"/>
                          <w:szCs w:val="22"/>
                        </w:rPr>
                      </w:del>
                    </m:ctrlPr>
                  </m:sSubPr>
                  <m:e>
                    <m:r>
                      <w:del w:id="179" w:author="Clay Cressler" w:date="2020-08-07T15:32:00Z">
                        <w:rPr>
                          <w:rFonts w:ascii="Cambria Math" w:hAnsi="Cambria Math" w:cstheme="minorHAnsi"/>
                          <w:sz w:val="22"/>
                          <w:szCs w:val="22"/>
                        </w:rPr>
                        <m:t>d</m:t>
                      </w:del>
                    </m:r>
                  </m:e>
                  <m:sub>
                    <m:r>
                      <w:del w:id="180" w:author="Clay Cressler" w:date="2020-08-07T15:32:00Z">
                        <w:rPr>
                          <w:rFonts w:ascii="Cambria Math" w:hAnsi="Cambria Math" w:cstheme="minorHAnsi"/>
                          <w:sz w:val="22"/>
                          <w:szCs w:val="22"/>
                        </w:rPr>
                        <m:t>min</m:t>
                      </w:del>
                    </m:r>
                  </m:sub>
                </m:sSub>
              </m:num>
              <m:den>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den>
            </m:f>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m:t>
            </m:r>
            <m:f>
              <m:fPr>
                <m:ctrlPr>
                  <w:rPr>
                    <w:rFonts w:ascii="Cambria Math" w:hAnsi="Cambria Math" w:cstheme="minorHAnsi"/>
                    <w:sz w:val="22"/>
                    <w:szCs w:val="22"/>
                  </w:rPr>
                </m:ctrlPr>
              </m:fPr>
              <m:num>
                <m:r>
                  <w:rPr>
                    <w:rFonts w:ascii="Cambria Math" w:hAnsi="Cambria Math" w:cstheme="minorHAnsi"/>
                    <w:sz w:val="22"/>
                    <w:szCs w:val="22"/>
                  </w:rPr>
                  <m:t>1</m:t>
                </m:r>
              </m:num>
              <m:den>
                <m:r>
                  <w:rPr>
                    <w:rFonts w:ascii="Cambria Math" w:hAnsi="Cambria Math" w:cstheme="minorHAnsi"/>
                    <w:sz w:val="22"/>
                    <w:szCs w:val="22"/>
                  </w:rPr>
                  <m:t>2c</m:t>
                </m:r>
              </m:den>
            </m:f>
          </m:e>
        </m:d>
      </m:oMath>
      <w:r w:rsidR="008F3CF5" w:rsidRPr="00496E2D">
        <w:rPr>
          <w:rFonts w:eastAsiaTheme="minorEastAsia" w:cstheme="minorHAnsi"/>
          <w:sz w:val="22"/>
          <w:szCs w:val="22"/>
        </w:rPr>
        <w:t xml:space="preserve">. </w:t>
      </w:r>
      <w:r w:rsidR="008F3CF5">
        <w:rPr>
          <w:rFonts w:eastAsiaTheme="minorEastAsia" w:cstheme="minorHAnsi"/>
          <w:sz w:val="22"/>
          <w:szCs w:val="22"/>
        </w:rPr>
        <w:tab/>
      </w:r>
      <w:r w:rsidR="008F3CF5" w:rsidRPr="00496E2D">
        <w:rPr>
          <w:rFonts w:eastAsiaTheme="minorEastAsia" w:cstheme="minorHAnsi"/>
          <w:sz w:val="22"/>
          <w:szCs w:val="22"/>
        </w:rPr>
        <w:t>(Equation 3)</w:t>
      </w:r>
    </w:p>
    <w:p w14:paraId="4D787890" w14:textId="55E5AEE6" w:rsidR="008F3CF5" w:rsidRPr="00496E2D" w:rsidRDefault="008F3CF5" w:rsidP="008F3CF5">
      <w:pPr>
        <w:spacing w:after="0" w:line="480" w:lineRule="auto"/>
        <w:contextualSpacing/>
        <w:rPr>
          <w:rFonts w:cstheme="minorHAnsi"/>
          <w:b/>
          <w:bCs/>
          <w:sz w:val="22"/>
          <w:szCs w:val="22"/>
        </w:rPr>
      </w:pPr>
      <w:r>
        <w:rPr>
          <w:rFonts w:cstheme="minorHAnsi"/>
          <w:sz w:val="22"/>
          <w:szCs w:val="22"/>
        </w:rPr>
        <w:lastRenderedPageBreak/>
        <w:t>We borrow the terminology of the adaptive dynamics literature and call this value</w:t>
      </w:r>
      <w:r w:rsidRPr="00496E2D">
        <w:rPr>
          <w:rFonts w:cstheme="minorHAnsi"/>
          <w:sz w:val="22"/>
          <w:szCs w:val="22"/>
        </w:rPr>
        <w:t xml:space="preserve"> o</w:t>
      </w:r>
      <w:r>
        <w:rPr>
          <w:rFonts w:cstheme="minorHAnsi"/>
          <w:sz w:val="22"/>
          <w:szCs w:val="22"/>
        </w:rPr>
        <w:t xml:space="preserve">f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Pr>
          <w:rFonts w:cstheme="minorHAnsi"/>
          <w:sz w:val="22"/>
          <w:szCs w:val="22"/>
        </w:rPr>
        <w:t xml:space="preserve"> </w:t>
      </w:r>
      <w:r w:rsidRPr="00496E2D">
        <w:rPr>
          <w:rFonts w:cstheme="minorHAnsi"/>
          <w:sz w:val="22"/>
          <w:szCs w:val="22"/>
        </w:rPr>
        <w:t>an evolutionarily stable strategy (ESS)</w:t>
      </w:r>
      <w:r>
        <w:rPr>
          <w:rFonts w:cstheme="minorHAnsi"/>
          <w:sz w:val="22"/>
          <w:szCs w:val="22"/>
        </w:rPr>
        <w:t xml:space="preserve">, since it is an evolutionary equilibrium where </w:t>
      </w:r>
      <w:ins w:id="181" w:author="John DeLong" w:date="2020-07-24T14:32:00Z">
        <w:r w:rsidR="00014132">
          <w:rPr>
            <w:rFonts w:cstheme="minorHAnsi"/>
            <w:sz w:val="22"/>
            <w:szCs w:val="22"/>
          </w:rPr>
          <w:t xml:space="preserve">other trait values could not invade </w:t>
        </w:r>
      </w:ins>
      <w:ins w:id="182" w:author="John DeLong" w:date="2020-07-24T14:33:00Z">
        <w:r w:rsidR="00014132">
          <w:rPr>
            <w:rFonts w:cstheme="minorHAnsi"/>
            <w:sz w:val="22"/>
            <w:szCs w:val="22"/>
          </w:rPr>
          <w:t xml:space="preserve">(in this case it is also the location where </w:t>
        </w:r>
      </w:ins>
      <w:r>
        <w:rPr>
          <w:rFonts w:cstheme="minorHAnsi"/>
          <w:sz w:val="22"/>
          <w:szCs w:val="22"/>
        </w:rPr>
        <w:t>fitness is maximized</w:t>
      </w:r>
      <w:ins w:id="183" w:author="John DeLong" w:date="2020-07-24T14:33:00Z">
        <w:r w:rsidR="00014132">
          <w:rPr>
            <w:rFonts w:cstheme="minorHAnsi"/>
            <w:sz w:val="22"/>
            <w:szCs w:val="22"/>
          </w:rPr>
          <w:t>)</w:t>
        </w:r>
      </w:ins>
      <w:r>
        <w:rPr>
          <w:rFonts w:cstheme="minorHAnsi"/>
          <w:sz w:val="22"/>
          <w:szCs w:val="22"/>
        </w:rPr>
        <w:t xml:space="preserve">. </w:t>
      </w:r>
    </w:p>
    <w:p w14:paraId="5D8C7107" w14:textId="2DAAC447" w:rsidR="0017109E" w:rsidRDefault="008F3CF5">
      <w:pPr>
        <w:spacing w:after="0" w:line="480" w:lineRule="auto"/>
        <w:contextualSpacing/>
        <w:rPr>
          <w:ins w:id="184" w:author="John DeLong" w:date="2020-07-21T13:28:00Z"/>
          <w:rFonts w:cstheme="minorHAnsi"/>
          <w:sz w:val="22"/>
          <w:szCs w:val="22"/>
        </w:rPr>
        <w:pPrChange w:id="185" w:author="John DeLong" w:date="2020-07-21T13:28:00Z">
          <w:pPr>
            <w:spacing w:after="0" w:line="480" w:lineRule="auto"/>
            <w:ind w:firstLine="720"/>
            <w:contextualSpacing/>
          </w:pPr>
        </w:pPrChange>
      </w:pPr>
      <w:r w:rsidRPr="00496E2D">
        <w:rPr>
          <w:rFonts w:cstheme="minorHAnsi"/>
          <w:i/>
          <w:iCs/>
          <w:sz w:val="22"/>
          <w:szCs w:val="22"/>
        </w:rPr>
        <w:t xml:space="preserve">Stochastic eco-evolutionary dynamics: </w:t>
      </w:r>
      <w:r w:rsidRPr="00496E2D">
        <w:rPr>
          <w:rFonts w:cstheme="minorHAnsi"/>
          <w:sz w:val="22"/>
          <w:szCs w:val="22"/>
        </w:rPr>
        <w:t xml:space="preserve">GEMs simulate </w:t>
      </w:r>
      <w:r>
        <w:rPr>
          <w:rFonts w:cstheme="minorHAnsi"/>
          <w:sz w:val="22"/>
          <w:szCs w:val="22"/>
        </w:rPr>
        <w:t xml:space="preserve">ecological dynamics through a stochastic birth-death process </w:t>
      </w:r>
      <w:r w:rsidRPr="00496E2D">
        <w:rPr>
          <w:rFonts w:cstheme="minorHAnsi"/>
          <w:sz w:val="22"/>
          <w:szCs w:val="22"/>
        </w:rPr>
        <w:fldChar w:fldCharType="begin"/>
      </w:r>
      <w:ins w:id="186" w:author="Clay Cressler" w:date="2020-08-07T11:14:00Z">
        <w:r w:rsidR="00B022D9">
          <w:rPr>
            <w:rFonts w:cstheme="minorHAnsi"/>
            <w:sz w:val="22"/>
            <w:szCs w:val="22"/>
          </w:rPr>
          <w:instrText xml:space="preserve"> ADDIN ZOTERO_ITEM CSL_CITATION {"citationID":"MRNbyPGq","properties":{"formattedCitation":"(DeLong &amp; Gibert 2016; DeLong &amp; Luhring 2018; DeLong &amp; Belmaker 2019)","plainCitation":"(DeLong &amp; Gibert 2016; DeLong &amp; Luhring 2018; DeLong &amp; Belmaker 2019)","noteIndex":0},"citationItems":[{"id":"gBPCYzZI/MCQV0opc","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gBPCYzZI/ipYRFigy","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gBPCYzZI/6LxJZ21U","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del w:id="187" w:author="Clay Cressler" w:date="2020-08-07T11:14:00Z">
        <w:r w:rsidR="002E50A3" w:rsidDel="00B022D9">
          <w:rPr>
            <w:rFonts w:cstheme="minorHAnsi"/>
            <w:sz w:val="22"/>
            <w:szCs w:val="22"/>
          </w:rPr>
          <w:delInstrText xml:space="preserve"> ADDIN ZOTERO_ITEM CSL_CITATION {"citationID":"MRNbyPGq","properties":{"formattedCitation":"(DeLong &amp; Gibert 2016; DeLong &amp; Luhring 2018; DeLong &amp; Belmaker 2019)","plainCitation":"(DeLong &amp; Gibert 2016; DeLong &amp; Luhring 2018; DeLong &amp; Belmaker 2019)","noteIndex":0},"citationItems":[{"id":2631,"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6088,"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delInstrText>
        </w:r>
      </w:del>
      <w:r w:rsidRPr="00496E2D">
        <w:rPr>
          <w:rFonts w:cstheme="minorHAnsi"/>
          <w:sz w:val="22"/>
          <w:szCs w:val="22"/>
        </w:rPr>
        <w:fldChar w:fldCharType="separate"/>
      </w:r>
      <w:bookmarkStart w:id="188" w:name="__Fieldmark__1396_3467020329"/>
      <w:bookmarkStart w:id="189" w:name="__Fieldmark__401_3467020329"/>
      <w:r w:rsidRPr="008E50B7">
        <w:rPr>
          <w:rFonts w:ascii="Calibri" w:hAnsi="Calibri" w:cs="Calibri"/>
          <w:sz w:val="22"/>
        </w:rPr>
        <w:t xml:space="preserve">(DeLong &amp; </w:t>
      </w:r>
      <w:proofErr w:type="spellStart"/>
      <w:r w:rsidRPr="008E50B7">
        <w:rPr>
          <w:rFonts w:ascii="Calibri" w:hAnsi="Calibri" w:cs="Calibri"/>
          <w:sz w:val="22"/>
        </w:rPr>
        <w:t>Gibert</w:t>
      </w:r>
      <w:proofErr w:type="spellEnd"/>
      <w:r w:rsidRPr="008E50B7">
        <w:rPr>
          <w:rFonts w:ascii="Calibri" w:hAnsi="Calibri" w:cs="Calibri"/>
          <w:sz w:val="22"/>
        </w:rPr>
        <w:t xml:space="preserve"> 2016; DeLong &amp; </w:t>
      </w:r>
      <w:proofErr w:type="spellStart"/>
      <w:r w:rsidRPr="008E50B7">
        <w:rPr>
          <w:rFonts w:ascii="Calibri" w:hAnsi="Calibri" w:cs="Calibri"/>
          <w:sz w:val="22"/>
        </w:rPr>
        <w:t>Luhring</w:t>
      </w:r>
      <w:proofErr w:type="spellEnd"/>
      <w:r w:rsidRPr="008E50B7">
        <w:rPr>
          <w:rFonts w:ascii="Calibri" w:hAnsi="Calibri" w:cs="Calibri"/>
          <w:sz w:val="22"/>
        </w:rPr>
        <w:t xml:space="preserve"> 2018; DeLong &amp; </w:t>
      </w:r>
      <w:proofErr w:type="spellStart"/>
      <w:r w:rsidRPr="008E50B7">
        <w:rPr>
          <w:rFonts w:ascii="Calibri" w:hAnsi="Calibri" w:cs="Calibri"/>
          <w:sz w:val="22"/>
        </w:rPr>
        <w:t>Belmaker</w:t>
      </w:r>
      <w:proofErr w:type="spellEnd"/>
      <w:r w:rsidRPr="008E50B7">
        <w:rPr>
          <w:rFonts w:ascii="Calibri" w:hAnsi="Calibri" w:cs="Calibri"/>
          <w:sz w:val="22"/>
        </w:rPr>
        <w:t xml:space="preserve"> 2019)</w:t>
      </w:r>
      <w:r w:rsidRPr="00496E2D">
        <w:rPr>
          <w:rFonts w:cstheme="minorHAnsi"/>
          <w:sz w:val="22"/>
          <w:szCs w:val="22"/>
        </w:rPr>
        <w:fldChar w:fldCharType="end"/>
      </w:r>
      <w:bookmarkEnd w:id="188"/>
      <w:bookmarkEnd w:id="189"/>
      <w:r w:rsidRPr="00496E2D">
        <w:rPr>
          <w:rFonts w:cstheme="minorHAnsi"/>
          <w:sz w:val="22"/>
          <w:szCs w:val="22"/>
        </w:rPr>
        <w:t xml:space="preserve">. GEMs build on the standard Gillespie algorithm </w:t>
      </w:r>
      <w:r>
        <w:rPr>
          <w:rFonts w:cstheme="minorHAnsi"/>
          <w:sz w:val="22"/>
          <w:szCs w:val="22"/>
        </w:rPr>
        <w:t>for</w:t>
      </w:r>
      <w:r w:rsidRPr="00496E2D">
        <w:rPr>
          <w:rFonts w:cstheme="minorHAnsi"/>
          <w:sz w:val="22"/>
          <w:szCs w:val="22"/>
        </w:rPr>
        <w:t xml:space="preserve"> simulat</w:t>
      </w:r>
      <w:r>
        <w:rPr>
          <w:rFonts w:cstheme="minorHAnsi"/>
          <w:sz w:val="22"/>
          <w:szCs w:val="22"/>
        </w:rPr>
        <w:t>ing</w:t>
      </w:r>
      <w:r w:rsidRPr="00496E2D">
        <w:rPr>
          <w:rFonts w:cstheme="minorHAnsi"/>
          <w:sz w:val="22"/>
          <w:szCs w:val="22"/>
        </w:rPr>
        <w:t xml:space="preserve"> ODE models where demographic stochasticity (random variation in the sequence and number of demographic events) influences </w:t>
      </w:r>
      <w:r w:rsidR="008C759B">
        <w:rPr>
          <w:rFonts w:cstheme="minorHAnsi"/>
          <w:sz w:val="22"/>
          <w:szCs w:val="22"/>
        </w:rPr>
        <w:t>population</w:t>
      </w:r>
      <w:r w:rsidR="008C759B" w:rsidRPr="00496E2D">
        <w:rPr>
          <w:rFonts w:cstheme="minorHAnsi"/>
          <w:sz w:val="22"/>
          <w:szCs w:val="22"/>
        </w:rPr>
        <w:t xml:space="preserve"> </w:t>
      </w:r>
      <w:r w:rsidRPr="00496E2D">
        <w:rPr>
          <w:rFonts w:cstheme="minorHAnsi"/>
          <w:sz w:val="22"/>
          <w:szCs w:val="22"/>
        </w:rPr>
        <w:t xml:space="preserve">outcomes </w:t>
      </w:r>
      <w:r w:rsidRPr="00496E2D">
        <w:rPr>
          <w:rFonts w:cstheme="minorHAnsi"/>
          <w:sz w:val="22"/>
          <w:szCs w:val="22"/>
        </w:rPr>
        <w:fldChar w:fldCharType="begin"/>
      </w:r>
      <w:ins w:id="190" w:author="Clay Cressler" w:date="2020-08-07T11:14:00Z">
        <w:r w:rsidR="00B022D9">
          <w:rPr>
            <w:rFonts w:cstheme="minorHAnsi"/>
            <w:sz w:val="22"/>
            <w:szCs w:val="22"/>
          </w:rPr>
          <w:instrText xml:space="preserve"> ADDIN ZOTERO_ITEM CSL_CITATION {"citationID":"5F1uLreH","properties":{"formattedCitation":"(Gillespie 1977; Yaari {\\i{}et al.} 2012)","plainCitation":"(Gillespie 1977; Yaari et al. 2012)","noteIndex":0},"citationItems":[{"id":"gBPCYzZI/Qn3bjlLx","uris":["http://zotero.org/users/1264037/items/QR2HAGVK"],"uri":["http://zotero.org/users/1264037/items/QR2HAGVK"],"itemData":{"id":179,"type":"article-journal","container-title":"The Journal of Physical Chemistry","DOI":"10.1021/j100540a008","ISSN":"0022-3654","issue":"25","journalAbbreviation":"J. Phys. Chem.","page":"2340-2361","source":"ACS Publications","title":"Exact stochastic simulation of coupled chemical reactions","volume":"81","author":[{"family":"Gillespie","given":"Daniel T."}],"issued":{"date-parts":[["1977",12,1]]}}},{"id":"gBPCYzZI/DLImEM0b","uris":["http://zotero.org/users/1264037/items/CUXSKHUM"],"uri":["http://zotero.org/users/1264037/items/CUXSKHUM"],"itemData":{"id":2659,"type":"article-journal","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container-title":"Ecology","DOI":"10.1890/11-1077.1","ISSN":"0012-9658","issue":"5","journalAbbreviation":"Ecology","page":"1214-1227","source":"0-www.esajournals.org.library.unl.edu (Atypon)","title":"Consistent scaling of persistence time in metapopulations","volume":"93","author":[{"family":"Yaari","given":"Gur"},{"family":"Ben-Zion","given":"Yossi"},{"family":"Shnerb","given":"Nadav M."},{"family":"Vasseur","given":"David A."}],"issued":{"date-parts":[["2012"]]}}}],"schema":"https://github.com/citation-style-language/schema/raw/master/csl-citation.json"} </w:instrText>
        </w:r>
      </w:ins>
      <w:del w:id="191" w:author="Clay Cressler" w:date="2020-08-07T11:14:00Z">
        <w:r w:rsidR="002E50A3" w:rsidDel="00B022D9">
          <w:rPr>
            <w:rFonts w:cstheme="minorHAnsi"/>
            <w:sz w:val="22"/>
            <w:szCs w:val="22"/>
          </w:rPr>
          <w:delInstrText xml:space="preserve"> ADDIN ZOTERO_ITEM CSL_CITATION {"citationID":"5F1uLreH","properties":{"formattedCitation":"(Gillespie 1977; Yaari {\\i{}et al.} 2012)","plainCitation":"(Gillespie 1977; Yaari et al. 2012)","noteIndex":0},"citationItems":[{"id":179,"uris":["http://zotero.org/users/1264037/items/QR2HAGVK"],"uri":["http://zotero.org/users/1264037/items/QR2HAGVK"],"itemData":{"id":179,"type":"article-journal","container-title":"The Journal of Physical Chemistry","DOI":"10.1021/j100540a008","ISSN":"0022-3654","issue":"25","journalAbbreviation":"J. Phys. Chem.","page":"2340-2361","source":"ACS Publications","title":"Exact stochastic simulation of coupled chemical reactions","volume":"81","author":[{"family":"Gillespie","given":"Daniel T."}],"issued":{"date-parts":[["1977",12,1]]}}},{"id":2659,"uris":["http://zotero.org/users/1264037/items/CUXSKHUM"],"uri":["http://zotero.org/users/1264037/items/CUXSKHUM"],"itemData":{"id":2659,"type":"article-journal","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container-title":"Ecology","DOI":"10.1890/11-1077.1","ISSN":"0012-9658","issue":"5","journalAbbreviation":"Ecology","page":"1214-1227","source":"0-www.esajournals.org.library.unl.edu (Atypon)","title":"Consistent scaling of persistence time in metapopulations","volume":"93","author":[{"family":"Yaari","given":"Gur"},{"family":"Ben-Zion","given":"Yossi"},{"family":"Shnerb","given":"Nadav M."},{"family":"Vasseur","given":"David A."}],"issued":{"date-parts":[["2012"]]}}}],"schema":"https://github.com/citation-style-language/schema/raw/master/csl-citation.json"} </w:delInstrText>
        </w:r>
      </w:del>
      <w:r w:rsidRPr="00496E2D">
        <w:rPr>
          <w:rFonts w:cstheme="minorHAnsi"/>
          <w:sz w:val="22"/>
          <w:szCs w:val="22"/>
        </w:rPr>
        <w:fldChar w:fldCharType="separate"/>
      </w:r>
      <w:bookmarkStart w:id="192" w:name="__Fieldmark__1403_3467020329"/>
      <w:bookmarkStart w:id="193" w:name="__Fieldmark__412_3467020329"/>
      <w:r w:rsidRPr="008E50B7">
        <w:rPr>
          <w:rFonts w:ascii="Calibri" w:hAnsi="Calibri" w:cs="Calibri"/>
          <w:sz w:val="22"/>
        </w:rPr>
        <w:t xml:space="preserve">(Gillespie 1977; </w:t>
      </w:r>
      <w:proofErr w:type="spellStart"/>
      <w:r w:rsidRPr="008E50B7">
        <w:rPr>
          <w:rFonts w:ascii="Calibri" w:hAnsi="Calibri" w:cs="Calibri"/>
          <w:sz w:val="22"/>
        </w:rPr>
        <w:t>Yaari</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12)</w:t>
      </w:r>
      <w:r w:rsidRPr="00496E2D">
        <w:rPr>
          <w:rFonts w:cstheme="minorHAnsi"/>
          <w:sz w:val="22"/>
          <w:szCs w:val="22"/>
        </w:rPr>
        <w:fldChar w:fldCharType="end"/>
      </w:r>
      <w:bookmarkEnd w:id="192"/>
      <w:bookmarkEnd w:id="193"/>
      <w:r>
        <w:rPr>
          <w:rFonts w:cstheme="minorHAnsi"/>
          <w:sz w:val="22"/>
          <w:szCs w:val="22"/>
        </w:rPr>
        <w:t xml:space="preserve"> and by incorporating </w:t>
      </w:r>
      <w:r w:rsidRPr="00496E2D">
        <w:rPr>
          <w:rFonts w:cstheme="minorHAnsi"/>
          <w:sz w:val="22"/>
          <w:szCs w:val="22"/>
        </w:rPr>
        <w:t xml:space="preserve">demographic heterogeneity (variation among individuals in </w:t>
      </w:r>
      <w:r>
        <w:rPr>
          <w:rFonts w:cstheme="minorHAnsi"/>
          <w:sz w:val="22"/>
          <w:szCs w:val="22"/>
        </w:rPr>
        <w:t xml:space="preserve">expected </w:t>
      </w:r>
      <w:r w:rsidRPr="00496E2D">
        <w:rPr>
          <w:rFonts w:cstheme="minorHAnsi"/>
          <w:sz w:val="22"/>
          <w:szCs w:val="22"/>
        </w:rPr>
        <w:t>demographic traits</w:t>
      </w:r>
      <w:r>
        <w:rPr>
          <w:rFonts w:cstheme="minorHAnsi"/>
          <w:sz w:val="22"/>
          <w:szCs w:val="22"/>
        </w:rPr>
        <w:t>)</w:t>
      </w:r>
      <w:r w:rsidR="008C759B">
        <w:rPr>
          <w:rFonts w:cstheme="minorHAnsi"/>
          <w:sz w:val="22"/>
          <w:szCs w:val="22"/>
        </w:rPr>
        <w:t xml:space="preserve"> into the population</w:t>
      </w:r>
      <w:r>
        <w:rPr>
          <w:rFonts w:cstheme="minorHAnsi"/>
          <w:sz w:val="22"/>
          <w:szCs w:val="22"/>
        </w:rPr>
        <w:t xml:space="preserve">. </w:t>
      </w:r>
      <w:ins w:id="194" w:author="John DeLong" w:date="2020-07-21T13:24:00Z">
        <w:r w:rsidR="0017109E">
          <w:rPr>
            <w:rFonts w:cstheme="minorHAnsi"/>
            <w:sz w:val="22"/>
            <w:szCs w:val="22"/>
          </w:rPr>
          <w:t xml:space="preserve">Unlike </w:t>
        </w:r>
      </w:ins>
      <w:ins w:id="195" w:author="John DeLong" w:date="2020-07-21T13:25:00Z">
        <w:r w:rsidR="0017109E">
          <w:rPr>
            <w:rFonts w:cstheme="minorHAnsi"/>
            <w:sz w:val="22"/>
            <w:szCs w:val="22"/>
          </w:rPr>
          <w:t xml:space="preserve">with </w:t>
        </w:r>
      </w:ins>
      <w:ins w:id="196" w:author="John DeLong" w:date="2020-07-21T13:24:00Z">
        <w:r w:rsidR="0017109E">
          <w:rPr>
            <w:rFonts w:cstheme="minorHAnsi"/>
            <w:sz w:val="22"/>
            <w:szCs w:val="22"/>
          </w:rPr>
          <w:t xml:space="preserve">a standard Gillespie algorithm, </w:t>
        </w:r>
      </w:ins>
      <w:ins w:id="197" w:author="John DeLong" w:date="2020-07-21T13:25:00Z">
        <w:r w:rsidR="0017109E">
          <w:rPr>
            <w:rFonts w:cstheme="minorHAnsi"/>
            <w:sz w:val="22"/>
            <w:szCs w:val="22"/>
          </w:rPr>
          <w:t>where population size</w:t>
        </w:r>
        <w:del w:id="198" w:author="Clay Cressler" w:date="2020-08-07T11:30:00Z">
          <w:r w:rsidR="0017109E" w:rsidDel="00A125F0">
            <w:rPr>
              <w:rFonts w:cstheme="minorHAnsi"/>
              <w:sz w:val="22"/>
              <w:szCs w:val="22"/>
            </w:rPr>
            <w:delText>s</w:delText>
          </w:r>
        </w:del>
        <w:r w:rsidR="0017109E">
          <w:rPr>
            <w:rFonts w:cstheme="minorHAnsi"/>
            <w:sz w:val="22"/>
            <w:szCs w:val="22"/>
          </w:rPr>
          <w:t xml:space="preserve"> </w:t>
        </w:r>
        <w:del w:id="199" w:author="Clay Cressler" w:date="2020-08-07T11:30:00Z">
          <w:r w:rsidR="0017109E" w:rsidDel="00A125F0">
            <w:rPr>
              <w:rFonts w:cstheme="minorHAnsi"/>
              <w:sz w:val="22"/>
              <w:szCs w:val="22"/>
            </w:rPr>
            <w:delText>are</w:delText>
          </w:r>
        </w:del>
      </w:ins>
      <w:ins w:id="200" w:author="Clay Cressler" w:date="2020-08-07T11:30:00Z">
        <w:r w:rsidR="00A125F0">
          <w:rPr>
            <w:rFonts w:cstheme="minorHAnsi"/>
            <w:sz w:val="22"/>
            <w:szCs w:val="22"/>
          </w:rPr>
          <w:t>is</w:t>
        </w:r>
      </w:ins>
      <w:ins w:id="201" w:author="John DeLong" w:date="2020-07-21T13:25:00Z">
        <w:r w:rsidR="0017109E">
          <w:rPr>
            <w:rFonts w:cstheme="minorHAnsi"/>
            <w:sz w:val="22"/>
            <w:szCs w:val="22"/>
          </w:rPr>
          <w:t xml:space="preserve"> represented </w:t>
        </w:r>
        <w:del w:id="202" w:author="Clay Cressler" w:date="2020-08-07T11:30:00Z">
          <w:r w:rsidR="0017109E" w:rsidDel="00A125F0">
            <w:rPr>
              <w:rFonts w:cstheme="minorHAnsi"/>
              <w:sz w:val="22"/>
              <w:szCs w:val="22"/>
            </w:rPr>
            <w:delText>with</w:delText>
          </w:r>
        </w:del>
      </w:ins>
      <w:ins w:id="203" w:author="Clay Cressler" w:date="2020-08-07T11:30:00Z">
        <w:r w:rsidR="00A125F0">
          <w:rPr>
            <w:rFonts w:cstheme="minorHAnsi"/>
            <w:sz w:val="22"/>
            <w:szCs w:val="22"/>
          </w:rPr>
          <w:t>by</w:t>
        </w:r>
      </w:ins>
      <w:ins w:id="204" w:author="John DeLong" w:date="2020-07-21T13:25:00Z">
        <w:r w:rsidR="0017109E">
          <w:rPr>
            <w:rFonts w:cstheme="minorHAnsi"/>
            <w:sz w:val="22"/>
            <w:szCs w:val="22"/>
          </w:rPr>
          <w:t xml:space="preserve"> a number, i</w:t>
        </w:r>
      </w:ins>
      <w:del w:id="205" w:author="John DeLong" w:date="2020-07-21T13:25:00Z">
        <w:r w:rsidR="008C759B" w:rsidDel="0017109E">
          <w:rPr>
            <w:rFonts w:cstheme="minorHAnsi"/>
            <w:sz w:val="22"/>
            <w:szCs w:val="22"/>
          </w:rPr>
          <w:delText>I</w:delText>
        </w:r>
      </w:del>
      <w:r w:rsidR="008C759B">
        <w:rPr>
          <w:rFonts w:cstheme="minorHAnsi"/>
          <w:sz w:val="22"/>
          <w:szCs w:val="22"/>
        </w:rPr>
        <w:t xml:space="preserve">n a GEM, </w:t>
      </w:r>
      <w:commentRangeStart w:id="206"/>
      <w:ins w:id="207" w:author="John DeLong" w:date="2020-07-21T13:25:00Z">
        <w:r w:rsidR="0017109E">
          <w:rPr>
            <w:rFonts w:cstheme="minorHAnsi"/>
            <w:sz w:val="22"/>
            <w:szCs w:val="22"/>
          </w:rPr>
          <w:t>populations are represented with distributions</w:t>
        </w:r>
      </w:ins>
      <w:ins w:id="208" w:author="John DeLong" w:date="2020-07-21T13:28:00Z">
        <w:r w:rsidR="0017109E">
          <w:rPr>
            <w:rFonts w:cstheme="minorHAnsi"/>
            <w:sz w:val="22"/>
            <w:szCs w:val="22"/>
          </w:rPr>
          <w:t xml:space="preserve"> of traits </w:t>
        </w:r>
        <w:del w:id="209" w:author="Clay Cressler" w:date="2020-08-07T11:29:00Z">
          <w:r w:rsidR="0017109E" w:rsidDel="00A125F0">
            <w:rPr>
              <w:rFonts w:cstheme="minorHAnsi"/>
              <w:sz w:val="22"/>
              <w:szCs w:val="22"/>
            </w:rPr>
            <w:delText xml:space="preserve">or </w:delText>
          </w:r>
        </w:del>
      </w:ins>
      <w:ins w:id="210" w:author="Clay Cressler" w:date="2020-08-07T11:30:00Z">
        <w:r w:rsidR="00A125F0">
          <w:rPr>
            <w:rFonts w:cstheme="minorHAnsi"/>
            <w:sz w:val="22"/>
            <w:szCs w:val="22"/>
          </w:rPr>
          <w:t xml:space="preserve">(i.e., </w:t>
        </w:r>
      </w:ins>
      <w:ins w:id="211" w:author="John DeLong" w:date="2020-07-21T13:28:00Z">
        <w:r w:rsidR="0017109E">
          <w:rPr>
            <w:rFonts w:cstheme="minorHAnsi"/>
            <w:sz w:val="22"/>
            <w:szCs w:val="22"/>
          </w:rPr>
          <w:t>parameters</w:t>
        </w:r>
      </w:ins>
      <w:ins w:id="212" w:author="Clay Cressler" w:date="2020-08-07T11:30:00Z">
        <w:r w:rsidR="00A125F0">
          <w:rPr>
            <w:rFonts w:cstheme="minorHAnsi"/>
            <w:sz w:val="22"/>
            <w:szCs w:val="22"/>
          </w:rPr>
          <w:t xml:space="preserve"> of the ecological model)</w:t>
        </w:r>
      </w:ins>
      <w:ins w:id="213" w:author="John DeLong" w:date="2020-07-21T13:28:00Z">
        <w:del w:id="214" w:author="Clay Cressler" w:date="2020-08-07T11:43:00Z">
          <w:r w:rsidR="0017109E" w:rsidDel="00FE6B9B">
            <w:rPr>
              <w:rFonts w:cstheme="minorHAnsi"/>
              <w:sz w:val="22"/>
              <w:szCs w:val="22"/>
            </w:rPr>
            <w:delText xml:space="preserve"> of interest</w:delText>
          </w:r>
        </w:del>
      </w:ins>
      <w:commentRangeEnd w:id="206"/>
      <w:del w:id="215" w:author="Clay Cressler" w:date="2020-08-07T11:43:00Z">
        <w:r w:rsidR="00A125F0" w:rsidDel="00FE6B9B">
          <w:rPr>
            <w:rStyle w:val="CommentReference"/>
          </w:rPr>
          <w:commentReference w:id="206"/>
        </w:r>
      </w:del>
      <w:ins w:id="216" w:author="John DeLong" w:date="2020-07-21T13:25:00Z">
        <w:r w:rsidR="0017109E">
          <w:rPr>
            <w:rFonts w:cstheme="minorHAnsi"/>
            <w:sz w:val="22"/>
            <w:szCs w:val="22"/>
          </w:rPr>
          <w:t xml:space="preserve">. </w:t>
        </w:r>
      </w:ins>
      <w:del w:id="217" w:author="John DeLong" w:date="2020-07-21T13:26:00Z">
        <w:r w:rsidR="008C759B" w:rsidDel="0017109E">
          <w:rPr>
            <w:rFonts w:cstheme="minorHAnsi"/>
            <w:sz w:val="22"/>
            <w:szCs w:val="22"/>
          </w:rPr>
          <w:delText>e</w:delText>
        </w:r>
        <w:r w:rsidR="008C759B" w:rsidRPr="00496E2D" w:rsidDel="0017109E">
          <w:rPr>
            <w:rFonts w:cstheme="minorHAnsi"/>
            <w:sz w:val="22"/>
            <w:szCs w:val="22"/>
          </w:rPr>
          <w:delText xml:space="preserve">very </w:delText>
        </w:r>
        <w:r w:rsidRPr="00496E2D" w:rsidDel="0017109E">
          <w:rPr>
            <w:rFonts w:cstheme="minorHAnsi"/>
            <w:sz w:val="22"/>
            <w:szCs w:val="22"/>
          </w:rPr>
          <w:delText>individual</w:delText>
        </w:r>
        <w:r w:rsidDel="0017109E">
          <w:rPr>
            <w:rFonts w:cstheme="minorHAnsi"/>
            <w:sz w:val="22"/>
            <w:szCs w:val="22"/>
          </w:rPr>
          <w:delText xml:space="preserve"> in the simulation has</w:delText>
        </w:r>
        <w:r w:rsidRPr="00496E2D" w:rsidDel="0017109E">
          <w:rPr>
            <w:rFonts w:cstheme="minorHAnsi"/>
            <w:sz w:val="22"/>
            <w:szCs w:val="22"/>
          </w:rPr>
          <w:delText xml:space="preserve"> a trait value</w:delText>
        </w:r>
      </w:del>
      <w:ins w:id="218" w:author="John DeLong" w:date="2020-07-21T13:26:00Z">
        <w:r w:rsidR="0017109E">
          <w:rPr>
            <w:rFonts w:cstheme="minorHAnsi"/>
            <w:sz w:val="22"/>
            <w:szCs w:val="22"/>
          </w:rPr>
          <w:t>U</w:t>
        </w:r>
      </w:ins>
      <w:ins w:id="219" w:author="John DeLong" w:date="2020-07-21T13:23:00Z">
        <w:r w:rsidR="0017109E">
          <w:rPr>
            <w:rFonts w:cstheme="minorHAnsi"/>
            <w:sz w:val="22"/>
            <w:szCs w:val="22"/>
          </w:rPr>
          <w:t>pon initiation of the simulation</w:t>
        </w:r>
      </w:ins>
      <w:ins w:id="220" w:author="John DeLong" w:date="2020-07-21T13:26:00Z">
        <w:r w:rsidR="0017109E">
          <w:rPr>
            <w:rFonts w:cstheme="minorHAnsi"/>
            <w:sz w:val="22"/>
            <w:szCs w:val="22"/>
          </w:rPr>
          <w:t xml:space="preserve">, the </w:t>
        </w:r>
        <w:del w:id="221" w:author="Clay Cressler" w:date="2020-08-07T11:38:00Z">
          <w:r w:rsidR="0017109E" w:rsidDel="00FE6B9B">
            <w:rPr>
              <w:rFonts w:cstheme="minorHAnsi"/>
              <w:sz w:val="22"/>
              <w:szCs w:val="22"/>
            </w:rPr>
            <w:delText>individuals</w:delText>
          </w:r>
        </w:del>
      </w:ins>
      <w:ins w:id="222" w:author="Clay Cressler" w:date="2020-08-07T11:38:00Z">
        <w:r w:rsidR="00FE6B9B">
          <w:rPr>
            <w:rFonts w:cstheme="minorHAnsi"/>
            <w:sz w:val="22"/>
            <w:szCs w:val="22"/>
          </w:rPr>
          <w:t>traits of the individuals</w:t>
        </w:r>
      </w:ins>
      <w:ins w:id="223" w:author="John DeLong" w:date="2020-07-21T13:26:00Z">
        <w:r w:rsidR="0017109E">
          <w:rPr>
            <w:rFonts w:cstheme="minorHAnsi"/>
            <w:sz w:val="22"/>
            <w:szCs w:val="22"/>
          </w:rPr>
          <w:t xml:space="preserve"> that make up the population</w:t>
        </w:r>
      </w:ins>
      <w:ins w:id="224" w:author="John DeLong" w:date="2020-07-21T13:23:00Z">
        <w:r w:rsidR="0017109E">
          <w:rPr>
            <w:rFonts w:cstheme="minorHAnsi"/>
            <w:sz w:val="22"/>
            <w:szCs w:val="22"/>
          </w:rPr>
          <w:t xml:space="preserve"> </w:t>
        </w:r>
      </w:ins>
      <w:ins w:id="225" w:author="John DeLong" w:date="2020-07-21T13:26:00Z">
        <w:r w:rsidR="0017109E">
          <w:rPr>
            <w:rFonts w:cstheme="minorHAnsi"/>
            <w:sz w:val="22"/>
            <w:szCs w:val="22"/>
          </w:rPr>
          <w:t>are</w:t>
        </w:r>
      </w:ins>
      <w:r w:rsidRPr="00496E2D">
        <w:rPr>
          <w:rFonts w:cstheme="minorHAnsi"/>
          <w:sz w:val="22"/>
          <w:szCs w:val="22"/>
        </w:rPr>
        <w:t xml:space="preserve"> drawn from a </w:t>
      </w:r>
      <w:ins w:id="226" w:author="Clay Cressler" w:date="2020-08-07T11:38:00Z">
        <w:r w:rsidR="00FE6B9B">
          <w:rPr>
            <w:rFonts w:cstheme="minorHAnsi"/>
            <w:sz w:val="22"/>
            <w:szCs w:val="22"/>
          </w:rPr>
          <w:t xml:space="preserve">probability </w:t>
        </w:r>
      </w:ins>
      <w:r w:rsidRPr="00496E2D">
        <w:rPr>
          <w:rFonts w:cstheme="minorHAnsi"/>
          <w:sz w:val="22"/>
          <w:szCs w:val="22"/>
        </w:rPr>
        <w:t xml:space="preserve">distribution with </w:t>
      </w:r>
      <w:ins w:id="227" w:author="Clay Cressler" w:date="2020-08-07T11:38:00Z">
        <w:r w:rsidR="00FE6B9B">
          <w:rPr>
            <w:rFonts w:cstheme="minorHAnsi"/>
            <w:sz w:val="22"/>
            <w:szCs w:val="22"/>
          </w:rPr>
          <w:t xml:space="preserve">a </w:t>
        </w:r>
      </w:ins>
      <w:del w:id="228" w:author="John DeLong" w:date="2020-07-21T13:23:00Z">
        <w:r w:rsidRPr="00496E2D" w:rsidDel="0017109E">
          <w:rPr>
            <w:rFonts w:cstheme="minorHAnsi"/>
            <w:sz w:val="22"/>
            <w:szCs w:val="22"/>
          </w:rPr>
          <w:delText xml:space="preserve">known </w:delText>
        </w:r>
      </w:del>
      <w:ins w:id="229" w:author="John DeLong" w:date="2020-07-21T13:23:00Z">
        <w:r w:rsidR="0017109E">
          <w:rPr>
            <w:rFonts w:cstheme="minorHAnsi"/>
            <w:sz w:val="22"/>
            <w:szCs w:val="22"/>
          </w:rPr>
          <w:t>pre-defined</w:t>
        </w:r>
        <w:r w:rsidR="0017109E" w:rsidRPr="00496E2D">
          <w:rPr>
            <w:rFonts w:cstheme="minorHAnsi"/>
            <w:sz w:val="22"/>
            <w:szCs w:val="22"/>
          </w:rPr>
          <w:t xml:space="preserve"> </w:t>
        </w:r>
      </w:ins>
      <w:r w:rsidRPr="00496E2D">
        <w:rPr>
          <w:rFonts w:cstheme="minorHAnsi"/>
          <w:sz w:val="22"/>
          <w:szCs w:val="22"/>
        </w:rPr>
        <w:t>mean and variance</w:t>
      </w:r>
      <w:r>
        <w:rPr>
          <w:rFonts w:cstheme="minorHAnsi"/>
          <w:sz w:val="22"/>
          <w:szCs w:val="22"/>
        </w:rPr>
        <w:t>, with the type of distribution depending on the nature of the trait</w:t>
      </w:r>
      <w:ins w:id="230" w:author="Clay Cressler" w:date="2020-08-07T11:41:00Z">
        <w:r w:rsidR="00FE6B9B">
          <w:rPr>
            <w:rFonts w:cstheme="minorHAnsi"/>
            <w:sz w:val="22"/>
            <w:szCs w:val="22"/>
          </w:rPr>
          <w:t xml:space="preserve">. </w:t>
        </w:r>
      </w:ins>
      <w:del w:id="231" w:author="Clay Cressler" w:date="2020-08-07T11:41:00Z">
        <w:r w:rsidDel="00FE6B9B">
          <w:rPr>
            <w:rFonts w:cstheme="minorHAnsi"/>
            <w:sz w:val="22"/>
            <w:szCs w:val="22"/>
          </w:rPr>
          <w:delText xml:space="preserve"> (h</w:delText>
        </w:r>
      </w:del>
      <w:ins w:id="232" w:author="Clay Cressler" w:date="2020-08-07T11:41:00Z">
        <w:r w:rsidR="00FE6B9B">
          <w:rPr>
            <w:rFonts w:cstheme="minorHAnsi"/>
            <w:sz w:val="22"/>
            <w:szCs w:val="22"/>
          </w:rPr>
          <w:t>H</w:t>
        </w:r>
      </w:ins>
      <w:r>
        <w:rPr>
          <w:rFonts w:cstheme="minorHAnsi"/>
          <w:sz w:val="22"/>
          <w:szCs w:val="22"/>
        </w:rPr>
        <w:t>ere</w:t>
      </w:r>
      <w:ins w:id="233" w:author="Clay Cressler" w:date="2020-08-07T11:42:00Z">
        <w:r w:rsidR="00FE6B9B">
          <w:rPr>
            <w:rFonts w:cstheme="minorHAnsi"/>
            <w:sz w:val="22"/>
            <w:szCs w:val="22"/>
          </w:rPr>
          <w:t xml:space="preserve">, the trait of interest is </w:t>
        </w:r>
      </w:ins>
      <m:oMath>
        <m:sSub>
          <m:sSubPr>
            <m:ctrlPr>
              <w:ins w:id="234" w:author="Clay Cressler" w:date="2020-08-07T11:42:00Z">
                <w:rPr>
                  <w:rFonts w:ascii="Cambria Math" w:hAnsi="Cambria Math" w:cstheme="minorHAnsi"/>
                  <w:i/>
                  <w:sz w:val="22"/>
                  <w:szCs w:val="22"/>
                </w:rPr>
              </w:ins>
            </m:ctrlPr>
          </m:sSubPr>
          <m:e>
            <m:r>
              <w:ins w:id="235" w:author="Clay Cressler" w:date="2020-08-07T11:42:00Z">
                <w:rPr>
                  <w:rFonts w:ascii="Cambria Math" w:hAnsi="Cambria Math" w:cstheme="minorHAnsi"/>
                  <w:sz w:val="22"/>
                  <w:szCs w:val="22"/>
                </w:rPr>
                <m:t>b</m:t>
              </w:ins>
            </m:r>
          </m:e>
          <m:sub>
            <m:r>
              <w:ins w:id="236" w:author="Clay Cressler" w:date="2020-08-07T11:42:00Z">
                <w:rPr>
                  <w:rFonts w:ascii="Cambria Math" w:hAnsi="Cambria Math" w:cstheme="minorHAnsi"/>
                  <w:sz w:val="22"/>
                  <w:szCs w:val="22"/>
                </w:rPr>
                <m:t>max</m:t>
              </w:ins>
            </m:r>
          </m:sub>
        </m:sSub>
      </m:oMath>
      <w:ins w:id="237" w:author="Clay Cressler" w:date="2020-08-07T11:42:00Z">
        <w:r w:rsidR="00FE6B9B">
          <w:rPr>
            <w:rFonts w:eastAsiaTheme="minorEastAsia" w:cstheme="minorHAnsi"/>
            <w:sz w:val="22"/>
            <w:szCs w:val="22"/>
          </w:rPr>
          <w:t xml:space="preserve">, which also determines </w:t>
        </w:r>
      </w:ins>
      <m:oMath>
        <m:sSub>
          <m:sSubPr>
            <m:ctrlPr>
              <w:ins w:id="238" w:author="Clay Cressler" w:date="2020-08-07T11:42:00Z">
                <w:rPr>
                  <w:rFonts w:ascii="Cambria Math" w:eastAsiaTheme="minorEastAsia" w:hAnsi="Cambria Math" w:cstheme="minorHAnsi"/>
                  <w:i/>
                  <w:sz w:val="22"/>
                  <w:szCs w:val="22"/>
                </w:rPr>
              </w:ins>
            </m:ctrlPr>
          </m:sSubPr>
          <m:e>
            <m:r>
              <w:ins w:id="239" w:author="Clay Cressler" w:date="2020-08-07T11:42:00Z">
                <w:rPr>
                  <w:rFonts w:ascii="Cambria Math" w:eastAsiaTheme="minorEastAsia" w:hAnsi="Cambria Math" w:cstheme="minorHAnsi"/>
                  <w:sz w:val="22"/>
                  <w:szCs w:val="22"/>
                </w:rPr>
                <m:t>d</m:t>
              </w:ins>
            </m:r>
          </m:e>
          <m:sub>
            <m:r>
              <w:ins w:id="240" w:author="Clay Cressler" w:date="2020-08-07T11:42:00Z">
                <w:rPr>
                  <w:rFonts w:ascii="Cambria Math" w:eastAsiaTheme="minorEastAsia" w:hAnsi="Cambria Math" w:cstheme="minorHAnsi"/>
                  <w:sz w:val="22"/>
                  <w:szCs w:val="22"/>
                </w:rPr>
                <m:t>min</m:t>
              </w:ins>
            </m:r>
          </m:sub>
        </m:sSub>
      </m:oMath>
      <w:ins w:id="241" w:author="Clay Cressler" w:date="2020-08-07T11:42:00Z">
        <w:r w:rsidR="00FE6B9B">
          <w:rPr>
            <w:rFonts w:eastAsiaTheme="minorEastAsia" w:cstheme="minorHAnsi"/>
            <w:sz w:val="22"/>
            <w:szCs w:val="22"/>
          </w:rPr>
          <w:t xml:space="preserve"> through the trade-off function. </w:t>
        </w:r>
      </w:ins>
      <w:r>
        <w:rPr>
          <w:rFonts w:cstheme="minorHAnsi"/>
          <w:sz w:val="22"/>
          <w:szCs w:val="22"/>
        </w:rPr>
        <w:t xml:space="preserve"> </w:t>
      </w:r>
      <w:del w:id="242" w:author="Clay Cressler" w:date="2020-08-07T11:42:00Z">
        <w:r w:rsidDel="00FE6B9B">
          <w:rPr>
            <w:rFonts w:cstheme="minorHAnsi"/>
            <w:sz w:val="22"/>
            <w:szCs w:val="22"/>
          </w:rPr>
          <w:delText>we assume a lognormal distribution s</w:delText>
        </w:r>
      </w:del>
      <w:ins w:id="243" w:author="Clay Cressler" w:date="2020-08-07T11:42:00Z">
        <w:r w:rsidR="00FE6B9B">
          <w:rPr>
            <w:rFonts w:cstheme="minorHAnsi"/>
            <w:sz w:val="22"/>
            <w:szCs w:val="22"/>
          </w:rPr>
          <w:t>S</w:t>
        </w:r>
      </w:ins>
      <w:r>
        <w:rPr>
          <w:rFonts w:cstheme="minorHAnsi"/>
          <w:sz w:val="22"/>
          <w:szCs w:val="22"/>
        </w:rPr>
        <w:t xml:space="preserve">ince </w:t>
      </w:r>
      <m:oMath>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oMath>
      <w:r>
        <w:rPr>
          <w:rFonts w:cstheme="minorHAnsi"/>
          <w:sz w:val="22"/>
          <w:szCs w:val="22"/>
        </w:rPr>
        <w:t xml:space="preserve"> can only t</w:t>
      </w:r>
      <w:proofErr w:type="spellStart"/>
      <w:r>
        <w:rPr>
          <w:rFonts w:cstheme="minorHAnsi"/>
          <w:sz w:val="22"/>
          <w:szCs w:val="22"/>
        </w:rPr>
        <w:t>ake</w:t>
      </w:r>
      <w:proofErr w:type="spellEnd"/>
      <w:r>
        <w:rPr>
          <w:rFonts w:cstheme="minorHAnsi"/>
          <w:sz w:val="22"/>
          <w:szCs w:val="22"/>
        </w:rPr>
        <w:t xml:space="preserve"> positive values</w:t>
      </w:r>
      <w:ins w:id="244" w:author="Clay Cressler" w:date="2020-08-07T11:42:00Z">
        <w:r w:rsidR="00FE6B9B">
          <w:rPr>
            <w:rFonts w:cstheme="minorHAnsi"/>
            <w:sz w:val="22"/>
            <w:szCs w:val="22"/>
          </w:rPr>
          <w:t xml:space="preserve">, we draw the </w:t>
        </w:r>
      </w:ins>
      <m:oMath>
        <m:sSub>
          <m:sSubPr>
            <m:ctrlPr>
              <w:ins w:id="245" w:author="Clay Cressler" w:date="2020-08-07T11:43:00Z">
                <w:rPr>
                  <w:rFonts w:ascii="Cambria Math" w:hAnsi="Cambria Math" w:cstheme="minorHAnsi"/>
                  <w:i/>
                  <w:sz w:val="22"/>
                  <w:szCs w:val="22"/>
                </w:rPr>
              </w:ins>
            </m:ctrlPr>
          </m:sSubPr>
          <m:e>
            <m:r>
              <w:ins w:id="246" w:author="Clay Cressler" w:date="2020-08-07T11:43:00Z">
                <w:rPr>
                  <w:rFonts w:ascii="Cambria Math" w:hAnsi="Cambria Math" w:cstheme="minorHAnsi"/>
                  <w:sz w:val="22"/>
                  <w:szCs w:val="22"/>
                </w:rPr>
                <m:t>b</m:t>
              </w:ins>
            </m:r>
          </m:e>
          <m:sub>
            <m:r>
              <w:ins w:id="247" w:author="Clay Cressler" w:date="2020-08-07T11:43:00Z">
                <w:rPr>
                  <w:rFonts w:ascii="Cambria Math" w:hAnsi="Cambria Math" w:cstheme="minorHAnsi"/>
                  <w:sz w:val="22"/>
                  <w:szCs w:val="22"/>
                </w:rPr>
                <m:t>max</m:t>
              </w:ins>
            </m:r>
          </m:sub>
        </m:sSub>
      </m:oMath>
      <w:ins w:id="248" w:author="Clay Cressler" w:date="2020-08-07T11:43:00Z">
        <w:r w:rsidR="00FE6B9B">
          <w:rPr>
            <w:rFonts w:eastAsiaTheme="minorEastAsia" w:cstheme="minorHAnsi"/>
            <w:sz w:val="22"/>
            <w:szCs w:val="22"/>
          </w:rPr>
          <w:t xml:space="preserve"> values for the initial population from a lognormal d</w:t>
        </w:r>
        <w:proofErr w:type="spellStart"/>
        <w:r w:rsidR="00FE6B9B">
          <w:rPr>
            <w:rFonts w:eastAsiaTheme="minorEastAsia" w:cstheme="minorHAnsi"/>
            <w:sz w:val="22"/>
            <w:szCs w:val="22"/>
          </w:rPr>
          <w:t>istribution</w:t>
        </w:r>
      </w:ins>
      <w:proofErr w:type="spellEnd"/>
      <w:del w:id="249" w:author="Clay Cressler" w:date="2020-08-07T11:42:00Z">
        <w:r w:rsidDel="00FE6B9B">
          <w:rPr>
            <w:rFonts w:cstheme="minorHAnsi"/>
            <w:sz w:val="22"/>
            <w:szCs w:val="22"/>
          </w:rPr>
          <w:delText>)</w:delText>
        </w:r>
      </w:del>
      <w:r>
        <w:rPr>
          <w:rFonts w:cstheme="minorHAnsi"/>
          <w:sz w:val="22"/>
          <w:szCs w:val="22"/>
        </w:rPr>
        <w:t xml:space="preserve">. </w:t>
      </w:r>
      <w:ins w:id="250" w:author="John DeLong" w:date="2020-07-21T13:26:00Z">
        <w:del w:id="251" w:author="Clay Cressler" w:date="2020-08-07T11:50:00Z">
          <w:r w:rsidR="0017109E" w:rsidDel="002123BA">
            <w:rPr>
              <w:rFonts w:cstheme="minorHAnsi"/>
              <w:sz w:val="22"/>
              <w:szCs w:val="22"/>
            </w:rPr>
            <w:delText>T</w:delText>
          </w:r>
        </w:del>
      </w:ins>
      <w:ins w:id="252" w:author="John DeLong" w:date="2020-07-21T13:24:00Z">
        <w:del w:id="253" w:author="Clay Cressler" w:date="2020-08-07T11:50:00Z">
          <w:r w:rsidR="0017109E" w:rsidDel="002123BA">
            <w:rPr>
              <w:rFonts w:cstheme="minorHAnsi"/>
              <w:sz w:val="22"/>
              <w:szCs w:val="22"/>
            </w:rPr>
            <w:delText xml:space="preserve">he </w:delText>
          </w:r>
        </w:del>
        <w:del w:id="254" w:author="Clay Cressler" w:date="2020-08-07T11:29:00Z">
          <w:r w:rsidR="0017109E" w:rsidDel="00A125F0">
            <w:rPr>
              <w:rFonts w:cstheme="minorHAnsi"/>
              <w:sz w:val="22"/>
              <w:szCs w:val="22"/>
            </w:rPr>
            <w:delText>distribution’s</w:delText>
          </w:r>
        </w:del>
        <w:del w:id="255" w:author="Clay Cressler" w:date="2020-08-07T11:50:00Z">
          <w:r w:rsidR="0017109E" w:rsidDel="002123BA">
            <w:rPr>
              <w:rFonts w:cstheme="minorHAnsi"/>
              <w:sz w:val="22"/>
              <w:szCs w:val="22"/>
            </w:rPr>
            <w:delText xml:space="preserve"> </w:delText>
          </w:r>
        </w:del>
      </w:ins>
      <w:ins w:id="256" w:author="John DeLong" w:date="2020-07-21T13:26:00Z">
        <w:del w:id="257" w:author="Clay Cressler" w:date="2020-08-07T11:50:00Z">
          <w:r w:rsidR="0017109E" w:rsidDel="002123BA">
            <w:rPr>
              <w:rFonts w:cstheme="minorHAnsi"/>
              <w:sz w:val="22"/>
              <w:szCs w:val="22"/>
            </w:rPr>
            <w:delText>size</w:delText>
          </w:r>
        </w:del>
        <w:del w:id="258" w:author="Clay Cressler" w:date="2020-08-07T11:29:00Z">
          <w:r w:rsidR="0017109E" w:rsidDel="00A125F0">
            <w:rPr>
              <w:rFonts w:cstheme="minorHAnsi"/>
              <w:sz w:val="22"/>
              <w:szCs w:val="22"/>
            </w:rPr>
            <w:delText>,</w:delText>
          </w:r>
        </w:del>
        <w:del w:id="259" w:author="Clay Cressler" w:date="2020-08-07T11:50:00Z">
          <w:r w:rsidR="0017109E" w:rsidDel="002123BA">
            <w:rPr>
              <w:rFonts w:cstheme="minorHAnsi"/>
              <w:sz w:val="22"/>
              <w:szCs w:val="22"/>
            </w:rPr>
            <w:delText xml:space="preserve"> </w:delText>
          </w:r>
        </w:del>
      </w:ins>
      <w:ins w:id="260" w:author="John DeLong" w:date="2020-07-21T13:24:00Z">
        <w:del w:id="261" w:author="Clay Cressler" w:date="2020-08-07T11:50:00Z">
          <w:r w:rsidR="0017109E" w:rsidDel="002123BA">
            <w:rPr>
              <w:rFonts w:cstheme="minorHAnsi"/>
              <w:sz w:val="22"/>
              <w:szCs w:val="22"/>
            </w:rPr>
            <w:delText>mean</w:delText>
          </w:r>
        </w:del>
      </w:ins>
      <w:ins w:id="262" w:author="John DeLong" w:date="2020-07-21T13:26:00Z">
        <w:del w:id="263" w:author="Clay Cressler" w:date="2020-08-07T11:29:00Z">
          <w:r w:rsidR="0017109E" w:rsidDel="00A125F0">
            <w:rPr>
              <w:rFonts w:cstheme="minorHAnsi"/>
              <w:sz w:val="22"/>
              <w:szCs w:val="22"/>
            </w:rPr>
            <w:delText>,</w:delText>
          </w:r>
        </w:del>
      </w:ins>
      <w:ins w:id="264" w:author="John DeLong" w:date="2020-07-21T13:24:00Z">
        <w:del w:id="265" w:author="Clay Cressler" w:date="2020-08-07T11:50:00Z">
          <w:r w:rsidR="0017109E" w:rsidDel="002123BA">
            <w:rPr>
              <w:rFonts w:cstheme="minorHAnsi"/>
              <w:sz w:val="22"/>
              <w:szCs w:val="22"/>
            </w:rPr>
            <w:delText xml:space="preserve"> and variance vary through time</w:delText>
          </w:r>
        </w:del>
      </w:ins>
      <w:ins w:id="266" w:author="John DeLong" w:date="2020-07-21T13:26:00Z">
        <w:del w:id="267" w:author="Clay Cressler" w:date="2020-08-07T11:50:00Z">
          <w:r w:rsidR="0017109E" w:rsidDel="002123BA">
            <w:rPr>
              <w:rFonts w:cstheme="minorHAnsi"/>
              <w:sz w:val="22"/>
              <w:szCs w:val="22"/>
            </w:rPr>
            <w:delText>, describing an eco-evolutionary outcome</w:delText>
          </w:r>
        </w:del>
      </w:ins>
      <w:ins w:id="268" w:author="John DeLong" w:date="2020-07-21T13:24:00Z">
        <w:del w:id="269" w:author="Clay Cressler" w:date="2020-08-07T11:50:00Z">
          <w:r w:rsidR="0017109E" w:rsidDel="002123BA">
            <w:rPr>
              <w:rFonts w:cstheme="minorHAnsi"/>
              <w:sz w:val="22"/>
              <w:szCs w:val="22"/>
            </w:rPr>
            <w:delText xml:space="preserve">. </w:delText>
          </w:r>
        </w:del>
      </w:ins>
      <w:ins w:id="270" w:author="John DeLong" w:date="2020-07-21T13:28:00Z">
        <w:del w:id="271" w:author="Clay Cressler" w:date="2020-08-07T11:50:00Z">
          <w:r w:rsidR="0017109E" w:rsidDel="002123BA">
            <w:rPr>
              <w:rFonts w:cstheme="minorHAnsi"/>
              <w:sz w:val="22"/>
              <w:szCs w:val="22"/>
            </w:rPr>
            <w:delText>I</w:delText>
          </w:r>
        </w:del>
      </w:ins>
      <w:ins w:id="272" w:author="John DeLong" w:date="2020-07-18T20:20:00Z">
        <w:del w:id="273" w:author="Clay Cressler" w:date="2020-08-07T11:50:00Z">
          <w:r w:rsidR="0045648A" w:rsidDel="002123BA">
            <w:rPr>
              <w:rFonts w:cstheme="minorHAnsi"/>
              <w:sz w:val="22"/>
              <w:szCs w:val="22"/>
            </w:rPr>
            <w:delText xml:space="preserve">n the current case, </w:delText>
          </w:r>
        </w:del>
      </w:ins>
      <w:ins w:id="274" w:author="John DeLong" w:date="2020-07-18T20:19:00Z">
        <w:del w:id="275" w:author="Clay Cressler" w:date="2020-08-07T11:50:00Z">
          <w:r w:rsidR="0045648A" w:rsidRPr="0046658B" w:rsidDel="002123BA">
            <w:rPr>
              <w:rFonts w:eastAsiaTheme="minorEastAsia" w:cstheme="minorHAnsi"/>
              <w:i/>
              <w:sz w:val="22"/>
              <w:szCs w:val="22"/>
            </w:rPr>
            <w:delText>b</w:delText>
          </w:r>
          <w:r w:rsidR="0045648A" w:rsidRPr="00496E2D" w:rsidDel="002123BA">
            <w:rPr>
              <w:rFonts w:eastAsiaTheme="minorEastAsia" w:cstheme="minorHAnsi"/>
              <w:sz w:val="22"/>
              <w:szCs w:val="22"/>
              <w:vertAlign w:val="subscript"/>
            </w:rPr>
            <w:delText>max</w:delText>
          </w:r>
          <w:r w:rsidR="0045648A" w:rsidDel="002123BA">
            <w:rPr>
              <w:rFonts w:cstheme="minorHAnsi"/>
              <w:sz w:val="22"/>
              <w:szCs w:val="22"/>
            </w:rPr>
            <w:delText xml:space="preserve"> and </w:delText>
          </w:r>
          <w:r w:rsidR="0045648A" w:rsidRPr="0039376F" w:rsidDel="002123BA">
            <w:rPr>
              <w:rFonts w:eastAsiaTheme="minorEastAsia" w:cstheme="minorHAnsi"/>
              <w:i/>
              <w:sz w:val="22"/>
              <w:szCs w:val="22"/>
            </w:rPr>
            <w:delText>d</w:delText>
          </w:r>
          <w:r w:rsidR="0045648A" w:rsidRPr="00496E2D" w:rsidDel="002123BA">
            <w:rPr>
              <w:rFonts w:eastAsiaTheme="minorEastAsia" w:cstheme="minorHAnsi"/>
              <w:sz w:val="22"/>
              <w:szCs w:val="22"/>
              <w:vertAlign w:val="subscript"/>
            </w:rPr>
            <w:delText>min</w:delText>
          </w:r>
          <w:r w:rsidR="0045648A" w:rsidDel="002123BA">
            <w:rPr>
              <w:rFonts w:cstheme="minorHAnsi"/>
              <w:sz w:val="22"/>
              <w:szCs w:val="22"/>
            </w:rPr>
            <w:delText xml:space="preserve"> </w:delText>
          </w:r>
        </w:del>
      </w:ins>
      <w:ins w:id="276" w:author="John DeLong" w:date="2020-07-18T20:20:00Z">
        <w:del w:id="277" w:author="Clay Cressler" w:date="2020-08-07T11:50:00Z">
          <w:r w:rsidR="0045648A" w:rsidDel="002123BA">
            <w:rPr>
              <w:rFonts w:cstheme="minorHAnsi"/>
              <w:sz w:val="22"/>
              <w:szCs w:val="22"/>
            </w:rPr>
            <w:delText>are</w:delText>
          </w:r>
        </w:del>
      </w:ins>
      <w:ins w:id="278" w:author="John DeLong" w:date="2020-07-18T20:19:00Z">
        <w:del w:id="279" w:author="Clay Cressler" w:date="2020-08-07T11:50:00Z">
          <w:r w:rsidR="0045648A" w:rsidDel="002123BA">
            <w:rPr>
              <w:rFonts w:cstheme="minorHAnsi"/>
              <w:sz w:val="22"/>
              <w:szCs w:val="22"/>
            </w:rPr>
            <w:delText xml:space="preserve"> distributions</w:delText>
          </w:r>
        </w:del>
      </w:ins>
      <w:ins w:id="280" w:author="John DeLong" w:date="2020-07-18T20:21:00Z">
        <w:del w:id="281" w:author="Clay Cressler" w:date="2020-08-07T11:50:00Z">
          <w:r w:rsidR="0045648A" w:rsidDel="002123BA">
            <w:rPr>
              <w:rFonts w:cstheme="minorHAnsi"/>
              <w:sz w:val="22"/>
              <w:szCs w:val="22"/>
            </w:rPr>
            <w:delText xml:space="preserve"> in the GEM but were written as parameters in the original model</w:delText>
          </w:r>
        </w:del>
      </w:ins>
      <w:ins w:id="282" w:author="John DeLong" w:date="2020-07-18T20:18:00Z">
        <w:del w:id="283" w:author="Clay Cressler" w:date="2020-08-07T11:50:00Z">
          <w:r w:rsidR="0045648A" w:rsidDel="002123BA">
            <w:rPr>
              <w:rFonts w:cstheme="minorHAnsi"/>
              <w:sz w:val="22"/>
              <w:szCs w:val="22"/>
            </w:rPr>
            <w:delText xml:space="preserve">. </w:delText>
          </w:r>
        </w:del>
      </w:ins>
    </w:p>
    <w:p w14:paraId="122FE17D" w14:textId="2708BA06" w:rsidR="008C759B" w:rsidRDefault="0045648A" w:rsidP="0017109E">
      <w:pPr>
        <w:spacing w:after="0" w:line="480" w:lineRule="auto"/>
        <w:ind w:firstLine="720"/>
        <w:contextualSpacing/>
        <w:rPr>
          <w:rFonts w:cstheme="minorHAnsi"/>
          <w:sz w:val="22"/>
          <w:szCs w:val="22"/>
        </w:rPr>
      </w:pPr>
      <w:commentRangeStart w:id="284"/>
      <w:ins w:id="285" w:author="John DeLong" w:date="2020-07-18T20:19:00Z">
        <w:r>
          <w:rPr>
            <w:rFonts w:cstheme="minorHAnsi"/>
            <w:sz w:val="22"/>
            <w:szCs w:val="22"/>
          </w:rPr>
          <w:t>In a GEM, a</w:t>
        </w:r>
      </w:ins>
      <w:del w:id="286" w:author="John DeLong" w:date="2020-07-18T20:19:00Z">
        <w:r w:rsidR="008C759B" w:rsidDel="0045648A">
          <w:rPr>
            <w:rFonts w:cstheme="minorHAnsi"/>
            <w:sz w:val="22"/>
            <w:szCs w:val="22"/>
          </w:rPr>
          <w:delText>A</w:delText>
        </w:r>
      </w:del>
      <w:r w:rsidR="008C759B">
        <w:rPr>
          <w:rFonts w:cstheme="minorHAnsi"/>
          <w:sz w:val="22"/>
          <w:szCs w:val="22"/>
        </w:rPr>
        <w:t>n</w:t>
      </w:r>
      <w:r w:rsidR="008F3CF5" w:rsidRPr="00496E2D">
        <w:rPr>
          <w:rFonts w:cstheme="minorHAnsi"/>
          <w:sz w:val="22"/>
          <w:szCs w:val="22"/>
        </w:rPr>
        <w:t xml:space="preserve"> individual’s trait value determines its probability of giving birth or dyin</w:t>
      </w:r>
      <w:r w:rsidR="008F3CF5">
        <w:rPr>
          <w:rFonts w:cstheme="minorHAnsi"/>
          <w:sz w:val="22"/>
          <w:szCs w:val="22"/>
        </w:rPr>
        <w:t>g</w:t>
      </w:r>
      <w:del w:id="287" w:author="Clay Cressler" w:date="2020-08-07T11:44:00Z">
        <w:r w:rsidR="008C759B" w:rsidDel="00FE6B9B">
          <w:rPr>
            <w:rFonts w:cstheme="minorHAnsi"/>
            <w:sz w:val="22"/>
            <w:szCs w:val="22"/>
          </w:rPr>
          <w:delText xml:space="preserve"> if the trait is linked to the birth or deaths rate terms in the model</w:delText>
        </w:r>
      </w:del>
      <w:r w:rsidR="008C759B">
        <w:rPr>
          <w:rFonts w:cstheme="minorHAnsi"/>
          <w:sz w:val="22"/>
          <w:szCs w:val="22"/>
        </w:rPr>
        <w:t xml:space="preserve">. </w:t>
      </w:r>
      <w:ins w:id="288" w:author="Clay Cressler" w:date="2020-08-07T11:44:00Z">
        <w:r w:rsidR="00FE6B9B">
          <w:rPr>
            <w:rFonts w:cstheme="minorHAnsi"/>
            <w:sz w:val="22"/>
            <w:szCs w:val="22"/>
          </w:rPr>
          <w:t xml:space="preserve">Each timestep, </w:t>
        </w:r>
      </w:ins>
      <w:del w:id="289" w:author="Clay Cressler" w:date="2020-08-07T11:44:00Z">
        <w:r w:rsidR="008C759B" w:rsidRPr="00496E2D" w:rsidDel="00FE6B9B">
          <w:rPr>
            <w:rFonts w:cstheme="minorHAnsi"/>
            <w:sz w:val="22"/>
            <w:szCs w:val="22"/>
          </w:rPr>
          <w:delText xml:space="preserve">Once the </w:delText>
        </w:r>
      </w:del>
      <w:ins w:id="290" w:author="Clay Cressler" w:date="2020-08-07T11:44:00Z">
        <w:r w:rsidR="00FE6B9B">
          <w:rPr>
            <w:rFonts w:cstheme="minorHAnsi"/>
            <w:sz w:val="22"/>
            <w:szCs w:val="22"/>
          </w:rPr>
          <w:t xml:space="preserve">an </w:t>
        </w:r>
      </w:ins>
      <w:r w:rsidR="008C759B" w:rsidRPr="00496E2D">
        <w:rPr>
          <w:rFonts w:cstheme="minorHAnsi"/>
          <w:sz w:val="22"/>
          <w:szCs w:val="22"/>
        </w:rPr>
        <w:t xml:space="preserve">individual is chosen </w:t>
      </w:r>
      <w:ins w:id="291" w:author="Clay Cressler" w:date="2020-08-07T11:44:00Z">
        <w:r w:rsidR="00FE6B9B">
          <w:rPr>
            <w:rFonts w:cstheme="minorHAnsi"/>
            <w:sz w:val="22"/>
            <w:szCs w:val="22"/>
          </w:rPr>
          <w:t xml:space="preserve">at random </w:t>
        </w:r>
      </w:ins>
      <w:r w:rsidR="008C759B" w:rsidRPr="00496E2D">
        <w:rPr>
          <w:rFonts w:cstheme="minorHAnsi"/>
          <w:sz w:val="22"/>
          <w:szCs w:val="22"/>
        </w:rPr>
        <w:t xml:space="preserve">and </w:t>
      </w:r>
      <w:del w:id="292" w:author="Clay Cressler" w:date="2020-08-07T11:46:00Z">
        <w:r w:rsidR="008C759B" w:rsidRPr="00496E2D" w:rsidDel="00FE6B9B">
          <w:rPr>
            <w:rFonts w:cstheme="minorHAnsi"/>
            <w:sz w:val="22"/>
            <w:szCs w:val="22"/>
          </w:rPr>
          <w:delText xml:space="preserve">the </w:delText>
        </w:r>
      </w:del>
      <w:ins w:id="293" w:author="Clay Cressler" w:date="2020-08-07T11:46:00Z">
        <w:r w:rsidR="00FE6B9B">
          <w:rPr>
            <w:rFonts w:cstheme="minorHAnsi"/>
            <w:sz w:val="22"/>
            <w:szCs w:val="22"/>
          </w:rPr>
          <w:t>its</w:t>
        </w:r>
        <w:r w:rsidR="00FE6B9B" w:rsidRPr="00496E2D">
          <w:rPr>
            <w:rFonts w:cstheme="minorHAnsi"/>
            <w:sz w:val="22"/>
            <w:szCs w:val="22"/>
          </w:rPr>
          <w:t xml:space="preserve"> </w:t>
        </w:r>
      </w:ins>
      <w:del w:id="294" w:author="Clay Cressler" w:date="2020-08-07T11:45:00Z">
        <w:r w:rsidR="008C759B" w:rsidRPr="00496E2D" w:rsidDel="00FE6B9B">
          <w:rPr>
            <w:rFonts w:cstheme="minorHAnsi"/>
            <w:sz w:val="22"/>
            <w:szCs w:val="22"/>
          </w:rPr>
          <w:delText xml:space="preserve">rate terms are calculated, </w:delText>
        </w:r>
      </w:del>
      <w:ins w:id="295" w:author="John DeLong" w:date="2020-07-18T17:12:00Z">
        <w:del w:id="296" w:author="Clay Cressler" w:date="2020-08-07T11:45:00Z">
          <w:r w:rsidR="009C3680" w:rsidDel="00FE6B9B">
            <w:rPr>
              <w:rFonts w:cstheme="minorHAnsi"/>
              <w:sz w:val="22"/>
              <w:szCs w:val="22"/>
            </w:rPr>
            <w:delText xml:space="preserve">the </w:delText>
          </w:r>
        </w:del>
        <w:r w:rsidR="009C3680">
          <w:rPr>
            <w:rFonts w:cstheme="minorHAnsi"/>
            <w:sz w:val="22"/>
            <w:szCs w:val="22"/>
          </w:rPr>
          <w:t xml:space="preserve">probability of </w:t>
        </w:r>
        <w:del w:id="297" w:author="Clay Cressler" w:date="2020-08-07T11:45:00Z">
          <w:r w:rsidR="009C3680" w:rsidDel="00FE6B9B">
            <w:rPr>
              <w:rFonts w:cstheme="minorHAnsi"/>
              <w:sz w:val="22"/>
              <w:szCs w:val="22"/>
            </w:rPr>
            <w:delText>each event</w:delText>
          </w:r>
        </w:del>
      </w:ins>
      <w:ins w:id="298" w:author="Clay Cressler" w:date="2020-08-07T11:45:00Z">
        <w:r w:rsidR="00FE6B9B">
          <w:rPr>
            <w:rFonts w:cstheme="minorHAnsi"/>
            <w:sz w:val="22"/>
            <w:szCs w:val="22"/>
          </w:rPr>
          <w:t>birth or death</w:t>
        </w:r>
      </w:ins>
      <w:ins w:id="299" w:author="John DeLong" w:date="2020-07-18T17:12:00Z">
        <w:r w:rsidR="009C3680">
          <w:rPr>
            <w:rFonts w:cstheme="minorHAnsi"/>
            <w:sz w:val="22"/>
            <w:szCs w:val="22"/>
          </w:rPr>
          <w:t xml:space="preserve"> is calculated by dividing </w:t>
        </w:r>
      </w:ins>
      <w:ins w:id="300" w:author="John DeLong" w:date="2020-07-18T17:13:00Z">
        <w:r w:rsidR="009C3680">
          <w:rPr>
            <w:rFonts w:cstheme="minorHAnsi"/>
            <w:sz w:val="22"/>
            <w:szCs w:val="22"/>
          </w:rPr>
          <w:t>the</w:t>
        </w:r>
      </w:ins>
      <w:ins w:id="301" w:author="John DeLong" w:date="2020-07-18T17:12:00Z">
        <w:r w:rsidR="009C3680">
          <w:rPr>
            <w:rFonts w:cstheme="minorHAnsi"/>
            <w:sz w:val="22"/>
            <w:szCs w:val="22"/>
          </w:rPr>
          <w:t xml:space="preserve"> </w:t>
        </w:r>
      </w:ins>
      <w:ins w:id="302" w:author="Clay Cressler" w:date="2020-08-07T11:45:00Z">
        <w:r w:rsidR="00FE6B9B">
          <w:rPr>
            <w:rFonts w:cstheme="minorHAnsi"/>
            <w:sz w:val="22"/>
            <w:szCs w:val="22"/>
          </w:rPr>
          <w:t xml:space="preserve">respective </w:t>
        </w:r>
      </w:ins>
      <w:ins w:id="303" w:author="John DeLong" w:date="2020-07-18T17:13:00Z">
        <w:r w:rsidR="009C3680">
          <w:rPr>
            <w:rFonts w:cstheme="minorHAnsi"/>
            <w:sz w:val="22"/>
            <w:szCs w:val="22"/>
          </w:rPr>
          <w:t xml:space="preserve">rate term </w:t>
        </w:r>
        <w:del w:id="304" w:author="Clay Cressler" w:date="2020-08-07T11:45:00Z">
          <w:r w:rsidR="009C3680" w:rsidDel="00FE6B9B">
            <w:rPr>
              <w:rFonts w:cstheme="minorHAnsi"/>
              <w:sz w:val="22"/>
              <w:szCs w:val="22"/>
            </w:rPr>
            <w:delText xml:space="preserve">for an event </w:delText>
          </w:r>
        </w:del>
        <w:r w:rsidR="009C3680">
          <w:rPr>
            <w:rFonts w:cstheme="minorHAnsi"/>
            <w:sz w:val="22"/>
            <w:szCs w:val="22"/>
          </w:rPr>
          <w:t xml:space="preserve">by the sum of all rate terms. </w:t>
        </w:r>
      </w:ins>
      <w:ins w:id="305" w:author="John DeLong" w:date="2020-07-18T17:14:00Z">
        <w:r w:rsidR="009C3680">
          <w:rPr>
            <w:rFonts w:cstheme="minorHAnsi"/>
            <w:sz w:val="22"/>
            <w:szCs w:val="22"/>
          </w:rPr>
          <w:t xml:space="preserve">Noting that events generally do not have the same probability of occurrence, </w:t>
        </w:r>
      </w:ins>
      <w:del w:id="306" w:author="Clay Cressler" w:date="2020-08-07T11:46:00Z">
        <w:r w:rsidR="008C759B" w:rsidRPr="00496E2D" w:rsidDel="002123BA">
          <w:rPr>
            <w:rFonts w:cstheme="minorHAnsi"/>
            <w:sz w:val="22"/>
            <w:szCs w:val="22"/>
          </w:rPr>
          <w:delText xml:space="preserve">an </w:delText>
        </w:r>
      </w:del>
      <w:ins w:id="307" w:author="Clay Cressler" w:date="2020-08-07T11:46:00Z">
        <w:r w:rsidR="002123BA">
          <w:rPr>
            <w:rFonts w:cstheme="minorHAnsi"/>
            <w:sz w:val="22"/>
            <w:szCs w:val="22"/>
          </w:rPr>
          <w:t>which</w:t>
        </w:r>
        <w:r w:rsidR="002123BA" w:rsidRPr="00496E2D">
          <w:rPr>
            <w:rFonts w:cstheme="minorHAnsi"/>
            <w:sz w:val="22"/>
            <w:szCs w:val="22"/>
          </w:rPr>
          <w:t xml:space="preserve"> </w:t>
        </w:r>
      </w:ins>
      <w:r w:rsidR="008C759B" w:rsidRPr="00496E2D">
        <w:rPr>
          <w:rFonts w:cstheme="minorHAnsi"/>
          <w:sz w:val="22"/>
          <w:szCs w:val="22"/>
        </w:rPr>
        <w:t xml:space="preserve">event </w:t>
      </w:r>
      <w:ins w:id="308" w:author="Clay Cressler" w:date="2020-08-07T11:46:00Z">
        <w:r w:rsidR="002123BA">
          <w:rPr>
            <w:rFonts w:cstheme="minorHAnsi"/>
            <w:sz w:val="22"/>
            <w:szCs w:val="22"/>
          </w:rPr>
          <w:t xml:space="preserve">occurs </w:t>
        </w:r>
      </w:ins>
      <w:r w:rsidR="008C759B" w:rsidRPr="00496E2D">
        <w:rPr>
          <w:rFonts w:cstheme="minorHAnsi"/>
          <w:sz w:val="22"/>
          <w:szCs w:val="22"/>
        </w:rPr>
        <w:t xml:space="preserve">is </w:t>
      </w:r>
      <w:ins w:id="309" w:author="Clay Cressler" w:date="2020-08-07T11:46:00Z">
        <w:r w:rsidR="002123BA">
          <w:rPr>
            <w:rFonts w:cstheme="minorHAnsi"/>
            <w:sz w:val="22"/>
            <w:szCs w:val="22"/>
          </w:rPr>
          <w:t>d</w:t>
        </w:r>
      </w:ins>
      <w:ins w:id="310" w:author="Clay Cressler" w:date="2020-08-07T11:47:00Z">
        <w:r w:rsidR="002123BA">
          <w:rPr>
            <w:rFonts w:cstheme="minorHAnsi"/>
            <w:sz w:val="22"/>
            <w:szCs w:val="22"/>
          </w:rPr>
          <w:t>etermined by a random draw from a uniform distribution (e.g., if the probability of birth is 0.4 and the probability of death is 0.6, the individ</w:t>
        </w:r>
      </w:ins>
      <w:ins w:id="311" w:author="Clay Cressler" w:date="2020-08-07T11:48:00Z">
        <w:r w:rsidR="002123BA">
          <w:rPr>
            <w:rFonts w:cstheme="minorHAnsi"/>
            <w:sz w:val="22"/>
            <w:szCs w:val="22"/>
          </w:rPr>
          <w:t xml:space="preserve">ual gives birth if the random draw is between 0 and 0.4 and dies otherwise). </w:t>
        </w:r>
        <w:commentRangeEnd w:id="284"/>
        <w:r w:rsidR="002123BA">
          <w:rPr>
            <w:rStyle w:val="CommentReference"/>
          </w:rPr>
          <w:commentReference w:id="284"/>
        </w:r>
      </w:ins>
      <w:ins w:id="312" w:author="John DeLong" w:date="2020-07-18T17:14:00Z">
        <w:del w:id="313" w:author="Clay Cressler" w:date="2020-08-07T11:48:00Z">
          <w:r w:rsidR="009C3680" w:rsidDel="002123BA">
            <w:rPr>
              <w:rFonts w:cstheme="minorHAnsi"/>
              <w:sz w:val="22"/>
              <w:szCs w:val="22"/>
            </w:rPr>
            <w:delText xml:space="preserve">then </w:delText>
          </w:r>
        </w:del>
      </w:ins>
      <w:del w:id="314" w:author="Clay Cressler" w:date="2020-08-07T11:48:00Z">
        <w:r w:rsidR="008C759B" w:rsidRPr="00496E2D" w:rsidDel="002123BA">
          <w:rPr>
            <w:rFonts w:cstheme="minorHAnsi"/>
            <w:sz w:val="22"/>
            <w:szCs w:val="22"/>
          </w:rPr>
          <w:delText xml:space="preserve">randomly chosen </w:delText>
        </w:r>
      </w:del>
      <w:del w:id="315" w:author="Clay Cressler" w:date="2020-08-07T11:46:00Z">
        <w:r w:rsidR="008C759B" w:rsidRPr="00496E2D" w:rsidDel="002123BA">
          <w:rPr>
            <w:rFonts w:cstheme="minorHAnsi"/>
            <w:sz w:val="22"/>
            <w:szCs w:val="22"/>
          </w:rPr>
          <w:delText>‘wheel-of-fortune’ style</w:delText>
        </w:r>
      </w:del>
      <w:del w:id="316" w:author="Clay Cressler" w:date="2020-08-07T11:48:00Z">
        <w:r w:rsidR="008C759B" w:rsidRPr="00496E2D" w:rsidDel="002123BA">
          <w:rPr>
            <w:rFonts w:cstheme="minorHAnsi"/>
            <w:sz w:val="22"/>
            <w:szCs w:val="22"/>
          </w:rPr>
          <w:delText xml:space="preserve">. </w:delText>
        </w:r>
      </w:del>
      <w:r w:rsidR="008C759B" w:rsidRPr="00496E2D">
        <w:rPr>
          <w:rFonts w:cstheme="minorHAnsi"/>
          <w:sz w:val="22"/>
          <w:szCs w:val="22"/>
        </w:rPr>
        <w:t>If the event is a death, that individual (and its trait) are removed from the population. If the event is a birth, a new individual is added to the population</w:t>
      </w:r>
      <w:ins w:id="317" w:author="Clay Cressler" w:date="2020-08-07T11:51:00Z">
        <w:r w:rsidR="002123BA">
          <w:rPr>
            <w:rFonts w:cstheme="minorHAnsi"/>
            <w:sz w:val="22"/>
            <w:szCs w:val="22"/>
          </w:rPr>
          <w:t>, and its trait</w:t>
        </w:r>
      </w:ins>
      <w:ins w:id="318" w:author="Clay Cressler" w:date="2020-08-07T11:52:00Z">
        <w:r w:rsidR="002123BA">
          <w:rPr>
            <w:rFonts w:cstheme="minorHAnsi"/>
            <w:sz w:val="22"/>
            <w:szCs w:val="22"/>
          </w:rPr>
          <w:t xml:space="preserve"> (</w:t>
        </w:r>
      </w:ins>
      <m:oMath>
        <m:sSub>
          <m:sSubPr>
            <m:ctrlPr>
              <w:ins w:id="319" w:author="Clay Cressler" w:date="2020-08-07T11:52:00Z">
                <w:rPr>
                  <w:rFonts w:ascii="Cambria Math" w:hAnsi="Cambria Math" w:cstheme="minorHAnsi"/>
                  <w:i/>
                  <w:sz w:val="22"/>
                  <w:szCs w:val="22"/>
                </w:rPr>
              </w:ins>
            </m:ctrlPr>
          </m:sSubPr>
          <m:e>
            <m:r>
              <w:ins w:id="320" w:author="Clay Cressler" w:date="2020-08-07T11:52:00Z">
                <w:rPr>
                  <w:rFonts w:ascii="Cambria Math" w:hAnsi="Cambria Math" w:cstheme="minorHAnsi"/>
                  <w:sz w:val="22"/>
                  <w:szCs w:val="22"/>
                </w:rPr>
                <m:t>b</m:t>
              </w:ins>
            </m:r>
          </m:e>
          <m:sub>
            <m:r>
              <w:ins w:id="321" w:author="Clay Cressler" w:date="2020-08-07T11:52:00Z">
                <w:rPr>
                  <w:rFonts w:ascii="Cambria Math" w:hAnsi="Cambria Math" w:cstheme="minorHAnsi"/>
                  <w:sz w:val="22"/>
                  <w:szCs w:val="22"/>
                </w:rPr>
                <m:t>max</m:t>
              </w:ins>
            </m:r>
          </m:sub>
        </m:sSub>
      </m:oMath>
      <w:ins w:id="322" w:author="Clay Cressler" w:date="2020-08-07T11:52:00Z">
        <w:r w:rsidR="002123BA">
          <w:rPr>
            <w:rFonts w:eastAsiaTheme="minorEastAsia" w:cstheme="minorHAnsi"/>
            <w:sz w:val="22"/>
            <w:szCs w:val="22"/>
          </w:rPr>
          <w:t>)</w:t>
        </w:r>
      </w:ins>
      <w:ins w:id="323" w:author="Clay Cressler" w:date="2020-08-07T11:51:00Z">
        <w:r w:rsidR="002123BA">
          <w:rPr>
            <w:rFonts w:cstheme="minorHAnsi"/>
            <w:sz w:val="22"/>
            <w:szCs w:val="22"/>
          </w:rPr>
          <w:t xml:space="preserve"> is drawn from a lognormal distribution with a mean and variance that </w:t>
        </w:r>
        <w:r w:rsidR="002123BA">
          <w:rPr>
            <w:rFonts w:cstheme="minorHAnsi"/>
            <w:sz w:val="22"/>
            <w:szCs w:val="22"/>
          </w:rPr>
          <w:lastRenderedPageBreak/>
          <w:t xml:space="preserve">are determined by the parental trait and </w:t>
        </w:r>
      </w:ins>
      <w:del w:id="324" w:author="Clay Cressler" w:date="2020-08-07T11:51:00Z">
        <w:r w:rsidR="008C759B" w:rsidRPr="00496E2D" w:rsidDel="002123BA">
          <w:rPr>
            <w:rFonts w:cstheme="minorHAnsi"/>
            <w:sz w:val="22"/>
            <w:szCs w:val="22"/>
          </w:rPr>
          <w:delText xml:space="preserve"> given some ru</w:delText>
        </w:r>
      </w:del>
      <w:ins w:id="325" w:author="Clay Cressler" w:date="2020-08-07T11:51:00Z">
        <w:r w:rsidR="002123BA">
          <w:rPr>
            <w:rFonts w:cstheme="minorHAnsi"/>
            <w:sz w:val="22"/>
            <w:szCs w:val="22"/>
          </w:rPr>
          <w:t>specified ru</w:t>
        </w:r>
      </w:ins>
      <w:r w:rsidR="008C759B" w:rsidRPr="00496E2D">
        <w:rPr>
          <w:rFonts w:cstheme="minorHAnsi"/>
          <w:sz w:val="22"/>
          <w:szCs w:val="22"/>
        </w:rPr>
        <w:t>le</w:t>
      </w:r>
      <w:ins w:id="326" w:author="Clay Cressler" w:date="2020-08-07T11:51:00Z">
        <w:r w:rsidR="002123BA">
          <w:rPr>
            <w:rFonts w:cstheme="minorHAnsi"/>
            <w:sz w:val="22"/>
            <w:szCs w:val="22"/>
          </w:rPr>
          <w:t>s</w:t>
        </w:r>
      </w:ins>
      <w:r w:rsidR="008C759B" w:rsidRPr="00496E2D">
        <w:rPr>
          <w:rFonts w:cstheme="minorHAnsi"/>
          <w:sz w:val="22"/>
          <w:szCs w:val="22"/>
        </w:rPr>
        <w:t xml:space="preserve"> for heritability of that trait</w:t>
      </w:r>
      <w:r w:rsidR="008C759B">
        <w:rPr>
          <w:rFonts w:cstheme="minorHAnsi"/>
          <w:sz w:val="22"/>
          <w:szCs w:val="22"/>
        </w:rPr>
        <w:t xml:space="preserve"> (Appendix S1)</w:t>
      </w:r>
      <w:r w:rsidR="008C759B" w:rsidRPr="00496E2D">
        <w:rPr>
          <w:rFonts w:cstheme="minorHAnsi"/>
          <w:sz w:val="22"/>
          <w:szCs w:val="22"/>
        </w:rPr>
        <w:t>. As a GEM is running, the loss and addition of individuals in the population affects both population dynamics and the dynamics of both the mean and variance of the trait distribution</w:t>
      </w:r>
      <w:ins w:id="327" w:author="John DeLong" w:date="2020-07-24T14:34:00Z">
        <w:r w:rsidR="00F30942">
          <w:rPr>
            <w:rFonts w:cstheme="minorHAnsi"/>
            <w:sz w:val="22"/>
            <w:szCs w:val="22"/>
          </w:rPr>
          <w:t>(s)</w:t>
        </w:r>
      </w:ins>
      <w:r w:rsidR="008C759B" w:rsidRPr="00496E2D">
        <w:rPr>
          <w:rFonts w:eastAsiaTheme="minorEastAsia" w:cstheme="minorHAnsi"/>
          <w:sz w:val="22"/>
          <w:szCs w:val="22"/>
        </w:rPr>
        <w:t>.</w:t>
      </w:r>
      <w:r w:rsidR="008C759B" w:rsidRPr="00496E2D">
        <w:rPr>
          <w:rFonts w:cstheme="minorHAnsi"/>
          <w:sz w:val="22"/>
          <w:szCs w:val="22"/>
        </w:rPr>
        <w:t xml:space="preserve"> Populations gradually lose individuals with high likel</w:t>
      </w:r>
      <w:r w:rsidR="008C759B">
        <w:rPr>
          <w:rFonts w:cstheme="minorHAnsi"/>
          <w:sz w:val="22"/>
          <w:szCs w:val="22"/>
        </w:rPr>
        <w:t>ihood</w:t>
      </w:r>
      <w:r w:rsidR="008C759B" w:rsidRPr="00496E2D">
        <w:rPr>
          <w:rFonts w:cstheme="minorHAnsi"/>
          <w:sz w:val="22"/>
          <w:szCs w:val="22"/>
        </w:rPr>
        <w:t xml:space="preserve"> of mortality and gradually add individuals with higher likelihood of births, generating natural selection without needing to specify </w:t>
      </w:r>
      <w:ins w:id="328" w:author="John DeLong" w:date="2020-07-24T14:35:00Z">
        <w:r w:rsidR="00467B07">
          <w:rPr>
            <w:rFonts w:cstheme="minorHAnsi"/>
            <w:sz w:val="22"/>
            <w:szCs w:val="22"/>
          </w:rPr>
          <w:t xml:space="preserve">fitness gradients, </w:t>
        </w:r>
      </w:ins>
      <w:r w:rsidR="008C759B" w:rsidRPr="00496E2D">
        <w:rPr>
          <w:rFonts w:cstheme="minorHAnsi"/>
          <w:sz w:val="22"/>
          <w:szCs w:val="22"/>
        </w:rPr>
        <w:t>explicit equations for the trait dynamics</w:t>
      </w:r>
      <w:ins w:id="329" w:author="John DeLong" w:date="2020-07-24T14:35:00Z">
        <w:r w:rsidR="00467B07">
          <w:rPr>
            <w:rFonts w:cstheme="minorHAnsi"/>
            <w:sz w:val="22"/>
            <w:szCs w:val="22"/>
          </w:rPr>
          <w:t>, or</w:t>
        </w:r>
      </w:ins>
      <w:r w:rsidR="008C759B" w:rsidRPr="00496E2D">
        <w:rPr>
          <w:rFonts w:cstheme="minorHAnsi"/>
          <w:sz w:val="22"/>
          <w:szCs w:val="22"/>
        </w:rPr>
        <w:t xml:space="preserve"> </w:t>
      </w:r>
      <w:del w:id="330" w:author="John DeLong" w:date="2020-07-24T14:35:00Z">
        <w:r w:rsidR="008C759B" w:rsidRPr="00496E2D" w:rsidDel="00467B07">
          <w:rPr>
            <w:rFonts w:cstheme="minorHAnsi"/>
            <w:sz w:val="22"/>
            <w:szCs w:val="22"/>
          </w:rPr>
          <w:delText xml:space="preserve">or without needing to identify explicitly </w:delText>
        </w:r>
      </w:del>
      <w:r w:rsidR="008C759B" w:rsidRPr="00496E2D">
        <w:rPr>
          <w:rFonts w:cstheme="minorHAnsi"/>
          <w:sz w:val="22"/>
          <w:szCs w:val="22"/>
        </w:rPr>
        <w:t>the expected trait equilibria such as an ESS.</w:t>
      </w:r>
      <w:r w:rsidR="008C759B" w:rsidRPr="00EA264E">
        <w:rPr>
          <w:rFonts w:cstheme="minorHAnsi"/>
          <w:sz w:val="22"/>
          <w:szCs w:val="22"/>
        </w:rPr>
        <w:t xml:space="preserve"> </w:t>
      </w:r>
      <w:r w:rsidR="008C759B">
        <w:rPr>
          <w:rFonts w:cstheme="minorHAnsi"/>
          <w:sz w:val="22"/>
          <w:szCs w:val="22"/>
        </w:rPr>
        <w:t>E</w:t>
      </w:r>
      <w:r w:rsidR="008F3CF5">
        <w:rPr>
          <w:rFonts w:cstheme="minorHAnsi"/>
          <w:sz w:val="22"/>
          <w:szCs w:val="22"/>
        </w:rPr>
        <w:t xml:space="preserve">volutionary dynamics thus emerge out of the stochastic births and deaths of individuals within the population </w:t>
      </w:r>
      <w:r w:rsidR="008F3CF5">
        <w:rPr>
          <w:rFonts w:cstheme="minorHAnsi"/>
          <w:sz w:val="22"/>
          <w:szCs w:val="22"/>
        </w:rPr>
        <w:fldChar w:fldCharType="begin"/>
      </w:r>
      <w:ins w:id="331" w:author="Clay Cressler" w:date="2020-08-07T11:14:00Z">
        <w:r w:rsidR="00B022D9">
          <w:rPr>
            <w:rFonts w:cstheme="minorHAnsi"/>
            <w:sz w:val="22"/>
            <w:szCs w:val="22"/>
          </w:rPr>
          <w:instrText xml:space="preserve"> ADDIN ZOTERO_ITEM CSL_CITATION {"citationID":"xCdn58gC","properties":{"formattedCitation":"(Dieckmann &amp; Law 1996; Champagnat {\\i{}et al.} 2006; Doebeli {\\i{}et al.} 2017)","plainCitation":"(Dieckmann &amp; Law 1996; Champagnat et al. 2006; Doebeli et al. 2017)","noteIndex":0},"citationItems":[{"id":53,"uris":["http://zotero.org/users/246158/items/2JXJG5FS"],"uri":["http://zotero.org/users/246158/items/2JXJG5FS"],"itemData":{"id":53,"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55,"uris":["http://zotero.org/users/246158/items/ZVRQSZWP"],"uri":["http://zotero.org/users/246158/items/ZVRQSZWP"],"itemData":{"id":55,"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45,"uris":["http://zotero.org/users/246158/items/WL354K73"],"uri":["http://zotero.org/users/246158/items/WL354K73"],"itemData":{"id":45,"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ins>
      <w:del w:id="332" w:author="Clay Cressler" w:date="2020-08-07T11:14:00Z">
        <w:r w:rsidR="008E4F39" w:rsidDel="00B022D9">
          <w:rPr>
            <w:rFonts w:cstheme="minorHAnsi"/>
            <w:sz w:val="22"/>
            <w:szCs w:val="22"/>
          </w:rPr>
          <w:delInstrText xml:space="preserve"> ADDIN ZOTERO_ITEM CSL_CITATION {"citationID":"xCdn58gC","properties":{"formattedCitation":"(Dieckmann &amp; Law 1996; Champagnat {\\i{}et al.} 2006; Doebeli {\\i{}et al.} 2017)","plainCitation":"(Dieckmann &amp; Law 1996; Champagnat et al. 2006; Doebeli et al. 2017)","noteIndex":0},"citationItems":[{"id":"11N9M0Y2/216vMg3l","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11N9M0Y2/Yizq1AQa","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11N9M0Y2/LkpcSB8Z","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delInstrText>
        </w:r>
      </w:del>
      <w:r w:rsidR="008F3CF5">
        <w:rPr>
          <w:rFonts w:cstheme="minorHAnsi"/>
          <w:sz w:val="22"/>
          <w:szCs w:val="22"/>
        </w:rPr>
        <w:fldChar w:fldCharType="separate"/>
      </w:r>
      <w:r w:rsidR="008F3CF5" w:rsidRPr="00FA2351">
        <w:rPr>
          <w:rFonts w:ascii="Calibri" w:hAnsi="Calibri" w:cs="Times New Roman"/>
          <w:sz w:val="22"/>
        </w:rPr>
        <w:t>(</w:t>
      </w:r>
      <w:proofErr w:type="spellStart"/>
      <w:r w:rsidR="008F3CF5" w:rsidRPr="00FA2351">
        <w:rPr>
          <w:rFonts w:ascii="Calibri" w:hAnsi="Calibri" w:cs="Times New Roman"/>
          <w:sz w:val="22"/>
        </w:rPr>
        <w:t>Dieckmann</w:t>
      </w:r>
      <w:proofErr w:type="spellEnd"/>
      <w:r w:rsidR="008F3CF5" w:rsidRPr="00FA2351">
        <w:rPr>
          <w:rFonts w:ascii="Calibri" w:hAnsi="Calibri" w:cs="Times New Roman"/>
          <w:sz w:val="22"/>
        </w:rPr>
        <w:t xml:space="preserve"> &amp; Law 1996; Champagnat </w:t>
      </w:r>
      <w:r w:rsidR="008F3CF5" w:rsidRPr="00FA2351">
        <w:rPr>
          <w:rFonts w:ascii="Calibri" w:hAnsi="Calibri" w:cs="Times New Roman"/>
          <w:i/>
          <w:iCs/>
          <w:sz w:val="22"/>
        </w:rPr>
        <w:t>et al.</w:t>
      </w:r>
      <w:r w:rsidR="008F3CF5" w:rsidRPr="00FA2351">
        <w:rPr>
          <w:rFonts w:ascii="Calibri" w:hAnsi="Calibri" w:cs="Times New Roman"/>
          <w:sz w:val="22"/>
        </w:rPr>
        <w:t xml:space="preserve"> 2006; </w:t>
      </w:r>
      <w:proofErr w:type="spellStart"/>
      <w:r w:rsidR="008F3CF5" w:rsidRPr="00FA2351">
        <w:rPr>
          <w:rFonts w:ascii="Calibri" w:hAnsi="Calibri" w:cs="Times New Roman"/>
          <w:sz w:val="22"/>
        </w:rPr>
        <w:t>Doebeli</w:t>
      </w:r>
      <w:proofErr w:type="spellEnd"/>
      <w:r w:rsidR="008F3CF5" w:rsidRPr="00FA2351">
        <w:rPr>
          <w:rFonts w:ascii="Calibri" w:hAnsi="Calibri" w:cs="Times New Roman"/>
          <w:sz w:val="22"/>
        </w:rPr>
        <w:t xml:space="preserve"> </w:t>
      </w:r>
      <w:r w:rsidR="008F3CF5" w:rsidRPr="00FA2351">
        <w:rPr>
          <w:rFonts w:ascii="Calibri" w:hAnsi="Calibri" w:cs="Times New Roman"/>
          <w:i/>
          <w:iCs/>
          <w:sz w:val="22"/>
        </w:rPr>
        <w:t>et al.</w:t>
      </w:r>
      <w:r w:rsidR="008F3CF5" w:rsidRPr="00FA2351">
        <w:rPr>
          <w:rFonts w:ascii="Calibri" w:hAnsi="Calibri" w:cs="Times New Roman"/>
          <w:sz w:val="22"/>
        </w:rPr>
        <w:t xml:space="preserve"> 2017)</w:t>
      </w:r>
      <w:r w:rsidR="008F3CF5">
        <w:rPr>
          <w:rFonts w:cstheme="minorHAnsi"/>
          <w:sz w:val="22"/>
          <w:szCs w:val="22"/>
        </w:rPr>
        <w:fldChar w:fldCharType="end"/>
      </w:r>
      <w:r w:rsidR="008C759B">
        <w:rPr>
          <w:rFonts w:cstheme="minorHAnsi"/>
          <w:sz w:val="22"/>
          <w:szCs w:val="22"/>
        </w:rPr>
        <w:t xml:space="preserve">. </w:t>
      </w:r>
    </w:p>
    <w:p w14:paraId="6547566D" w14:textId="77777777" w:rsidR="008F3CF5" w:rsidRPr="00496E2D" w:rsidRDefault="008F3CF5" w:rsidP="008F3CF5">
      <w:pPr>
        <w:spacing w:after="0" w:line="480" w:lineRule="auto"/>
        <w:contextualSpacing/>
        <w:rPr>
          <w:rFonts w:cstheme="minorHAnsi"/>
          <w:sz w:val="22"/>
          <w:szCs w:val="22"/>
        </w:rPr>
      </w:pPr>
      <w:r w:rsidRPr="00496E2D">
        <w:rPr>
          <w:rFonts w:cstheme="minorHAnsi"/>
          <w:i/>
          <w:sz w:val="22"/>
          <w:szCs w:val="22"/>
        </w:rPr>
        <w:t xml:space="preserve">Sets of comparisons: </w:t>
      </w:r>
      <w:r w:rsidRPr="00496E2D">
        <w:rPr>
          <w:rFonts w:cstheme="minorHAnsi"/>
          <w:sz w:val="22"/>
          <w:szCs w:val="22"/>
        </w:rPr>
        <w:t>We ran three sets of simulations, each with a specific purpose:</w:t>
      </w:r>
    </w:p>
    <w:p w14:paraId="7CCB711B" w14:textId="755BB9EB" w:rsidR="008F3CF5" w:rsidRPr="00496E2D" w:rsidRDefault="008F3CF5" w:rsidP="00E71942">
      <w:pPr>
        <w:spacing w:after="0" w:line="480" w:lineRule="auto"/>
        <w:ind w:firstLine="720"/>
        <w:contextualSpacing/>
        <w:rPr>
          <w:rFonts w:cstheme="minorHAnsi"/>
          <w:b/>
          <w:bCs/>
          <w:sz w:val="22"/>
          <w:szCs w:val="22"/>
        </w:rPr>
      </w:pPr>
      <w:del w:id="333" w:author="John DeLong" w:date="2020-07-18T16:47:00Z">
        <w:r w:rsidRPr="004E6174" w:rsidDel="004E6174">
          <w:rPr>
            <w:rFonts w:cstheme="minorHAnsi"/>
            <w:i/>
            <w:sz w:val="22"/>
            <w:szCs w:val="22"/>
            <w:rPrChange w:id="334" w:author="John DeLong" w:date="2020-07-18T16:48:00Z">
              <w:rPr>
                <w:rFonts w:cstheme="minorHAnsi"/>
                <w:sz w:val="22"/>
                <w:szCs w:val="22"/>
              </w:rPr>
            </w:rPrChange>
          </w:rPr>
          <w:delText>Comparison 1</w:delText>
        </w:r>
      </w:del>
      <w:ins w:id="335" w:author="John DeLong" w:date="2020-07-18T16:47:00Z">
        <w:r w:rsidR="004E6174" w:rsidRPr="004E6174">
          <w:rPr>
            <w:rFonts w:cstheme="minorHAnsi"/>
            <w:i/>
            <w:sz w:val="22"/>
            <w:szCs w:val="22"/>
            <w:rPrChange w:id="336" w:author="John DeLong" w:date="2020-07-18T16:48:00Z">
              <w:rPr>
                <w:rFonts w:cstheme="minorHAnsi"/>
                <w:sz w:val="22"/>
                <w:szCs w:val="22"/>
              </w:rPr>
            </w:rPrChange>
          </w:rPr>
          <w:t xml:space="preserve">The effect of individual variation on population </w:t>
        </w:r>
        <w:proofErr w:type="gramStart"/>
        <w:r w:rsidR="004E6174" w:rsidRPr="004E6174">
          <w:rPr>
            <w:rFonts w:cstheme="minorHAnsi"/>
            <w:i/>
            <w:sz w:val="22"/>
            <w:szCs w:val="22"/>
            <w:rPrChange w:id="337" w:author="John DeLong" w:date="2020-07-18T16:48:00Z">
              <w:rPr>
                <w:rFonts w:cstheme="minorHAnsi"/>
                <w:sz w:val="22"/>
                <w:szCs w:val="22"/>
              </w:rPr>
            </w:rPrChange>
          </w:rPr>
          <w:t>abundance</w:t>
        </w:r>
      </w:ins>
      <w:ins w:id="338" w:author="John DeLong" w:date="2020-07-18T16:48:00Z">
        <w:r w:rsidR="004E6174">
          <w:rPr>
            <w:rFonts w:cstheme="minorHAnsi"/>
            <w:sz w:val="22"/>
            <w:szCs w:val="22"/>
          </w:rPr>
          <w:t>.—</w:t>
        </w:r>
      </w:ins>
      <w:proofErr w:type="gramEnd"/>
      <w:del w:id="339" w:author="John DeLong" w:date="2020-07-18T16:48:00Z">
        <w:r w:rsidRPr="00496E2D" w:rsidDel="004E6174">
          <w:rPr>
            <w:rFonts w:cstheme="minorHAnsi"/>
            <w:sz w:val="22"/>
            <w:szCs w:val="22"/>
          </w:rPr>
          <w:delText xml:space="preserve">: </w:delText>
        </w:r>
      </w:del>
      <w:r w:rsidRPr="00496E2D">
        <w:rPr>
          <w:rFonts w:cstheme="minorHAnsi"/>
          <w:sz w:val="22"/>
          <w:szCs w:val="22"/>
        </w:rPr>
        <w:t xml:space="preserve">We first examined the role of individual variation in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ins w:id="340" w:author="Clay Cressler" w:date="2020-08-10T10:30:00Z">
        <w:r w:rsidR="00B444DC">
          <w:rPr>
            <w:rFonts w:cstheme="minorHAnsi"/>
            <w:sz w:val="22"/>
            <w:szCs w:val="22"/>
          </w:rPr>
          <w:t xml:space="preserve">and/or </w:t>
        </w:r>
      </w:ins>
      <m:oMath>
        <m:sSub>
          <m:sSubPr>
            <m:ctrlPr>
              <w:ins w:id="341" w:author="Clay Cressler" w:date="2020-08-10T10:30:00Z">
                <w:rPr>
                  <w:rFonts w:ascii="Cambria Math" w:hAnsi="Cambria Math" w:cstheme="minorHAnsi"/>
                  <w:i/>
                  <w:sz w:val="22"/>
                  <w:szCs w:val="22"/>
                </w:rPr>
              </w:ins>
            </m:ctrlPr>
          </m:sSubPr>
          <m:e>
            <m:r>
              <w:ins w:id="342" w:author="Clay Cressler" w:date="2020-08-10T10:30:00Z">
                <w:rPr>
                  <w:rFonts w:ascii="Cambria Math" w:hAnsi="Cambria Math" w:cstheme="minorHAnsi"/>
                  <w:sz w:val="22"/>
                  <w:szCs w:val="22"/>
                </w:rPr>
                <m:t>d</m:t>
              </w:ins>
            </m:r>
          </m:e>
          <m:sub>
            <m:r>
              <w:ins w:id="343" w:author="Clay Cressler" w:date="2020-08-10T10:30:00Z">
                <w:rPr>
                  <w:rFonts w:ascii="Cambria Math" w:hAnsi="Cambria Math" w:cstheme="minorHAnsi"/>
                  <w:sz w:val="22"/>
                  <w:szCs w:val="22"/>
                </w:rPr>
                <m:t>min</m:t>
              </w:ins>
            </m:r>
          </m:sub>
        </m:sSub>
      </m:oMath>
      <w:ins w:id="344" w:author="Clay Cressler" w:date="2020-08-10T10:30:00Z">
        <w:r w:rsidR="00B444DC">
          <w:rPr>
            <w:rFonts w:eastAsiaTheme="minorEastAsia" w:cstheme="minorHAnsi"/>
            <w:sz w:val="22"/>
            <w:szCs w:val="22"/>
          </w:rPr>
          <w:t xml:space="preserve"> </w:t>
        </w:r>
      </w:ins>
      <w:r w:rsidRPr="00496E2D">
        <w:rPr>
          <w:rFonts w:cstheme="minorHAnsi"/>
          <w:sz w:val="22"/>
          <w:szCs w:val="22"/>
        </w:rPr>
        <w:t xml:space="preserve">on the ecological dynamics of this model when no evolution was possible. To do this, we set heritability </w:t>
      </w:r>
      <w:r w:rsidRPr="0046658B">
        <w:rPr>
          <w:rFonts w:cstheme="minorHAnsi"/>
          <w:i/>
          <w:sz w:val="22"/>
          <w:szCs w:val="22"/>
        </w:rPr>
        <w:t>h</w:t>
      </w:r>
      <w:r w:rsidRPr="00496E2D">
        <w:rPr>
          <w:rFonts w:cstheme="minorHAnsi"/>
          <w:sz w:val="22"/>
          <w:szCs w:val="22"/>
          <w:vertAlign w:val="superscript"/>
        </w:rPr>
        <w:t>2</w:t>
      </w:r>
      <w:r w:rsidRPr="00496E2D">
        <w:rPr>
          <w:rFonts w:cstheme="minorHAnsi"/>
          <w:sz w:val="22"/>
          <w:szCs w:val="22"/>
        </w:rPr>
        <w:t xml:space="preserve"> = 0</w:t>
      </w:r>
      <w:del w:id="345" w:author="Clay Cressler" w:date="2020-08-10T10:31:00Z">
        <w:r w:rsidRPr="00496E2D" w:rsidDel="00B444DC">
          <w:rPr>
            <w:rFonts w:cstheme="minorHAnsi"/>
            <w:sz w:val="22"/>
            <w:szCs w:val="22"/>
          </w:rPr>
          <w:delText xml:space="preserve"> </w:delText>
        </w:r>
      </w:del>
      <w:ins w:id="346" w:author="Clay Cressler" w:date="2020-08-10T10:31:00Z">
        <w:r w:rsidR="00B444DC">
          <w:rPr>
            <w:rFonts w:cstheme="minorHAnsi"/>
            <w:sz w:val="22"/>
            <w:szCs w:val="22"/>
          </w:rPr>
          <w:t xml:space="preserve"> so that the parent’s trait would not affect the trait of its offspring</w:t>
        </w:r>
      </w:ins>
      <w:ins w:id="347" w:author="Clay Cressler" w:date="2020-08-10T11:32:00Z">
        <w:r w:rsidR="00A23825">
          <w:rPr>
            <w:rFonts w:cstheme="minorHAnsi"/>
            <w:sz w:val="22"/>
            <w:szCs w:val="22"/>
          </w:rPr>
          <w:t xml:space="preserve">. We set the initial population mean </w:t>
        </w:r>
      </w:ins>
      <w:ins w:id="348" w:author="Clay Cressler" w:date="2020-08-10T11:33:00Z">
        <w:r w:rsidR="00A23825">
          <w:rPr>
            <w:rFonts w:cstheme="minorHAnsi"/>
            <w:sz w:val="22"/>
            <w:szCs w:val="22"/>
          </w:rPr>
          <w:t xml:space="preserve">birth rate equal to </w:t>
        </w:r>
      </w:ins>
      <m:oMath>
        <m:acc>
          <m:accPr>
            <m:chr m:val="̅"/>
            <m:ctrlPr>
              <w:ins w:id="349" w:author="Clay Cressler" w:date="2020-08-10T11:33:00Z">
                <w:rPr>
                  <w:rFonts w:ascii="Cambria Math" w:hAnsi="Cambria Math" w:cstheme="minorHAnsi"/>
                  <w:i/>
                  <w:sz w:val="22"/>
                  <w:szCs w:val="22"/>
                </w:rPr>
              </w:ins>
            </m:ctrlPr>
          </m:accPr>
          <m:e>
            <m:sSub>
              <m:sSubPr>
                <m:ctrlPr>
                  <w:ins w:id="350" w:author="Clay Cressler" w:date="2020-08-10T11:33:00Z">
                    <w:rPr>
                      <w:rFonts w:ascii="Cambria Math" w:hAnsi="Cambria Math" w:cstheme="minorHAnsi"/>
                      <w:i/>
                      <w:sz w:val="22"/>
                      <w:szCs w:val="22"/>
                    </w:rPr>
                  </w:ins>
                </m:ctrlPr>
              </m:sSubPr>
              <m:e>
                <m:r>
                  <w:ins w:id="351" w:author="Clay Cressler" w:date="2020-08-10T11:33:00Z">
                    <w:rPr>
                      <w:rFonts w:ascii="Cambria Math" w:hAnsi="Cambria Math" w:cstheme="minorHAnsi"/>
                      <w:sz w:val="22"/>
                      <w:szCs w:val="22"/>
                    </w:rPr>
                    <m:t>b</m:t>
                  </w:ins>
                </m:r>
              </m:e>
              <m:sub>
                <m:r>
                  <w:ins w:id="352" w:author="Clay Cressler" w:date="2020-08-10T11:33:00Z">
                    <w:rPr>
                      <w:rFonts w:ascii="Cambria Math" w:hAnsi="Cambria Math" w:cstheme="minorHAnsi"/>
                      <w:sz w:val="22"/>
                      <w:szCs w:val="22"/>
                    </w:rPr>
                    <m:t>max</m:t>
                  </w:ins>
                </m:r>
              </m:sub>
            </m:sSub>
          </m:e>
        </m:acc>
        <m:r>
          <w:ins w:id="353" w:author="Clay Cressler" w:date="2020-08-10T11:33:00Z">
            <w:rPr>
              <w:rFonts w:ascii="Cambria Math" w:hAnsi="Cambria Math" w:cstheme="minorHAnsi"/>
              <w:sz w:val="22"/>
              <w:szCs w:val="22"/>
            </w:rPr>
            <m:t>=1.8</m:t>
          </w:ins>
        </m:r>
      </m:oMath>
      <w:ins w:id="354" w:author="Clay Cressler" w:date="2020-08-10T11:33:00Z">
        <w:r w:rsidR="00A23825">
          <w:rPr>
            <w:rFonts w:eastAsiaTheme="minorEastAsia" w:cstheme="minorHAnsi"/>
            <w:sz w:val="22"/>
            <w:szCs w:val="22"/>
          </w:rPr>
          <w:t xml:space="preserve"> and assumed a constant trade-off parameter of </w:t>
        </w:r>
        <w:r w:rsidR="00A23825">
          <w:rPr>
            <w:rFonts w:eastAsiaTheme="minorEastAsia" w:cstheme="minorHAnsi"/>
            <w:i/>
            <w:iCs/>
            <w:sz w:val="22"/>
            <w:szCs w:val="22"/>
          </w:rPr>
          <w:t>c</w:t>
        </w:r>
        <w:r w:rsidR="00A23825">
          <w:rPr>
            <w:rFonts w:eastAsiaTheme="minorEastAsia" w:cstheme="minorHAnsi"/>
            <w:sz w:val="22"/>
            <w:szCs w:val="22"/>
          </w:rPr>
          <w:t xml:space="preserve"> = 0.0926</w:t>
        </w:r>
      </w:ins>
      <w:ins w:id="355" w:author="Clay Cressler" w:date="2020-08-10T11:35:00Z">
        <w:r w:rsidR="00A23825">
          <w:rPr>
            <w:rFonts w:eastAsiaTheme="minorEastAsia" w:cstheme="minorHAnsi"/>
            <w:sz w:val="22"/>
            <w:szCs w:val="22"/>
          </w:rPr>
          <w:t>, which</w:t>
        </w:r>
      </w:ins>
      <w:ins w:id="356" w:author="Clay Cressler" w:date="2020-08-10T11:33:00Z">
        <w:r w:rsidR="00A23825">
          <w:rPr>
            <w:rFonts w:eastAsiaTheme="minorEastAsia" w:cstheme="minorHAnsi"/>
            <w:sz w:val="22"/>
            <w:szCs w:val="22"/>
          </w:rPr>
          <w:t xml:space="preserve"> implies that the in</w:t>
        </w:r>
      </w:ins>
      <w:ins w:id="357" w:author="Clay Cressler" w:date="2020-08-10T11:34:00Z">
        <w:r w:rsidR="00A23825">
          <w:rPr>
            <w:rFonts w:eastAsiaTheme="minorEastAsia" w:cstheme="minorHAnsi"/>
            <w:sz w:val="22"/>
            <w:szCs w:val="22"/>
          </w:rPr>
          <w:t>i</w:t>
        </w:r>
      </w:ins>
      <w:ins w:id="358" w:author="Clay Cressler" w:date="2020-08-10T11:33:00Z">
        <w:r w:rsidR="00A23825">
          <w:rPr>
            <w:rFonts w:eastAsiaTheme="minorEastAsia" w:cstheme="minorHAnsi"/>
            <w:sz w:val="22"/>
            <w:szCs w:val="22"/>
          </w:rPr>
          <w:t xml:space="preserve">tial mean </w:t>
        </w:r>
      </w:ins>
      <w:ins w:id="359" w:author="Clay Cressler" w:date="2020-08-10T11:34:00Z">
        <w:r w:rsidR="00A23825">
          <w:rPr>
            <w:rFonts w:eastAsiaTheme="minorEastAsia" w:cstheme="minorHAnsi"/>
            <w:sz w:val="22"/>
            <w:szCs w:val="22"/>
          </w:rPr>
          <w:t xml:space="preserve">death rate was </w:t>
        </w:r>
      </w:ins>
      <m:oMath>
        <m:acc>
          <m:accPr>
            <m:chr m:val="̅"/>
            <m:ctrlPr>
              <w:ins w:id="360" w:author="Clay Cressler" w:date="2020-08-10T11:34:00Z">
                <w:rPr>
                  <w:rFonts w:ascii="Cambria Math" w:hAnsi="Cambria Math" w:cstheme="minorHAnsi"/>
                  <w:i/>
                  <w:sz w:val="22"/>
                  <w:szCs w:val="22"/>
                </w:rPr>
              </w:ins>
            </m:ctrlPr>
          </m:accPr>
          <m:e>
            <m:sSub>
              <m:sSubPr>
                <m:ctrlPr>
                  <w:ins w:id="361" w:author="Clay Cressler" w:date="2020-08-10T11:34:00Z">
                    <w:rPr>
                      <w:rFonts w:ascii="Cambria Math" w:hAnsi="Cambria Math" w:cstheme="minorHAnsi"/>
                      <w:i/>
                      <w:sz w:val="22"/>
                      <w:szCs w:val="22"/>
                    </w:rPr>
                  </w:ins>
                </m:ctrlPr>
              </m:sSubPr>
              <m:e>
                <m:r>
                  <w:ins w:id="362" w:author="Clay Cressler" w:date="2020-08-10T11:34:00Z">
                    <w:rPr>
                      <w:rFonts w:ascii="Cambria Math" w:hAnsi="Cambria Math" w:cstheme="minorHAnsi"/>
                      <w:sz w:val="22"/>
                      <w:szCs w:val="22"/>
                    </w:rPr>
                    <m:t>d</m:t>
                  </w:ins>
                </m:r>
              </m:e>
              <m:sub>
                <m:r>
                  <w:ins w:id="363" w:author="Clay Cressler" w:date="2020-08-10T11:34:00Z">
                    <w:rPr>
                      <w:rFonts w:ascii="Cambria Math" w:hAnsi="Cambria Math" w:cstheme="minorHAnsi"/>
                      <w:sz w:val="22"/>
                      <w:szCs w:val="22"/>
                    </w:rPr>
                    <m:t>min</m:t>
                  </w:ins>
                </m:r>
              </m:sub>
            </m:sSub>
          </m:e>
        </m:acc>
        <m:r>
          <w:ins w:id="364" w:author="Clay Cressler" w:date="2020-08-10T11:34:00Z">
            <w:rPr>
              <w:rFonts w:ascii="Cambria Math" w:eastAsiaTheme="minorEastAsia" w:hAnsi="Cambria Math" w:cstheme="minorHAnsi"/>
              <w:sz w:val="22"/>
              <w:szCs w:val="22"/>
            </w:rPr>
            <m:t>=c</m:t>
          </w:ins>
        </m:r>
        <m:sSup>
          <m:sSupPr>
            <m:ctrlPr>
              <w:ins w:id="365" w:author="Clay Cressler" w:date="2020-08-10T11:35:00Z">
                <w:rPr>
                  <w:rFonts w:ascii="Cambria Math" w:eastAsiaTheme="minorEastAsia" w:hAnsi="Cambria Math" w:cstheme="minorHAnsi"/>
                  <w:i/>
                  <w:sz w:val="22"/>
                  <w:szCs w:val="22"/>
                </w:rPr>
              </w:ins>
            </m:ctrlPr>
          </m:sSupPr>
          <m:e>
            <m:acc>
              <m:accPr>
                <m:chr m:val="̅"/>
                <m:ctrlPr>
                  <w:ins w:id="366" w:author="Clay Cressler" w:date="2020-08-10T11:35:00Z">
                    <w:rPr>
                      <w:rFonts w:ascii="Cambria Math" w:hAnsi="Cambria Math" w:cstheme="minorHAnsi"/>
                      <w:i/>
                      <w:sz w:val="22"/>
                      <w:szCs w:val="22"/>
                    </w:rPr>
                  </w:ins>
                </m:ctrlPr>
              </m:accPr>
              <m:e>
                <m:sSub>
                  <m:sSubPr>
                    <m:ctrlPr>
                      <w:ins w:id="367" w:author="Clay Cressler" w:date="2020-08-10T11:35:00Z">
                        <w:rPr>
                          <w:rFonts w:ascii="Cambria Math" w:hAnsi="Cambria Math" w:cstheme="minorHAnsi"/>
                          <w:i/>
                          <w:sz w:val="22"/>
                          <w:szCs w:val="22"/>
                        </w:rPr>
                      </w:ins>
                    </m:ctrlPr>
                  </m:sSubPr>
                  <m:e>
                    <m:r>
                      <w:ins w:id="368" w:author="Clay Cressler" w:date="2020-08-10T11:35:00Z">
                        <w:rPr>
                          <w:rFonts w:ascii="Cambria Math" w:hAnsi="Cambria Math" w:cstheme="minorHAnsi"/>
                          <w:sz w:val="22"/>
                          <w:szCs w:val="22"/>
                        </w:rPr>
                        <m:t>b</m:t>
                      </w:ins>
                    </m:r>
                  </m:e>
                  <m:sub>
                    <m:r>
                      <w:ins w:id="369" w:author="Clay Cressler" w:date="2020-08-10T11:35:00Z">
                        <w:rPr>
                          <w:rFonts w:ascii="Cambria Math" w:hAnsi="Cambria Math" w:cstheme="minorHAnsi"/>
                          <w:sz w:val="22"/>
                          <w:szCs w:val="22"/>
                        </w:rPr>
                        <m:t>max</m:t>
                      </w:ins>
                    </m:r>
                  </m:sub>
                </m:sSub>
              </m:e>
            </m:acc>
          </m:e>
          <m:sup>
            <m:r>
              <w:ins w:id="370" w:author="Clay Cressler" w:date="2020-08-10T11:35:00Z">
                <w:rPr>
                  <w:rFonts w:ascii="Cambria Math" w:eastAsiaTheme="minorEastAsia" w:hAnsi="Cambria Math" w:cstheme="minorHAnsi"/>
                  <w:sz w:val="22"/>
                  <w:szCs w:val="22"/>
                </w:rPr>
                <m:t>2</m:t>
              </w:ins>
            </m:r>
          </m:sup>
        </m:sSup>
        <m:r>
          <w:ins w:id="371" w:author="Clay Cressler" w:date="2020-08-10T11:35:00Z">
            <w:rPr>
              <w:rFonts w:ascii="Cambria Math" w:eastAsiaTheme="minorEastAsia" w:hAnsi="Cambria Math" w:cstheme="minorHAnsi"/>
              <w:sz w:val="22"/>
              <w:szCs w:val="22"/>
            </w:rPr>
            <m:t>=0.0926×</m:t>
          </w:ins>
        </m:r>
        <m:sSup>
          <m:sSupPr>
            <m:ctrlPr>
              <w:ins w:id="372" w:author="Clay Cressler" w:date="2020-08-10T11:35:00Z">
                <w:rPr>
                  <w:rFonts w:ascii="Cambria Math" w:eastAsiaTheme="minorEastAsia" w:hAnsi="Cambria Math" w:cstheme="minorHAnsi"/>
                  <w:i/>
                  <w:sz w:val="22"/>
                  <w:szCs w:val="22"/>
                </w:rPr>
              </w:ins>
            </m:ctrlPr>
          </m:sSupPr>
          <m:e>
            <m:r>
              <w:ins w:id="373" w:author="Clay Cressler" w:date="2020-08-10T11:35:00Z">
                <w:rPr>
                  <w:rFonts w:ascii="Cambria Math" w:eastAsiaTheme="minorEastAsia" w:hAnsi="Cambria Math" w:cstheme="minorHAnsi"/>
                  <w:sz w:val="22"/>
                  <w:szCs w:val="22"/>
                </w:rPr>
                <m:t>1.8</m:t>
              </w:ins>
            </m:r>
          </m:e>
          <m:sup>
            <m:r>
              <w:ins w:id="374" w:author="Clay Cressler" w:date="2020-08-10T11:35:00Z">
                <w:rPr>
                  <w:rFonts w:ascii="Cambria Math" w:eastAsiaTheme="minorEastAsia" w:hAnsi="Cambria Math" w:cstheme="minorHAnsi"/>
                  <w:sz w:val="22"/>
                  <w:szCs w:val="22"/>
                </w:rPr>
                <m:t>2</m:t>
              </w:ins>
            </m:r>
          </m:sup>
        </m:sSup>
        <m:r>
          <w:ins w:id="375" w:author="Clay Cressler" w:date="2020-08-10T11:35:00Z">
            <w:rPr>
              <w:rFonts w:ascii="Cambria Math" w:eastAsiaTheme="minorEastAsia" w:hAnsi="Cambria Math" w:cstheme="minorHAnsi"/>
              <w:sz w:val="22"/>
              <w:szCs w:val="22"/>
            </w:rPr>
            <m:t>=0.3.</m:t>
          </w:ins>
        </m:r>
        <m:r>
          <w:ins w:id="376" w:author="Clay Cressler" w:date="2020-08-10T11:34:00Z">
            <w:rPr>
              <w:rFonts w:ascii="Cambria Math" w:eastAsiaTheme="minorEastAsia" w:hAnsi="Cambria Math" w:cstheme="minorHAnsi"/>
              <w:sz w:val="22"/>
              <w:szCs w:val="22"/>
            </w:rPr>
            <m:t xml:space="preserve"> </m:t>
          </w:ins>
        </m:r>
      </m:oMath>
      <w:del w:id="377" w:author="Clay Cressler" w:date="2020-08-10T10:31:00Z">
        <w:r w:rsidRPr="00496E2D" w:rsidDel="00B444DC">
          <w:rPr>
            <w:rFonts w:cstheme="minorHAnsi"/>
            <w:sz w:val="22"/>
            <w:szCs w:val="22"/>
          </w:rPr>
          <w:delText>and introduced variation in traits in the population with CV = 0.3</w:delText>
        </w:r>
      </w:del>
      <w:del w:id="378" w:author="Clay Cressler" w:date="2020-08-10T11:32:00Z">
        <w:r w:rsidRPr="00496E2D" w:rsidDel="00A23825">
          <w:rPr>
            <w:rFonts w:cstheme="minorHAnsi"/>
            <w:sz w:val="22"/>
            <w:szCs w:val="22"/>
          </w:rPr>
          <w:delText>.</w:delText>
        </w:r>
      </w:del>
      <w:del w:id="379" w:author="Clay Cressler" w:date="2020-08-10T11:35:00Z">
        <w:r w:rsidRPr="00496E2D" w:rsidDel="00A23825">
          <w:rPr>
            <w:rFonts w:cstheme="minorHAnsi"/>
            <w:sz w:val="22"/>
            <w:szCs w:val="22"/>
          </w:rPr>
          <w:delText xml:space="preserve"> </w:delText>
        </w:r>
      </w:del>
      <w:del w:id="380" w:author="Clay Cressler" w:date="2020-08-10T10:41:00Z">
        <w:r w:rsidRPr="00496E2D" w:rsidDel="00B8099F">
          <w:rPr>
            <w:rFonts w:cstheme="minorHAnsi"/>
            <w:sz w:val="22"/>
            <w:szCs w:val="22"/>
          </w:rPr>
          <w:delText xml:space="preserve">Because </w:delText>
        </w:r>
      </w:del>
      <w:del w:id="381" w:author="Clay Cressler" w:date="2020-08-10T11:36:00Z">
        <w:r w:rsidRPr="00496E2D" w:rsidDel="00A23825">
          <w:rPr>
            <w:rFonts w:cstheme="minorHAnsi"/>
            <w:sz w:val="22"/>
            <w:szCs w:val="22"/>
          </w:rPr>
          <w:delText>in our model, the</w:delText>
        </w:r>
      </w:del>
      <w:ins w:id="382" w:author="John DeLong" w:date="2020-07-24T14:36:00Z">
        <w:del w:id="383" w:author="Clay Cressler" w:date="2020-08-10T11:36:00Z">
          <w:r w:rsidR="00467B07" w:rsidDel="00A23825">
            <w:rPr>
              <w:rFonts w:cstheme="minorHAnsi"/>
              <w:sz w:val="22"/>
              <w:szCs w:val="22"/>
            </w:rPr>
            <w:delText xml:space="preserve"> minimum death rate (</w:delText>
          </w:r>
        </w:del>
      </w:ins>
      <w:del w:id="384" w:author="Clay Cressler" w:date="2020-08-10T11:36:00Z">
        <w:r w:rsidRPr="00496E2D" w:rsidDel="00A23825">
          <w:rPr>
            <w:rFonts w:cstheme="minorHAnsi"/>
            <w:sz w:val="22"/>
            <w:szCs w:val="22"/>
          </w:rPr>
          <w:delText xml:space="preserve"> </w:delText>
        </w:r>
        <w:r w:rsidRPr="0046658B" w:rsidDel="00A23825">
          <w:rPr>
            <w:rFonts w:eastAsiaTheme="minorEastAsia" w:cstheme="minorHAnsi"/>
            <w:i/>
            <w:sz w:val="22"/>
            <w:szCs w:val="22"/>
          </w:rPr>
          <w:delText>d</w:delText>
        </w:r>
        <w:r w:rsidRPr="00496E2D" w:rsidDel="00A23825">
          <w:rPr>
            <w:rFonts w:eastAsiaTheme="minorEastAsia" w:cstheme="minorHAnsi"/>
            <w:sz w:val="22"/>
            <w:szCs w:val="22"/>
            <w:vertAlign w:val="subscript"/>
          </w:rPr>
          <w:delText>min</w:delText>
        </w:r>
        <w:r w:rsidRPr="00496E2D" w:rsidDel="00A23825">
          <w:rPr>
            <w:rFonts w:eastAsiaTheme="minorEastAsia" w:cstheme="minorHAnsi"/>
            <w:sz w:val="22"/>
            <w:szCs w:val="22"/>
          </w:rPr>
          <w:delText xml:space="preserve"> </w:delText>
        </w:r>
      </w:del>
      <w:ins w:id="385" w:author="John DeLong" w:date="2020-07-24T14:36:00Z">
        <w:del w:id="386" w:author="Clay Cressler" w:date="2020-08-10T11:36:00Z">
          <w:r w:rsidR="00467B07" w:rsidDel="00A23825">
            <w:rPr>
              <w:rFonts w:eastAsiaTheme="minorEastAsia" w:cstheme="minorHAnsi"/>
              <w:sz w:val="22"/>
              <w:szCs w:val="22"/>
            </w:rPr>
            <w:delText xml:space="preserve">) </w:delText>
          </w:r>
        </w:del>
      </w:ins>
      <w:del w:id="387" w:author="Clay Cressler" w:date="2020-08-10T11:36:00Z">
        <w:r w:rsidRPr="00496E2D" w:rsidDel="00A23825">
          <w:rPr>
            <w:rFonts w:cstheme="minorHAnsi"/>
            <w:sz w:val="22"/>
            <w:szCs w:val="22"/>
          </w:rPr>
          <w:delText xml:space="preserve">is locked </w:delText>
        </w:r>
      </w:del>
      <w:ins w:id="388" w:author="John DeLong" w:date="2020-07-18T17:16:00Z">
        <w:del w:id="389" w:author="Clay Cressler" w:date="2020-08-10T11:36:00Z">
          <w:r w:rsidR="009C3680" w:rsidDel="00A23825">
            <w:rPr>
              <w:rFonts w:cstheme="minorHAnsi"/>
              <w:sz w:val="22"/>
              <w:szCs w:val="22"/>
            </w:rPr>
            <w:delText>a function of</w:delText>
          </w:r>
        </w:del>
      </w:ins>
      <w:ins w:id="390" w:author="John DeLong" w:date="2020-07-24T14:36:00Z">
        <w:del w:id="391" w:author="Clay Cressler" w:date="2020-08-10T11:36:00Z">
          <w:r w:rsidR="00467B07" w:rsidDel="00A23825">
            <w:rPr>
              <w:rFonts w:cstheme="minorHAnsi"/>
              <w:sz w:val="22"/>
              <w:szCs w:val="22"/>
            </w:rPr>
            <w:delText xml:space="preserve"> the maximum birth rate (</w:delText>
          </w:r>
        </w:del>
      </w:ins>
      <w:del w:id="392" w:author="Clay Cressler" w:date="2020-08-10T11:36:00Z">
        <w:r w:rsidRPr="00496E2D" w:rsidDel="00A23825">
          <w:rPr>
            <w:rFonts w:cstheme="minorHAnsi"/>
            <w:sz w:val="22"/>
            <w:szCs w:val="22"/>
          </w:rPr>
          <w:delText xml:space="preserve">to </w:delText>
        </w:r>
        <w:r w:rsidRPr="0046658B" w:rsidDel="00A23825">
          <w:rPr>
            <w:rFonts w:eastAsiaTheme="minorEastAsia" w:cstheme="minorHAnsi"/>
            <w:i/>
            <w:sz w:val="22"/>
            <w:szCs w:val="22"/>
          </w:rPr>
          <w:delText>b</w:delText>
        </w:r>
        <w:r w:rsidRPr="00496E2D" w:rsidDel="00A23825">
          <w:rPr>
            <w:rFonts w:eastAsiaTheme="minorEastAsia" w:cstheme="minorHAnsi"/>
            <w:sz w:val="22"/>
            <w:szCs w:val="22"/>
            <w:vertAlign w:val="subscript"/>
          </w:rPr>
          <w:delText>max</w:delText>
        </w:r>
        <w:r w:rsidRPr="00496E2D" w:rsidDel="00A23825">
          <w:rPr>
            <w:rFonts w:cstheme="minorHAnsi"/>
            <w:sz w:val="22"/>
            <w:szCs w:val="22"/>
          </w:rPr>
          <w:delText>,</w:delText>
        </w:r>
        <w:r w:rsidDel="00A23825">
          <w:rPr>
            <w:rFonts w:cstheme="minorHAnsi"/>
            <w:sz w:val="22"/>
            <w:szCs w:val="22"/>
          </w:rPr>
          <w:delText xml:space="preserve"> </w:delText>
        </w:r>
      </w:del>
      <w:ins w:id="393" w:author="John DeLong" w:date="2020-07-24T14:36:00Z">
        <w:del w:id="394" w:author="Clay Cressler" w:date="2020-08-10T11:36:00Z">
          <w:r w:rsidR="00467B07" w:rsidDel="00A23825">
            <w:rPr>
              <w:rFonts w:cstheme="minorHAnsi"/>
              <w:sz w:val="22"/>
              <w:szCs w:val="22"/>
            </w:rPr>
            <w:delText xml:space="preserve">), </w:delText>
          </w:r>
        </w:del>
      </w:ins>
      <w:del w:id="395" w:author="Clay Cressler" w:date="2020-08-10T11:36:00Z">
        <w:r w:rsidDel="00A23825">
          <w:rPr>
            <w:rFonts w:cstheme="minorHAnsi"/>
            <w:sz w:val="22"/>
            <w:szCs w:val="22"/>
          </w:rPr>
          <w:delText xml:space="preserve">variation in </w:delText>
        </w:r>
        <w:r w:rsidRPr="0046658B" w:rsidDel="00A23825">
          <w:rPr>
            <w:rFonts w:eastAsiaTheme="minorEastAsia" w:cstheme="minorHAnsi"/>
            <w:i/>
            <w:sz w:val="22"/>
            <w:szCs w:val="22"/>
          </w:rPr>
          <w:delText>b</w:delText>
        </w:r>
        <w:r w:rsidRPr="00496E2D" w:rsidDel="00A23825">
          <w:rPr>
            <w:rFonts w:eastAsiaTheme="minorEastAsia" w:cstheme="minorHAnsi"/>
            <w:sz w:val="22"/>
            <w:szCs w:val="22"/>
            <w:vertAlign w:val="subscript"/>
          </w:rPr>
          <w:delText>max</w:delText>
        </w:r>
        <w:r w:rsidDel="00A23825">
          <w:rPr>
            <w:rFonts w:cstheme="minorHAnsi"/>
            <w:sz w:val="22"/>
            <w:szCs w:val="22"/>
          </w:rPr>
          <w:delText xml:space="preserve"> will drive variation in </w:delText>
        </w:r>
        <w:r w:rsidRPr="0039376F" w:rsidDel="00A23825">
          <w:rPr>
            <w:rFonts w:eastAsiaTheme="minorEastAsia" w:cstheme="minorHAnsi"/>
            <w:i/>
            <w:sz w:val="22"/>
            <w:szCs w:val="22"/>
          </w:rPr>
          <w:delText>d</w:delText>
        </w:r>
        <w:r w:rsidRPr="00496E2D" w:rsidDel="00A23825">
          <w:rPr>
            <w:rFonts w:eastAsiaTheme="minorEastAsia" w:cstheme="minorHAnsi"/>
            <w:sz w:val="22"/>
            <w:szCs w:val="22"/>
            <w:vertAlign w:val="subscript"/>
          </w:rPr>
          <w:delText>min</w:delText>
        </w:r>
        <w:r w:rsidDel="00A23825">
          <w:rPr>
            <w:rFonts w:cstheme="minorHAnsi"/>
            <w:sz w:val="22"/>
            <w:szCs w:val="22"/>
          </w:rPr>
          <w:delText xml:space="preserve">. </w:delText>
        </w:r>
      </w:del>
      <w:del w:id="396" w:author="Clay Cressler" w:date="2020-08-10T11:37:00Z">
        <w:r w:rsidDel="00A23825">
          <w:rPr>
            <w:rFonts w:cstheme="minorHAnsi"/>
            <w:sz w:val="22"/>
            <w:szCs w:val="22"/>
          </w:rPr>
          <w:delText xml:space="preserve">We </w:delText>
        </w:r>
      </w:del>
      <w:ins w:id="397" w:author="Clay Cressler" w:date="2020-08-10T11:37:00Z">
        <w:r w:rsidR="00A23825">
          <w:rPr>
            <w:rFonts w:cstheme="minorHAnsi"/>
            <w:sz w:val="22"/>
            <w:szCs w:val="22"/>
          </w:rPr>
          <w:t>W</w:t>
        </w:r>
        <w:proofErr w:type="spellStart"/>
        <w:r w:rsidR="00A23825" w:rsidRPr="00496E2D">
          <w:rPr>
            <w:rFonts w:cstheme="minorHAnsi"/>
            <w:sz w:val="22"/>
            <w:szCs w:val="22"/>
          </w:rPr>
          <w:t>e</w:t>
        </w:r>
        <w:proofErr w:type="spellEnd"/>
        <w:r w:rsidR="00A23825" w:rsidRPr="00496E2D">
          <w:rPr>
            <w:rFonts w:cstheme="minorHAnsi"/>
            <w:sz w:val="22"/>
            <w:szCs w:val="22"/>
          </w:rPr>
          <w:t xml:space="preserve"> examined whether variation in neither trait, </w:t>
        </w:r>
        <w:proofErr w:type="spellStart"/>
        <w:r w:rsidR="00A23825" w:rsidRPr="0046658B">
          <w:rPr>
            <w:rFonts w:eastAsiaTheme="minorEastAsia" w:cstheme="minorHAnsi"/>
            <w:i/>
            <w:sz w:val="22"/>
            <w:szCs w:val="22"/>
          </w:rPr>
          <w:t>b</w:t>
        </w:r>
        <w:r w:rsidR="00A23825" w:rsidRPr="00496E2D">
          <w:rPr>
            <w:rFonts w:eastAsiaTheme="minorEastAsia" w:cstheme="minorHAnsi"/>
            <w:sz w:val="22"/>
            <w:szCs w:val="22"/>
            <w:vertAlign w:val="subscript"/>
          </w:rPr>
          <w:t>max</w:t>
        </w:r>
        <w:proofErr w:type="spellEnd"/>
        <w:r w:rsidR="00A23825" w:rsidRPr="00496E2D">
          <w:rPr>
            <w:rFonts w:cstheme="minorHAnsi"/>
            <w:sz w:val="22"/>
            <w:szCs w:val="22"/>
          </w:rPr>
          <w:t xml:space="preserve"> alone, </w:t>
        </w:r>
        <w:proofErr w:type="spellStart"/>
        <w:r w:rsidR="00A23825" w:rsidRPr="0046658B">
          <w:rPr>
            <w:rFonts w:eastAsiaTheme="minorEastAsia" w:cstheme="minorHAnsi"/>
            <w:i/>
            <w:sz w:val="22"/>
            <w:szCs w:val="22"/>
          </w:rPr>
          <w:t>d</w:t>
        </w:r>
        <w:r w:rsidR="00A23825" w:rsidRPr="00496E2D">
          <w:rPr>
            <w:rFonts w:eastAsiaTheme="minorEastAsia" w:cstheme="minorHAnsi"/>
            <w:sz w:val="22"/>
            <w:szCs w:val="22"/>
            <w:vertAlign w:val="subscript"/>
          </w:rPr>
          <w:t>min</w:t>
        </w:r>
        <w:proofErr w:type="spellEnd"/>
        <w:r w:rsidR="00A23825" w:rsidRPr="00496E2D">
          <w:rPr>
            <w:rFonts w:eastAsiaTheme="minorEastAsia" w:cstheme="minorHAnsi"/>
            <w:sz w:val="22"/>
            <w:szCs w:val="22"/>
          </w:rPr>
          <w:t xml:space="preserve"> </w:t>
        </w:r>
        <w:r w:rsidR="00A23825" w:rsidRPr="00496E2D">
          <w:rPr>
            <w:rFonts w:cstheme="minorHAnsi"/>
            <w:sz w:val="22"/>
            <w:szCs w:val="22"/>
          </w:rPr>
          <w:t>alone, or both traits combined influenced the dynamics</w:t>
        </w:r>
        <w:r w:rsidR="00A23825">
          <w:rPr>
            <w:rFonts w:cstheme="minorHAnsi"/>
            <w:sz w:val="22"/>
            <w:szCs w:val="22"/>
          </w:rPr>
          <w:t>. Since</w:t>
        </w:r>
      </w:ins>
      <w:ins w:id="398" w:author="Clay Cressler" w:date="2020-08-10T11:38:00Z">
        <w:r w:rsidR="009B1B5A">
          <w:rPr>
            <w:rFonts w:cstheme="minorHAnsi"/>
            <w:sz w:val="22"/>
            <w:szCs w:val="22"/>
          </w:rPr>
          <w:t xml:space="preserve"> variation in </w:t>
        </w:r>
      </w:ins>
      <m:oMath>
        <m:sSub>
          <m:sSubPr>
            <m:ctrlPr>
              <w:ins w:id="399" w:author="Clay Cressler" w:date="2020-08-10T11:37:00Z">
                <w:rPr>
                  <w:rFonts w:ascii="Cambria Math" w:hAnsi="Cambria Math" w:cstheme="minorHAnsi"/>
                  <w:i/>
                  <w:sz w:val="22"/>
                  <w:szCs w:val="22"/>
                </w:rPr>
              </w:ins>
            </m:ctrlPr>
          </m:sSubPr>
          <m:e>
            <m:r>
              <w:ins w:id="400" w:author="Clay Cressler" w:date="2020-08-10T11:37:00Z">
                <w:rPr>
                  <w:rFonts w:ascii="Cambria Math" w:hAnsi="Cambria Math" w:cstheme="minorHAnsi"/>
                  <w:sz w:val="22"/>
                  <w:szCs w:val="22"/>
                </w:rPr>
                <m:t>d</m:t>
              </w:ins>
            </m:r>
          </m:e>
          <m:sub>
            <m:r>
              <w:ins w:id="401" w:author="Clay Cressler" w:date="2020-08-10T11:37:00Z">
                <w:rPr>
                  <w:rFonts w:ascii="Cambria Math" w:hAnsi="Cambria Math" w:cstheme="minorHAnsi"/>
                  <w:sz w:val="22"/>
                  <w:szCs w:val="22"/>
                </w:rPr>
                <m:t>min</m:t>
              </w:ins>
            </m:r>
          </m:sub>
        </m:sSub>
      </m:oMath>
      <w:ins w:id="402" w:author="Clay Cressler" w:date="2020-08-10T11:37:00Z">
        <w:r w:rsidR="009B1B5A">
          <w:rPr>
            <w:rFonts w:eastAsiaTheme="minorEastAsia" w:cstheme="minorHAnsi"/>
            <w:sz w:val="22"/>
            <w:szCs w:val="22"/>
          </w:rPr>
          <w:t xml:space="preserve"> is </w:t>
        </w:r>
      </w:ins>
      <w:ins w:id="403" w:author="Clay Cressler" w:date="2020-08-10T11:38:00Z">
        <w:r w:rsidR="009B1B5A">
          <w:rPr>
            <w:rFonts w:eastAsiaTheme="minorEastAsia" w:cstheme="minorHAnsi"/>
            <w:sz w:val="22"/>
            <w:szCs w:val="22"/>
          </w:rPr>
          <w:t>normally linked to</w:t>
        </w:r>
      </w:ins>
      <w:ins w:id="404" w:author="Clay Cressler" w:date="2020-08-10T11:39:00Z">
        <w:r w:rsidR="009B1B5A">
          <w:rPr>
            <w:rFonts w:eastAsiaTheme="minorEastAsia" w:cstheme="minorHAnsi"/>
            <w:sz w:val="22"/>
            <w:szCs w:val="22"/>
          </w:rPr>
          <w:t xml:space="preserve"> variation</w:t>
        </w:r>
      </w:ins>
      <w:ins w:id="405" w:author="Clay Cressler" w:date="2020-08-10T11:37:00Z">
        <w:r w:rsidR="009B1B5A">
          <w:rPr>
            <w:rFonts w:eastAsiaTheme="minorEastAsia" w:cstheme="minorHAnsi"/>
            <w:sz w:val="22"/>
            <w:szCs w:val="22"/>
          </w:rPr>
          <w:t xml:space="preserve"> </w:t>
        </w:r>
      </w:ins>
      <w:ins w:id="406" w:author="Clay Cressler" w:date="2020-08-10T11:39:00Z">
        <w:r w:rsidR="009B1B5A">
          <w:rPr>
            <w:rFonts w:eastAsiaTheme="minorEastAsia" w:cstheme="minorHAnsi"/>
            <w:sz w:val="22"/>
            <w:szCs w:val="22"/>
          </w:rPr>
          <w:t>in</w:t>
        </w:r>
      </w:ins>
      <w:ins w:id="407" w:author="Clay Cressler" w:date="2020-08-10T11:37:00Z">
        <w:r w:rsidR="009B1B5A">
          <w:rPr>
            <w:rFonts w:eastAsiaTheme="minorEastAsia" w:cstheme="minorHAnsi"/>
            <w:sz w:val="22"/>
            <w:szCs w:val="22"/>
          </w:rPr>
          <w:t xml:space="preserve"> </w:t>
        </w:r>
      </w:ins>
      <m:oMath>
        <m:sSub>
          <m:sSubPr>
            <m:ctrlPr>
              <w:ins w:id="408" w:author="Clay Cressler" w:date="2020-08-10T11:37:00Z">
                <w:rPr>
                  <w:rFonts w:ascii="Cambria Math" w:eastAsiaTheme="minorEastAsia" w:hAnsi="Cambria Math" w:cstheme="minorHAnsi"/>
                  <w:i/>
                  <w:sz w:val="22"/>
                  <w:szCs w:val="22"/>
                </w:rPr>
              </w:ins>
            </m:ctrlPr>
          </m:sSubPr>
          <m:e>
            <m:r>
              <w:ins w:id="409" w:author="Clay Cressler" w:date="2020-08-10T11:37:00Z">
                <w:rPr>
                  <w:rFonts w:ascii="Cambria Math" w:eastAsiaTheme="minorEastAsia" w:hAnsi="Cambria Math" w:cstheme="minorHAnsi"/>
                  <w:sz w:val="22"/>
                  <w:szCs w:val="22"/>
                </w:rPr>
                <m:t>b</m:t>
              </w:ins>
            </m:r>
          </m:e>
          <m:sub>
            <m:r>
              <w:ins w:id="410" w:author="Clay Cressler" w:date="2020-08-10T11:38:00Z">
                <w:rPr>
                  <w:rFonts w:ascii="Cambria Math" w:eastAsiaTheme="minorEastAsia" w:hAnsi="Cambria Math" w:cstheme="minorHAnsi"/>
                  <w:sz w:val="22"/>
                  <w:szCs w:val="22"/>
                </w:rPr>
                <m:t>max</m:t>
              </w:ins>
            </m:r>
          </m:sub>
        </m:sSub>
        <m:func>
          <m:funcPr>
            <m:ctrlPr>
              <w:del w:id="411" w:author="Clay Cressler" w:date="2020-08-10T11:38:00Z">
                <w:rPr>
                  <w:rFonts w:ascii="Cambria Math" w:eastAsiaTheme="minorEastAsia" w:hAnsi="Cambria Math" w:cstheme="minorHAnsi"/>
                  <w:i/>
                  <w:sz w:val="22"/>
                  <w:szCs w:val="22"/>
                </w:rPr>
              </w:del>
            </m:ctrlPr>
          </m:funcPr>
          <m:fName>
            <m:r>
              <w:del w:id="412" w:author="Clay Cressler" w:date="2020-08-10T11:38:00Z">
                <m:rPr>
                  <m:sty m:val="p"/>
                </m:rPr>
                <w:rPr>
                  <w:rFonts w:ascii="Cambria Math" w:eastAsiaTheme="minorEastAsia" w:hAnsi="Cambria Math" w:cstheme="minorHAnsi"/>
                  <w:sz w:val="22"/>
                  <w:szCs w:val="22"/>
                </w:rPr>
                <m:t>max</m:t>
              </w:del>
            </m:r>
          </m:fName>
          <m:e/>
        </m:func>
      </m:oMath>
      <w:del w:id="413" w:author="Clay Cressler" w:date="2020-08-10T11:27:00Z">
        <w:r w:rsidDel="00A23825">
          <w:rPr>
            <w:rFonts w:cstheme="minorHAnsi"/>
            <w:sz w:val="22"/>
            <w:szCs w:val="22"/>
          </w:rPr>
          <w:delText xml:space="preserve">therefore </w:delText>
        </w:r>
      </w:del>
      <w:ins w:id="414" w:author="Clay Cressler" w:date="2020-08-10T11:39:00Z">
        <w:r w:rsidR="009B1B5A">
          <w:rPr>
            <w:rFonts w:cstheme="minorHAnsi"/>
            <w:sz w:val="22"/>
            <w:szCs w:val="22"/>
          </w:rPr>
          <w:t xml:space="preserve"> via the trade-off function, we </w:t>
        </w:r>
      </w:ins>
      <w:del w:id="415" w:author="Clay Cressler" w:date="2020-08-10T11:39:00Z">
        <w:r w:rsidDel="009B1B5A">
          <w:rPr>
            <w:rFonts w:cstheme="minorHAnsi"/>
            <w:sz w:val="22"/>
            <w:szCs w:val="22"/>
          </w:rPr>
          <w:delText>b</w:delText>
        </w:r>
      </w:del>
      <w:ins w:id="416" w:author="Clay Cressler" w:date="2020-08-10T11:39:00Z">
        <w:r w:rsidR="009B1B5A">
          <w:rPr>
            <w:rFonts w:cstheme="minorHAnsi"/>
            <w:sz w:val="22"/>
            <w:szCs w:val="22"/>
          </w:rPr>
          <w:t>had to b</w:t>
        </w:r>
      </w:ins>
      <w:r>
        <w:rPr>
          <w:rFonts w:cstheme="minorHAnsi"/>
          <w:sz w:val="22"/>
          <w:szCs w:val="22"/>
        </w:rPr>
        <w:t>r</w:t>
      </w:r>
      <w:del w:id="417" w:author="Clay Cressler" w:date="2020-08-10T11:39:00Z">
        <w:r w:rsidDel="009B1B5A">
          <w:rPr>
            <w:rFonts w:cstheme="minorHAnsi"/>
            <w:sz w:val="22"/>
            <w:szCs w:val="22"/>
          </w:rPr>
          <w:delText>o</w:delText>
        </w:r>
      </w:del>
      <w:del w:id="418" w:author="Clay Cressler" w:date="2020-08-10T11:40:00Z">
        <w:r w:rsidDel="009B1B5A">
          <w:rPr>
            <w:rFonts w:cstheme="minorHAnsi"/>
            <w:sz w:val="22"/>
            <w:szCs w:val="22"/>
          </w:rPr>
          <w:delText>k</w:delText>
        </w:r>
      </w:del>
      <w:r>
        <w:rPr>
          <w:rFonts w:cstheme="minorHAnsi"/>
          <w:sz w:val="22"/>
          <w:szCs w:val="22"/>
        </w:rPr>
        <w:t>e</w:t>
      </w:r>
      <w:ins w:id="419" w:author="Clay Cressler" w:date="2020-08-10T11:40:00Z">
        <w:r w:rsidR="009B1B5A">
          <w:rPr>
            <w:rFonts w:cstheme="minorHAnsi"/>
            <w:sz w:val="22"/>
            <w:szCs w:val="22"/>
          </w:rPr>
          <w:t>ak</w:t>
        </w:r>
      </w:ins>
      <w:r>
        <w:rPr>
          <w:rFonts w:cstheme="minorHAnsi"/>
          <w:sz w:val="22"/>
          <w:szCs w:val="22"/>
        </w:rPr>
        <w:t xml:space="preserve"> th</w:t>
      </w:r>
      <w:del w:id="420" w:author="Clay Cressler" w:date="2020-08-10T11:40:00Z">
        <w:r w:rsidDel="009B1B5A">
          <w:rPr>
            <w:rFonts w:cstheme="minorHAnsi"/>
            <w:sz w:val="22"/>
            <w:szCs w:val="22"/>
          </w:rPr>
          <w:delText>is</w:delText>
        </w:r>
      </w:del>
      <w:ins w:id="421" w:author="Clay Cressler" w:date="2020-08-10T11:40:00Z">
        <w:r w:rsidR="009B1B5A">
          <w:rPr>
            <w:rFonts w:cstheme="minorHAnsi"/>
            <w:sz w:val="22"/>
            <w:szCs w:val="22"/>
          </w:rPr>
          <w:t>e</w:t>
        </w:r>
      </w:ins>
      <w:r>
        <w:rPr>
          <w:rFonts w:cstheme="minorHAnsi"/>
          <w:sz w:val="22"/>
          <w:szCs w:val="22"/>
        </w:rPr>
        <w:t xml:space="preserve"> </w:t>
      </w:r>
      <w:ins w:id="422" w:author="Clay Cressler" w:date="2020-08-10T10:41:00Z">
        <w:r w:rsidR="00B8099F">
          <w:rPr>
            <w:rFonts w:cstheme="minorHAnsi"/>
            <w:sz w:val="22"/>
            <w:szCs w:val="22"/>
          </w:rPr>
          <w:t xml:space="preserve">trade-off </w:t>
        </w:r>
      </w:ins>
      <w:del w:id="423" w:author="Clay Cressler" w:date="2020-08-10T10:41:00Z">
        <w:r w:rsidDel="00B8099F">
          <w:rPr>
            <w:rFonts w:cstheme="minorHAnsi"/>
            <w:sz w:val="22"/>
            <w:szCs w:val="22"/>
          </w:rPr>
          <w:delText xml:space="preserve">apart </w:delText>
        </w:r>
      </w:del>
      <w:r>
        <w:rPr>
          <w:rFonts w:cstheme="minorHAnsi"/>
          <w:sz w:val="22"/>
          <w:szCs w:val="22"/>
        </w:rPr>
        <w:t xml:space="preserve">to evaluate the effect of variation in each parameter on ecological dynamics separately. </w:t>
      </w:r>
      <w:del w:id="424" w:author="Clay Cressler" w:date="2020-08-10T11:37:00Z">
        <w:r w:rsidDel="00A23825">
          <w:rPr>
            <w:rFonts w:cstheme="minorHAnsi"/>
            <w:sz w:val="22"/>
            <w:szCs w:val="22"/>
          </w:rPr>
          <w:delText>W</w:delText>
        </w:r>
        <w:r w:rsidRPr="00496E2D" w:rsidDel="00A23825">
          <w:rPr>
            <w:rFonts w:cstheme="minorHAnsi"/>
            <w:sz w:val="22"/>
            <w:szCs w:val="22"/>
          </w:rPr>
          <w:delText xml:space="preserve">e examined whether variation in neither trait, </w:delText>
        </w:r>
        <w:r w:rsidRPr="0046658B" w:rsidDel="00A23825">
          <w:rPr>
            <w:rFonts w:eastAsiaTheme="minorEastAsia" w:cstheme="minorHAnsi"/>
            <w:i/>
            <w:sz w:val="22"/>
            <w:szCs w:val="22"/>
          </w:rPr>
          <w:delText>b</w:delText>
        </w:r>
        <w:r w:rsidRPr="00496E2D" w:rsidDel="00A23825">
          <w:rPr>
            <w:rFonts w:eastAsiaTheme="minorEastAsia" w:cstheme="minorHAnsi"/>
            <w:sz w:val="22"/>
            <w:szCs w:val="22"/>
            <w:vertAlign w:val="subscript"/>
          </w:rPr>
          <w:delText>max</w:delText>
        </w:r>
        <w:r w:rsidRPr="00496E2D" w:rsidDel="00A23825">
          <w:rPr>
            <w:rFonts w:cstheme="minorHAnsi"/>
            <w:sz w:val="22"/>
            <w:szCs w:val="22"/>
          </w:rPr>
          <w:delText xml:space="preserve"> alone, </w:delText>
        </w:r>
        <w:r w:rsidRPr="0046658B" w:rsidDel="00A23825">
          <w:rPr>
            <w:rFonts w:eastAsiaTheme="minorEastAsia" w:cstheme="minorHAnsi"/>
            <w:i/>
            <w:sz w:val="22"/>
            <w:szCs w:val="22"/>
          </w:rPr>
          <w:delText>d</w:delText>
        </w:r>
        <w:r w:rsidRPr="00496E2D" w:rsidDel="00A23825">
          <w:rPr>
            <w:rFonts w:eastAsiaTheme="minorEastAsia" w:cstheme="minorHAnsi"/>
            <w:sz w:val="22"/>
            <w:szCs w:val="22"/>
            <w:vertAlign w:val="subscript"/>
          </w:rPr>
          <w:delText>min</w:delText>
        </w:r>
        <w:r w:rsidRPr="00496E2D" w:rsidDel="00A23825">
          <w:rPr>
            <w:rFonts w:eastAsiaTheme="minorEastAsia" w:cstheme="minorHAnsi"/>
            <w:sz w:val="22"/>
            <w:szCs w:val="22"/>
          </w:rPr>
          <w:delText xml:space="preserve"> </w:delText>
        </w:r>
        <w:r w:rsidRPr="00496E2D" w:rsidDel="00A23825">
          <w:rPr>
            <w:rFonts w:cstheme="minorHAnsi"/>
            <w:sz w:val="22"/>
            <w:szCs w:val="22"/>
          </w:rPr>
          <w:delText>alone, or both traits combined, influenced the dynamics</w:delText>
        </w:r>
      </w:del>
      <w:ins w:id="425" w:author="John DeLong" w:date="2020-07-21T14:33:00Z">
        <w:del w:id="426" w:author="Clay Cressler" w:date="2020-08-10T11:37:00Z">
          <w:r w:rsidR="00FD451E" w:rsidDel="00A23825">
            <w:rPr>
              <w:rFonts w:cstheme="minorHAnsi"/>
              <w:sz w:val="22"/>
              <w:szCs w:val="22"/>
            </w:rPr>
            <w:delText>.</w:delText>
          </w:r>
        </w:del>
      </w:ins>
      <w:ins w:id="427" w:author="John DeLong" w:date="2020-07-21T14:34:00Z">
        <w:del w:id="428" w:author="Clay Cressler" w:date="2020-08-10T11:37:00Z">
          <w:r w:rsidR="00FD451E" w:rsidDel="00A23825">
            <w:rPr>
              <w:rFonts w:cstheme="minorHAnsi"/>
              <w:sz w:val="22"/>
              <w:szCs w:val="22"/>
            </w:rPr>
            <w:delText xml:space="preserve"> </w:delText>
          </w:r>
        </w:del>
        <w:r w:rsidR="00FD451E">
          <w:rPr>
            <w:rFonts w:cstheme="minorHAnsi"/>
            <w:sz w:val="22"/>
            <w:szCs w:val="22"/>
          </w:rPr>
          <w:t xml:space="preserve">We first </w:t>
        </w:r>
      </w:ins>
      <w:del w:id="429" w:author="John DeLong" w:date="2020-07-21T14:34:00Z">
        <w:r w:rsidDel="00FD451E">
          <w:rPr>
            <w:rFonts w:cstheme="minorHAnsi"/>
            <w:sz w:val="22"/>
            <w:szCs w:val="22"/>
          </w:rPr>
          <w:delText>, respectively, by e</w:delText>
        </w:r>
      </w:del>
      <w:ins w:id="430" w:author="John DeLong" w:date="2020-07-21T14:34:00Z">
        <w:r w:rsidR="00FD451E">
          <w:rPr>
            <w:rFonts w:cstheme="minorHAnsi"/>
            <w:sz w:val="22"/>
            <w:szCs w:val="22"/>
          </w:rPr>
          <w:t>e</w:t>
        </w:r>
      </w:ins>
      <w:r>
        <w:rPr>
          <w:rFonts w:cstheme="minorHAnsi"/>
          <w:sz w:val="22"/>
          <w:szCs w:val="22"/>
        </w:rPr>
        <w:t>liminat</w:t>
      </w:r>
      <w:ins w:id="431" w:author="John DeLong" w:date="2020-07-21T14:34:00Z">
        <w:r w:rsidR="00FD451E">
          <w:rPr>
            <w:rFonts w:cstheme="minorHAnsi"/>
            <w:sz w:val="22"/>
            <w:szCs w:val="22"/>
          </w:rPr>
          <w:t>ed</w:t>
        </w:r>
      </w:ins>
      <w:del w:id="432" w:author="John DeLong" w:date="2020-07-21T14:34:00Z">
        <w:r w:rsidDel="00FD451E">
          <w:rPr>
            <w:rFonts w:cstheme="minorHAnsi"/>
            <w:sz w:val="22"/>
            <w:szCs w:val="22"/>
          </w:rPr>
          <w:delText>ing</w:delText>
        </w:r>
      </w:del>
      <w:r>
        <w:rPr>
          <w:rFonts w:cstheme="minorHAnsi"/>
          <w:sz w:val="22"/>
          <w:szCs w:val="22"/>
        </w:rPr>
        <w:t xml:space="preserve"> variation altogether</w:t>
      </w:r>
      <w:ins w:id="433" w:author="John DeLong" w:date="2020-07-21T14:34:00Z">
        <w:r w:rsidR="00FD451E">
          <w:rPr>
            <w:rFonts w:cstheme="minorHAnsi"/>
            <w:sz w:val="22"/>
            <w:szCs w:val="22"/>
          </w:rPr>
          <w:t xml:space="preserve"> by </w:t>
        </w:r>
        <w:r w:rsidR="00DA3EAD">
          <w:rPr>
            <w:rFonts w:cstheme="minorHAnsi"/>
            <w:sz w:val="22"/>
            <w:szCs w:val="22"/>
          </w:rPr>
          <w:t>fixing</w:t>
        </w:r>
        <w:r w:rsidR="00FD451E">
          <w:rPr>
            <w:rFonts w:cstheme="minorHAnsi"/>
            <w:sz w:val="22"/>
            <w:szCs w:val="22"/>
          </w:rPr>
          <w:t xml:space="preserve"> both </w:t>
        </w:r>
        <w:proofErr w:type="spellStart"/>
        <w:r w:rsidR="00FD451E" w:rsidRPr="0046658B">
          <w:rPr>
            <w:rFonts w:eastAsiaTheme="minorEastAsia" w:cstheme="minorHAnsi"/>
            <w:i/>
            <w:sz w:val="22"/>
            <w:szCs w:val="22"/>
          </w:rPr>
          <w:t>b</w:t>
        </w:r>
        <w:r w:rsidR="00FD451E" w:rsidRPr="00496E2D">
          <w:rPr>
            <w:rFonts w:eastAsiaTheme="minorEastAsia" w:cstheme="minorHAnsi"/>
            <w:sz w:val="22"/>
            <w:szCs w:val="22"/>
            <w:vertAlign w:val="subscript"/>
          </w:rPr>
          <w:t>max</w:t>
        </w:r>
        <w:proofErr w:type="spellEnd"/>
        <w:r w:rsidR="00FD451E">
          <w:rPr>
            <w:rFonts w:cstheme="minorHAnsi"/>
            <w:sz w:val="22"/>
            <w:szCs w:val="22"/>
          </w:rPr>
          <w:t xml:space="preserve"> and </w:t>
        </w:r>
        <w:proofErr w:type="spellStart"/>
        <w:r w:rsidR="00FD451E" w:rsidRPr="0046658B">
          <w:rPr>
            <w:rFonts w:eastAsiaTheme="minorEastAsia" w:cstheme="minorHAnsi"/>
            <w:i/>
            <w:sz w:val="22"/>
            <w:szCs w:val="22"/>
          </w:rPr>
          <w:t>d</w:t>
        </w:r>
        <w:r w:rsidR="00FD451E" w:rsidRPr="00496E2D">
          <w:rPr>
            <w:rFonts w:eastAsiaTheme="minorEastAsia" w:cstheme="minorHAnsi"/>
            <w:sz w:val="22"/>
            <w:szCs w:val="22"/>
            <w:vertAlign w:val="subscript"/>
          </w:rPr>
          <w:t>min</w:t>
        </w:r>
        <w:proofErr w:type="spellEnd"/>
        <w:r w:rsidR="00FD451E">
          <w:rPr>
            <w:rFonts w:cstheme="minorHAnsi"/>
            <w:sz w:val="22"/>
            <w:szCs w:val="22"/>
          </w:rPr>
          <w:t xml:space="preserve"> at their </w:t>
        </w:r>
        <w:commentRangeStart w:id="434"/>
        <w:del w:id="435" w:author="Clay Cressler" w:date="2020-08-07T15:39:00Z">
          <w:r w:rsidR="00FD451E" w:rsidDel="00644802">
            <w:rPr>
              <w:rFonts w:cstheme="minorHAnsi"/>
              <w:sz w:val="22"/>
              <w:szCs w:val="22"/>
            </w:rPr>
            <w:delText>mean</w:delText>
          </w:r>
        </w:del>
      </w:ins>
      <w:ins w:id="436" w:author="Clay Cressler" w:date="2020-08-07T15:39:00Z">
        <w:r w:rsidR="00644802">
          <w:rPr>
            <w:rFonts w:cstheme="minorHAnsi"/>
            <w:sz w:val="22"/>
            <w:szCs w:val="22"/>
          </w:rPr>
          <w:t>initial</w:t>
        </w:r>
      </w:ins>
      <w:ins w:id="437" w:author="John DeLong" w:date="2020-07-21T14:34:00Z">
        <w:r w:rsidR="00FD451E">
          <w:rPr>
            <w:rFonts w:cstheme="minorHAnsi"/>
            <w:sz w:val="22"/>
            <w:szCs w:val="22"/>
          </w:rPr>
          <w:t xml:space="preserve"> </w:t>
        </w:r>
      </w:ins>
      <w:commentRangeEnd w:id="434"/>
      <w:r w:rsidR="00644802">
        <w:rPr>
          <w:rStyle w:val="CommentReference"/>
        </w:rPr>
        <w:commentReference w:id="434"/>
      </w:r>
      <w:ins w:id="438" w:author="John DeLong" w:date="2020-07-21T14:34:00Z">
        <w:r w:rsidR="00FD451E">
          <w:rPr>
            <w:rFonts w:cstheme="minorHAnsi"/>
            <w:sz w:val="22"/>
            <w:szCs w:val="22"/>
          </w:rPr>
          <w:t>values</w:t>
        </w:r>
      </w:ins>
      <w:ins w:id="439" w:author="John DeLong" w:date="2020-07-21T14:35:00Z">
        <w:r w:rsidR="00DA3EAD">
          <w:rPr>
            <w:rFonts w:cstheme="minorHAnsi"/>
            <w:sz w:val="22"/>
            <w:szCs w:val="22"/>
          </w:rPr>
          <w:t xml:space="preserve"> (</w:t>
        </w:r>
      </w:ins>
      <w:ins w:id="440" w:author="Clay Cressler" w:date="2020-08-07T15:44:00Z">
        <w:r w:rsidR="00644802">
          <w:rPr>
            <w:rFonts w:cstheme="minorHAnsi"/>
            <w:sz w:val="22"/>
            <w:szCs w:val="22"/>
          </w:rPr>
          <w:t xml:space="preserve">so all individuals had </w:t>
        </w:r>
      </w:ins>
      <m:oMath>
        <m:sSub>
          <m:sSubPr>
            <m:ctrlPr>
              <w:ins w:id="441" w:author="Clay Cressler" w:date="2020-08-07T15:45:00Z">
                <w:rPr>
                  <w:rFonts w:ascii="Cambria Math" w:hAnsi="Cambria Math" w:cstheme="minorHAnsi"/>
                  <w:i/>
                  <w:sz w:val="22"/>
                  <w:szCs w:val="22"/>
                </w:rPr>
              </w:ins>
            </m:ctrlPr>
          </m:sSubPr>
          <m:e>
            <m:r>
              <w:ins w:id="442" w:author="Clay Cressler" w:date="2020-08-07T15:45:00Z">
                <w:rPr>
                  <w:rFonts w:ascii="Cambria Math" w:hAnsi="Cambria Math" w:cstheme="minorHAnsi"/>
                  <w:sz w:val="22"/>
                  <w:szCs w:val="22"/>
                </w:rPr>
                <m:t>b</m:t>
              </w:ins>
            </m:r>
          </m:e>
          <m:sub>
            <m:r>
              <w:ins w:id="443" w:author="Clay Cressler" w:date="2020-08-07T15:45:00Z">
                <w:rPr>
                  <w:rFonts w:ascii="Cambria Math" w:hAnsi="Cambria Math" w:cstheme="minorHAnsi"/>
                  <w:sz w:val="22"/>
                  <w:szCs w:val="22"/>
                </w:rPr>
                <m:t>max</m:t>
              </w:ins>
            </m:r>
          </m:sub>
        </m:sSub>
        <m:r>
          <w:ins w:id="444" w:author="Clay Cressler" w:date="2020-08-07T15:45:00Z">
            <w:rPr>
              <w:rFonts w:ascii="Cambria Math" w:hAnsi="Cambria Math" w:cstheme="minorHAnsi"/>
              <w:sz w:val="22"/>
              <w:szCs w:val="22"/>
            </w:rPr>
            <m:t>=1.8</m:t>
          </w:ins>
        </m:r>
      </m:oMath>
      <w:ins w:id="445" w:author="Clay Cressler" w:date="2020-08-07T15:45:00Z">
        <w:r w:rsidR="0007557A">
          <w:rPr>
            <w:rFonts w:eastAsiaTheme="minorEastAsia" w:cstheme="minorHAnsi"/>
            <w:sz w:val="22"/>
            <w:szCs w:val="22"/>
          </w:rPr>
          <w:t xml:space="preserve"> and </w:t>
        </w:r>
      </w:ins>
      <m:oMath>
        <m:sSub>
          <m:sSubPr>
            <m:ctrlPr>
              <w:ins w:id="446" w:author="Clay Cressler" w:date="2020-08-07T15:45:00Z">
                <w:rPr>
                  <w:rFonts w:ascii="Cambria Math" w:eastAsiaTheme="minorEastAsia" w:hAnsi="Cambria Math" w:cstheme="minorHAnsi"/>
                  <w:i/>
                  <w:sz w:val="22"/>
                  <w:szCs w:val="22"/>
                </w:rPr>
              </w:ins>
            </m:ctrlPr>
          </m:sSubPr>
          <m:e>
            <m:r>
              <w:ins w:id="447" w:author="Clay Cressler" w:date="2020-08-07T15:45:00Z">
                <w:rPr>
                  <w:rFonts w:ascii="Cambria Math" w:eastAsiaTheme="minorEastAsia" w:hAnsi="Cambria Math" w:cstheme="minorHAnsi"/>
                  <w:sz w:val="22"/>
                  <w:szCs w:val="22"/>
                </w:rPr>
                <m:t>d</m:t>
              </w:ins>
            </m:r>
          </m:e>
          <m:sub>
            <m:r>
              <w:ins w:id="448" w:author="Clay Cressler" w:date="2020-08-07T15:45:00Z">
                <w:rPr>
                  <w:rFonts w:ascii="Cambria Math" w:eastAsiaTheme="minorEastAsia" w:hAnsi="Cambria Math" w:cstheme="minorHAnsi"/>
                  <w:sz w:val="22"/>
                  <w:szCs w:val="22"/>
                </w:rPr>
                <m:t>min</m:t>
              </w:ins>
            </m:r>
          </m:sub>
        </m:sSub>
        <m:r>
          <w:ins w:id="449" w:author="Clay Cressler" w:date="2020-08-07T15:45:00Z">
            <w:rPr>
              <w:rFonts w:ascii="Cambria Math" w:eastAsiaTheme="minorEastAsia" w:hAnsi="Cambria Math" w:cstheme="minorHAnsi"/>
              <w:sz w:val="22"/>
              <w:szCs w:val="22"/>
            </w:rPr>
            <m:t>=0.3</m:t>
          </w:ins>
        </m:r>
      </m:oMath>
      <w:ins w:id="450" w:author="John DeLong" w:date="2020-07-21T14:35:00Z">
        <w:del w:id="451" w:author="Clay Cressler" w:date="2020-08-07T15:44:00Z">
          <w:r w:rsidR="00DA3EAD" w:rsidDel="00644802">
            <w:rPr>
              <w:rFonts w:cstheme="minorHAnsi"/>
              <w:sz w:val="22"/>
              <w:szCs w:val="22"/>
            </w:rPr>
            <w:delText>that is, here, CV = 0</w:delText>
          </w:r>
        </w:del>
        <w:r w:rsidR="00DA3EAD">
          <w:rPr>
            <w:rFonts w:cstheme="minorHAnsi"/>
            <w:sz w:val="22"/>
            <w:szCs w:val="22"/>
          </w:rPr>
          <w:t xml:space="preserve">). Second, we </w:t>
        </w:r>
      </w:ins>
      <w:del w:id="452" w:author="John DeLong" w:date="2020-07-21T14:35:00Z">
        <w:r w:rsidDel="00DA3EAD">
          <w:rPr>
            <w:rFonts w:cstheme="minorHAnsi"/>
            <w:sz w:val="22"/>
            <w:szCs w:val="22"/>
          </w:rPr>
          <w:delText xml:space="preserve">; by </w:delText>
        </w:r>
      </w:del>
      <w:r>
        <w:rPr>
          <w:rFonts w:cstheme="minorHAnsi"/>
          <w:sz w:val="22"/>
          <w:szCs w:val="22"/>
        </w:rPr>
        <w:t>allow</w:t>
      </w:r>
      <w:ins w:id="453" w:author="John DeLong" w:date="2020-07-21T14:35:00Z">
        <w:r w:rsidR="00DA3EAD">
          <w:rPr>
            <w:rFonts w:cstheme="minorHAnsi"/>
            <w:sz w:val="22"/>
            <w:szCs w:val="22"/>
          </w:rPr>
          <w:t>ed</w:t>
        </w:r>
      </w:ins>
      <w:del w:id="454" w:author="John DeLong" w:date="2020-07-21T14:35:00Z">
        <w:r w:rsidDel="00DA3EAD">
          <w:rPr>
            <w:rFonts w:cstheme="minorHAnsi"/>
            <w:sz w:val="22"/>
            <w:szCs w:val="22"/>
          </w:rPr>
          <w:delText>ing</w:delText>
        </w:r>
      </w:del>
      <w:r>
        <w:rPr>
          <w:rFonts w:cstheme="minorHAnsi"/>
          <w:sz w:val="22"/>
          <w:szCs w:val="22"/>
        </w:rPr>
        <w:t xml:space="preserve"> variation in </w:t>
      </w:r>
      <w:proofErr w:type="spellStart"/>
      <w:r w:rsidRPr="0039376F">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ins w:id="455" w:author="Clay Cressler" w:date="2020-08-07T15:47:00Z">
        <w:r w:rsidR="0007557A">
          <w:rPr>
            <w:rFonts w:cstheme="minorHAnsi"/>
            <w:sz w:val="22"/>
            <w:szCs w:val="22"/>
          </w:rPr>
          <w:t xml:space="preserve">around the initial value </w:t>
        </w:r>
      </w:ins>
      <w:ins w:id="456" w:author="John DeLong" w:date="2020-07-21T14:35:00Z">
        <w:del w:id="457" w:author="Clay Cressler" w:date="2020-08-07T15:45:00Z">
          <w:r w:rsidR="00DA3EAD" w:rsidDel="0007557A">
            <w:rPr>
              <w:rFonts w:cstheme="minorHAnsi"/>
              <w:sz w:val="22"/>
              <w:szCs w:val="22"/>
            </w:rPr>
            <w:delText xml:space="preserve">with CV = 0.3 </w:delText>
          </w:r>
        </w:del>
      </w:ins>
      <w:r>
        <w:rPr>
          <w:rFonts w:cstheme="minorHAnsi"/>
          <w:sz w:val="22"/>
          <w:szCs w:val="22"/>
        </w:rPr>
        <w:t xml:space="preserve">but </w:t>
      </w:r>
      <w:del w:id="458" w:author="John DeLong" w:date="2020-07-21T14:35:00Z">
        <w:r w:rsidDel="00DA3EAD">
          <w:rPr>
            <w:rFonts w:cstheme="minorHAnsi"/>
            <w:sz w:val="22"/>
            <w:szCs w:val="22"/>
          </w:rPr>
          <w:delText xml:space="preserve">holding </w:delText>
        </w:r>
      </w:del>
      <w:ins w:id="459" w:author="John DeLong" w:date="2020-07-21T14:35:00Z">
        <w:r w:rsidR="00DA3EAD">
          <w:rPr>
            <w:rFonts w:cstheme="minorHAnsi"/>
            <w:sz w:val="22"/>
            <w:szCs w:val="22"/>
          </w:rPr>
          <w:t xml:space="preserve">fixed </w:t>
        </w:r>
      </w:ins>
      <w:proofErr w:type="spellStart"/>
      <w:r w:rsidRPr="0039376F">
        <w:rPr>
          <w:rFonts w:eastAsiaTheme="minorEastAsia" w:cstheme="minorHAnsi"/>
          <w:i/>
          <w:sz w:val="22"/>
          <w:szCs w:val="22"/>
        </w:rPr>
        <w:t>d</w:t>
      </w:r>
      <w:r w:rsidRPr="00496E2D">
        <w:rPr>
          <w:rFonts w:eastAsiaTheme="minorEastAsia" w:cstheme="minorHAnsi"/>
          <w:sz w:val="22"/>
          <w:szCs w:val="22"/>
          <w:vertAlign w:val="subscript"/>
        </w:rPr>
        <w:t>min</w:t>
      </w:r>
      <w:proofErr w:type="spellEnd"/>
      <w:ins w:id="460" w:author="John DeLong" w:date="2020-07-21T14:36:00Z">
        <w:r w:rsidR="00DA3EAD">
          <w:rPr>
            <w:rFonts w:eastAsiaTheme="minorEastAsia" w:cstheme="minorHAnsi"/>
            <w:sz w:val="22"/>
            <w:szCs w:val="22"/>
            <w:vertAlign w:val="subscript"/>
          </w:rPr>
          <w:t xml:space="preserve"> </w:t>
        </w:r>
      </w:ins>
      <w:del w:id="461" w:author="John DeLong" w:date="2020-07-21T14:35:00Z">
        <w:r w:rsidDel="00DA3EAD">
          <w:rPr>
            <w:rFonts w:eastAsiaTheme="minorEastAsia" w:cstheme="minorHAnsi"/>
            <w:sz w:val="22"/>
            <w:szCs w:val="22"/>
          </w:rPr>
          <w:delText xml:space="preserve"> </w:delText>
        </w:r>
      </w:del>
      <w:ins w:id="462" w:author="John DeLong" w:date="2020-07-21T14:35:00Z">
        <w:r w:rsidR="00E71942">
          <w:rPr>
            <w:rFonts w:eastAsiaTheme="minorEastAsia" w:cstheme="minorHAnsi"/>
            <w:sz w:val="22"/>
            <w:szCs w:val="22"/>
          </w:rPr>
          <w:t xml:space="preserve">at its </w:t>
        </w:r>
        <w:del w:id="463" w:author="Clay Cressler" w:date="2020-08-07T15:45:00Z">
          <w:r w:rsidR="00E71942" w:rsidDel="0007557A">
            <w:rPr>
              <w:rFonts w:eastAsiaTheme="minorEastAsia" w:cstheme="minorHAnsi"/>
              <w:sz w:val="22"/>
              <w:szCs w:val="22"/>
            </w:rPr>
            <w:delText>mean</w:delText>
          </w:r>
        </w:del>
      </w:ins>
      <w:ins w:id="464" w:author="Clay Cressler" w:date="2020-08-07T15:45:00Z">
        <w:r w:rsidR="0007557A">
          <w:rPr>
            <w:rFonts w:eastAsiaTheme="minorEastAsia" w:cstheme="minorHAnsi"/>
            <w:sz w:val="22"/>
            <w:szCs w:val="22"/>
          </w:rPr>
          <w:t>initial</w:t>
        </w:r>
      </w:ins>
      <w:ins w:id="465" w:author="John DeLong" w:date="2020-07-21T14:35:00Z">
        <w:r w:rsidR="00E71942">
          <w:rPr>
            <w:rFonts w:eastAsiaTheme="minorEastAsia" w:cstheme="minorHAnsi"/>
            <w:sz w:val="22"/>
            <w:szCs w:val="22"/>
          </w:rPr>
          <w:t xml:space="preserve"> value</w:t>
        </w:r>
      </w:ins>
      <w:ins w:id="466" w:author="Clay Cressler" w:date="2020-08-07T15:45:00Z">
        <w:r w:rsidR="0007557A">
          <w:rPr>
            <w:rFonts w:eastAsiaTheme="minorEastAsia" w:cstheme="minorHAnsi"/>
            <w:sz w:val="22"/>
            <w:szCs w:val="22"/>
          </w:rPr>
          <w:t xml:space="preserve"> (so </w:t>
        </w:r>
      </w:ins>
      <w:ins w:id="467" w:author="Clay Cressler" w:date="2020-08-07T15:48:00Z">
        <w:r w:rsidR="0007557A">
          <w:rPr>
            <w:rFonts w:eastAsiaTheme="minorEastAsia" w:cstheme="minorHAnsi"/>
            <w:sz w:val="22"/>
            <w:szCs w:val="22"/>
          </w:rPr>
          <w:t>each individual</w:t>
        </w:r>
      </w:ins>
      <w:ins w:id="468" w:author="Clay Cressler" w:date="2020-08-07T15:55:00Z">
        <w:r w:rsidR="00EB3B5B">
          <w:rPr>
            <w:rFonts w:eastAsiaTheme="minorEastAsia" w:cstheme="minorHAnsi"/>
            <w:sz w:val="22"/>
            <w:szCs w:val="22"/>
          </w:rPr>
          <w:t xml:space="preserve"> had</w:t>
        </w:r>
      </w:ins>
      <w:ins w:id="469" w:author="Clay Cressler" w:date="2020-08-07T15:48:00Z">
        <w:r w:rsidR="0007557A">
          <w:rPr>
            <w:rFonts w:eastAsiaTheme="minorEastAsia" w:cstheme="minorHAnsi"/>
            <w:sz w:val="22"/>
            <w:szCs w:val="22"/>
          </w:rPr>
          <w:t xml:space="preserve"> </w:t>
        </w:r>
      </w:ins>
      <m:oMath>
        <m:sSub>
          <m:sSubPr>
            <m:ctrlPr>
              <w:ins w:id="470" w:author="Clay Cressler" w:date="2020-08-07T15:48:00Z">
                <w:rPr>
                  <w:rFonts w:ascii="Cambria Math" w:eastAsiaTheme="minorEastAsia" w:hAnsi="Cambria Math" w:cstheme="minorHAnsi"/>
                  <w:i/>
                  <w:sz w:val="22"/>
                  <w:szCs w:val="22"/>
                </w:rPr>
              </w:ins>
            </m:ctrlPr>
          </m:sSubPr>
          <m:e>
            <m:r>
              <w:ins w:id="471" w:author="Clay Cressler" w:date="2020-08-07T15:48:00Z">
                <w:rPr>
                  <w:rFonts w:ascii="Cambria Math" w:eastAsiaTheme="minorEastAsia" w:hAnsi="Cambria Math" w:cstheme="minorHAnsi"/>
                  <w:sz w:val="22"/>
                  <w:szCs w:val="22"/>
                </w:rPr>
                <m:t>b</m:t>
              </w:ins>
            </m:r>
          </m:e>
          <m:sub>
            <m:r>
              <w:ins w:id="472" w:author="Clay Cressler" w:date="2020-08-07T15:48:00Z">
                <w:rPr>
                  <w:rFonts w:ascii="Cambria Math" w:eastAsiaTheme="minorEastAsia" w:hAnsi="Cambria Math" w:cstheme="minorHAnsi"/>
                  <w:sz w:val="22"/>
                  <w:szCs w:val="22"/>
                </w:rPr>
                <m:t>max</m:t>
              </w:ins>
            </m:r>
          </m:sub>
        </m:sSub>
      </m:oMath>
      <w:ins w:id="473" w:author="Clay Cressler" w:date="2020-08-07T15:48:00Z">
        <w:r w:rsidR="0007557A">
          <w:rPr>
            <w:rFonts w:eastAsiaTheme="minorEastAsia" w:cstheme="minorHAnsi"/>
            <w:sz w:val="22"/>
            <w:szCs w:val="22"/>
          </w:rPr>
          <w:t xml:space="preserve"> drawn from a lognormal distribution with a mean of 1.8 and a CV of 0.3</w:t>
        </w:r>
      </w:ins>
      <w:ins w:id="474" w:author="Clay Cressler" w:date="2020-08-07T15:55:00Z">
        <w:r w:rsidR="00EB3B5B">
          <w:rPr>
            <w:rFonts w:eastAsiaTheme="minorEastAsia" w:cstheme="minorHAnsi"/>
            <w:sz w:val="22"/>
            <w:szCs w:val="22"/>
          </w:rPr>
          <w:t xml:space="preserve"> and </w:t>
        </w:r>
      </w:ins>
      <m:oMath>
        <m:sSub>
          <m:sSubPr>
            <m:ctrlPr>
              <w:ins w:id="475" w:author="Clay Cressler" w:date="2020-08-07T15:55:00Z">
                <w:rPr>
                  <w:rFonts w:ascii="Cambria Math" w:eastAsiaTheme="minorEastAsia" w:hAnsi="Cambria Math" w:cstheme="minorHAnsi"/>
                  <w:i/>
                  <w:sz w:val="22"/>
                  <w:szCs w:val="22"/>
                </w:rPr>
              </w:ins>
            </m:ctrlPr>
          </m:sSubPr>
          <m:e>
            <m:r>
              <w:ins w:id="476" w:author="Clay Cressler" w:date="2020-08-07T15:55:00Z">
                <w:rPr>
                  <w:rFonts w:ascii="Cambria Math" w:eastAsiaTheme="minorEastAsia" w:hAnsi="Cambria Math" w:cstheme="minorHAnsi"/>
                  <w:sz w:val="22"/>
                  <w:szCs w:val="22"/>
                </w:rPr>
                <m:t>d</m:t>
              </w:ins>
            </m:r>
          </m:e>
          <m:sub>
            <m:r>
              <w:ins w:id="477" w:author="Clay Cressler" w:date="2020-08-07T15:55:00Z">
                <w:rPr>
                  <w:rFonts w:ascii="Cambria Math" w:eastAsiaTheme="minorEastAsia" w:hAnsi="Cambria Math" w:cstheme="minorHAnsi"/>
                  <w:sz w:val="22"/>
                  <w:szCs w:val="22"/>
                </w:rPr>
                <m:t>min</m:t>
              </w:ins>
            </m:r>
          </m:sub>
        </m:sSub>
        <m:r>
          <w:ins w:id="478" w:author="Clay Cressler" w:date="2020-08-07T15:55:00Z">
            <w:rPr>
              <w:rFonts w:ascii="Cambria Math" w:eastAsiaTheme="minorEastAsia" w:hAnsi="Cambria Math" w:cstheme="minorHAnsi"/>
              <w:sz w:val="22"/>
              <w:szCs w:val="22"/>
            </w:rPr>
            <m:t>=0.3</m:t>
          </w:ins>
        </m:r>
      </m:oMath>
      <w:ins w:id="479" w:author="Clay Cressler" w:date="2020-08-07T15:48:00Z">
        <w:r w:rsidR="0007557A">
          <w:rPr>
            <w:rFonts w:eastAsiaTheme="minorEastAsia" w:cstheme="minorHAnsi"/>
            <w:sz w:val="22"/>
            <w:szCs w:val="22"/>
          </w:rPr>
          <w:t>)</w:t>
        </w:r>
      </w:ins>
      <w:ins w:id="480" w:author="Clay Cressler" w:date="2020-08-07T15:49:00Z">
        <w:r w:rsidR="0007557A">
          <w:rPr>
            <w:rFonts w:eastAsiaTheme="minorEastAsia" w:cstheme="minorHAnsi"/>
            <w:sz w:val="22"/>
            <w:szCs w:val="22"/>
          </w:rPr>
          <w:t>.</w:t>
        </w:r>
      </w:ins>
      <w:ins w:id="481" w:author="John DeLong" w:date="2020-07-21T14:35:00Z">
        <w:del w:id="482" w:author="Clay Cressler" w:date="2020-08-07T15:52:00Z">
          <w:r w:rsidR="00E71942" w:rsidDel="0007557A">
            <w:rPr>
              <w:rFonts w:eastAsiaTheme="minorEastAsia" w:cstheme="minorHAnsi"/>
              <w:sz w:val="22"/>
              <w:szCs w:val="22"/>
            </w:rPr>
            <w:delText>.</w:delText>
          </w:r>
        </w:del>
      </w:ins>
      <w:del w:id="483" w:author="John DeLong" w:date="2020-07-21T14:35:00Z">
        <w:r w:rsidDel="00DA3EAD">
          <w:rPr>
            <w:rFonts w:eastAsiaTheme="minorEastAsia" w:cstheme="minorHAnsi"/>
            <w:sz w:val="22"/>
            <w:szCs w:val="22"/>
          </w:rPr>
          <w:delText>constant</w:delText>
        </w:r>
      </w:del>
      <w:del w:id="484" w:author="John DeLong" w:date="2020-07-21T14:36:00Z">
        <w:r w:rsidDel="00DA3EAD">
          <w:rPr>
            <w:rFonts w:cstheme="minorHAnsi"/>
            <w:sz w:val="22"/>
            <w:szCs w:val="22"/>
          </w:rPr>
          <w:delText>;</w:delText>
        </w:r>
      </w:del>
      <w:ins w:id="485" w:author="John DeLong" w:date="2020-07-21T14:36:00Z">
        <w:del w:id="486" w:author="Clay Cressler" w:date="2020-08-07T16:58:00Z">
          <w:r w:rsidR="00DA3EAD" w:rsidDel="00615012">
            <w:rPr>
              <w:rFonts w:cstheme="minorHAnsi"/>
              <w:sz w:val="22"/>
              <w:szCs w:val="22"/>
            </w:rPr>
            <w:delText xml:space="preserve"> </w:delText>
          </w:r>
        </w:del>
        <w:r w:rsidR="00DA3EAD">
          <w:rPr>
            <w:rFonts w:cstheme="minorHAnsi"/>
            <w:sz w:val="22"/>
            <w:szCs w:val="22"/>
          </w:rPr>
          <w:t xml:space="preserve">Third, we </w:t>
        </w:r>
      </w:ins>
      <w:del w:id="487" w:author="John DeLong" w:date="2020-07-21T14:36:00Z">
        <w:r w:rsidDel="00DA3EAD">
          <w:rPr>
            <w:rFonts w:cstheme="minorHAnsi"/>
            <w:sz w:val="22"/>
            <w:szCs w:val="22"/>
          </w:rPr>
          <w:delText xml:space="preserve"> by </w:delText>
        </w:r>
      </w:del>
      <w:ins w:id="488" w:author="John DeLong" w:date="2020-07-21T14:36:00Z">
        <w:r w:rsidR="00DA3EAD">
          <w:rPr>
            <w:rFonts w:cstheme="minorHAnsi"/>
            <w:sz w:val="22"/>
            <w:szCs w:val="22"/>
          </w:rPr>
          <w:t>generated</w:t>
        </w:r>
      </w:ins>
      <w:del w:id="489" w:author="John DeLong" w:date="2020-07-21T14:36:00Z">
        <w:r w:rsidDel="00DA3EAD">
          <w:rPr>
            <w:rFonts w:cstheme="minorHAnsi"/>
            <w:sz w:val="22"/>
            <w:szCs w:val="22"/>
          </w:rPr>
          <w:delText>allowing</w:delText>
        </w:r>
      </w:del>
      <w:r>
        <w:rPr>
          <w:rFonts w:cstheme="minorHAnsi"/>
          <w:sz w:val="22"/>
          <w:szCs w:val="22"/>
        </w:rPr>
        <w:t xml:space="preserve"> variation in </w:t>
      </w:r>
      <w:proofErr w:type="spellStart"/>
      <w:r>
        <w:rPr>
          <w:rFonts w:cstheme="minorHAnsi"/>
          <w:i/>
          <w:iCs/>
          <w:sz w:val="22"/>
          <w:szCs w:val="22"/>
        </w:rPr>
        <w:t>d</w:t>
      </w:r>
      <w:r>
        <w:rPr>
          <w:rFonts w:cstheme="minorHAnsi"/>
          <w:sz w:val="22"/>
          <w:szCs w:val="22"/>
          <w:vertAlign w:val="subscript"/>
        </w:rPr>
        <w:t>min</w:t>
      </w:r>
      <w:proofErr w:type="spellEnd"/>
      <w:r>
        <w:rPr>
          <w:rFonts w:cstheme="minorHAnsi"/>
          <w:sz w:val="22"/>
          <w:szCs w:val="22"/>
        </w:rPr>
        <w:t xml:space="preserve"> </w:t>
      </w:r>
      <w:ins w:id="490" w:author="John DeLong" w:date="2020-07-21T14:36:00Z">
        <w:r w:rsidR="00DA3EAD">
          <w:rPr>
            <w:rFonts w:cstheme="minorHAnsi"/>
            <w:sz w:val="22"/>
            <w:szCs w:val="22"/>
          </w:rPr>
          <w:t xml:space="preserve">by first allowing variation in </w:t>
        </w:r>
        <w:proofErr w:type="spellStart"/>
        <w:r w:rsidR="00DA3EAD">
          <w:rPr>
            <w:rFonts w:cstheme="minorHAnsi"/>
            <w:i/>
            <w:iCs/>
            <w:sz w:val="22"/>
            <w:szCs w:val="22"/>
          </w:rPr>
          <w:t>b</w:t>
        </w:r>
        <w:r w:rsidR="00DA3EAD">
          <w:rPr>
            <w:rFonts w:cstheme="minorHAnsi"/>
            <w:sz w:val="22"/>
            <w:szCs w:val="22"/>
            <w:vertAlign w:val="subscript"/>
          </w:rPr>
          <w:t>max</w:t>
        </w:r>
        <w:proofErr w:type="spellEnd"/>
        <w:r w:rsidR="00DA3EAD">
          <w:rPr>
            <w:rFonts w:cstheme="minorHAnsi"/>
            <w:i/>
            <w:iCs/>
            <w:sz w:val="22"/>
            <w:szCs w:val="22"/>
          </w:rPr>
          <w:t xml:space="preserve"> </w:t>
        </w:r>
        <w:r w:rsidR="00DA3EAD">
          <w:rPr>
            <w:rFonts w:cstheme="minorHAnsi"/>
            <w:sz w:val="22"/>
            <w:szCs w:val="22"/>
          </w:rPr>
          <w:t xml:space="preserve">to drive variation in </w:t>
        </w:r>
        <w:proofErr w:type="spellStart"/>
        <w:r w:rsidR="00DA3EAD" w:rsidRPr="0039376F">
          <w:rPr>
            <w:rFonts w:eastAsiaTheme="minorEastAsia" w:cstheme="minorHAnsi"/>
            <w:i/>
            <w:sz w:val="22"/>
            <w:szCs w:val="22"/>
          </w:rPr>
          <w:t>d</w:t>
        </w:r>
        <w:r w:rsidR="00DA3EAD" w:rsidRPr="00496E2D">
          <w:rPr>
            <w:rFonts w:eastAsiaTheme="minorEastAsia" w:cstheme="minorHAnsi"/>
            <w:sz w:val="22"/>
            <w:szCs w:val="22"/>
            <w:vertAlign w:val="subscript"/>
          </w:rPr>
          <w:t>min</w:t>
        </w:r>
      </w:ins>
      <w:proofErr w:type="spellEnd"/>
      <w:ins w:id="491" w:author="John DeLong" w:date="2020-07-21T14:37:00Z">
        <w:r w:rsidR="00DA3EAD">
          <w:rPr>
            <w:rFonts w:eastAsiaTheme="minorEastAsia" w:cstheme="minorHAnsi"/>
            <w:sz w:val="22"/>
            <w:szCs w:val="22"/>
          </w:rPr>
          <w:t xml:space="preserve"> </w:t>
        </w:r>
      </w:ins>
      <w:ins w:id="492" w:author="John DeLong" w:date="2020-07-21T14:36:00Z">
        <w:r w:rsidR="00DA3EAD">
          <w:rPr>
            <w:rFonts w:eastAsiaTheme="minorEastAsia" w:cstheme="minorHAnsi"/>
            <w:sz w:val="22"/>
            <w:szCs w:val="22"/>
          </w:rPr>
          <w:t>according to our trade-off</w:t>
        </w:r>
      </w:ins>
      <w:ins w:id="493" w:author="John DeLong" w:date="2020-07-21T14:37:00Z">
        <w:r w:rsidR="00DA3EAD">
          <w:rPr>
            <w:rFonts w:eastAsiaTheme="minorEastAsia" w:cstheme="minorHAnsi"/>
            <w:sz w:val="22"/>
            <w:szCs w:val="22"/>
          </w:rPr>
          <w:t>,</w:t>
        </w:r>
      </w:ins>
      <w:ins w:id="494" w:author="John DeLong" w:date="2020-07-21T14:36:00Z">
        <w:r w:rsidR="00DA3EAD">
          <w:rPr>
            <w:rFonts w:eastAsiaTheme="minorEastAsia" w:cstheme="minorHAnsi"/>
            <w:sz w:val="22"/>
            <w:szCs w:val="22"/>
          </w:rPr>
          <w:t xml:space="preserve"> </w:t>
        </w:r>
        <w:r w:rsidR="00DA3EAD">
          <w:rPr>
            <w:rFonts w:cstheme="minorHAnsi"/>
            <w:sz w:val="22"/>
            <w:szCs w:val="22"/>
          </w:rPr>
          <w:t xml:space="preserve">but </w:t>
        </w:r>
      </w:ins>
      <w:ins w:id="495" w:author="John DeLong" w:date="2020-07-21T14:37:00Z">
        <w:r w:rsidR="00DA3EAD">
          <w:rPr>
            <w:rFonts w:cstheme="minorHAnsi"/>
            <w:sz w:val="22"/>
            <w:szCs w:val="22"/>
          </w:rPr>
          <w:t xml:space="preserve">we </w:t>
        </w:r>
      </w:ins>
      <w:ins w:id="496" w:author="John DeLong" w:date="2020-07-21T14:36:00Z">
        <w:r w:rsidR="00DA3EAD">
          <w:rPr>
            <w:rFonts w:cstheme="minorHAnsi"/>
            <w:sz w:val="22"/>
            <w:szCs w:val="22"/>
          </w:rPr>
          <w:t>then re-set</w:t>
        </w:r>
      </w:ins>
      <w:ins w:id="497" w:author="John DeLong" w:date="2020-07-21T14:37:00Z">
        <w:r w:rsidR="00DA3EAD">
          <w:rPr>
            <w:rFonts w:cstheme="minorHAnsi"/>
            <w:sz w:val="22"/>
            <w:szCs w:val="22"/>
          </w:rPr>
          <w:t xml:space="preserve"> all</w:t>
        </w:r>
      </w:ins>
      <w:ins w:id="498" w:author="John DeLong" w:date="2020-07-21T14:36:00Z">
        <w:r w:rsidR="00DA3EAD">
          <w:rPr>
            <w:rFonts w:cstheme="minorHAnsi"/>
            <w:sz w:val="22"/>
            <w:szCs w:val="22"/>
          </w:rPr>
          <w:t xml:space="preserve"> </w:t>
        </w:r>
        <w:proofErr w:type="spellStart"/>
        <w:r w:rsidR="00DA3EAD" w:rsidRPr="0039376F">
          <w:rPr>
            <w:rFonts w:eastAsiaTheme="minorEastAsia" w:cstheme="minorHAnsi"/>
            <w:i/>
            <w:sz w:val="22"/>
            <w:szCs w:val="22"/>
          </w:rPr>
          <w:t>b</w:t>
        </w:r>
        <w:r w:rsidR="00DA3EAD" w:rsidRPr="00496E2D">
          <w:rPr>
            <w:rFonts w:eastAsiaTheme="minorEastAsia" w:cstheme="minorHAnsi"/>
            <w:sz w:val="22"/>
            <w:szCs w:val="22"/>
            <w:vertAlign w:val="subscript"/>
          </w:rPr>
          <w:t>max</w:t>
        </w:r>
        <w:proofErr w:type="spellEnd"/>
        <w:r w:rsidR="00DA3EAD" w:rsidRPr="00496E2D">
          <w:rPr>
            <w:rFonts w:cstheme="minorHAnsi"/>
            <w:sz w:val="22"/>
            <w:szCs w:val="22"/>
          </w:rPr>
          <w:t xml:space="preserve"> </w:t>
        </w:r>
      </w:ins>
      <w:ins w:id="499" w:author="John DeLong" w:date="2020-07-21T16:29:00Z">
        <w:r w:rsidR="00E71942">
          <w:rPr>
            <w:rFonts w:cstheme="minorHAnsi"/>
            <w:sz w:val="22"/>
            <w:szCs w:val="22"/>
          </w:rPr>
          <w:t xml:space="preserve">values for individuals </w:t>
        </w:r>
      </w:ins>
      <w:ins w:id="500" w:author="John DeLong" w:date="2020-07-21T14:36:00Z">
        <w:r w:rsidR="00DA3EAD">
          <w:rPr>
            <w:rFonts w:cstheme="minorHAnsi"/>
            <w:sz w:val="22"/>
            <w:szCs w:val="22"/>
          </w:rPr>
          <w:t xml:space="preserve">to the mean </w:t>
        </w:r>
      </w:ins>
      <w:ins w:id="501" w:author="John DeLong" w:date="2020-07-21T14:37:00Z">
        <w:r w:rsidR="00DA3EAD">
          <w:rPr>
            <w:rFonts w:cstheme="minorHAnsi"/>
            <w:sz w:val="22"/>
            <w:szCs w:val="22"/>
          </w:rPr>
          <w:t>value</w:t>
        </w:r>
      </w:ins>
      <w:ins w:id="502" w:author="Clay Cressler" w:date="2020-08-10T10:24:00Z">
        <w:r w:rsidR="00B444DC">
          <w:rPr>
            <w:rFonts w:cstheme="minorHAnsi"/>
            <w:sz w:val="22"/>
            <w:szCs w:val="22"/>
          </w:rPr>
          <w:t xml:space="preserve"> </w:t>
        </w:r>
        <w:r w:rsidR="00B444DC">
          <w:rPr>
            <w:rFonts w:eastAsiaTheme="minorEastAsia" w:cstheme="minorHAnsi"/>
            <w:sz w:val="22"/>
            <w:szCs w:val="22"/>
          </w:rPr>
          <w:t xml:space="preserve">(so each individual had </w:t>
        </w:r>
      </w:ins>
      <m:oMath>
        <m:sSub>
          <m:sSubPr>
            <m:ctrlPr>
              <w:ins w:id="503" w:author="Clay Cressler" w:date="2020-08-10T10:24:00Z">
                <w:rPr>
                  <w:rFonts w:ascii="Cambria Math" w:eastAsiaTheme="minorEastAsia" w:hAnsi="Cambria Math" w:cstheme="minorHAnsi"/>
                  <w:i/>
                  <w:sz w:val="22"/>
                  <w:szCs w:val="22"/>
                </w:rPr>
              </w:ins>
            </m:ctrlPr>
          </m:sSubPr>
          <m:e>
            <m:r>
              <w:ins w:id="504" w:author="Clay Cressler" w:date="2020-08-10T10:24:00Z">
                <w:rPr>
                  <w:rFonts w:ascii="Cambria Math" w:eastAsiaTheme="minorEastAsia" w:hAnsi="Cambria Math" w:cstheme="minorHAnsi"/>
                  <w:sz w:val="22"/>
                  <w:szCs w:val="22"/>
                </w:rPr>
                <m:t>b</m:t>
              </w:ins>
            </m:r>
          </m:e>
          <m:sub>
            <m:r>
              <w:ins w:id="505" w:author="Clay Cressler" w:date="2020-08-10T10:24:00Z">
                <w:rPr>
                  <w:rFonts w:ascii="Cambria Math" w:eastAsiaTheme="minorEastAsia" w:hAnsi="Cambria Math" w:cstheme="minorHAnsi"/>
                  <w:sz w:val="22"/>
                  <w:szCs w:val="22"/>
                </w:rPr>
                <m:t>max</m:t>
              </w:ins>
            </m:r>
          </m:sub>
        </m:sSub>
        <m:r>
          <w:ins w:id="506" w:author="Clay Cressler" w:date="2020-08-10T10:24:00Z">
            <w:rPr>
              <w:rFonts w:ascii="Cambria Math" w:eastAsiaTheme="minorEastAsia" w:hAnsi="Cambria Math" w:cstheme="minorHAnsi"/>
              <w:sz w:val="22"/>
              <w:szCs w:val="22"/>
            </w:rPr>
            <m:t>=1.8</m:t>
          </w:ins>
        </m:r>
      </m:oMath>
      <w:ins w:id="507" w:author="Clay Cressler" w:date="2020-08-10T10:24:00Z">
        <w:r w:rsidR="00B444DC">
          <w:rPr>
            <w:rFonts w:eastAsiaTheme="minorEastAsia" w:cstheme="minorHAnsi"/>
            <w:sz w:val="22"/>
            <w:szCs w:val="22"/>
          </w:rPr>
          <w:t xml:space="preserve"> and </w:t>
        </w:r>
      </w:ins>
      <m:oMath>
        <m:sSub>
          <m:sSubPr>
            <m:ctrlPr>
              <w:ins w:id="508" w:author="Clay Cressler" w:date="2020-08-10T10:24:00Z">
                <w:rPr>
                  <w:rFonts w:ascii="Cambria Math" w:eastAsiaTheme="minorEastAsia" w:hAnsi="Cambria Math" w:cstheme="minorHAnsi"/>
                  <w:i/>
                  <w:sz w:val="22"/>
                  <w:szCs w:val="22"/>
                </w:rPr>
              </w:ins>
            </m:ctrlPr>
          </m:sSubPr>
          <m:e>
            <m:r>
              <w:ins w:id="509" w:author="Clay Cressler" w:date="2020-08-10T10:24:00Z">
                <w:rPr>
                  <w:rFonts w:ascii="Cambria Math" w:eastAsiaTheme="minorEastAsia" w:hAnsi="Cambria Math" w:cstheme="minorHAnsi"/>
                  <w:sz w:val="22"/>
                  <w:szCs w:val="22"/>
                </w:rPr>
                <m:t>d</m:t>
              </w:ins>
            </m:r>
          </m:e>
          <m:sub>
            <m:r>
              <w:ins w:id="510" w:author="Clay Cressler" w:date="2020-08-10T10:24:00Z">
                <w:rPr>
                  <w:rFonts w:ascii="Cambria Math" w:eastAsiaTheme="minorEastAsia" w:hAnsi="Cambria Math" w:cstheme="minorHAnsi"/>
                  <w:sz w:val="22"/>
                  <w:szCs w:val="22"/>
                </w:rPr>
                <m:t>min</m:t>
              </w:ins>
            </m:r>
          </m:sub>
        </m:sSub>
      </m:oMath>
      <w:ins w:id="511" w:author="Clay Cressler" w:date="2020-08-10T10:24:00Z">
        <w:r w:rsidR="00B444DC">
          <w:rPr>
            <w:rFonts w:eastAsiaTheme="minorEastAsia" w:cstheme="minorHAnsi"/>
            <w:sz w:val="22"/>
            <w:szCs w:val="22"/>
          </w:rPr>
          <w:t xml:space="preserve"> equal to the trade-off parameter </w:t>
        </w:r>
        <w:r w:rsidR="00B444DC">
          <w:rPr>
            <w:rFonts w:eastAsiaTheme="minorEastAsia" w:cstheme="minorHAnsi"/>
            <w:i/>
            <w:iCs/>
            <w:sz w:val="22"/>
            <w:szCs w:val="22"/>
          </w:rPr>
          <w:t xml:space="preserve">c </w:t>
        </w:r>
        <w:r w:rsidR="00B444DC">
          <w:rPr>
            <w:rFonts w:eastAsiaTheme="minorEastAsia" w:cstheme="minorHAnsi"/>
            <w:sz w:val="22"/>
            <w:szCs w:val="22"/>
          </w:rPr>
          <w:t xml:space="preserve">multiplied by </w:t>
        </w:r>
      </w:ins>
      <w:ins w:id="512" w:author="Clay Cressler" w:date="2020-08-10T10:48:00Z">
        <w:r w:rsidR="0044055C">
          <w:rPr>
            <w:rFonts w:eastAsiaTheme="minorEastAsia" w:cstheme="minorHAnsi"/>
            <w:sz w:val="22"/>
            <w:szCs w:val="22"/>
          </w:rPr>
          <w:t xml:space="preserve">the square of </w:t>
        </w:r>
      </w:ins>
      <w:ins w:id="513" w:author="Clay Cressler" w:date="2020-08-10T10:24:00Z">
        <w:r w:rsidR="00B444DC">
          <w:rPr>
            <w:rFonts w:eastAsiaTheme="minorEastAsia" w:cstheme="minorHAnsi"/>
            <w:sz w:val="22"/>
            <w:szCs w:val="22"/>
          </w:rPr>
          <w:t xml:space="preserve">a value drawn from </w:t>
        </w:r>
        <w:r w:rsidR="00B444DC">
          <w:rPr>
            <w:rFonts w:eastAsiaTheme="minorEastAsia" w:cstheme="minorHAnsi"/>
            <w:sz w:val="22"/>
            <w:szCs w:val="22"/>
          </w:rPr>
          <w:lastRenderedPageBreak/>
          <w:t>a lognormal distribution with a mean of 1.8 and a CV of 0.3)</w:t>
        </w:r>
      </w:ins>
      <w:ins w:id="514" w:author="John DeLong" w:date="2020-07-21T14:37:00Z">
        <w:r w:rsidR="00DA3EAD">
          <w:rPr>
            <w:rFonts w:cstheme="minorHAnsi"/>
            <w:sz w:val="22"/>
            <w:szCs w:val="22"/>
          </w:rPr>
          <w:t xml:space="preserve">. </w:t>
        </w:r>
      </w:ins>
      <w:ins w:id="515" w:author="Clay Cressler" w:date="2020-08-10T10:25:00Z">
        <w:r w:rsidR="00B444DC">
          <w:rPr>
            <w:rFonts w:cstheme="minorHAnsi"/>
            <w:sz w:val="22"/>
            <w:szCs w:val="22"/>
          </w:rPr>
          <w:t xml:space="preserve">This also removes the trade-off between </w:t>
        </w:r>
      </w:ins>
      <m:oMath>
        <m:sSub>
          <m:sSubPr>
            <m:ctrlPr>
              <w:ins w:id="516" w:author="Clay Cressler" w:date="2020-08-10T10:25:00Z">
                <w:rPr>
                  <w:rFonts w:ascii="Cambria Math" w:hAnsi="Cambria Math" w:cstheme="minorHAnsi"/>
                  <w:i/>
                  <w:sz w:val="22"/>
                  <w:szCs w:val="22"/>
                </w:rPr>
              </w:ins>
            </m:ctrlPr>
          </m:sSubPr>
          <m:e>
            <m:r>
              <w:ins w:id="517" w:author="Clay Cressler" w:date="2020-08-10T10:25:00Z">
                <w:rPr>
                  <w:rFonts w:ascii="Cambria Math" w:hAnsi="Cambria Math" w:cstheme="minorHAnsi"/>
                  <w:sz w:val="22"/>
                  <w:szCs w:val="22"/>
                </w:rPr>
                <m:t>b</m:t>
              </w:ins>
            </m:r>
          </m:e>
          <m:sub>
            <m:r>
              <w:ins w:id="518" w:author="Clay Cressler" w:date="2020-08-10T10:25:00Z">
                <w:rPr>
                  <w:rFonts w:ascii="Cambria Math" w:hAnsi="Cambria Math" w:cstheme="minorHAnsi"/>
                  <w:sz w:val="22"/>
                  <w:szCs w:val="22"/>
                </w:rPr>
                <m:t>max</m:t>
              </w:ins>
            </m:r>
          </m:sub>
        </m:sSub>
      </m:oMath>
      <w:ins w:id="519" w:author="Clay Cressler" w:date="2020-08-10T10:25:00Z">
        <w:r w:rsidR="00B444DC">
          <w:rPr>
            <w:rFonts w:eastAsiaTheme="minorEastAsia" w:cstheme="minorHAnsi"/>
            <w:sz w:val="22"/>
            <w:szCs w:val="22"/>
          </w:rPr>
          <w:t xml:space="preserve"> and </w:t>
        </w:r>
      </w:ins>
      <m:oMath>
        <m:sSub>
          <m:sSubPr>
            <m:ctrlPr>
              <w:ins w:id="520" w:author="Clay Cressler" w:date="2020-08-10T10:26:00Z">
                <w:rPr>
                  <w:rFonts w:ascii="Cambria Math" w:eastAsiaTheme="minorEastAsia" w:hAnsi="Cambria Math" w:cstheme="minorHAnsi"/>
                  <w:i/>
                  <w:sz w:val="22"/>
                  <w:szCs w:val="22"/>
                </w:rPr>
              </w:ins>
            </m:ctrlPr>
          </m:sSubPr>
          <m:e>
            <m:r>
              <w:ins w:id="521" w:author="Clay Cressler" w:date="2020-08-10T10:25:00Z">
                <w:rPr>
                  <w:rFonts w:ascii="Cambria Math" w:eastAsiaTheme="minorEastAsia" w:hAnsi="Cambria Math" w:cstheme="minorHAnsi"/>
                  <w:sz w:val="22"/>
                  <w:szCs w:val="22"/>
                </w:rPr>
                <m:t>d</m:t>
              </w:ins>
            </m:r>
          </m:e>
          <m:sub>
            <m:r>
              <w:ins w:id="522" w:author="Clay Cressler" w:date="2020-08-10T10:26:00Z">
                <w:rPr>
                  <w:rFonts w:ascii="Cambria Math" w:eastAsiaTheme="minorEastAsia" w:hAnsi="Cambria Math" w:cstheme="minorHAnsi"/>
                  <w:sz w:val="22"/>
                  <w:szCs w:val="22"/>
                </w:rPr>
                <m:t>min</m:t>
              </w:ins>
            </m:r>
          </m:sub>
        </m:sSub>
      </m:oMath>
      <w:ins w:id="523" w:author="Clay Cressler" w:date="2020-08-10T10:26:00Z">
        <w:r w:rsidR="00B444DC">
          <w:rPr>
            <w:rFonts w:eastAsiaTheme="minorEastAsia" w:cstheme="minorHAnsi"/>
            <w:sz w:val="22"/>
            <w:szCs w:val="22"/>
          </w:rPr>
          <w:t xml:space="preserve">. </w:t>
        </w:r>
      </w:ins>
      <w:del w:id="524" w:author="John DeLong" w:date="2020-07-21T14:37:00Z">
        <w:r w:rsidDel="00DA3EAD">
          <w:rPr>
            <w:rFonts w:cstheme="minorHAnsi"/>
            <w:sz w:val="22"/>
            <w:szCs w:val="22"/>
          </w:rPr>
          <w:delText xml:space="preserve">but holding </w:delText>
        </w:r>
        <w:r w:rsidRPr="0039376F" w:rsidDel="00DA3EAD">
          <w:rPr>
            <w:rFonts w:eastAsiaTheme="minorEastAsia" w:cstheme="minorHAnsi"/>
            <w:i/>
            <w:sz w:val="22"/>
            <w:szCs w:val="22"/>
          </w:rPr>
          <w:delText>b</w:delText>
        </w:r>
        <w:r w:rsidRPr="00496E2D" w:rsidDel="00DA3EAD">
          <w:rPr>
            <w:rFonts w:eastAsiaTheme="minorEastAsia" w:cstheme="minorHAnsi"/>
            <w:sz w:val="22"/>
            <w:szCs w:val="22"/>
            <w:vertAlign w:val="subscript"/>
          </w:rPr>
          <w:delText>max</w:delText>
        </w:r>
        <w:r w:rsidRPr="00496E2D" w:rsidDel="00DA3EAD">
          <w:rPr>
            <w:rFonts w:cstheme="minorHAnsi"/>
            <w:sz w:val="22"/>
            <w:szCs w:val="22"/>
          </w:rPr>
          <w:delText xml:space="preserve"> </w:delText>
        </w:r>
        <w:r w:rsidDel="00DA3EAD">
          <w:rPr>
            <w:rFonts w:cstheme="minorHAnsi"/>
            <w:sz w:val="22"/>
            <w:szCs w:val="22"/>
          </w:rPr>
          <w:delText>constant (achieved</w:delText>
        </w:r>
      </w:del>
      <w:del w:id="525" w:author="John DeLong" w:date="2020-07-21T14:36:00Z">
        <w:r w:rsidDel="00DA3EAD">
          <w:rPr>
            <w:rFonts w:cstheme="minorHAnsi"/>
            <w:sz w:val="22"/>
            <w:szCs w:val="22"/>
          </w:rPr>
          <w:delText xml:space="preserve"> by first allowing variation in </w:delText>
        </w:r>
        <w:r w:rsidDel="00DA3EAD">
          <w:rPr>
            <w:rFonts w:cstheme="minorHAnsi"/>
            <w:i/>
            <w:iCs/>
            <w:sz w:val="22"/>
            <w:szCs w:val="22"/>
          </w:rPr>
          <w:delText>b</w:delText>
        </w:r>
        <w:r w:rsidDel="00DA3EAD">
          <w:rPr>
            <w:rFonts w:cstheme="minorHAnsi"/>
            <w:sz w:val="22"/>
            <w:szCs w:val="22"/>
            <w:vertAlign w:val="subscript"/>
          </w:rPr>
          <w:delText>max</w:delText>
        </w:r>
        <w:r w:rsidDel="00DA3EAD">
          <w:rPr>
            <w:rFonts w:cstheme="minorHAnsi"/>
            <w:i/>
            <w:iCs/>
            <w:sz w:val="22"/>
            <w:szCs w:val="22"/>
          </w:rPr>
          <w:delText xml:space="preserve"> </w:delText>
        </w:r>
        <w:r w:rsidDel="00DA3EAD">
          <w:rPr>
            <w:rFonts w:cstheme="minorHAnsi"/>
            <w:sz w:val="22"/>
            <w:szCs w:val="22"/>
          </w:rPr>
          <w:delText xml:space="preserve">to drive variation in </w:delText>
        </w:r>
        <w:r w:rsidRPr="0039376F" w:rsidDel="00DA3EAD">
          <w:rPr>
            <w:rFonts w:eastAsiaTheme="minorEastAsia" w:cstheme="minorHAnsi"/>
            <w:i/>
            <w:sz w:val="22"/>
            <w:szCs w:val="22"/>
          </w:rPr>
          <w:delText>d</w:delText>
        </w:r>
        <w:r w:rsidRPr="00496E2D" w:rsidDel="00DA3EAD">
          <w:rPr>
            <w:rFonts w:eastAsiaTheme="minorEastAsia" w:cstheme="minorHAnsi"/>
            <w:sz w:val="22"/>
            <w:szCs w:val="22"/>
            <w:vertAlign w:val="subscript"/>
          </w:rPr>
          <w:delText>min</w:delText>
        </w:r>
        <w:r w:rsidRPr="00496E2D" w:rsidDel="00DA3EAD">
          <w:rPr>
            <w:rFonts w:eastAsiaTheme="minorEastAsia" w:cstheme="minorHAnsi"/>
            <w:sz w:val="22"/>
            <w:szCs w:val="22"/>
          </w:rPr>
          <w:delText xml:space="preserve"> </w:delText>
        </w:r>
        <w:r w:rsidDel="00DA3EAD">
          <w:rPr>
            <w:rFonts w:cstheme="minorHAnsi"/>
            <w:sz w:val="22"/>
            <w:szCs w:val="22"/>
          </w:rPr>
          <w:delText xml:space="preserve">but then re-setting </w:delText>
        </w:r>
        <w:r w:rsidRPr="0039376F" w:rsidDel="00DA3EAD">
          <w:rPr>
            <w:rFonts w:eastAsiaTheme="minorEastAsia" w:cstheme="minorHAnsi"/>
            <w:i/>
            <w:sz w:val="22"/>
            <w:szCs w:val="22"/>
          </w:rPr>
          <w:delText>b</w:delText>
        </w:r>
        <w:r w:rsidRPr="00496E2D" w:rsidDel="00DA3EAD">
          <w:rPr>
            <w:rFonts w:eastAsiaTheme="minorEastAsia" w:cstheme="minorHAnsi"/>
            <w:sz w:val="22"/>
            <w:szCs w:val="22"/>
            <w:vertAlign w:val="subscript"/>
          </w:rPr>
          <w:delText>max</w:delText>
        </w:r>
        <w:r w:rsidRPr="00496E2D" w:rsidDel="00DA3EAD">
          <w:rPr>
            <w:rFonts w:cstheme="minorHAnsi"/>
            <w:sz w:val="22"/>
            <w:szCs w:val="22"/>
          </w:rPr>
          <w:delText xml:space="preserve"> </w:delText>
        </w:r>
        <w:r w:rsidDel="00DA3EAD">
          <w:rPr>
            <w:rFonts w:cstheme="minorHAnsi"/>
            <w:sz w:val="22"/>
            <w:szCs w:val="22"/>
          </w:rPr>
          <w:delText>to the mean</w:delText>
        </w:r>
      </w:del>
      <w:del w:id="526" w:author="John DeLong" w:date="2020-07-21T14:37:00Z">
        <w:r w:rsidDel="00DA3EAD">
          <w:rPr>
            <w:rFonts w:cstheme="minorHAnsi"/>
            <w:sz w:val="22"/>
            <w:szCs w:val="22"/>
          </w:rPr>
          <w:delText>); a</w:delText>
        </w:r>
      </w:del>
      <w:del w:id="527" w:author="John DeLong" w:date="2020-07-21T16:29:00Z">
        <w:r w:rsidDel="00E71942">
          <w:rPr>
            <w:rFonts w:cstheme="minorHAnsi"/>
            <w:sz w:val="22"/>
            <w:szCs w:val="22"/>
          </w:rPr>
          <w:delText>nd by allowing both to vary together as normal</w:delText>
        </w:r>
        <w:r w:rsidRPr="00496E2D" w:rsidDel="00E71942">
          <w:rPr>
            <w:rFonts w:cstheme="minorHAnsi"/>
            <w:sz w:val="22"/>
            <w:szCs w:val="22"/>
          </w:rPr>
          <w:delText xml:space="preserve">. </w:delText>
        </w:r>
      </w:del>
      <w:r w:rsidRPr="00496E2D">
        <w:rPr>
          <w:rFonts w:cstheme="minorHAnsi"/>
          <w:sz w:val="22"/>
          <w:szCs w:val="22"/>
        </w:rPr>
        <w:t xml:space="preserve">This examination also confirmed that the GEM dynamics reduced to a standard Gillespie simulation of the ecological model </w:t>
      </w:r>
      <w:ins w:id="528" w:author="John DeLong" w:date="2020-07-24T14:37:00Z">
        <w:r w:rsidR="00467B07">
          <w:rPr>
            <w:rFonts w:cstheme="minorHAnsi"/>
            <w:sz w:val="22"/>
            <w:szCs w:val="22"/>
          </w:rPr>
          <w:t xml:space="preserve">at larger population sizes </w:t>
        </w:r>
      </w:ins>
      <w:r w:rsidRPr="00496E2D">
        <w:rPr>
          <w:rFonts w:cstheme="minorHAnsi"/>
          <w:sz w:val="22"/>
          <w:szCs w:val="22"/>
        </w:rPr>
        <w:t>(Equation 1)</w:t>
      </w:r>
      <w:r>
        <w:rPr>
          <w:rFonts w:cstheme="minorHAnsi"/>
          <w:sz w:val="22"/>
          <w:szCs w:val="22"/>
        </w:rPr>
        <w:t xml:space="preserve">. </w:t>
      </w:r>
      <w:ins w:id="529" w:author="John DeLong" w:date="2020-07-24T14:52:00Z">
        <w:r w:rsidR="000A1773">
          <w:rPr>
            <w:rFonts w:cstheme="minorHAnsi"/>
            <w:sz w:val="22"/>
            <w:szCs w:val="22"/>
          </w:rPr>
          <w:t xml:space="preserve">We used </w:t>
        </w:r>
        <w:proofErr w:type="gramStart"/>
        <w:r w:rsidR="000A1773">
          <w:rPr>
            <w:rFonts w:cstheme="minorHAnsi"/>
            <w:sz w:val="22"/>
            <w:szCs w:val="22"/>
          </w:rPr>
          <w:t>carrying</w:t>
        </w:r>
        <w:proofErr w:type="gramEnd"/>
        <w:r w:rsidR="000A1773">
          <w:rPr>
            <w:rFonts w:cstheme="minorHAnsi"/>
            <w:sz w:val="22"/>
            <w:szCs w:val="22"/>
          </w:rPr>
          <w:t xml:space="preserve"> capacities of </w:t>
        </w:r>
        <w:r w:rsidR="000A1773">
          <w:rPr>
            <w:rFonts w:eastAsiaTheme="minorEastAsia" w:cstheme="minorHAnsi"/>
            <w:sz w:val="22"/>
            <w:szCs w:val="22"/>
          </w:rPr>
          <w:t>10 and 4</w:t>
        </w:r>
        <w:r w:rsidR="000A1773" w:rsidRPr="00E51D63">
          <w:rPr>
            <w:rFonts w:eastAsiaTheme="minorEastAsia" w:cstheme="minorHAnsi"/>
            <w:sz w:val="22"/>
            <w:szCs w:val="22"/>
          </w:rPr>
          <w:t>0</w:t>
        </w:r>
        <w:r w:rsidR="000A1773">
          <w:rPr>
            <w:rFonts w:eastAsiaTheme="minorEastAsia" w:cstheme="minorHAnsi"/>
            <w:sz w:val="22"/>
            <w:szCs w:val="22"/>
          </w:rPr>
          <w:t xml:space="preserve">, created by setting </w:t>
        </w:r>
      </w:ins>
      <w:ins w:id="530" w:author="John DeLong" w:date="2020-07-24T14:53:00Z">
        <w:r w:rsidR="000A1773" w:rsidRPr="00496E2D">
          <w:rPr>
            <w:rFonts w:eastAsiaTheme="minorEastAsia" w:cstheme="minorHAnsi"/>
            <w:i/>
            <w:sz w:val="22"/>
            <w:szCs w:val="22"/>
          </w:rPr>
          <w:t>b</w:t>
        </w:r>
        <w:r w:rsidR="000A1773" w:rsidRPr="00496E2D">
          <w:rPr>
            <w:rFonts w:eastAsiaTheme="minorEastAsia" w:cstheme="minorHAnsi"/>
            <w:sz w:val="22"/>
            <w:szCs w:val="22"/>
            <w:vertAlign w:val="subscript"/>
          </w:rPr>
          <w:t>s</w:t>
        </w:r>
        <w:r w:rsidR="000A1773" w:rsidRPr="00496E2D">
          <w:rPr>
            <w:rFonts w:eastAsiaTheme="minorEastAsia" w:cstheme="minorHAnsi"/>
            <w:sz w:val="22"/>
            <w:szCs w:val="22"/>
          </w:rPr>
          <w:t xml:space="preserve"> = </w:t>
        </w:r>
        <w:r w:rsidR="000A1773" w:rsidRPr="00496E2D">
          <w:rPr>
            <w:rFonts w:eastAsiaTheme="minorEastAsia" w:cstheme="minorHAnsi"/>
            <w:i/>
            <w:sz w:val="22"/>
            <w:szCs w:val="22"/>
          </w:rPr>
          <w:t>d</w:t>
        </w:r>
        <w:r w:rsidR="000A1773" w:rsidRPr="00496E2D">
          <w:rPr>
            <w:rFonts w:eastAsiaTheme="minorEastAsia" w:cstheme="minorHAnsi"/>
            <w:sz w:val="22"/>
            <w:szCs w:val="22"/>
            <w:vertAlign w:val="subscript"/>
          </w:rPr>
          <w:t>s</w:t>
        </w:r>
        <w:r w:rsidR="000A1773">
          <w:rPr>
            <w:rFonts w:eastAsiaTheme="minorEastAsia" w:cstheme="minorHAnsi"/>
            <w:sz w:val="22"/>
            <w:szCs w:val="22"/>
          </w:rPr>
          <w:t xml:space="preserve"> =</w:t>
        </w:r>
        <w:r w:rsidR="000A1773" w:rsidRPr="00496E2D">
          <w:rPr>
            <w:rFonts w:eastAsiaTheme="minorEastAsia" w:cstheme="minorHAnsi"/>
            <w:sz w:val="22"/>
            <w:szCs w:val="22"/>
          </w:rPr>
          <w:t xml:space="preserve"> </w:t>
        </w:r>
        <w:r w:rsidR="000A1773" w:rsidRPr="00E51D63">
          <w:rPr>
            <w:rFonts w:cstheme="minorHAnsi"/>
            <w:sz w:val="22"/>
            <w:szCs w:val="22"/>
          </w:rPr>
          <w:t>0.</w:t>
        </w:r>
        <w:r w:rsidR="000A1773">
          <w:rPr>
            <w:rFonts w:cstheme="minorHAnsi"/>
            <w:sz w:val="22"/>
            <w:szCs w:val="22"/>
          </w:rPr>
          <w:t xml:space="preserve">075 and </w:t>
        </w:r>
        <w:r w:rsidR="000A1773" w:rsidRPr="00E51D63">
          <w:rPr>
            <w:rFonts w:cstheme="minorHAnsi"/>
            <w:sz w:val="22"/>
            <w:szCs w:val="22"/>
          </w:rPr>
          <w:t>0.0</w:t>
        </w:r>
        <w:r w:rsidR="000A1773">
          <w:rPr>
            <w:rFonts w:cstheme="minorHAnsi"/>
            <w:sz w:val="22"/>
            <w:szCs w:val="22"/>
          </w:rPr>
          <w:t>187, respectively</w:t>
        </w:r>
      </w:ins>
      <w:ins w:id="531" w:author="Clay Cressler" w:date="2020-08-10T10:37:00Z">
        <w:r w:rsidR="00B8099F">
          <w:rPr>
            <w:rFonts w:cstheme="minorHAnsi"/>
            <w:sz w:val="22"/>
            <w:szCs w:val="22"/>
          </w:rPr>
          <w:t xml:space="preserve"> (and assuming </w:t>
        </w:r>
      </w:ins>
      <m:oMath>
        <m:acc>
          <m:accPr>
            <m:chr m:val="̅"/>
            <m:ctrlPr>
              <w:ins w:id="532" w:author="Clay Cressler" w:date="2020-08-10T10:37:00Z">
                <w:rPr>
                  <w:rFonts w:ascii="Cambria Math" w:hAnsi="Cambria Math" w:cstheme="minorHAnsi"/>
                  <w:i/>
                  <w:sz w:val="22"/>
                  <w:szCs w:val="22"/>
                </w:rPr>
              </w:ins>
            </m:ctrlPr>
          </m:accPr>
          <m:e>
            <m:sSub>
              <m:sSubPr>
                <m:ctrlPr>
                  <w:ins w:id="533" w:author="Clay Cressler" w:date="2020-08-10T10:37:00Z">
                    <w:rPr>
                      <w:rFonts w:ascii="Cambria Math" w:hAnsi="Cambria Math" w:cstheme="minorHAnsi"/>
                      <w:i/>
                      <w:sz w:val="22"/>
                      <w:szCs w:val="22"/>
                    </w:rPr>
                  </w:ins>
                </m:ctrlPr>
              </m:sSubPr>
              <m:e>
                <m:r>
                  <w:ins w:id="534" w:author="Clay Cressler" w:date="2020-08-10T10:37:00Z">
                    <w:rPr>
                      <w:rFonts w:ascii="Cambria Math" w:hAnsi="Cambria Math" w:cstheme="minorHAnsi"/>
                      <w:sz w:val="22"/>
                      <w:szCs w:val="22"/>
                    </w:rPr>
                    <m:t>b</m:t>
                  </w:ins>
                </m:r>
              </m:e>
              <m:sub>
                <m:r>
                  <w:ins w:id="535" w:author="Clay Cressler" w:date="2020-08-10T10:37:00Z">
                    <w:rPr>
                      <w:rFonts w:ascii="Cambria Math" w:hAnsi="Cambria Math" w:cstheme="minorHAnsi"/>
                      <w:sz w:val="22"/>
                      <w:szCs w:val="22"/>
                    </w:rPr>
                    <m:t>max</m:t>
                  </w:ins>
                </m:r>
              </m:sub>
            </m:sSub>
          </m:e>
        </m:acc>
        <m:r>
          <w:ins w:id="536" w:author="Clay Cressler" w:date="2020-08-10T10:37:00Z">
            <w:rPr>
              <w:rFonts w:ascii="Cambria Math" w:hAnsi="Cambria Math" w:cstheme="minorHAnsi"/>
              <w:sz w:val="22"/>
              <w:szCs w:val="22"/>
            </w:rPr>
            <m:t>=1.8</m:t>
          </w:ins>
        </m:r>
      </m:oMath>
      <w:ins w:id="537" w:author="Clay Cressler" w:date="2020-08-10T10:37:00Z">
        <w:r w:rsidR="00B8099F">
          <w:rPr>
            <w:rFonts w:eastAsiaTheme="minorEastAsia" w:cstheme="minorHAnsi"/>
            <w:sz w:val="22"/>
            <w:szCs w:val="22"/>
          </w:rPr>
          <w:t xml:space="preserve"> and </w:t>
        </w:r>
      </w:ins>
      <m:oMath>
        <m:acc>
          <m:accPr>
            <m:chr m:val="̅"/>
            <m:ctrlPr>
              <w:ins w:id="538" w:author="Clay Cressler" w:date="2020-08-10T10:37:00Z">
                <w:rPr>
                  <w:rFonts w:ascii="Cambria Math" w:hAnsi="Cambria Math" w:cstheme="minorHAnsi"/>
                  <w:i/>
                  <w:sz w:val="22"/>
                  <w:szCs w:val="22"/>
                </w:rPr>
              </w:ins>
            </m:ctrlPr>
          </m:accPr>
          <m:e>
            <m:sSub>
              <m:sSubPr>
                <m:ctrlPr>
                  <w:ins w:id="539" w:author="Clay Cressler" w:date="2020-08-10T10:37:00Z">
                    <w:rPr>
                      <w:rFonts w:ascii="Cambria Math" w:hAnsi="Cambria Math" w:cstheme="minorHAnsi"/>
                      <w:i/>
                      <w:sz w:val="22"/>
                      <w:szCs w:val="22"/>
                    </w:rPr>
                  </w:ins>
                </m:ctrlPr>
              </m:sSubPr>
              <m:e>
                <m:r>
                  <w:ins w:id="540" w:author="Clay Cressler" w:date="2020-08-10T10:37:00Z">
                    <w:rPr>
                      <w:rFonts w:ascii="Cambria Math" w:hAnsi="Cambria Math" w:cstheme="minorHAnsi"/>
                      <w:sz w:val="22"/>
                      <w:szCs w:val="22"/>
                    </w:rPr>
                    <m:t>d</m:t>
                  </w:ins>
                </m:r>
              </m:e>
              <m:sub>
                <m:r>
                  <w:ins w:id="541" w:author="Clay Cressler" w:date="2020-08-10T10:37:00Z">
                    <w:rPr>
                      <w:rFonts w:ascii="Cambria Math" w:hAnsi="Cambria Math" w:cstheme="minorHAnsi"/>
                      <w:sz w:val="22"/>
                      <w:szCs w:val="22"/>
                    </w:rPr>
                    <m:t>min</m:t>
                  </w:ins>
                </m:r>
              </m:sub>
            </m:sSub>
          </m:e>
        </m:acc>
        <m:r>
          <w:ins w:id="542" w:author="Clay Cressler" w:date="2020-08-10T10:37:00Z">
            <w:rPr>
              <w:rFonts w:ascii="Cambria Math" w:hAnsi="Cambria Math" w:cstheme="minorHAnsi"/>
              <w:sz w:val="22"/>
              <w:szCs w:val="22"/>
            </w:rPr>
            <m:t>=0.3</m:t>
          </w:ins>
        </m:r>
      </m:oMath>
      <w:ins w:id="543" w:author="Clay Cressler" w:date="2020-08-10T10:37:00Z">
        <w:r w:rsidR="00B8099F">
          <w:rPr>
            <w:rFonts w:eastAsiaTheme="minorEastAsia" w:cstheme="minorHAnsi"/>
            <w:sz w:val="22"/>
            <w:szCs w:val="22"/>
          </w:rPr>
          <w:t xml:space="preserve"> [Eq. </w:t>
        </w:r>
      </w:ins>
      <w:ins w:id="544" w:author="Clay Cressler" w:date="2020-08-10T10:38:00Z">
        <w:r w:rsidR="00B8099F">
          <w:rPr>
            <w:rFonts w:eastAsiaTheme="minorEastAsia" w:cstheme="minorHAnsi"/>
            <w:sz w:val="22"/>
            <w:szCs w:val="22"/>
          </w:rPr>
          <w:t>3])</w:t>
        </w:r>
      </w:ins>
      <w:ins w:id="545" w:author="John DeLong" w:date="2020-07-24T14:53:00Z">
        <w:r w:rsidR="000A1773">
          <w:rPr>
            <w:rFonts w:cstheme="minorHAnsi"/>
            <w:sz w:val="22"/>
            <w:szCs w:val="22"/>
          </w:rPr>
          <w:t xml:space="preserve">. </w:t>
        </w:r>
      </w:ins>
      <w:ins w:id="546" w:author="John DeLong" w:date="2020-07-24T14:54:00Z">
        <w:r w:rsidR="000A1773">
          <w:rPr>
            <w:rFonts w:cstheme="minorHAnsi"/>
            <w:sz w:val="22"/>
            <w:szCs w:val="22"/>
          </w:rPr>
          <w:t xml:space="preserve">We </w:t>
        </w:r>
        <w:r w:rsidR="000A1773" w:rsidRPr="00496E2D">
          <w:rPr>
            <w:rFonts w:eastAsiaTheme="minorEastAsia" w:cstheme="minorHAnsi"/>
            <w:sz w:val="22"/>
            <w:szCs w:val="22"/>
          </w:rPr>
          <w:t>initialized</w:t>
        </w:r>
        <w:r w:rsidR="000A1773">
          <w:rPr>
            <w:rFonts w:eastAsiaTheme="minorEastAsia" w:cstheme="minorHAnsi"/>
            <w:sz w:val="22"/>
            <w:szCs w:val="22"/>
          </w:rPr>
          <w:t xml:space="preserve"> populations</w:t>
        </w:r>
        <w:r w:rsidR="000A1773" w:rsidRPr="00496E2D">
          <w:rPr>
            <w:rFonts w:eastAsiaTheme="minorEastAsia" w:cstheme="minorHAnsi"/>
            <w:sz w:val="22"/>
            <w:szCs w:val="22"/>
          </w:rPr>
          <w:t xml:space="preserve"> with five individuals</w:t>
        </w:r>
        <w:del w:id="547" w:author="Clay Cressler" w:date="2020-08-10T10:44:00Z">
          <w:r w:rsidR="000A1773" w:rsidRPr="00496E2D" w:rsidDel="00B8099F">
            <w:rPr>
              <w:rFonts w:eastAsiaTheme="minorEastAsia" w:cstheme="minorHAnsi"/>
              <w:sz w:val="22"/>
              <w:szCs w:val="22"/>
            </w:rPr>
            <w:delText xml:space="preserve"> </w:delText>
          </w:r>
        </w:del>
        <w:del w:id="548" w:author="Clay Cressler" w:date="2020-08-10T10:43:00Z">
          <w:r w:rsidR="000A1773" w:rsidRPr="00496E2D" w:rsidDel="00B8099F">
            <w:rPr>
              <w:rFonts w:eastAsiaTheme="minorEastAsia" w:cstheme="minorHAnsi"/>
              <w:sz w:val="22"/>
              <w:szCs w:val="22"/>
            </w:rPr>
            <w:delText xml:space="preserve">with mean </w:delText>
          </w:r>
          <w:r w:rsidR="000A1773" w:rsidDel="00B8099F">
            <w:rPr>
              <w:rFonts w:eastAsiaTheme="minorEastAsia" w:cstheme="minorHAnsi"/>
              <w:sz w:val="22"/>
              <w:szCs w:val="22"/>
            </w:rPr>
            <w:delText xml:space="preserve">maximum birth rate </w:delText>
          </w:r>
        </w:del>
      </w:ins>
      <m:oMath>
        <m:acc>
          <m:accPr>
            <m:chr m:val="̅"/>
            <m:ctrlPr>
              <w:ins w:id="549" w:author="John DeLong" w:date="2020-07-24T14:54:00Z">
                <w:del w:id="550" w:author="Clay Cressler" w:date="2020-08-10T10:43:00Z">
                  <w:rPr>
                    <w:rFonts w:ascii="Cambria Math" w:hAnsi="Cambria Math" w:cstheme="minorHAnsi"/>
                    <w:i/>
                    <w:sz w:val="22"/>
                    <w:szCs w:val="22"/>
                  </w:rPr>
                </w:del>
              </w:ins>
            </m:ctrlPr>
          </m:accPr>
          <m:e>
            <m:sSub>
              <m:sSubPr>
                <m:ctrlPr>
                  <w:ins w:id="551" w:author="John DeLong" w:date="2020-07-24T14:54:00Z">
                    <w:del w:id="552" w:author="Clay Cressler" w:date="2020-08-10T10:43:00Z">
                      <w:rPr>
                        <w:rFonts w:ascii="Cambria Math" w:hAnsi="Cambria Math" w:cstheme="minorHAnsi"/>
                        <w:i/>
                        <w:sz w:val="22"/>
                        <w:szCs w:val="22"/>
                      </w:rPr>
                    </w:del>
                  </w:ins>
                </m:ctrlPr>
              </m:sSubPr>
              <m:e>
                <m:r>
                  <w:ins w:id="553" w:author="John DeLong" w:date="2020-07-24T14:54:00Z">
                    <w:del w:id="554" w:author="Clay Cressler" w:date="2020-08-10T10:43:00Z">
                      <w:rPr>
                        <w:rFonts w:ascii="Cambria Math" w:hAnsi="Cambria Math" w:cstheme="minorHAnsi"/>
                        <w:sz w:val="22"/>
                        <w:szCs w:val="22"/>
                      </w:rPr>
                      <m:t>b</m:t>
                    </w:del>
                  </w:ins>
                </m:r>
              </m:e>
              <m:sub>
                <m:r>
                  <w:ins w:id="555" w:author="John DeLong" w:date="2020-07-24T14:54:00Z">
                    <w:del w:id="556" w:author="Clay Cressler" w:date="2020-08-10T10:43:00Z">
                      <w:rPr>
                        <w:rFonts w:ascii="Cambria Math" w:hAnsi="Cambria Math" w:cstheme="minorHAnsi"/>
                        <w:sz w:val="22"/>
                        <w:szCs w:val="22"/>
                      </w:rPr>
                      <m:t>max</m:t>
                    </w:del>
                  </w:ins>
                </m:r>
              </m:sub>
            </m:sSub>
          </m:e>
        </m:acc>
        <m:r>
          <w:ins w:id="557" w:author="John DeLong" w:date="2020-07-24T14:54:00Z">
            <w:del w:id="558" w:author="Clay Cressler" w:date="2020-08-10T10:43:00Z">
              <w:rPr>
                <w:rFonts w:ascii="Cambria Math" w:hAnsi="Cambria Math" w:cstheme="minorHAnsi"/>
                <w:sz w:val="22"/>
                <w:szCs w:val="22"/>
              </w:rPr>
              <m:t>=1.8</m:t>
            </w:del>
          </w:ins>
        </m:r>
      </m:oMath>
      <w:ins w:id="559" w:author="John DeLong" w:date="2020-07-24T14:54:00Z">
        <w:del w:id="560" w:author="Clay Cressler" w:date="2020-08-10T10:43:00Z">
          <w:r w:rsidR="000A1773" w:rsidDel="00B8099F">
            <w:rPr>
              <w:rFonts w:eastAsiaTheme="minorEastAsia" w:cstheme="minorHAnsi"/>
              <w:sz w:val="22"/>
              <w:szCs w:val="22"/>
            </w:rPr>
            <w:delText xml:space="preserve">, </w:delText>
          </w:r>
        </w:del>
        <w:del w:id="561" w:author="Clay Cressler" w:date="2020-08-10T10:44:00Z">
          <w:r w:rsidR="000A1773" w:rsidDel="00B8099F">
            <w:rPr>
              <w:rFonts w:eastAsiaTheme="minorEastAsia" w:cstheme="minorHAnsi"/>
              <w:sz w:val="22"/>
              <w:szCs w:val="22"/>
            </w:rPr>
            <w:delText xml:space="preserve">trade-off parameter </w:delText>
          </w:r>
          <w:r w:rsidR="000A1773" w:rsidDel="00B8099F">
            <w:rPr>
              <w:rFonts w:eastAsiaTheme="minorEastAsia" w:cstheme="minorHAnsi"/>
              <w:i/>
              <w:iCs/>
              <w:sz w:val="22"/>
              <w:szCs w:val="22"/>
            </w:rPr>
            <w:delText>c</w:delText>
          </w:r>
          <w:r w:rsidR="000A1773" w:rsidRPr="00496E2D" w:rsidDel="00B8099F">
            <w:rPr>
              <w:rFonts w:eastAsiaTheme="minorEastAsia" w:cstheme="minorHAnsi"/>
              <w:sz w:val="22"/>
              <w:szCs w:val="22"/>
            </w:rPr>
            <w:delText xml:space="preserve"> = 0.0926</w:delText>
          </w:r>
          <w:r w:rsidR="000A1773" w:rsidDel="00B8099F">
            <w:rPr>
              <w:rFonts w:eastAsiaTheme="minorEastAsia" w:cstheme="minorHAnsi"/>
              <w:sz w:val="22"/>
              <w:szCs w:val="22"/>
            </w:rPr>
            <w:delText xml:space="preserve">, and mean minimum death rate </w:delText>
          </w:r>
        </w:del>
      </w:ins>
      <m:oMath>
        <m:acc>
          <m:accPr>
            <m:chr m:val="̅"/>
            <m:ctrlPr>
              <w:ins w:id="562" w:author="John DeLong" w:date="2020-07-24T14:54:00Z">
                <w:del w:id="563" w:author="Clay Cressler" w:date="2020-08-10T10:44:00Z">
                  <w:rPr>
                    <w:rFonts w:ascii="Cambria Math" w:hAnsi="Cambria Math" w:cstheme="minorHAnsi"/>
                    <w:i/>
                    <w:sz w:val="22"/>
                    <w:szCs w:val="22"/>
                  </w:rPr>
                </w:del>
              </w:ins>
            </m:ctrlPr>
          </m:accPr>
          <m:e>
            <m:sSub>
              <m:sSubPr>
                <m:ctrlPr>
                  <w:ins w:id="564" w:author="John DeLong" w:date="2020-07-24T14:54:00Z">
                    <w:del w:id="565" w:author="Clay Cressler" w:date="2020-08-10T10:44:00Z">
                      <w:rPr>
                        <w:rFonts w:ascii="Cambria Math" w:hAnsi="Cambria Math" w:cstheme="minorHAnsi"/>
                        <w:i/>
                        <w:sz w:val="22"/>
                        <w:szCs w:val="22"/>
                      </w:rPr>
                    </w:del>
                  </w:ins>
                </m:ctrlPr>
              </m:sSubPr>
              <m:e>
                <m:r>
                  <w:ins w:id="566" w:author="John DeLong" w:date="2020-07-24T14:54:00Z">
                    <w:del w:id="567" w:author="Clay Cressler" w:date="2020-08-10T10:44:00Z">
                      <w:rPr>
                        <w:rFonts w:ascii="Cambria Math" w:hAnsi="Cambria Math" w:cstheme="minorHAnsi"/>
                        <w:sz w:val="22"/>
                        <w:szCs w:val="22"/>
                      </w:rPr>
                      <m:t>d</m:t>
                    </w:del>
                  </w:ins>
                </m:r>
              </m:e>
              <m:sub>
                <m:r>
                  <w:ins w:id="568" w:author="John DeLong" w:date="2020-07-24T14:54:00Z">
                    <w:del w:id="569" w:author="Clay Cressler" w:date="2020-08-10T10:44:00Z">
                      <w:rPr>
                        <w:rFonts w:ascii="Cambria Math" w:hAnsi="Cambria Math" w:cstheme="minorHAnsi"/>
                        <w:sz w:val="22"/>
                        <w:szCs w:val="22"/>
                      </w:rPr>
                      <m:t>min</m:t>
                    </w:del>
                  </w:ins>
                </m:r>
              </m:sub>
            </m:sSub>
          </m:e>
        </m:acc>
        <m:r>
          <w:ins w:id="570" w:author="John DeLong" w:date="2020-07-24T14:54:00Z">
            <w:del w:id="571" w:author="Clay Cressler" w:date="2020-08-10T10:44:00Z">
              <w:rPr>
                <w:rFonts w:ascii="Cambria Math" w:eastAsiaTheme="minorEastAsia" w:hAnsi="Cambria Math" w:cstheme="minorHAnsi"/>
                <w:sz w:val="22"/>
                <w:szCs w:val="22"/>
              </w:rPr>
              <m:t>=c</m:t>
            </w:del>
          </w:ins>
        </m:r>
        <m:sSup>
          <m:sSupPr>
            <m:ctrlPr>
              <w:ins w:id="572" w:author="John DeLong" w:date="2020-07-24T14:54:00Z">
                <w:del w:id="573" w:author="Clay Cressler" w:date="2020-08-10T10:44:00Z">
                  <w:rPr>
                    <w:rFonts w:ascii="Cambria Math" w:hAnsi="Cambria Math" w:cstheme="minorHAnsi"/>
                    <w:i/>
                    <w:sz w:val="22"/>
                    <w:szCs w:val="22"/>
                  </w:rPr>
                </w:del>
              </w:ins>
            </m:ctrlPr>
          </m:sSupPr>
          <m:e>
            <m:acc>
              <m:accPr>
                <m:chr m:val="̅"/>
                <m:ctrlPr>
                  <w:ins w:id="574" w:author="John DeLong" w:date="2020-07-24T14:54:00Z">
                    <w:del w:id="575" w:author="Clay Cressler" w:date="2020-08-10T10:44:00Z">
                      <w:rPr>
                        <w:rFonts w:ascii="Cambria Math" w:hAnsi="Cambria Math" w:cstheme="minorHAnsi"/>
                        <w:i/>
                        <w:sz w:val="22"/>
                        <w:szCs w:val="22"/>
                      </w:rPr>
                    </w:del>
                  </w:ins>
                </m:ctrlPr>
              </m:accPr>
              <m:e>
                <m:sSub>
                  <m:sSubPr>
                    <m:ctrlPr>
                      <w:ins w:id="576" w:author="John DeLong" w:date="2020-07-24T14:54:00Z">
                        <w:del w:id="577" w:author="Clay Cressler" w:date="2020-08-10T10:44:00Z">
                          <w:rPr>
                            <w:rFonts w:ascii="Cambria Math" w:hAnsi="Cambria Math" w:cstheme="minorHAnsi"/>
                            <w:i/>
                            <w:sz w:val="22"/>
                            <w:szCs w:val="22"/>
                          </w:rPr>
                        </w:del>
                      </w:ins>
                    </m:ctrlPr>
                  </m:sSubPr>
                  <m:e>
                    <m:r>
                      <w:ins w:id="578" w:author="John DeLong" w:date="2020-07-24T14:54:00Z">
                        <w:del w:id="579" w:author="Clay Cressler" w:date="2020-08-10T10:44:00Z">
                          <w:rPr>
                            <w:rFonts w:ascii="Cambria Math" w:hAnsi="Cambria Math" w:cstheme="minorHAnsi"/>
                            <w:sz w:val="22"/>
                            <w:szCs w:val="22"/>
                          </w:rPr>
                          <m:t>b</m:t>
                        </w:del>
                      </w:ins>
                    </m:r>
                  </m:e>
                  <m:sub>
                    <m:r>
                      <w:ins w:id="580" w:author="John DeLong" w:date="2020-07-24T14:54:00Z">
                        <w:del w:id="581" w:author="Clay Cressler" w:date="2020-08-10T10:44:00Z">
                          <w:rPr>
                            <w:rFonts w:ascii="Cambria Math" w:hAnsi="Cambria Math" w:cstheme="minorHAnsi"/>
                            <w:sz w:val="22"/>
                            <w:szCs w:val="22"/>
                          </w:rPr>
                          <m:t>max</m:t>
                        </w:del>
                      </w:ins>
                    </m:r>
                  </m:sub>
                </m:sSub>
              </m:e>
            </m:acc>
          </m:e>
          <m:sup>
            <m:r>
              <w:ins w:id="582" w:author="John DeLong" w:date="2020-07-24T14:54:00Z">
                <w:del w:id="583" w:author="Clay Cressler" w:date="2020-08-10T10:44:00Z">
                  <w:rPr>
                    <w:rFonts w:ascii="Cambria Math" w:hAnsi="Cambria Math" w:cstheme="minorHAnsi"/>
                    <w:sz w:val="22"/>
                    <w:szCs w:val="22"/>
                  </w:rPr>
                  <m:t>2</m:t>
                </w:del>
              </w:ins>
            </m:r>
          </m:sup>
        </m:sSup>
        <m:r>
          <w:ins w:id="584" w:author="John DeLong" w:date="2020-07-24T14:54:00Z">
            <w:del w:id="585" w:author="Clay Cressler" w:date="2020-08-10T10:44:00Z">
              <w:rPr>
                <w:rFonts w:ascii="Cambria Math" w:eastAsiaTheme="minorEastAsia" w:hAnsi="Cambria Math" w:cstheme="minorHAnsi"/>
                <w:sz w:val="22"/>
                <w:szCs w:val="22"/>
              </w:rPr>
              <m:t>=0.3</m:t>
            </w:del>
          </w:ins>
        </m:r>
        <m:r>
          <w:ins w:id="586" w:author="John DeLong" w:date="2020-07-24T14:54:00Z">
            <w:del w:id="587" w:author="Clay Cressler" w:date="2020-08-10T10:44:00Z">
              <m:rPr>
                <m:sty m:val="p"/>
              </m:rPr>
              <w:rPr>
                <w:rFonts w:ascii="Cambria Math" w:eastAsiaTheme="minorEastAsia" w:hAnsi="Cambria Math" w:cstheme="minorHAnsi"/>
                <w:sz w:val="22"/>
                <w:szCs w:val="22"/>
              </w:rPr>
              <m:t>. We use this same set of traits throughout except where noted.</m:t>
            </w:del>
          </w:ins>
        </m:r>
        <m:r>
          <w:ins w:id="588" w:author="John DeLong" w:date="2020-07-24T15:12:00Z">
            <w:del w:id="589" w:author="Clay Cressler" w:date="2020-08-10T10:44:00Z">
              <m:rPr>
                <m:sty m:val="p"/>
              </m:rPr>
              <w:rPr>
                <w:rFonts w:ascii="Cambria Math" w:eastAsiaTheme="minorEastAsia" w:hAnsi="Cambria Math" w:cstheme="minorHAnsi"/>
                <w:sz w:val="22"/>
                <w:szCs w:val="22"/>
              </w:rPr>
              <m:t xml:space="preserve"> We</m:t>
            </w:del>
          </w:ins>
        </m:r>
      </m:oMath>
      <w:ins w:id="590" w:author="John DeLong" w:date="2020-07-24T15:12:00Z">
        <w:r w:rsidR="007B2CE4" w:rsidRPr="00496E2D">
          <w:rPr>
            <w:rFonts w:eastAsiaTheme="minorEastAsia" w:cstheme="minorHAnsi"/>
            <w:sz w:val="22"/>
            <w:szCs w:val="22"/>
          </w:rPr>
          <w:t xml:space="preserve"> </w:t>
        </w:r>
      </w:ins>
      <w:ins w:id="591" w:author="Clay Cressler" w:date="2020-08-10T10:44:00Z">
        <w:r w:rsidR="00B8099F">
          <w:rPr>
            <w:rFonts w:eastAsiaTheme="minorEastAsia" w:cstheme="minorHAnsi"/>
            <w:sz w:val="22"/>
            <w:szCs w:val="22"/>
          </w:rPr>
          <w:t xml:space="preserve">and </w:t>
        </w:r>
      </w:ins>
      <w:ins w:id="592" w:author="John DeLong" w:date="2020-07-24T15:12:00Z">
        <w:r w:rsidR="007B2CE4" w:rsidRPr="00496E2D">
          <w:rPr>
            <w:rFonts w:eastAsiaTheme="minorEastAsia" w:cstheme="minorHAnsi"/>
            <w:sz w:val="22"/>
            <w:szCs w:val="22"/>
          </w:rPr>
          <w:t>ran each simulation</w:t>
        </w:r>
        <w:r w:rsidR="007B2CE4">
          <w:rPr>
            <w:rFonts w:eastAsiaTheme="minorEastAsia" w:cstheme="minorHAnsi"/>
            <w:sz w:val="22"/>
            <w:szCs w:val="22"/>
          </w:rPr>
          <w:t xml:space="preserve"> for 30 time steps and </w:t>
        </w:r>
        <w:r w:rsidR="007B2CE4" w:rsidRPr="00496E2D">
          <w:rPr>
            <w:rFonts w:eastAsiaTheme="minorEastAsia" w:cstheme="minorHAnsi"/>
            <w:sz w:val="22"/>
            <w:szCs w:val="22"/>
          </w:rPr>
          <w:t xml:space="preserve">replicated each stochastic simulation </w:t>
        </w:r>
        <w:r w:rsidR="007B2CE4">
          <w:rPr>
            <w:rFonts w:eastAsiaTheme="minorEastAsia" w:cstheme="minorHAnsi"/>
            <w:sz w:val="22"/>
            <w:szCs w:val="22"/>
          </w:rPr>
          <w:t>20</w:t>
        </w:r>
        <w:r w:rsidR="007B2CE4" w:rsidRPr="00496E2D">
          <w:rPr>
            <w:rFonts w:eastAsiaTheme="minorEastAsia" w:cstheme="minorHAnsi"/>
            <w:sz w:val="22"/>
            <w:szCs w:val="22"/>
          </w:rPr>
          <w:t>0 times.</w:t>
        </w:r>
      </w:ins>
      <w:moveFromRangeStart w:id="593" w:author="John DeLong" w:date="2020-07-24T14:41:00Z" w:name="move46494122"/>
      <w:moveFrom w:id="594" w:author="John DeLong" w:date="2020-07-24T14:41:00Z">
        <w:r w:rsidDel="000C2AFD">
          <w:rPr>
            <w:rFonts w:cstheme="minorHAnsi"/>
            <w:sz w:val="22"/>
            <w:szCs w:val="22"/>
          </w:rPr>
          <w:t xml:space="preserve">We used </w:t>
        </w:r>
        <w:r w:rsidRPr="00496E2D" w:rsidDel="000C2AFD">
          <w:rPr>
            <w:rFonts w:eastAsiaTheme="minorEastAsia" w:cstheme="minorHAnsi"/>
            <w:i/>
            <w:sz w:val="22"/>
            <w:szCs w:val="22"/>
          </w:rPr>
          <w:t>b</w:t>
        </w:r>
        <w:r w:rsidRPr="00496E2D" w:rsidDel="000C2AFD">
          <w:rPr>
            <w:rFonts w:eastAsiaTheme="minorEastAsia" w:cstheme="minorHAnsi"/>
            <w:sz w:val="22"/>
            <w:szCs w:val="22"/>
            <w:vertAlign w:val="subscript"/>
          </w:rPr>
          <w:t>s</w:t>
        </w:r>
        <w:r w:rsidRPr="00496E2D" w:rsidDel="000C2AFD">
          <w:rPr>
            <w:rFonts w:eastAsiaTheme="minorEastAsia" w:cstheme="minorHAnsi"/>
            <w:sz w:val="22"/>
            <w:szCs w:val="22"/>
          </w:rPr>
          <w:t xml:space="preserve"> = </w:t>
        </w:r>
        <w:r w:rsidRPr="00496E2D" w:rsidDel="000C2AFD">
          <w:rPr>
            <w:rFonts w:eastAsiaTheme="minorEastAsia" w:cstheme="minorHAnsi"/>
            <w:i/>
            <w:sz w:val="22"/>
            <w:szCs w:val="22"/>
          </w:rPr>
          <w:t>d</w:t>
        </w:r>
        <w:r w:rsidRPr="00496E2D" w:rsidDel="000C2AFD">
          <w:rPr>
            <w:rFonts w:eastAsiaTheme="minorEastAsia" w:cstheme="minorHAnsi"/>
            <w:sz w:val="22"/>
            <w:szCs w:val="22"/>
            <w:vertAlign w:val="subscript"/>
          </w:rPr>
          <w:t>s</w:t>
        </w:r>
        <w:r w:rsidRPr="00496E2D" w:rsidDel="000C2AFD">
          <w:rPr>
            <w:rFonts w:eastAsiaTheme="minorEastAsia" w:cstheme="minorHAnsi"/>
            <w:sz w:val="22"/>
            <w:szCs w:val="22"/>
          </w:rPr>
          <w:t xml:space="preserve"> </w:t>
        </w:r>
        <w:r w:rsidDel="000C2AFD">
          <w:rPr>
            <w:rFonts w:eastAsiaTheme="minorEastAsia" w:cstheme="minorHAnsi"/>
            <w:sz w:val="22"/>
            <w:szCs w:val="22"/>
          </w:rPr>
          <w:t xml:space="preserve">= </w:t>
        </w:r>
        <w:r w:rsidRPr="00E51D63" w:rsidDel="000C2AFD">
          <w:rPr>
            <w:rFonts w:cstheme="minorHAnsi"/>
            <w:sz w:val="22"/>
            <w:szCs w:val="22"/>
          </w:rPr>
          <w:t>0.04</w:t>
        </w:r>
        <w:r w:rsidDel="000C2AFD">
          <w:rPr>
            <w:rFonts w:cstheme="minorHAnsi"/>
            <w:sz w:val="22"/>
            <w:szCs w:val="22"/>
          </w:rPr>
          <w:t xml:space="preserve"> for this simulation</w:t>
        </w:r>
        <w:r w:rsidRPr="00496E2D" w:rsidDel="000C2AFD">
          <w:rPr>
            <w:rFonts w:cstheme="minorHAnsi"/>
            <w:sz w:val="22"/>
            <w:szCs w:val="22"/>
          </w:rPr>
          <w:t>.</w:t>
        </w:r>
      </w:moveFrom>
      <w:moveFromRangeEnd w:id="593"/>
    </w:p>
    <w:p w14:paraId="6FC2F344" w14:textId="40B1D52D" w:rsidR="00A93BC9" w:rsidRDefault="008F3CF5" w:rsidP="008F3CF5">
      <w:pPr>
        <w:spacing w:after="0" w:line="480" w:lineRule="auto"/>
        <w:ind w:firstLine="720"/>
        <w:contextualSpacing/>
        <w:rPr>
          <w:ins w:id="595" w:author="John DeLong" w:date="2020-07-24T15:13:00Z"/>
          <w:rFonts w:eastAsiaTheme="minorEastAsia" w:cstheme="minorHAnsi"/>
          <w:sz w:val="22"/>
          <w:szCs w:val="22"/>
        </w:rPr>
      </w:pPr>
      <w:del w:id="596" w:author="John DeLong" w:date="2020-07-18T16:47:00Z">
        <w:r w:rsidRPr="004E6174" w:rsidDel="004E6174">
          <w:rPr>
            <w:rFonts w:cstheme="minorHAnsi"/>
            <w:i/>
            <w:sz w:val="22"/>
            <w:szCs w:val="22"/>
            <w:rPrChange w:id="597" w:author="John DeLong" w:date="2020-07-18T16:54:00Z">
              <w:rPr>
                <w:rFonts w:cstheme="minorHAnsi"/>
                <w:sz w:val="22"/>
                <w:szCs w:val="22"/>
              </w:rPr>
            </w:rPrChange>
          </w:rPr>
          <w:delText xml:space="preserve">Comparison </w:delText>
        </w:r>
      </w:del>
      <w:del w:id="598" w:author="John DeLong" w:date="2020-07-18T16:48:00Z">
        <w:r w:rsidRPr="004E6174" w:rsidDel="004E6174">
          <w:rPr>
            <w:rFonts w:cstheme="minorHAnsi"/>
            <w:i/>
            <w:sz w:val="22"/>
            <w:szCs w:val="22"/>
            <w:rPrChange w:id="599" w:author="John DeLong" w:date="2020-07-18T16:54:00Z">
              <w:rPr>
                <w:rFonts w:cstheme="minorHAnsi"/>
                <w:sz w:val="22"/>
                <w:szCs w:val="22"/>
              </w:rPr>
            </w:rPrChange>
          </w:rPr>
          <w:delText>2</w:delText>
        </w:r>
      </w:del>
      <w:ins w:id="600" w:author="John DeLong" w:date="2020-07-18T16:55:00Z">
        <w:r w:rsidR="00B13DF6">
          <w:rPr>
            <w:rFonts w:cstheme="minorHAnsi"/>
            <w:i/>
            <w:sz w:val="22"/>
            <w:szCs w:val="22"/>
          </w:rPr>
          <w:t>The effect of demographic</w:t>
        </w:r>
      </w:ins>
      <w:ins w:id="601" w:author="John DeLong" w:date="2020-07-18T16:50:00Z">
        <w:r w:rsidR="004E6174" w:rsidRPr="004E6174">
          <w:rPr>
            <w:rFonts w:cstheme="minorHAnsi"/>
            <w:i/>
            <w:sz w:val="22"/>
            <w:szCs w:val="22"/>
            <w:rPrChange w:id="602" w:author="John DeLong" w:date="2020-07-18T16:51:00Z">
              <w:rPr>
                <w:rFonts w:cstheme="minorHAnsi"/>
                <w:sz w:val="22"/>
                <w:szCs w:val="22"/>
              </w:rPr>
            </w:rPrChange>
          </w:rPr>
          <w:t xml:space="preserve"> stochasticity </w:t>
        </w:r>
      </w:ins>
      <w:ins w:id="603" w:author="John DeLong" w:date="2020-07-18T16:55:00Z">
        <w:r w:rsidR="00B13DF6">
          <w:rPr>
            <w:rFonts w:cstheme="minorHAnsi"/>
            <w:i/>
            <w:iCs/>
            <w:sz w:val="22"/>
            <w:szCs w:val="22"/>
          </w:rPr>
          <w:t xml:space="preserve">on evolutionary </w:t>
        </w:r>
        <w:proofErr w:type="gramStart"/>
        <w:r w:rsidR="00B13DF6">
          <w:rPr>
            <w:rFonts w:cstheme="minorHAnsi"/>
            <w:i/>
            <w:iCs/>
            <w:sz w:val="22"/>
            <w:szCs w:val="22"/>
          </w:rPr>
          <w:t>outcomes</w:t>
        </w:r>
      </w:ins>
      <w:ins w:id="604" w:author="John DeLong" w:date="2020-07-18T16:50:00Z">
        <w:r w:rsidR="004E6174">
          <w:rPr>
            <w:rFonts w:cstheme="minorHAnsi"/>
            <w:sz w:val="22"/>
            <w:szCs w:val="22"/>
          </w:rPr>
          <w:t>.</w:t>
        </w:r>
      </w:ins>
      <w:ins w:id="605" w:author="John DeLong" w:date="2020-07-18T16:51:00Z">
        <w:r w:rsidR="004E6174">
          <w:rPr>
            <w:rFonts w:cstheme="minorHAnsi"/>
            <w:sz w:val="22"/>
            <w:szCs w:val="22"/>
          </w:rPr>
          <w:t>—</w:t>
        </w:r>
      </w:ins>
      <w:proofErr w:type="gramEnd"/>
      <w:del w:id="606" w:author="John DeLong" w:date="2020-07-18T16:51:00Z">
        <w:r w:rsidRPr="00496E2D" w:rsidDel="004E6174">
          <w:rPr>
            <w:rFonts w:cstheme="minorHAnsi"/>
            <w:sz w:val="22"/>
            <w:szCs w:val="22"/>
          </w:rPr>
          <w:delText xml:space="preserve">: </w:delText>
        </w:r>
      </w:del>
      <w:r w:rsidRPr="00496E2D">
        <w:rPr>
          <w:rFonts w:cstheme="minorHAnsi"/>
          <w:sz w:val="22"/>
          <w:szCs w:val="22"/>
        </w:rPr>
        <w:t xml:space="preserve">We next evaluated differences between the GEM and QG approaches by comparing outcomes across </w:t>
      </w:r>
      <w:ins w:id="607" w:author="John DeLong" w:date="2020-07-24T14:56:00Z">
        <w:r w:rsidR="007C6FCA">
          <w:rPr>
            <w:rFonts w:cstheme="minorHAnsi"/>
            <w:sz w:val="22"/>
            <w:szCs w:val="22"/>
          </w:rPr>
          <w:t xml:space="preserve">three </w:t>
        </w:r>
      </w:ins>
      <w:r w:rsidRPr="00496E2D">
        <w:rPr>
          <w:rFonts w:cstheme="minorHAnsi"/>
          <w:sz w:val="22"/>
          <w:szCs w:val="22"/>
        </w:rPr>
        <w:t xml:space="preserve">different </w:t>
      </w:r>
      <w:ins w:id="608" w:author="John DeLong" w:date="2020-07-24T14:42:00Z">
        <w:r w:rsidR="000C2AFD">
          <w:rPr>
            <w:rFonts w:cstheme="minorHAnsi"/>
            <w:sz w:val="22"/>
            <w:szCs w:val="22"/>
          </w:rPr>
          <w:t xml:space="preserve">levels of </w:t>
        </w:r>
      </w:ins>
      <w:ins w:id="609" w:author="John DeLong" w:date="2020-07-24T15:02:00Z">
        <w:r w:rsidR="007C6FCA">
          <w:rPr>
            <w:rFonts w:cstheme="minorHAnsi"/>
            <w:sz w:val="22"/>
            <w:szCs w:val="22"/>
          </w:rPr>
          <w:t xml:space="preserve">density dependence. We set </w:t>
        </w:r>
      </w:ins>
      <w:ins w:id="610" w:author="Clay Cressler" w:date="2020-08-10T10:36:00Z">
        <w:r w:rsidR="00B8099F">
          <w:rPr>
            <w:rFonts w:cstheme="minorHAnsi"/>
            <w:sz w:val="22"/>
            <w:szCs w:val="22"/>
          </w:rPr>
          <w:t xml:space="preserve">the initial </w:t>
        </w:r>
      </w:ins>
      <w:ins w:id="611" w:author="John DeLong" w:date="2020-07-24T14:42:00Z">
        <w:r w:rsidR="000C2AFD">
          <w:rPr>
            <w:rFonts w:cstheme="minorHAnsi"/>
            <w:sz w:val="22"/>
            <w:szCs w:val="22"/>
          </w:rPr>
          <w:t>carrying capacity (</w:t>
        </w:r>
        <w:r w:rsidR="000C2AFD" w:rsidRPr="000C2AFD">
          <w:rPr>
            <w:rFonts w:cstheme="minorHAnsi"/>
            <w:i/>
            <w:sz w:val="22"/>
            <w:szCs w:val="22"/>
            <w:rPrChange w:id="612" w:author="John DeLong" w:date="2020-07-24T14:43:00Z">
              <w:rPr>
                <w:rFonts w:cstheme="minorHAnsi"/>
                <w:sz w:val="22"/>
                <w:szCs w:val="22"/>
              </w:rPr>
            </w:rPrChange>
          </w:rPr>
          <w:t>K</w:t>
        </w:r>
        <w:r w:rsidR="000C2AFD">
          <w:rPr>
            <w:rFonts w:cstheme="minorHAnsi"/>
            <w:sz w:val="22"/>
            <w:szCs w:val="22"/>
          </w:rPr>
          <w:t>)</w:t>
        </w:r>
      </w:ins>
      <w:ins w:id="613" w:author="John DeLong" w:date="2020-07-24T15:03:00Z">
        <w:r w:rsidR="007C6FCA">
          <w:rPr>
            <w:rFonts w:cstheme="minorHAnsi"/>
            <w:sz w:val="22"/>
            <w:szCs w:val="22"/>
          </w:rPr>
          <w:t xml:space="preserve"> at</w:t>
        </w:r>
      </w:ins>
      <w:ins w:id="614" w:author="John DeLong" w:date="2020-07-24T14:56:00Z">
        <w:r w:rsidR="007C6FCA">
          <w:rPr>
            <w:rFonts w:cstheme="minorHAnsi"/>
            <w:sz w:val="22"/>
            <w:szCs w:val="22"/>
          </w:rPr>
          <w:t xml:space="preserve"> </w:t>
        </w:r>
      </w:ins>
      <w:ins w:id="615" w:author="John DeLong" w:date="2020-07-24T14:57:00Z">
        <w:r w:rsidR="007C6FCA">
          <w:rPr>
            <w:rFonts w:eastAsiaTheme="minorEastAsia" w:cstheme="minorHAnsi"/>
            <w:sz w:val="22"/>
            <w:szCs w:val="22"/>
          </w:rPr>
          <w:t>10, 20, and 4</w:t>
        </w:r>
        <w:r w:rsidR="007C6FCA" w:rsidRPr="00E51D63">
          <w:rPr>
            <w:rFonts w:eastAsiaTheme="minorEastAsia" w:cstheme="minorHAnsi"/>
            <w:sz w:val="22"/>
            <w:szCs w:val="22"/>
          </w:rPr>
          <w:t>0</w:t>
        </w:r>
        <w:r w:rsidR="007C6FCA">
          <w:rPr>
            <w:rFonts w:eastAsiaTheme="minorEastAsia" w:cstheme="minorHAnsi"/>
            <w:sz w:val="22"/>
            <w:szCs w:val="22"/>
          </w:rPr>
          <w:t xml:space="preserve">, created by setting </w:t>
        </w:r>
        <w:r w:rsidR="007C6FCA" w:rsidRPr="00496E2D">
          <w:rPr>
            <w:rFonts w:eastAsiaTheme="minorEastAsia" w:cstheme="minorHAnsi"/>
            <w:i/>
            <w:sz w:val="22"/>
            <w:szCs w:val="22"/>
          </w:rPr>
          <w:t>b</w:t>
        </w:r>
        <w:r w:rsidR="007C6FCA" w:rsidRPr="00496E2D">
          <w:rPr>
            <w:rFonts w:eastAsiaTheme="minorEastAsia" w:cstheme="minorHAnsi"/>
            <w:sz w:val="22"/>
            <w:szCs w:val="22"/>
            <w:vertAlign w:val="subscript"/>
          </w:rPr>
          <w:t>s</w:t>
        </w:r>
        <w:r w:rsidR="007C6FCA" w:rsidRPr="00496E2D">
          <w:rPr>
            <w:rFonts w:eastAsiaTheme="minorEastAsia" w:cstheme="minorHAnsi"/>
            <w:sz w:val="22"/>
            <w:szCs w:val="22"/>
          </w:rPr>
          <w:t xml:space="preserve"> = </w:t>
        </w:r>
        <w:r w:rsidR="007C6FCA" w:rsidRPr="00496E2D">
          <w:rPr>
            <w:rFonts w:eastAsiaTheme="minorEastAsia" w:cstheme="minorHAnsi"/>
            <w:i/>
            <w:sz w:val="22"/>
            <w:szCs w:val="22"/>
          </w:rPr>
          <w:t>d</w:t>
        </w:r>
        <w:r w:rsidR="007C6FCA" w:rsidRPr="00496E2D">
          <w:rPr>
            <w:rFonts w:eastAsiaTheme="minorEastAsia" w:cstheme="minorHAnsi"/>
            <w:sz w:val="22"/>
            <w:szCs w:val="22"/>
            <w:vertAlign w:val="subscript"/>
          </w:rPr>
          <w:t>s</w:t>
        </w:r>
        <w:r w:rsidR="007C6FCA">
          <w:rPr>
            <w:rFonts w:eastAsiaTheme="minorEastAsia" w:cstheme="minorHAnsi"/>
            <w:sz w:val="22"/>
            <w:szCs w:val="22"/>
          </w:rPr>
          <w:t xml:space="preserve"> =</w:t>
        </w:r>
        <w:r w:rsidR="007C6FCA" w:rsidRPr="00496E2D">
          <w:rPr>
            <w:rFonts w:eastAsiaTheme="minorEastAsia" w:cstheme="minorHAnsi"/>
            <w:sz w:val="22"/>
            <w:szCs w:val="22"/>
          </w:rPr>
          <w:t xml:space="preserve"> </w:t>
        </w:r>
        <w:r w:rsidR="007C6FCA" w:rsidRPr="00E51D63">
          <w:rPr>
            <w:rFonts w:cstheme="minorHAnsi"/>
            <w:sz w:val="22"/>
            <w:szCs w:val="22"/>
          </w:rPr>
          <w:t>0.</w:t>
        </w:r>
        <w:r w:rsidR="007C6FCA">
          <w:rPr>
            <w:rFonts w:cstheme="minorHAnsi"/>
            <w:sz w:val="22"/>
            <w:szCs w:val="22"/>
          </w:rPr>
          <w:t>075</w:t>
        </w:r>
      </w:ins>
      <w:ins w:id="616" w:author="John DeLong" w:date="2020-07-24T14:58:00Z">
        <w:r w:rsidR="007C6FCA">
          <w:rPr>
            <w:rFonts w:cstheme="minorHAnsi"/>
            <w:sz w:val="22"/>
            <w:szCs w:val="22"/>
          </w:rPr>
          <w:t>,</w:t>
        </w:r>
      </w:ins>
      <w:ins w:id="617" w:author="John DeLong" w:date="2020-07-24T14:57:00Z">
        <w:r w:rsidR="007C6FCA">
          <w:rPr>
            <w:rFonts w:cstheme="minorHAnsi"/>
            <w:sz w:val="22"/>
            <w:szCs w:val="22"/>
          </w:rPr>
          <w:t xml:space="preserve"> </w:t>
        </w:r>
      </w:ins>
      <w:ins w:id="618" w:author="John DeLong" w:date="2020-07-24T14:58:00Z">
        <w:r w:rsidR="007C6FCA" w:rsidRPr="00E51D63">
          <w:rPr>
            <w:rFonts w:cstheme="minorHAnsi"/>
            <w:sz w:val="22"/>
            <w:szCs w:val="22"/>
          </w:rPr>
          <w:t>0.0</w:t>
        </w:r>
        <w:r w:rsidR="007C6FCA">
          <w:rPr>
            <w:rFonts w:cstheme="minorHAnsi"/>
            <w:sz w:val="22"/>
            <w:szCs w:val="22"/>
          </w:rPr>
          <w:t>375</w:t>
        </w:r>
        <w:r w:rsidR="007C6FCA" w:rsidRPr="00E51D63">
          <w:rPr>
            <w:rFonts w:cstheme="minorHAnsi"/>
            <w:sz w:val="22"/>
            <w:szCs w:val="22"/>
          </w:rPr>
          <w:t xml:space="preserve">, </w:t>
        </w:r>
      </w:ins>
      <w:ins w:id="619" w:author="John DeLong" w:date="2020-07-24T14:57:00Z">
        <w:r w:rsidR="007C6FCA">
          <w:rPr>
            <w:rFonts w:cstheme="minorHAnsi"/>
            <w:sz w:val="22"/>
            <w:szCs w:val="22"/>
          </w:rPr>
          <w:t xml:space="preserve">and </w:t>
        </w:r>
        <w:r w:rsidR="007C6FCA" w:rsidRPr="00E51D63">
          <w:rPr>
            <w:rFonts w:cstheme="minorHAnsi"/>
            <w:sz w:val="22"/>
            <w:szCs w:val="22"/>
          </w:rPr>
          <w:t>0.0</w:t>
        </w:r>
        <w:r w:rsidR="007C6FCA">
          <w:rPr>
            <w:rFonts w:cstheme="minorHAnsi"/>
            <w:sz w:val="22"/>
            <w:szCs w:val="22"/>
          </w:rPr>
          <w:t>187, respectively</w:t>
        </w:r>
      </w:ins>
      <w:ins w:id="620" w:author="Clay Cressler" w:date="2020-08-10T10:36:00Z">
        <w:r w:rsidR="00B8099F">
          <w:rPr>
            <w:rFonts w:cstheme="minorHAnsi"/>
            <w:sz w:val="22"/>
            <w:szCs w:val="22"/>
          </w:rPr>
          <w:t xml:space="preserve">; note that as the populations evolve and </w:t>
        </w:r>
      </w:ins>
      <m:oMath>
        <m:acc>
          <m:accPr>
            <m:chr m:val="̅"/>
            <m:ctrlPr>
              <w:ins w:id="621" w:author="Clay Cressler" w:date="2020-08-10T10:36:00Z">
                <w:rPr>
                  <w:rFonts w:ascii="Cambria Math" w:hAnsi="Cambria Math" w:cstheme="minorHAnsi"/>
                  <w:i/>
                  <w:sz w:val="22"/>
                  <w:szCs w:val="22"/>
                </w:rPr>
              </w:ins>
            </m:ctrlPr>
          </m:accPr>
          <m:e>
            <m:sSub>
              <m:sSubPr>
                <m:ctrlPr>
                  <w:ins w:id="622" w:author="Clay Cressler" w:date="2020-08-10T10:36:00Z">
                    <w:rPr>
                      <w:rFonts w:ascii="Cambria Math" w:hAnsi="Cambria Math" w:cstheme="minorHAnsi"/>
                      <w:i/>
                      <w:sz w:val="22"/>
                      <w:szCs w:val="22"/>
                    </w:rPr>
                  </w:ins>
                </m:ctrlPr>
              </m:sSubPr>
              <m:e>
                <m:r>
                  <w:ins w:id="623" w:author="Clay Cressler" w:date="2020-08-10T10:36:00Z">
                    <w:rPr>
                      <w:rFonts w:ascii="Cambria Math" w:hAnsi="Cambria Math" w:cstheme="minorHAnsi"/>
                      <w:sz w:val="22"/>
                      <w:szCs w:val="22"/>
                    </w:rPr>
                    <m:t>b</m:t>
                  </w:ins>
                </m:r>
              </m:e>
              <m:sub>
                <m:r>
                  <w:ins w:id="624" w:author="Clay Cressler" w:date="2020-08-10T10:36:00Z">
                    <w:rPr>
                      <w:rFonts w:ascii="Cambria Math" w:hAnsi="Cambria Math" w:cstheme="minorHAnsi"/>
                      <w:sz w:val="22"/>
                      <w:szCs w:val="22"/>
                    </w:rPr>
                    <m:t>max</m:t>
                  </w:ins>
                </m:r>
              </m:sub>
            </m:sSub>
          </m:e>
        </m:acc>
      </m:oMath>
      <w:ins w:id="625" w:author="Clay Cressler" w:date="2020-08-10T10:36:00Z">
        <w:r w:rsidR="00B8099F">
          <w:rPr>
            <w:rFonts w:eastAsiaTheme="minorEastAsia" w:cstheme="minorHAnsi"/>
            <w:sz w:val="22"/>
            <w:szCs w:val="22"/>
          </w:rPr>
          <w:t xml:space="preserve"> changes, the car</w:t>
        </w:r>
      </w:ins>
      <w:proofErr w:type="spellStart"/>
      <w:ins w:id="626" w:author="Clay Cressler" w:date="2020-08-10T10:37:00Z">
        <w:r w:rsidR="00B8099F">
          <w:rPr>
            <w:rFonts w:eastAsiaTheme="minorEastAsia" w:cstheme="minorHAnsi"/>
            <w:sz w:val="22"/>
            <w:szCs w:val="22"/>
          </w:rPr>
          <w:t>rying</w:t>
        </w:r>
        <w:proofErr w:type="spellEnd"/>
        <w:r w:rsidR="00B8099F">
          <w:rPr>
            <w:rFonts w:eastAsiaTheme="minorEastAsia" w:cstheme="minorHAnsi"/>
            <w:sz w:val="22"/>
            <w:szCs w:val="22"/>
          </w:rPr>
          <w:t xml:space="preserve"> capacity change</w:t>
        </w:r>
      </w:ins>
      <w:ins w:id="627" w:author="Clay Cressler" w:date="2020-08-10T10:45:00Z">
        <w:r w:rsidR="00B8099F">
          <w:rPr>
            <w:rFonts w:eastAsiaTheme="minorEastAsia" w:cstheme="minorHAnsi"/>
            <w:sz w:val="22"/>
            <w:szCs w:val="22"/>
          </w:rPr>
          <w:t>s</w:t>
        </w:r>
      </w:ins>
      <w:ins w:id="628" w:author="Clay Cressler" w:date="2020-08-10T10:37:00Z">
        <w:r w:rsidR="00B8099F">
          <w:rPr>
            <w:rFonts w:eastAsiaTheme="minorEastAsia" w:cstheme="minorHAnsi"/>
            <w:sz w:val="22"/>
            <w:szCs w:val="22"/>
          </w:rPr>
          <w:t xml:space="preserve"> as well </w:t>
        </w:r>
      </w:ins>
      <w:ins w:id="629" w:author="Clay Cressler" w:date="2020-08-10T10:45:00Z">
        <w:r w:rsidR="00B8099F">
          <w:rPr>
            <w:rFonts w:eastAsiaTheme="minorEastAsia" w:cstheme="minorHAnsi"/>
            <w:sz w:val="22"/>
            <w:szCs w:val="22"/>
          </w:rPr>
          <w:t>[Eq. 3]</w:t>
        </w:r>
      </w:ins>
      <w:ins w:id="630" w:author="John DeLong" w:date="2020-07-24T14:57:00Z">
        <w:r w:rsidR="007C6FCA">
          <w:rPr>
            <w:rFonts w:cstheme="minorHAnsi"/>
            <w:sz w:val="22"/>
            <w:szCs w:val="22"/>
          </w:rPr>
          <w:t>.</w:t>
        </w:r>
      </w:ins>
      <w:ins w:id="631" w:author="John DeLong" w:date="2020-07-24T14:43:00Z">
        <w:r w:rsidR="000C2AFD">
          <w:rPr>
            <w:rFonts w:cstheme="minorHAnsi"/>
            <w:sz w:val="22"/>
            <w:szCs w:val="22"/>
          </w:rPr>
          <w:t xml:space="preserve"> </w:t>
        </w:r>
      </w:ins>
      <w:ins w:id="632" w:author="John DeLong" w:date="2020-07-24T15:07:00Z">
        <w:r w:rsidR="007B2CE4">
          <w:rPr>
            <w:rFonts w:cstheme="minorHAnsi"/>
            <w:sz w:val="22"/>
            <w:szCs w:val="22"/>
          </w:rPr>
          <w:t xml:space="preserve">We </w:t>
        </w:r>
        <w:r w:rsidR="007B2CE4" w:rsidRPr="00496E2D">
          <w:rPr>
            <w:rFonts w:eastAsiaTheme="minorEastAsia" w:cstheme="minorHAnsi"/>
            <w:sz w:val="22"/>
            <w:szCs w:val="22"/>
          </w:rPr>
          <w:t>initialized</w:t>
        </w:r>
        <w:r w:rsidR="007B2CE4">
          <w:rPr>
            <w:rFonts w:eastAsiaTheme="minorEastAsia" w:cstheme="minorHAnsi"/>
            <w:sz w:val="22"/>
            <w:szCs w:val="22"/>
          </w:rPr>
          <w:t xml:space="preserve"> populations</w:t>
        </w:r>
        <w:r w:rsidR="007B2CE4" w:rsidRPr="00496E2D">
          <w:rPr>
            <w:rFonts w:eastAsiaTheme="minorEastAsia" w:cstheme="minorHAnsi"/>
            <w:sz w:val="22"/>
            <w:szCs w:val="22"/>
          </w:rPr>
          <w:t xml:space="preserve"> with five individuals </w:t>
        </w:r>
      </w:ins>
      <w:ins w:id="633" w:author="John DeLong" w:date="2020-07-24T15:03:00Z">
        <w:r w:rsidR="007C6FCA">
          <w:rPr>
            <w:rFonts w:eastAsiaTheme="minorEastAsia" w:cstheme="minorHAnsi"/>
            <w:sz w:val="22"/>
            <w:szCs w:val="22"/>
          </w:rPr>
          <w:t>us</w:t>
        </w:r>
      </w:ins>
      <w:ins w:id="634" w:author="John DeLong" w:date="2020-07-24T15:07:00Z">
        <w:r w:rsidR="007B2CE4">
          <w:rPr>
            <w:rFonts w:eastAsiaTheme="minorEastAsia" w:cstheme="minorHAnsi"/>
            <w:sz w:val="22"/>
            <w:szCs w:val="22"/>
          </w:rPr>
          <w:t>ing</w:t>
        </w:r>
      </w:ins>
      <w:ins w:id="635" w:author="John DeLong" w:date="2020-07-24T15:03:00Z">
        <w:r w:rsidR="007C6FCA">
          <w:rPr>
            <w:rFonts w:eastAsiaTheme="minorEastAsia" w:cstheme="minorHAnsi"/>
            <w:sz w:val="22"/>
            <w:szCs w:val="22"/>
          </w:rPr>
          <w:t xml:space="preserve"> the same initial trait values as above</w:t>
        </w:r>
      </w:ins>
      <w:ins w:id="636" w:author="John DeLong" w:date="2020-07-24T15:08:00Z">
        <w:r w:rsidR="007B2CE4">
          <w:rPr>
            <w:rFonts w:eastAsiaTheme="minorEastAsia" w:cstheme="minorHAnsi"/>
            <w:sz w:val="22"/>
            <w:szCs w:val="22"/>
          </w:rPr>
          <w:t>. T</w:t>
        </w:r>
      </w:ins>
      <w:ins w:id="637" w:author="John DeLong" w:date="2020-07-24T15:03:00Z">
        <w:r w:rsidR="007C6FCA" w:rsidRPr="00496E2D">
          <w:rPr>
            <w:rFonts w:eastAsiaTheme="minorEastAsia" w:cstheme="minorHAnsi"/>
            <w:sz w:val="22"/>
            <w:szCs w:val="22"/>
          </w:rPr>
          <w:t xml:space="preserve">he ESS </w:t>
        </w:r>
      </w:ins>
      <m:oMath>
        <m:acc>
          <m:accPr>
            <m:chr m:val="̅"/>
            <m:ctrlPr>
              <w:ins w:id="638" w:author="Clay Cressler" w:date="2020-08-10T10:45:00Z">
                <w:rPr>
                  <w:rFonts w:ascii="Cambria Math" w:hAnsi="Cambria Math" w:cstheme="minorHAnsi"/>
                  <w:i/>
                  <w:sz w:val="22"/>
                  <w:szCs w:val="22"/>
                </w:rPr>
              </w:ins>
            </m:ctrlPr>
          </m:accPr>
          <m:e>
            <m:sSub>
              <m:sSubPr>
                <m:ctrlPr>
                  <w:ins w:id="639" w:author="Clay Cressler" w:date="2020-08-10T10:45:00Z">
                    <w:rPr>
                      <w:rFonts w:ascii="Cambria Math" w:hAnsi="Cambria Math" w:cstheme="minorHAnsi"/>
                      <w:i/>
                      <w:sz w:val="22"/>
                      <w:szCs w:val="22"/>
                    </w:rPr>
                  </w:ins>
                </m:ctrlPr>
              </m:sSubPr>
              <m:e>
                <m:r>
                  <w:ins w:id="640" w:author="Clay Cressler" w:date="2020-08-10T10:45:00Z">
                    <w:rPr>
                      <w:rFonts w:ascii="Cambria Math" w:hAnsi="Cambria Math" w:cstheme="minorHAnsi"/>
                      <w:sz w:val="22"/>
                      <w:szCs w:val="22"/>
                    </w:rPr>
                    <m:t>b</m:t>
                  </w:ins>
                </m:r>
              </m:e>
              <m:sub>
                <m:r>
                  <w:ins w:id="641" w:author="Clay Cressler" w:date="2020-08-10T10:45:00Z">
                    <w:rPr>
                      <w:rFonts w:ascii="Cambria Math" w:hAnsi="Cambria Math" w:cstheme="minorHAnsi"/>
                      <w:sz w:val="22"/>
                      <w:szCs w:val="22"/>
                    </w:rPr>
                    <m:t>max</m:t>
                  </w:ins>
                </m:r>
              </m:sub>
            </m:sSub>
          </m:e>
        </m:acc>
      </m:oMath>
      <w:ins w:id="642" w:author="Clay Cressler" w:date="2020-08-10T10:45:00Z">
        <w:r w:rsidR="00B8099F">
          <w:rPr>
            <w:rFonts w:eastAsiaTheme="minorEastAsia" w:cstheme="minorHAnsi"/>
            <w:sz w:val="22"/>
            <w:szCs w:val="22"/>
          </w:rPr>
          <w:t xml:space="preserve"> </w:t>
        </w:r>
      </w:ins>
      <w:ins w:id="643" w:author="John DeLong" w:date="2020-07-24T15:03:00Z">
        <w:del w:id="644" w:author="Clay Cressler" w:date="2020-08-10T10:45:00Z">
          <w:r w:rsidR="007C6FCA" w:rsidRPr="00496E2D" w:rsidDel="00B8099F">
            <w:rPr>
              <w:rFonts w:eastAsiaTheme="minorEastAsia" w:cstheme="minorHAnsi"/>
              <w:i/>
              <w:sz w:val="22"/>
              <w:szCs w:val="22"/>
            </w:rPr>
            <w:delText>b</w:delText>
          </w:r>
          <w:r w:rsidR="007C6FCA" w:rsidRPr="00496E2D" w:rsidDel="00B8099F">
            <w:rPr>
              <w:rFonts w:eastAsiaTheme="minorEastAsia" w:cstheme="minorHAnsi"/>
              <w:sz w:val="22"/>
              <w:szCs w:val="22"/>
              <w:vertAlign w:val="subscript"/>
            </w:rPr>
            <w:delText>max</w:delText>
          </w:r>
        </w:del>
        <w:r w:rsidR="007C6FCA" w:rsidRPr="00496E2D">
          <w:rPr>
            <w:rFonts w:cstheme="minorHAnsi"/>
            <w:sz w:val="22"/>
            <w:szCs w:val="22"/>
          </w:rPr>
          <w:t xml:space="preserve"> </w:t>
        </w:r>
        <w:r w:rsidR="007C6FCA" w:rsidRPr="00496E2D">
          <w:rPr>
            <w:rFonts w:eastAsiaTheme="minorEastAsia" w:cstheme="minorHAnsi"/>
            <w:sz w:val="22"/>
            <w:szCs w:val="22"/>
          </w:rPr>
          <w:t xml:space="preserve">for this system is 5.4, which means the ESS </w:t>
        </w:r>
      </w:ins>
      <m:oMath>
        <m:acc>
          <m:accPr>
            <m:chr m:val="̅"/>
            <m:ctrlPr>
              <w:ins w:id="645" w:author="Clay Cressler" w:date="2020-08-10T10:45:00Z">
                <w:rPr>
                  <w:rFonts w:ascii="Cambria Math" w:hAnsi="Cambria Math" w:cstheme="minorHAnsi"/>
                  <w:i/>
                  <w:sz w:val="22"/>
                  <w:szCs w:val="22"/>
                </w:rPr>
              </w:ins>
            </m:ctrlPr>
          </m:accPr>
          <m:e>
            <m:sSub>
              <m:sSubPr>
                <m:ctrlPr>
                  <w:ins w:id="646" w:author="Clay Cressler" w:date="2020-08-10T10:45:00Z">
                    <w:rPr>
                      <w:rFonts w:ascii="Cambria Math" w:hAnsi="Cambria Math" w:cstheme="minorHAnsi"/>
                      <w:i/>
                      <w:sz w:val="22"/>
                      <w:szCs w:val="22"/>
                    </w:rPr>
                  </w:ins>
                </m:ctrlPr>
              </m:sSubPr>
              <m:e>
                <m:r>
                  <w:ins w:id="647" w:author="Clay Cressler" w:date="2020-08-10T10:45:00Z">
                    <w:rPr>
                      <w:rFonts w:ascii="Cambria Math" w:hAnsi="Cambria Math" w:cstheme="minorHAnsi"/>
                      <w:sz w:val="22"/>
                      <w:szCs w:val="22"/>
                    </w:rPr>
                    <m:t>d</m:t>
                  </w:ins>
                </m:r>
              </m:e>
              <m:sub>
                <m:r>
                  <w:ins w:id="648" w:author="Clay Cressler" w:date="2020-08-10T10:45:00Z">
                    <w:rPr>
                      <w:rFonts w:ascii="Cambria Math" w:hAnsi="Cambria Math" w:cstheme="minorHAnsi"/>
                      <w:sz w:val="22"/>
                      <w:szCs w:val="22"/>
                    </w:rPr>
                    <m:t>min</m:t>
                  </w:ins>
                </m:r>
              </m:sub>
            </m:sSub>
          </m:e>
        </m:acc>
      </m:oMath>
      <w:ins w:id="649" w:author="John DeLong" w:date="2020-07-24T15:03:00Z">
        <w:del w:id="650" w:author="Clay Cressler" w:date="2020-08-10T10:45:00Z">
          <w:r w:rsidR="007C6FCA" w:rsidRPr="00496E2D" w:rsidDel="00B8099F">
            <w:rPr>
              <w:rFonts w:eastAsiaTheme="minorEastAsia" w:cstheme="minorHAnsi"/>
              <w:i/>
              <w:sz w:val="22"/>
              <w:szCs w:val="22"/>
            </w:rPr>
            <w:delText>d</w:delText>
          </w:r>
          <w:r w:rsidR="007C6FCA" w:rsidRPr="00496E2D" w:rsidDel="00B8099F">
            <w:rPr>
              <w:rFonts w:eastAsiaTheme="minorEastAsia" w:cstheme="minorHAnsi"/>
              <w:sz w:val="22"/>
              <w:szCs w:val="22"/>
              <w:vertAlign w:val="subscript"/>
            </w:rPr>
            <w:delText>min</w:delText>
          </w:r>
        </w:del>
        <w:r w:rsidR="007C6FCA" w:rsidRPr="00496E2D">
          <w:rPr>
            <w:rFonts w:eastAsiaTheme="minorEastAsia" w:cstheme="minorHAnsi"/>
            <w:sz w:val="22"/>
            <w:szCs w:val="22"/>
          </w:rPr>
          <w:t xml:space="preserve"> is 2.7.</w:t>
        </w:r>
        <w:r w:rsidR="007C6FCA">
          <w:rPr>
            <w:rFonts w:eastAsiaTheme="minorEastAsia" w:cstheme="minorHAnsi"/>
            <w:sz w:val="22"/>
            <w:szCs w:val="22"/>
          </w:rPr>
          <w:t xml:space="preserve"> </w:t>
        </w:r>
      </w:ins>
      <w:moveToRangeStart w:id="651" w:author="John DeLong" w:date="2020-07-24T14:58:00Z" w:name="move46495139"/>
      <w:moveTo w:id="652" w:author="John DeLong" w:date="2020-07-24T14:58:00Z">
        <w:r w:rsidR="007C6FCA">
          <w:rPr>
            <w:rFonts w:eastAsiaTheme="minorEastAsia" w:cstheme="minorHAnsi"/>
            <w:sz w:val="22"/>
            <w:szCs w:val="22"/>
          </w:rPr>
          <w:t xml:space="preserve">The CV of the evolving trait </w:t>
        </w:r>
      </w:moveTo>
      <w:ins w:id="653" w:author="John DeLong" w:date="2020-07-24T14:58:00Z">
        <w:r w:rsidR="007C6FCA">
          <w:rPr>
            <w:rFonts w:eastAsiaTheme="minorEastAsia" w:cstheme="minorHAnsi"/>
            <w:sz w:val="22"/>
            <w:szCs w:val="22"/>
          </w:rPr>
          <w:t xml:space="preserve">(maximum birth rate, </w:t>
        </w:r>
      </w:ins>
      <w:proofErr w:type="spellStart"/>
      <w:ins w:id="654" w:author="John DeLong" w:date="2020-07-24T14:59:00Z">
        <w:r w:rsidR="007C6FCA" w:rsidRPr="00E70892">
          <w:rPr>
            <w:rFonts w:eastAsiaTheme="minorEastAsia" w:cstheme="minorHAnsi"/>
            <w:i/>
            <w:sz w:val="22"/>
            <w:szCs w:val="22"/>
          </w:rPr>
          <w:t>b</w:t>
        </w:r>
        <w:r w:rsidR="007C6FCA" w:rsidRPr="00E70892">
          <w:rPr>
            <w:rFonts w:eastAsiaTheme="minorEastAsia" w:cstheme="minorHAnsi"/>
            <w:sz w:val="22"/>
            <w:szCs w:val="22"/>
            <w:vertAlign w:val="subscript"/>
          </w:rPr>
          <w:t>max</w:t>
        </w:r>
      </w:ins>
      <w:proofErr w:type="spellEnd"/>
      <w:ins w:id="655" w:author="John DeLong" w:date="2020-07-24T14:58:00Z">
        <w:r w:rsidR="007C6FCA">
          <w:rPr>
            <w:rFonts w:eastAsiaTheme="minorEastAsia" w:cstheme="minorHAnsi"/>
            <w:sz w:val="22"/>
            <w:szCs w:val="22"/>
          </w:rPr>
          <w:t xml:space="preserve">) </w:t>
        </w:r>
      </w:ins>
      <w:moveTo w:id="656" w:author="John DeLong" w:date="2020-07-24T14:58:00Z">
        <w:r w:rsidR="007C6FCA">
          <w:rPr>
            <w:rFonts w:eastAsiaTheme="minorEastAsia" w:cstheme="minorHAnsi"/>
            <w:sz w:val="22"/>
            <w:szCs w:val="22"/>
          </w:rPr>
          <w:t xml:space="preserve">in the initial population was </w:t>
        </w:r>
        <w:del w:id="657" w:author="John DeLong" w:date="2020-07-24T14:59:00Z">
          <w:r w:rsidR="007C6FCA" w:rsidDel="007C6FCA">
            <w:rPr>
              <w:rFonts w:eastAsiaTheme="minorEastAsia" w:cstheme="minorHAnsi"/>
              <w:sz w:val="22"/>
              <w:szCs w:val="22"/>
            </w:rPr>
            <w:delText xml:space="preserve">set at </w:delText>
          </w:r>
        </w:del>
        <w:r w:rsidR="007C6FCA">
          <w:rPr>
            <w:rFonts w:eastAsiaTheme="minorEastAsia" w:cstheme="minorHAnsi"/>
            <w:sz w:val="22"/>
            <w:szCs w:val="22"/>
          </w:rPr>
          <w:t xml:space="preserve">0.3, such that the </w:t>
        </w:r>
      </w:moveTo>
      <w:ins w:id="658" w:author="John DeLong" w:date="2020-07-24T15:08:00Z">
        <w:r w:rsidR="007B2CE4">
          <w:rPr>
            <w:rFonts w:eastAsiaTheme="minorEastAsia" w:cstheme="minorHAnsi"/>
            <w:sz w:val="22"/>
            <w:szCs w:val="22"/>
          </w:rPr>
          <w:t xml:space="preserve">mean </w:t>
        </w:r>
      </w:ins>
      <w:moveTo w:id="659" w:author="John DeLong" w:date="2020-07-24T14:58:00Z">
        <w:r w:rsidR="007C6FCA">
          <w:rPr>
            <w:rFonts w:eastAsiaTheme="minorEastAsia" w:cstheme="minorHAnsi"/>
            <w:sz w:val="22"/>
            <w:szCs w:val="22"/>
          </w:rPr>
          <w:t>initial variance in</w:t>
        </w:r>
        <w:r w:rsidR="007C6FCA" w:rsidRPr="00E70892">
          <w:rPr>
            <w:rFonts w:eastAsiaTheme="minorEastAsia" w:cstheme="minorHAnsi"/>
            <w:i/>
            <w:sz w:val="22"/>
            <w:szCs w:val="22"/>
          </w:rPr>
          <w:t xml:space="preserve"> </w:t>
        </w:r>
        <w:proofErr w:type="spellStart"/>
        <w:r w:rsidR="007C6FCA" w:rsidRPr="00E70892">
          <w:rPr>
            <w:rFonts w:eastAsiaTheme="minorEastAsia" w:cstheme="minorHAnsi"/>
            <w:i/>
            <w:sz w:val="22"/>
            <w:szCs w:val="22"/>
          </w:rPr>
          <w:t>b</w:t>
        </w:r>
        <w:r w:rsidR="007C6FCA" w:rsidRPr="00E70892">
          <w:rPr>
            <w:rFonts w:eastAsiaTheme="minorEastAsia" w:cstheme="minorHAnsi"/>
            <w:sz w:val="22"/>
            <w:szCs w:val="22"/>
            <w:vertAlign w:val="subscript"/>
          </w:rPr>
          <w:t>max</w:t>
        </w:r>
        <w:proofErr w:type="spellEnd"/>
        <w:r w:rsidR="007C6FCA">
          <w:rPr>
            <w:rFonts w:eastAsiaTheme="minorEastAsia" w:cstheme="minorHAnsi"/>
            <w:sz w:val="22"/>
            <w:szCs w:val="22"/>
          </w:rPr>
          <w:t xml:space="preserve"> was</w:t>
        </w:r>
      </w:moveTo>
      <w:ins w:id="660" w:author="John DeLong" w:date="2020-07-24T15:08:00Z">
        <w:r w:rsidR="007B2CE4">
          <w:rPr>
            <w:rFonts w:eastAsiaTheme="minorEastAsia" w:cstheme="minorHAnsi"/>
            <w:sz w:val="22"/>
            <w:szCs w:val="22"/>
          </w:rPr>
          <w:t xml:space="preserve"> about</w:t>
        </w:r>
      </w:ins>
      <w:moveTo w:id="661" w:author="John DeLong" w:date="2020-07-24T14:58:00Z">
        <w:r w:rsidR="007C6FCA">
          <w:rPr>
            <w:rFonts w:eastAsiaTheme="minorEastAsia" w:cstheme="minorHAnsi"/>
            <w:sz w:val="22"/>
            <w:szCs w:val="22"/>
          </w:rPr>
          <w:t xml:space="preserve"> 0.29</w:t>
        </w:r>
      </w:moveTo>
      <w:ins w:id="662" w:author="John DeLong" w:date="2020-07-24T15:09:00Z">
        <w:r w:rsidR="007B2CE4">
          <w:rPr>
            <w:rFonts w:eastAsiaTheme="minorEastAsia" w:cstheme="minorHAnsi"/>
            <w:sz w:val="22"/>
            <w:szCs w:val="22"/>
          </w:rPr>
          <w:t xml:space="preserve"> (due to stochastic sampling)</w:t>
        </w:r>
      </w:ins>
      <w:ins w:id="663" w:author="John DeLong" w:date="2020-07-24T14:59:00Z">
        <w:r w:rsidR="007C6FCA">
          <w:rPr>
            <w:rFonts w:eastAsiaTheme="minorEastAsia" w:cstheme="minorHAnsi"/>
            <w:sz w:val="22"/>
            <w:szCs w:val="22"/>
          </w:rPr>
          <w:t>, and h</w:t>
        </w:r>
      </w:ins>
      <w:moveTo w:id="664" w:author="John DeLong" w:date="2020-07-24T14:58:00Z">
        <w:del w:id="665" w:author="John DeLong" w:date="2020-07-24T14:59:00Z">
          <w:r w:rsidR="007C6FCA" w:rsidDel="007C6FCA">
            <w:rPr>
              <w:rFonts w:eastAsiaTheme="minorEastAsia" w:cstheme="minorHAnsi"/>
              <w:sz w:val="22"/>
              <w:szCs w:val="22"/>
            </w:rPr>
            <w:delText xml:space="preserve">. </w:delText>
          </w:r>
          <w:r w:rsidR="007C6FCA" w:rsidRPr="00496E2D" w:rsidDel="007C6FCA">
            <w:rPr>
              <w:rFonts w:eastAsiaTheme="minorEastAsia" w:cstheme="minorHAnsi"/>
              <w:sz w:val="22"/>
              <w:szCs w:val="22"/>
            </w:rPr>
            <w:delText>H</w:delText>
          </w:r>
        </w:del>
        <w:r w:rsidR="007C6FCA" w:rsidRPr="00496E2D">
          <w:rPr>
            <w:rFonts w:eastAsiaTheme="minorEastAsia" w:cstheme="minorHAnsi"/>
            <w:sz w:val="22"/>
            <w:szCs w:val="22"/>
          </w:rPr>
          <w:t xml:space="preserve">eritability </w:t>
        </w:r>
      </w:moveTo>
      <w:ins w:id="666" w:author="John DeLong" w:date="2020-07-24T14:59:00Z">
        <w:r w:rsidR="007C6FCA">
          <w:rPr>
            <w:rFonts w:eastAsiaTheme="minorEastAsia" w:cstheme="minorHAnsi"/>
            <w:sz w:val="22"/>
            <w:szCs w:val="22"/>
          </w:rPr>
          <w:t>(</w:t>
        </w:r>
        <w:r w:rsidR="007C6FCA" w:rsidRPr="007C6FCA">
          <w:rPr>
            <w:rFonts w:eastAsiaTheme="minorEastAsia" w:cstheme="minorHAnsi"/>
            <w:i/>
            <w:sz w:val="22"/>
            <w:szCs w:val="22"/>
            <w:rPrChange w:id="667" w:author="John DeLong" w:date="2020-07-24T14:59:00Z">
              <w:rPr>
                <w:rFonts w:eastAsiaTheme="minorEastAsia" w:cstheme="minorHAnsi"/>
                <w:sz w:val="22"/>
                <w:szCs w:val="22"/>
              </w:rPr>
            </w:rPrChange>
          </w:rPr>
          <w:t>h</w:t>
        </w:r>
        <w:r w:rsidR="007C6FCA" w:rsidRPr="007C6FCA">
          <w:rPr>
            <w:rFonts w:eastAsiaTheme="minorEastAsia" w:cstheme="minorHAnsi"/>
            <w:sz w:val="22"/>
            <w:szCs w:val="22"/>
            <w:vertAlign w:val="superscript"/>
            <w:rPrChange w:id="668" w:author="John DeLong" w:date="2020-07-24T14:59:00Z">
              <w:rPr>
                <w:rFonts w:eastAsiaTheme="minorEastAsia" w:cstheme="minorHAnsi"/>
                <w:sz w:val="22"/>
                <w:szCs w:val="22"/>
              </w:rPr>
            </w:rPrChange>
          </w:rPr>
          <w:t>2</w:t>
        </w:r>
        <w:r w:rsidR="007C6FCA">
          <w:rPr>
            <w:rFonts w:eastAsiaTheme="minorEastAsia" w:cstheme="minorHAnsi"/>
            <w:sz w:val="22"/>
            <w:szCs w:val="22"/>
          </w:rPr>
          <w:t xml:space="preserve">) </w:t>
        </w:r>
      </w:ins>
      <w:moveTo w:id="669" w:author="John DeLong" w:date="2020-07-24T14:58:00Z">
        <w:r w:rsidR="007C6FCA" w:rsidRPr="00496E2D">
          <w:rPr>
            <w:rFonts w:eastAsiaTheme="minorEastAsia" w:cstheme="minorHAnsi"/>
            <w:sz w:val="22"/>
            <w:szCs w:val="22"/>
          </w:rPr>
          <w:t>was</w:t>
        </w:r>
        <w:del w:id="670" w:author="John DeLong" w:date="2020-07-24T14:59:00Z">
          <w:r w:rsidR="007C6FCA" w:rsidRPr="00496E2D" w:rsidDel="007C6FCA">
            <w:rPr>
              <w:rFonts w:eastAsiaTheme="minorEastAsia" w:cstheme="minorHAnsi"/>
              <w:sz w:val="22"/>
              <w:szCs w:val="22"/>
            </w:rPr>
            <w:delText xml:space="preserve"> fixed at</w:delText>
          </w:r>
        </w:del>
        <w:r w:rsidR="007C6FCA" w:rsidRPr="00496E2D">
          <w:rPr>
            <w:rFonts w:eastAsiaTheme="minorEastAsia" w:cstheme="minorHAnsi"/>
            <w:sz w:val="22"/>
            <w:szCs w:val="22"/>
          </w:rPr>
          <w:t xml:space="preserve"> 0.75.</w:t>
        </w:r>
      </w:moveTo>
      <w:moveToRangeEnd w:id="651"/>
      <w:ins w:id="671" w:author="John DeLong" w:date="2020-07-24T14:59:00Z">
        <w:r w:rsidR="007C6FCA">
          <w:rPr>
            <w:rFonts w:eastAsiaTheme="minorEastAsia" w:cstheme="minorHAnsi"/>
            <w:sz w:val="22"/>
            <w:szCs w:val="22"/>
          </w:rPr>
          <w:t xml:space="preserve"> </w:t>
        </w:r>
      </w:ins>
      <w:ins w:id="672" w:author="John DeLong" w:date="2020-07-24T15:09:00Z">
        <w:r w:rsidR="007B2CE4">
          <w:rPr>
            <w:rFonts w:eastAsiaTheme="minorEastAsia" w:cstheme="minorHAnsi"/>
            <w:sz w:val="22"/>
            <w:szCs w:val="22"/>
          </w:rPr>
          <w:t xml:space="preserve">For a check on the effect of </w:t>
        </w:r>
        <w:del w:id="673" w:author="Clay Cressler" w:date="2020-08-10T10:46:00Z">
          <w:r w:rsidR="007B2CE4" w:rsidDel="0044055C">
            <w:rPr>
              <w:rFonts w:eastAsiaTheme="minorEastAsia" w:cstheme="minorHAnsi"/>
              <w:sz w:val="22"/>
              <w:szCs w:val="22"/>
            </w:rPr>
            <w:delText>different parameter values,</w:delText>
          </w:r>
        </w:del>
      </w:ins>
      <w:ins w:id="674" w:author="Clay Cressler" w:date="2020-08-10T10:46:00Z">
        <w:r w:rsidR="0044055C">
          <w:rPr>
            <w:rFonts w:eastAsiaTheme="minorEastAsia" w:cstheme="minorHAnsi"/>
            <w:sz w:val="22"/>
            <w:szCs w:val="22"/>
          </w:rPr>
          <w:t>the trade-off parameter,</w:t>
        </w:r>
      </w:ins>
      <w:ins w:id="675" w:author="John DeLong" w:date="2020-07-24T15:09:00Z">
        <w:r w:rsidR="007B2CE4">
          <w:rPr>
            <w:rFonts w:eastAsiaTheme="minorEastAsia" w:cstheme="minorHAnsi"/>
            <w:sz w:val="22"/>
            <w:szCs w:val="22"/>
          </w:rPr>
          <w:t xml:space="preserve"> we also varied </w:t>
        </w:r>
        <w:r w:rsidR="007B2CE4" w:rsidRPr="00CD0B5C">
          <w:rPr>
            <w:rFonts w:eastAsiaTheme="minorEastAsia" w:cstheme="minorHAnsi"/>
            <w:i/>
            <w:sz w:val="22"/>
            <w:szCs w:val="22"/>
          </w:rPr>
          <w:t>c</w:t>
        </w:r>
        <w:r w:rsidR="007B2CE4">
          <w:rPr>
            <w:rFonts w:eastAsiaTheme="minorEastAsia" w:cstheme="minorHAnsi"/>
            <w:sz w:val="22"/>
            <w:szCs w:val="22"/>
          </w:rPr>
          <w:t xml:space="preserve"> (0.06, 0.09, and 1.2), </w:t>
        </w:r>
        <w:del w:id="676" w:author="John DeLong" w:date="2020-07-24T15:06:00Z">
          <w:r w:rsidR="007B2CE4" w:rsidDel="007B2CE4">
            <w:rPr>
              <w:rFonts w:eastAsiaTheme="minorEastAsia" w:cstheme="minorHAnsi"/>
              <w:sz w:val="22"/>
              <w:szCs w:val="22"/>
            </w:rPr>
            <w:delText xml:space="preserve">using </w:delText>
          </w:r>
          <w:r w:rsidR="007B2CE4" w:rsidRPr="00496E2D" w:rsidDel="007B2CE4">
            <w:rPr>
              <w:rFonts w:eastAsiaTheme="minorEastAsia" w:cstheme="minorHAnsi"/>
              <w:i/>
              <w:iCs/>
              <w:sz w:val="22"/>
              <w:szCs w:val="22"/>
            </w:rPr>
            <w:delText>b</w:delText>
          </w:r>
          <w:r w:rsidR="007B2CE4" w:rsidRPr="00496E2D" w:rsidDel="007B2CE4">
            <w:rPr>
              <w:rFonts w:eastAsiaTheme="minorEastAsia" w:cstheme="minorHAnsi"/>
              <w:i/>
              <w:iCs/>
              <w:sz w:val="22"/>
              <w:szCs w:val="22"/>
              <w:vertAlign w:val="subscript"/>
            </w:rPr>
            <w:delText>max</w:delText>
          </w:r>
          <w:r w:rsidR="007B2CE4" w:rsidDel="007B2CE4">
            <w:rPr>
              <w:rFonts w:eastAsiaTheme="minorEastAsia" w:cstheme="minorHAnsi"/>
              <w:i/>
              <w:iCs/>
              <w:sz w:val="22"/>
              <w:szCs w:val="22"/>
              <w:vertAlign w:val="subscript"/>
            </w:rPr>
            <w:delText xml:space="preserve"> </w:delText>
          </w:r>
          <w:r w:rsidR="007B2CE4" w:rsidRPr="00496E2D" w:rsidDel="007B2CE4">
            <w:rPr>
              <w:rFonts w:eastAsiaTheme="minorEastAsia" w:cstheme="minorHAnsi"/>
              <w:sz w:val="22"/>
              <w:szCs w:val="22"/>
            </w:rPr>
            <w:delText>=</w:delText>
          </w:r>
          <w:r w:rsidR="007B2CE4" w:rsidDel="007B2CE4">
            <w:rPr>
              <w:rFonts w:eastAsiaTheme="minorEastAsia" w:cstheme="minorHAnsi"/>
              <w:sz w:val="22"/>
              <w:szCs w:val="22"/>
            </w:rPr>
            <w:delText xml:space="preserve"> </w:delText>
          </w:r>
          <w:r w:rsidR="007B2CE4" w:rsidRPr="00496E2D" w:rsidDel="007B2CE4">
            <w:rPr>
              <w:rFonts w:eastAsiaTheme="minorEastAsia" w:cstheme="minorHAnsi"/>
              <w:sz w:val="22"/>
              <w:szCs w:val="22"/>
            </w:rPr>
            <w:delText>1.8</w:delText>
          </w:r>
        </w:del>
        <w:r w:rsidR="007B2CE4">
          <w:rPr>
            <w:rFonts w:eastAsiaTheme="minorEastAsia" w:cstheme="minorHAnsi"/>
            <w:sz w:val="22"/>
            <w:szCs w:val="22"/>
          </w:rPr>
          <w:t>using the same trait values and one level of density dependence (</w:t>
        </w:r>
      </w:ins>
      <m:oMath>
        <m:sSub>
          <m:sSubPr>
            <m:ctrlPr>
              <w:ins w:id="677" w:author="John DeLong" w:date="2020-07-24T15:09:00Z">
                <w:rPr>
                  <w:rFonts w:ascii="Cambria Math" w:hAnsi="Cambria Math" w:cstheme="minorHAnsi"/>
                  <w:sz w:val="22"/>
                  <w:szCs w:val="22"/>
                </w:rPr>
              </w:ins>
            </m:ctrlPr>
          </m:sSubPr>
          <m:e>
            <m:r>
              <w:ins w:id="678" w:author="John DeLong" w:date="2020-07-24T15:09:00Z">
                <w:rPr>
                  <w:rFonts w:ascii="Cambria Math" w:hAnsi="Cambria Math" w:cstheme="minorHAnsi"/>
                  <w:sz w:val="22"/>
                  <w:szCs w:val="22"/>
                </w:rPr>
                <m:t>b</m:t>
              </w:ins>
            </m:r>
          </m:e>
          <m:sub>
            <m:r>
              <w:ins w:id="679" w:author="John DeLong" w:date="2020-07-24T15:09:00Z">
                <w:rPr>
                  <w:rFonts w:ascii="Cambria Math" w:hAnsi="Cambria Math" w:cstheme="minorHAnsi"/>
                  <w:sz w:val="22"/>
                  <w:szCs w:val="22"/>
                </w:rPr>
                <m:t>s</m:t>
              </w:ins>
            </m:r>
          </m:sub>
        </m:sSub>
        <m:r>
          <w:ins w:id="680" w:author="John DeLong" w:date="2020-07-24T15:09:00Z">
            <w:rPr>
              <w:rFonts w:ascii="Cambria Math" w:hAnsi="Cambria Math" w:cstheme="minorHAnsi"/>
              <w:sz w:val="22"/>
              <w:szCs w:val="22"/>
            </w:rPr>
            <m:t>=</m:t>
          </w:ins>
        </m:r>
        <m:sSub>
          <m:sSubPr>
            <m:ctrlPr>
              <w:ins w:id="681" w:author="John DeLong" w:date="2020-07-24T15:09:00Z">
                <w:rPr>
                  <w:rFonts w:ascii="Cambria Math" w:hAnsi="Cambria Math" w:cstheme="minorHAnsi"/>
                  <w:sz w:val="22"/>
                  <w:szCs w:val="22"/>
                </w:rPr>
              </w:ins>
            </m:ctrlPr>
          </m:sSubPr>
          <m:e>
            <m:r>
              <w:ins w:id="682" w:author="John DeLong" w:date="2020-07-24T15:09:00Z">
                <w:rPr>
                  <w:rFonts w:ascii="Cambria Math" w:hAnsi="Cambria Math" w:cstheme="minorHAnsi"/>
                  <w:sz w:val="22"/>
                  <w:szCs w:val="22"/>
                </w:rPr>
                <m:t>d</m:t>
              </w:ins>
            </m:r>
          </m:e>
          <m:sub>
            <m:r>
              <w:ins w:id="683" w:author="John DeLong" w:date="2020-07-24T15:09:00Z">
                <w:rPr>
                  <w:rFonts w:ascii="Cambria Math" w:hAnsi="Cambria Math" w:cstheme="minorHAnsi"/>
                  <w:sz w:val="22"/>
                  <w:szCs w:val="22"/>
                </w:rPr>
                <m:t>s</m:t>
              </w:ins>
            </m:r>
          </m:sub>
        </m:sSub>
        <m:r>
          <w:ins w:id="684" w:author="John DeLong" w:date="2020-07-24T15:09:00Z">
            <w:rPr>
              <w:rFonts w:ascii="Cambria Math" w:hAnsi="Cambria Math" w:cstheme="minorHAnsi"/>
              <w:sz w:val="22"/>
              <w:szCs w:val="22"/>
            </w:rPr>
            <m:t>=0.</m:t>
          </w:ins>
        </m:r>
        <m:r>
          <w:ins w:id="685" w:author="John DeLong" w:date="2020-07-24T15:09:00Z">
            <m:rPr>
              <m:sty m:val="p"/>
            </m:rPr>
            <w:rPr>
              <w:rFonts w:ascii="Cambria Math" w:hAnsi="Cambria Math" w:cstheme="minorHAnsi"/>
              <w:sz w:val="22"/>
              <w:szCs w:val="22"/>
            </w:rPr>
            <m:t>04</m:t>
          </w:ins>
        </m:r>
      </m:oMath>
      <w:ins w:id="686" w:author="John DeLong" w:date="2020-07-24T15:09:00Z">
        <w:r w:rsidR="007B2CE4">
          <w:rPr>
            <w:rFonts w:eastAsiaTheme="minorEastAsia" w:cstheme="minorHAnsi"/>
            <w:sz w:val="22"/>
            <w:szCs w:val="22"/>
          </w:rPr>
          <w:t xml:space="preserve">). </w:t>
        </w:r>
      </w:ins>
      <w:moveToRangeStart w:id="687" w:author="John DeLong" w:date="2020-07-24T15:00:00Z" w:name="move46495269"/>
      <w:moveTo w:id="688" w:author="John DeLong" w:date="2020-07-24T15:00:00Z">
        <w:del w:id="689" w:author="John DeLong" w:date="2020-07-24T15:01:00Z">
          <w:r w:rsidR="007C6FCA" w:rsidRPr="00496E2D" w:rsidDel="007C6FCA">
            <w:rPr>
              <w:rFonts w:eastAsiaTheme="minorEastAsia" w:cstheme="minorHAnsi"/>
              <w:sz w:val="22"/>
              <w:szCs w:val="22"/>
            </w:rPr>
            <w:delText>T</w:delText>
          </w:r>
        </w:del>
        <w:del w:id="690" w:author="John DeLong" w:date="2020-07-24T15:03:00Z">
          <w:r w:rsidR="007C6FCA" w:rsidRPr="00496E2D" w:rsidDel="007C6FCA">
            <w:rPr>
              <w:rFonts w:eastAsiaTheme="minorEastAsia" w:cstheme="minorHAnsi"/>
              <w:sz w:val="22"/>
              <w:szCs w:val="22"/>
            </w:rPr>
            <w:delText xml:space="preserve">he ESS </w:delText>
          </w:r>
          <w:r w:rsidR="007C6FCA" w:rsidRPr="00496E2D" w:rsidDel="007C6FCA">
            <w:rPr>
              <w:rFonts w:eastAsiaTheme="minorEastAsia" w:cstheme="minorHAnsi"/>
              <w:i/>
              <w:sz w:val="22"/>
              <w:szCs w:val="22"/>
            </w:rPr>
            <w:delText>b</w:delText>
          </w:r>
          <w:r w:rsidR="007C6FCA" w:rsidRPr="00496E2D" w:rsidDel="007C6FCA">
            <w:rPr>
              <w:rFonts w:eastAsiaTheme="minorEastAsia" w:cstheme="minorHAnsi"/>
              <w:sz w:val="22"/>
              <w:szCs w:val="22"/>
              <w:vertAlign w:val="subscript"/>
            </w:rPr>
            <w:delText>max</w:delText>
          </w:r>
          <w:r w:rsidR="007C6FCA" w:rsidRPr="00496E2D" w:rsidDel="007C6FCA">
            <w:rPr>
              <w:rFonts w:cstheme="minorHAnsi"/>
              <w:sz w:val="22"/>
              <w:szCs w:val="22"/>
            </w:rPr>
            <w:delText xml:space="preserve"> </w:delText>
          </w:r>
          <w:r w:rsidR="007C6FCA" w:rsidRPr="00496E2D" w:rsidDel="007C6FCA">
            <w:rPr>
              <w:rFonts w:eastAsiaTheme="minorEastAsia" w:cstheme="minorHAnsi"/>
              <w:sz w:val="22"/>
              <w:szCs w:val="22"/>
            </w:rPr>
            <w:delText xml:space="preserve">for this system is 5.4, which means the ESS </w:delText>
          </w:r>
          <w:r w:rsidR="007C6FCA" w:rsidRPr="00496E2D" w:rsidDel="007C6FCA">
            <w:rPr>
              <w:rFonts w:eastAsiaTheme="minorEastAsia" w:cstheme="minorHAnsi"/>
              <w:i/>
              <w:sz w:val="22"/>
              <w:szCs w:val="22"/>
            </w:rPr>
            <w:delText>d</w:delText>
          </w:r>
          <w:r w:rsidR="007C6FCA" w:rsidRPr="00496E2D" w:rsidDel="007C6FCA">
            <w:rPr>
              <w:rFonts w:eastAsiaTheme="minorEastAsia" w:cstheme="minorHAnsi"/>
              <w:sz w:val="22"/>
              <w:szCs w:val="22"/>
              <w:vertAlign w:val="subscript"/>
            </w:rPr>
            <w:delText>min</w:delText>
          </w:r>
          <w:r w:rsidR="007C6FCA" w:rsidRPr="00496E2D" w:rsidDel="007C6FCA">
            <w:rPr>
              <w:rFonts w:eastAsiaTheme="minorEastAsia" w:cstheme="minorHAnsi"/>
              <w:sz w:val="22"/>
              <w:szCs w:val="22"/>
            </w:rPr>
            <w:delText xml:space="preserve"> is 2.7.</w:delText>
          </w:r>
        </w:del>
      </w:moveTo>
      <w:moveToRangeEnd w:id="687"/>
      <w:del w:id="691" w:author="John DeLong" w:date="2020-07-24T14:58:00Z">
        <w:r w:rsidRPr="00496E2D" w:rsidDel="007C6FCA">
          <w:rPr>
            <w:rFonts w:cstheme="minorHAnsi"/>
            <w:sz w:val="22"/>
            <w:szCs w:val="22"/>
          </w:rPr>
          <w:delText xml:space="preserve">values of </w:delText>
        </w:r>
        <w:r w:rsidRPr="00496E2D" w:rsidDel="007C6FCA">
          <w:rPr>
            <w:rFonts w:eastAsiaTheme="minorEastAsia" w:cstheme="minorHAnsi"/>
            <w:i/>
            <w:sz w:val="22"/>
            <w:szCs w:val="22"/>
          </w:rPr>
          <w:delText>b</w:delText>
        </w:r>
        <w:r w:rsidRPr="00496E2D" w:rsidDel="007C6FCA">
          <w:rPr>
            <w:rFonts w:eastAsiaTheme="minorEastAsia" w:cstheme="minorHAnsi"/>
            <w:sz w:val="22"/>
            <w:szCs w:val="22"/>
            <w:vertAlign w:val="subscript"/>
          </w:rPr>
          <w:delText>s</w:delText>
        </w:r>
        <w:r w:rsidRPr="00496E2D" w:rsidDel="007C6FCA">
          <w:rPr>
            <w:rFonts w:eastAsiaTheme="minorEastAsia" w:cstheme="minorHAnsi"/>
            <w:sz w:val="22"/>
            <w:szCs w:val="22"/>
          </w:rPr>
          <w:delText xml:space="preserve"> and </w:delText>
        </w:r>
        <w:r w:rsidRPr="00496E2D" w:rsidDel="007C6FCA">
          <w:rPr>
            <w:rFonts w:eastAsiaTheme="minorEastAsia" w:cstheme="minorHAnsi"/>
            <w:i/>
            <w:sz w:val="22"/>
            <w:szCs w:val="22"/>
          </w:rPr>
          <w:delText>d</w:delText>
        </w:r>
        <w:r w:rsidRPr="00496E2D" w:rsidDel="007C6FCA">
          <w:rPr>
            <w:rFonts w:eastAsiaTheme="minorEastAsia" w:cstheme="minorHAnsi"/>
            <w:sz w:val="22"/>
            <w:szCs w:val="22"/>
            <w:vertAlign w:val="subscript"/>
          </w:rPr>
          <w:delText>s</w:delText>
        </w:r>
      </w:del>
      <w:del w:id="692" w:author="John DeLong" w:date="2020-07-24T14:43:00Z">
        <w:r w:rsidRPr="00496E2D" w:rsidDel="000C2AFD">
          <w:rPr>
            <w:rFonts w:eastAsiaTheme="minorEastAsia" w:cstheme="minorHAnsi"/>
            <w:sz w:val="22"/>
            <w:szCs w:val="22"/>
          </w:rPr>
          <w:delText xml:space="preserve">, </w:delText>
        </w:r>
      </w:del>
      <w:del w:id="693" w:author="John DeLong" w:date="2020-07-24T14:58:00Z">
        <w:r w:rsidRPr="00496E2D" w:rsidDel="007C6FCA">
          <w:rPr>
            <w:rFonts w:eastAsiaTheme="minorEastAsia" w:cstheme="minorHAnsi"/>
            <w:sz w:val="22"/>
            <w:szCs w:val="22"/>
          </w:rPr>
          <w:delText>which set the strength of density dependence on birth rates and death rates, respectively</w:delText>
        </w:r>
      </w:del>
      <w:del w:id="694" w:author="John DeLong" w:date="2020-07-24T14:43:00Z">
        <w:r w:rsidRPr="00496E2D" w:rsidDel="000C2AFD">
          <w:rPr>
            <w:rFonts w:eastAsiaTheme="minorEastAsia" w:cstheme="minorHAnsi"/>
            <w:sz w:val="22"/>
            <w:szCs w:val="22"/>
          </w:rPr>
          <w:delText xml:space="preserve"> (</w:delText>
        </w:r>
      </w:del>
      <w:del w:id="695" w:author="John DeLong" w:date="2020-07-24T14:58:00Z">
        <w:r w:rsidRPr="00496E2D" w:rsidDel="007C6FCA">
          <w:rPr>
            <w:rFonts w:eastAsiaTheme="minorEastAsia" w:cstheme="minorHAnsi"/>
            <w:sz w:val="22"/>
            <w:szCs w:val="22"/>
          </w:rPr>
          <w:delText xml:space="preserve">Equation 1). </w:delText>
        </w:r>
      </w:del>
      <w:del w:id="696" w:author="John DeLong" w:date="2020-07-24T14:43:00Z">
        <w:r w:rsidRPr="00496E2D" w:rsidDel="000C2AFD">
          <w:rPr>
            <w:rFonts w:eastAsiaTheme="minorEastAsia" w:cstheme="minorHAnsi"/>
            <w:sz w:val="22"/>
            <w:szCs w:val="22"/>
          </w:rPr>
          <w:delText xml:space="preserve">Varying these two parameters changes the carrying capacity of the system. </w:delText>
        </w:r>
      </w:del>
      <w:del w:id="697" w:author="John DeLong" w:date="2020-07-24T15:03:00Z">
        <w:r w:rsidRPr="00496E2D" w:rsidDel="007C6FCA">
          <w:rPr>
            <w:rFonts w:eastAsiaTheme="minorEastAsia" w:cstheme="minorHAnsi"/>
            <w:sz w:val="22"/>
            <w:szCs w:val="22"/>
          </w:rPr>
          <w:delText>W</w:delText>
        </w:r>
      </w:del>
      <w:ins w:id="698" w:author="John DeLong" w:date="2020-07-24T15:03:00Z">
        <w:r w:rsidR="007C6FCA">
          <w:rPr>
            <w:rFonts w:eastAsiaTheme="minorEastAsia" w:cstheme="minorHAnsi"/>
            <w:sz w:val="22"/>
            <w:szCs w:val="22"/>
          </w:rPr>
          <w:t>W</w:t>
        </w:r>
      </w:ins>
      <w:r w:rsidRPr="00496E2D">
        <w:rPr>
          <w:rFonts w:eastAsiaTheme="minorEastAsia" w:cstheme="minorHAnsi"/>
          <w:sz w:val="22"/>
          <w:szCs w:val="22"/>
        </w:rPr>
        <w:t xml:space="preserve">e expected that </w:t>
      </w:r>
      <w:del w:id="699" w:author="John DeLong" w:date="2020-07-24T14:46:00Z">
        <w:r w:rsidRPr="00496E2D" w:rsidDel="003D3837">
          <w:rPr>
            <w:rFonts w:eastAsiaTheme="minorEastAsia" w:cstheme="minorHAnsi"/>
            <w:sz w:val="22"/>
            <w:szCs w:val="22"/>
          </w:rPr>
          <w:delText>these simulations</w:delText>
        </w:r>
      </w:del>
      <w:ins w:id="700" w:author="John DeLong" w:date="2020-07-24T14:46:00Z">
        <w:r w:rsidR="003D3837">
          <w:rPr>
            <w:rFonts w:eastAsiaTheme="minorEastAsia" w:cstheme="minorHAnsi"/>
            <w:sz w:val="22"/>
            <w:szCs w:val="22"/>
          </w:rPr>
          <w:t xml:space="preserve">populations with smaller carrying capacity would demonstrate greater stochasticity and average abundances farther below their </w:t>
        </w:r>
      </w:ins>
      <w:ins w:id="701" w:author="John DeLong" w:date="2020-07-24T14:47:00Z">
        <w:r w:rsidR="003D3837">
          <w:rPr>
            <w:rFonts w:eastAsiaTheme="minorEastAsia" w:cstheme="minorHAnsi"/>
            <w:sz w:val="22"/>
            <w:szCs w:val="22"/>
          </w:rPr>
          <w:t>carrying</w:t>
        </w:r>
      </w:ins>
      <w:ins w:id="702" w:author="John DeLong" w:date="2020-07-24T14:46:00Z">
        <w:r w:rsidR="003D3837">
          <w:rPr>
            <w:rFonts w:eastAsiaTheme="minorEastAsia" w:cstheme="minorHAnsi"/>
            <w:sz w:val="22"/>
            <w:szCs w:val="22"/>
          </w:rPr>
          <w:t xml:space="preserve"> </w:t>
        </w:r>
      </w:ins>
      <w:ins w:id="703" w:author="John DeLong" w:date="2020-07-24T14:47:00Z">
        <w:r w:rsidR="003D3837">
          <w:rPr>
            <w:rFonts w:eastAsiaTheme="minorEastAsia" w:cstheme="minorHAnsi"/>
            <w:sz w:val="22"/>
            <w:szCs w:val="22"/>
          </w:rPr>
          <w:t>capacity than in the populations with larger carrying capacity, generating a more pronounced movement of traits to a TEA</w:t>
        </w:r>
      </w:ins>
      <w:ins w:id="704" w:author="John DeLong" w:date="2020-07-24T14:48:00Z">
        <w:r w:rsidR="003D3837">
          <w:rPr>
            <w:rFonts w:eastAsiaTheme="minorEastAsia" w:cstheme="minorHAnsi"/>
            <w:sz w:val="22"/>
            <w:szCs w:val="22"/>
          </w:rPr>
          <w:t xml:space="preserve">. </w:t>
        </w:r>
      </w:ins>
      <w:ins w:id="705" w:author="John DeLong" w:date="2020-07-24T15:04:00Z">
        <w:r w:rsidR="007C6FCA">
          <w:rPr>
            <w:rFonts w:eastAsiaTheme="minorEastAsia" w:cstheme="minorHAnsi"/>
            <w:sz w:val="22"/>
            <w:szCs w:val="22"/>
          </w:rPr>
          <w:t>We expected higher carrying capacity would facilitate convergence of the GEM solution with the QG solution.</w:t>
        </w:r>
      </w:ins>
      <w:r w:rsidRPr="00496E2D">
        <w:rPr>
          <w:rFonts w:eastAsiaTheme="minorEastAsia" w:cstheme="minorHAnsi"/>
          <w:sz w:val="22"/>
          <w:szCs w:val="22"/>
        </w:rPr>
        <w:t xml:space="preserve"> </w:t>
      </w:r>
      <w:ins w:id="706" w:author="John DeLong" w:date="2020-07-24T15:12:00Z">
        <w:r w:rsidR="007B2CE4" w:rsidRPr="00496E2D">
          <w:rPr>
            <w:rFonts w:eastAsiaTheme="minorEastAsia" w:cstheme="minorHAnsi"/>
            <w:sz w:val="22"/>
            <w:szCs w:val="22"/>
          </w:rPr>
          <w:t>We ran each simulation</w:t>
        </w:r>
        <w:r w:rsidR="007B2CE4">
          <w:rPr>
            <w:rFonts w:eastAsiaTheme="minorEastAsia" w:cstheme="minorHAnsi"/>
            <w:sz w:val="22"/>
            <w:szCs w:val="22"/>
          </w:rPr>
          <w:t xml:space="preserve"> for </w:t>
        </w:r>
        <w:proofErr w:type="gramStart"/>
        <w:r w:rsidR="007B2CE4">
          <w:rPr>
            <w:rFonts w:eastAsiaTheme="minorEastAsia" w:cstheme="minorHAnsi"/>
            <w:sz w:val="22"/>
            <w:szCs w:val="22"/>
          </w:rPr>
          <w:t>400 time</w:t>
        </w:r>
        <w:proofErr w:type="gramEnd"/>
        <w:r w:rsidR="007B2CE4">
          <w:rPr>
            <w:rFonts w:eastAsiaTheme="minorEastAsia" w:cstheme="minorHAnsi"/>
            <w:sz w:val="22"/>
            <w:szCs w:val="22"/>
          </w:rPr>
          <w:t xml:space="preserve"> steps and </w:t>
        </w:r>
        <w:r w:rsidR="007B2CE4" w:rsidRPr="00496E2D">
          <w:rPr>
            <w:rFonts w:eastAsiaTheme="minorEastAsia" w:cstheme="minorHAnsi"/>
            <w:sz w:val="22"/>
            <w:szCs w:val="22"/>
          </w:rPr>
          <w:t>replicated each stochastic simulation 50 times.</w:t>
        </w:r>
      </w:ins>
    </w:p>
    <w:p w14:paraId="284E035C" w14:textId="77777777" w:rsidR="00A93BC9" w:rsidRDefault="00A93BC9" w:rsidP="00A93BC9">
      <w:pPr>
        <w:spacing w:after="0" w:line="480" w:lineRule="auto"/>
        <w:ind w:firstLine="720"/>
        <w:contextualSpacing/>
        <w:rPr>
          <w:moveTo w:id="707" w:author="John DeLong" w:date="2020-07-24T15:13:00Z"/>
          <w:rFonts w:eastAsiaTheme="minorEastAsia" w:cstheme="minorHAnsi"/>
          <w:sz w:val="22"/>
          <w:szCs w:val="22"/>
        </w:rPr>
      </w:pPr>
      <w:moveToRangeStart w:id="708" w:author="John DeLong" w:date="2020-07-24T15:13:00Z" w:name="move46495997"/>
      <w:moveTo w:id="709" w:author="John DeLong" w:date="2020-07-24T15:13:00Z">
        <w:r w:rsidRPr="00496E2D">
          <w:rPr>
            <w:rFonts w:eastAsiaTheme="minorEastAsia" w:cstheme="minorHAnsi"/>
            <w:sz w:val="22"/>
            <w:szCs w:val="22"/>
          </w:rPr>
          <w:t xml:space="preserve">To evaluate patterns in individual fitness across GEM simulations, we tracked the number of reproductive events and the lifespan for each individual. This allowed us to visualize the realized relationship between each individual’s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eastAsiaTheme="minorEastAsia" w:cstheme="minorHAnsi"/>
            <w:sz w:val="22"/>
            <w:szCs w:val="22"/>
          </w:rPr>
          <w:t xml:space="preserve"> and lifetime reproductive success, akin to Figure 1B. We do </w:t>
        </w:r>
        <w:r w:rsidRPr="00496E2D">
          <w:rPr>
            <w:rFonts w:eastAsiaTheme="minorEastAsia" w:cstheme="minorHAnsi"/>
            <w:sz w:val="22"/>
            <w:szCs w:val="22"/>
          </w:rPr>
          <w:lastRenderedPageBreak/>
          <w:t xml:space="preserve">this for </w:t>
        </w:r>
        <w:r>
          <w:rPr>
            <w:rFonts w:eastAsiaTheme="minorEastAsia" w:cstheme="minorHAnsi"/>
            <w:sz w:val="22"/>
            <w:szCs w:val="22"/>
          </w:rPr>
          <w:t xml:space="preserve">the </w:t>
        </w:r>
        <w:r w:rsidRPr="00496E2D">
          <w:rPr>
            <w:rFonts w:eastAsiaTheme="minorEastAsia" w:cstheme="minorHAnsi"/>
            <w:sz w:val="22"/>
            <w:szCs w:val="22"/>
          </w:rPr>
          <w:t xml:space="preserve">population toward the end of the simulation (born after time step </w:t>
        </w:r>
        <w:r>
          <w:rPr>
            <w:rFonts w:eastAsiaTheme="minorEastAsia" w:cstheme="minorHAnsi"/>
            <w:sz w:val="22"/>
            <w:szCs w:val="22"/>
          </w:rPr>
          <w:t>3</w:t>
        </w:r>
        <w:r w:rsidRPr="00496E2D">
          <w:rPr>
            <w:rFonts w:eastAsiaTheme="minorEastAsia" w:cstheme="minorHAnsi"/>
            <w:sz w:val="22"/>
            <w:szCs w:val="22"/>
          </w:rPr>
          <w:t>50)</w:t>
        </w:r>
        <w:r>
          <w:rPr>
            <w:rFonts w:eastAsiaTheme="minorEastAsia" w:cstheme="minorHAnsi"/>
            <w:sz w:val="22"/>
            <w:szCs w:val="22"/>
          </w:rPr>
          <w:t xml:space="preserve"> and</w:t>
        </w:r>
        <w:r w:rsidRPr="00496E2D">
          <w:rPr>
            <w:rFonts w:eastAsiaTheme="minorEastAsia" w:cstheme="minorHAnsi"/>
            <w:sz w:val="22"/>
            <w:szCs w:val="22"/>
          </w:rPr>
          <w:t xml:space="preserve"> includ</w:t>
        </w:r>
        <w:r>
          <w:rPr>
            <w:rFonts w:eastAsiaTheme="minorEastAsia" w:cstheme="minorHAnsi"/>
            <w:sz w:val="22"/>
            <w:szCs w:val="22"/>
          </w:rPr>
          <w:t xml:space="preserve">ing only </w:t>
        </w:r>
        <w:r w:rsidRPr="00496E2D">
          <w:rPr>
            <w:rFonts w:eastAsiaTheme="minorEastAsia" w:cstheme="minorHAnsi"/>
            <w:sz w:val="22"/>
            <w:szCs w:val="22"/>
          </w:rPr>
          <w:t xml:space="preserve">individuals that died before the end of the simulation. </w:t>
        </w:r>
      </w:moveTo>
    </w:p>
    <w:p w14:paraId="23BF0D06" w14:textId="1845834B" w:rsidR="008F3CF5" w:rsidRPr="00496E2D" w:rsidDel="00A93BC9" w:rsidRDefault="007B2CE4" w:rsidP="008F3CF5">
      <w:pPr>
        <w:spacing w:after="0" w:line="480" w:lineRule="auto"/>
        <w:ind w:firstLine="720"/>
        <w:contextualSpacing/>
        <w:rPr>
          <w:del w:id="710" w:author="John DeLong" w:date="2020-07-24T15:13:00Z"/>
          <w:rFonts w:eastAsiaTheme="minorEastAsia" w:cstheme="minorHAnsi"/>
          <w:sz w:val="22"/>
          <w:szCs w:val="22"/>
        </w:rPr>
      </w:pPr>
      <w:moveToRangeStart w:id="711" w:author="John DeLong" w:date="2020-07-24T15:06:00Z" w:name="move46495598"/>
      <w:moveToRangeEnd w:id="708"/>
      <w:moveTo w:id="712" w:author="John DeLong" w:date="2020-07-24T15:06:00Z">
        <w:del w:id="713" w:author="John DeLong" w:date="2020-07-24T15:09:00Z">
          <w:r w:rsidDel="007B2CE4">
            <w:rPr>
              <w:rFonts w:eastAsiaTheme="minorEastAsia" w:cstheme="minorHAnsi"/>
              <w:sz w:val="22"/>
              <w:szCs w:val="22"/>
            </w:rPr>
            <w:delText xml:space="preserve">For a check on the effect of different parameter values, we also varied </w:delText>
          </w:r>
          <w:r w:rsidRPr="00CD0B5C" w:rsidDel="007B2CE4">
            <w:rPr>
              <w:rFonts w:eastAsiaTheme="minorEastAsia" w:cstheme="minorHAnsi"/>
              <w:i/>
              <w:sz w:val="22"/>
              <w:szCs w:val="22"/>
            </w:rPr>
            <w:delText>c</w:delText>
          </w:r>
          <w:r w:rsidDel="007B2CE4">
            <w:rPr>
              <w:rFonts w:eastAsiaTheme="minorEastAsia" w:cstheme="minorHAnsi"/>
              <w:sz w:val="22"/>
              <w:szCs w:val="22"/>
            </w:rPr>
            <w:delText xml:space="preserve"> (0.06, 0.09, and 1.2), </w:delText>
          </w:r>
        </w:del>
        <w:del w:id="714" w:author="John DeLong" w:date="2020-07-24T15:06:00Z">
          <w:r w:rsidDel="007B2CE4">
            <w:rPr>
              <w:rFonts w:eastAsiaTheme="minorEastAsia" w:cstheme="minorHAnsi"/>
              <w:sz w:val="22"/>
              <w:szCs w:val="22"/>
            </w:rPr>
            <w:delText xml:space="preserve">using </w:delText>
          </w:r>
          <w:r w:rsidRPr="00496E2D" w:rsidDel="007B2CE4">
            <w:rPr>
              <w:rFonts w:eastAsiaTheme="minorEastAsia" w:cstheme="minorHAnsi"/>
              <w:i/>
              <w:iCs/>
              <w:sz w:val="22"/>
              <w:szCs w:val="22"/>
            </w:rPr>
            <w:delText>b</w:delText>
          </w:r>
          <w:r w:rsidRPr="00496E2D" w:rsidDel="007B2CE4">
            <w:rPr>
              <w:rFonts w:eastAsiaTheme="minorEastAsia" w:cstheme="minorHAnsi"/>
              <w:i/>
              <w:iCs/>
              <w:sz w:val="22"/>
              <w:szCs w:val="22"/>
              <w:vertAlign w:val="subscript"/>
            </w:rPr>
            <w:delText>max</w:delText>
          </w:r>
          <w:r w:rsidDel="007B2CE4">
            <w:rPr>
              <w:rFonts w:eastAsiaTheme="minorEastAsia" w:cstheme="minorHAnsi"/>
              <w:i/>
              <w:iCs/>
              <w:sz w:val="22"/>
              <w:szCs w:val="22"/>
              <w:vertAlign w:val="subscript"/>
            </w:rPr>
            <w:delText xml:space="preserve"> </w:delText>
          </w:r>
          <w:r w:rsidRPr="00496E2D" w:rsidDel="007B2CE4">
            <w:rPr>
              <w:rFonts w:eastAsiaTheme="minorEastAsia" w:cstheme="minorHAnsi"/>
              <w:sz w:val="22"/>
              <w:szCs w:val="22"/>
            </w:rPr>
            <w:delText>=</w:delText>
          </w:r>
          <w:r w:rsidDel="007B2CE4">
            <w:rPr>
              <w:rFonts w:eastAsiaTheme="minorEastAsia" w:cstheme="minorHAnsi"/>
              <w:sz w:val="22"/>
              <w:szCs w:val="22"/>
            </w:rPr>
            <w:delText xml:space="preserve"> </w:delText>
          </w:r>
          <w:r w:rsidRPr="00496E2D" w:rsidDel="007B2CE4">
            <w:rPr>
              <w:rFonts w:eastAsiaTheme="minorEastAsia" w:cstheme="minorHAnsi"/>
              <w:sz w:val="22"/>
              <w:szCs w:val="22"/>
            </w:rPr>
            <w:delText>1.8</w:delText>
          </w:r>
        </w:del>
        <w:del w:id="715" w:author="John DeLong" w:date="2020-07-24T15:09:00Z">
          <w:r w:rsidDel="007B2CE4">
            <w:rPr>
              <w:rFonts w:eastAsiaTheme="minorEastAsia" w:cstheme="minorHAnsi"/>
              <w:sz w:val="22"/>
              <w:szCs w:val="22"/>
            </w:rPr>
            <w:delText xml:space="preserve"> and one level of density dependence (</w:delText>
          </w:r>
        </w:del>
        <m:oMath>
          <m:sSub>
            <m:sSubPr>
              <m:ctrlPr>
                <w:del w:id="716" w:author="John DeLong" w:date="2020-07-24T15:09:00Z">
                  <w:rPr>
                    <w:rFonts w:ascii="Cambria Math" w:hAnsi="Cambria Math" w:cstheme="minorHAnsi"/>
                    <w:sz w:val="22"/>
                    <w:szCs w:val="22"/>
                  </w:rPr>
                </w:del>
              </m:ctrlPr>
            </m:sSubPr>
            <m:e>
              <m:r>
                <w:del w:id="717" w:author="John DeLong" w:date="2020-07-24T15:09:00Z">
                  <w:rPr>
                    <w:rFonts w:ascii="Cambria Math" w:hAnsi="Cambria Math" w:cstheme="minorHAnsi"/>
                    <w:sz w:val="22"/>
                    <w:szCs w:val="22"/>
                  </w:rPr>
                  <m:t>b</m:t>
                </w:del>
              </m:r>
            </m:e>
            <m:sub>
              <m:r>
                <w:del w:id="718" w:author="John DeLong" w:date="2020-07-24T15:09:00Z">
                  <w:rPr>
                    <w:rFonts w:ascii="Cambria Math" w:hAnsi="Cambria Math" w:cstheme="minorHAnsi"/>
                    <w:sz w:val="22"/>
                    <w:szCs w:val="22"/>
                  </w:rPr>
                  <m:t>s</m:t>
                </w:del>
              </m:r>
            </m:sub>
          </m:sSub>
          <m:r>
            <w:del w:id="719" w:author="John DeLong" w:date="2020-07-24T15:09:00Z">
              <w:rPr>
                <w:rFonts w:ascii="Cambria Math" w:hAnsi="Cambria Math" w:cstheme="minorHAnsi"/>
                <w:sz w:val="22"/>
                <w:szCs w:val="22"/>
              </w:rPr>
              <m:t>=</m:t>
            </w:del>
          </m:r>
          <m:sSub>
            <m:sSubPr>
              <m:ctrlPr>
                <w:del w:id="720" w:author="John DeLong" w:date="2020-07-24T15:09:00Z">
                  <w:rPr>
                    <w:rFonts w:ascii="Cambria Math" w:hAnsi="Cambria Math" w:cstheme="minorHAnsi"/>
                    <w:sz w:val="22"/>
                    <w:szCs w:val="22"/>
                  </w:rPr>
                </w:del>
              </m:ctrlPr>
            </m:sSubPr>
            <m:e>
              <m:r>
                <w:del w:id="721" w:author="John DeLong" w:date="2020-07-24T15:09:00Z">
                  <w:rPr>
                    <w:rFonts w:ascii="Cambria Math" w:hAnsi="Cambria Math" w:cstheme="minorHAnsi"/>
                    <w:sz w:val="22"/>
                    <w:szCs w:val="22"/>
                  </w:rPr>
                  <m:t>d</m:t>
                </w:del>
              </m:r>
            </m:e>
            <m:sub>
              <m:r>
                <w:del w:id="722" w:author="John DeLong" w:date="2020-07-24T15:09:00Z">
                  <w:rPr>
                    <w:rFonts w:ascii="Cambria Math" w:hAnsi="Cambria Math" w:cstheme="minorHAnsi"/>
                    <w:sz w:val="22"/>
                    <w:szCs w:val="22"/>
                  </w:rPr>
                  <m:t>s</m:t>
                </w:del>
              </m:r>
            </m:sub>
          </m:sSub>
          <m:r>
            <w:del w:id="723" w:author="John DeLong" w:date="2020-07-24T15:09:00Z">
              <w:rPr>
                <w:rFonts w:ascii="Cambria Math" w:hAnsi="Cambria Math" w:cstheme="minorHAnsi"/>
                <w:sz w:val="22"/>
                <w:szCs w:val="22"/>
              </w:rPr>
              <m:t>=0.</m:t>
            </w:del>
          </m:r>
          <m:r>
            <w:del w:id="724" w:author="John DeLong" w:date="2020-07-24T15:09:00Z">
              <m:rPr>
                <m:sty m:val="p"/>
              </m:rPr>
              <w:rPr>
                <w:rFonts w:ascii="Cambria Math" w:hAnsi="Cambria Math" w:cstheme="minorHAnsi"/>
                <w:sz w:val="22"/>
                <w:szCs w:val="22"/>
              </w:rPr>
              <m:t>04</m:t>
            </w:del>
          </m:r>
        </m:oMath>
        <w:moveTo w:id="725" w:author="John DeLong" w:date="2020-07-24T15:06:00Z">
          <w:del w:id="726" w:author="John DeLong" w:date="2020-07-24T15:09:00Z">
            <w:r w:rsidDel="007B2CE4">
              <w:rPr>
                <w:rFonts w:eastAsiaTheme="minorEastAsia" w:cstheme="minorHAnsi"/>
                <w:sz w:val="22"/>
                <w:szCs w:val="22"/>
              </w:rPr>
              <w:delText>).</w:delText>
            </w:r>
          </w:del>
        </w:moveTo>
        <w:moveToRangeEnd w:id="711"/>
        <w:del w:id="727" w:author="John DeLong" w:date="2020-07-24T14:48:00Z">
          <w:r w:rsidR="008F3CF5" w:rsidRPr="00496E2D" w:rsidDel="003D3837">
            <w:rPr>
              <w:rFonts w:eastAsiaTheme="minorEastAsia" w:cstheme="minorHAnsi"/>
              <w:sz w:val="22"/>
              <w:szCs w:val="22"/>
            </w:rPr>
            <w:delText xml:space="preserve">would vary in the amount of stochastic loss of trait variation because of </w:delText>
          </w:r>
        </w:del>
        <w:del w:id="728" w:author="John DeLong" w:date="2020-07-24T14:45:00Z">
          <w:r w:rsidR="008F3CF5" w:rsidRPr="00496E2D" w:rsidDel="003D3837">
            <w:rPr>
              <w:rFonts w:eastAsiaTheme="minorEastAsia" w:cstheme="minorHAnsi"/>
              <w:sz w:val="22"/>
              <w:szCs w:val="22"/>
            </w:rPr>
            <w:delText>the different rates populations would grow at the start of the simulation</w:delText>
          </w:r>
        </w:del>
        <w:del w:id="729" w:author="John DeLong" w:date="2020-07-24T14:48:00Z">
          <w:r w:rsidR="008F3CF5" w:rsidRPr="00496E2D" w:rsidDel="003D3837">
            <w:rPr>
              <w:rFonts w:eastAsiaTheme="minorEastAsia" w:cstheme="minorHAnsi"/>
              <w:sz w:val="22"/>
              <w:szCs w:val="22"/>
            </w:rPr>
            <w:delText xml:space="preserve">. </w:delText>
          </w:r>
        </w:del>
        <w:moveFromRangeStart w:id="730" w:author="John DeLong" w:date="2020-07-24T14:48:00Z" w:name="move46494532"/>
        <w:moveFrom w:id="731" w:author="John DeLong" w:date="2020-07-24T14:48:00Z">
          <w:r w:rsidR="008F3CF5" w:rsidRPr="00496E2D" w:rsidDel="003D3837">
            <w:rPr>
              <w:rFonts w:eastAsiaTheme="minorEastAsia" w:cstheme="minorHAnsi"/>
              <w:sz w:val="22"/>
              <w:szCs w:val="22"/>
            </w:rPr>
            <w:t>We initiated these populations at a population abundance of five and allowed them to grow.</w:t>
          </w:r>
          <w:r w:rsidR="008F3CF5" w:rsidRPr="00846665" w:rsidDel="003D3837">
            <w:rPr>
              <w:rFonts w:eastAsiaTheme="minorEastAsia" w:cstheme="minorHAnsi"/>
              <w:sz w:val="22"/>
              <w:szCs w:val="22"/>
            </w:rPr>
            <w:t xml:space="preserve"> </w:t>
          </w:r>
          <w:r w:rsidR="008F3CF5" w:rsidDel="003D3837">
            <w:rPr>
              <w:rFonts w:eastAsiaTheme="minorEastAsia" w:cstheme="minorHAnsi"/>
              <w:sz w:val="22"/>
              <w:szCs w:val="22"/>
            </w:rPr>
            <w:t xml:space="preserve">We </w:t>
          </w:r>
          <w:r w:rsidR="00BE4C3E" w:rsidDel="003D3837">
            <w:rPr>
              <w:rFonts w:eastAsiaTheme="minorEastAsia" w:cstheme="minorHAnsi"/>
              <w:sz w:val="22"/>
              <w:szCs w:val="22"/>
            </w:rPr>
            <w:t xml:space="preserve">also </w:t>
          </w:r>
          <w:r w:rsidR="008F3CF5" w:rsidDel="003D3837">
            <w:rPr>
              <w:rFonts w:eastAsiaTheme="minorEastAsia" w:cstheme="minorHAnsi"/>
              <w:sz w:val="22"/>
              <w:szCs w:val="22"/>
            </w:rPr>
            <w:t>checked whether our results were qualitatively similar if we used different parameter values, specifically, whether the choice of the trade-off constant (</w:t>
          </w:r>
          <w:r w:rsidR="008F3CF5" w:rsidRPr="00F571C2" w:rsidDel="003D3837">
            <w:rPr>
              <w:rFonts w:eastAsiaTheme="minorEastAsia" w:cstheme="minorHAnsi"/>
              <w:i/>
              <w:sz w:val="22"/>
              <w:szCs w:val="22"/>
            </w:rPr>
            <w:t>c</w:t>
          </w:r>
          <w:r w:rsidR="008F3CF5" w:rsidDel="003D3837">
            <w:rPr>
              <w:rFonts w:eastAsiaTheme="minorEastAsia" w:cstheme="minorHAnsi"/>
              <w:sz w:val="22"/>
              <w:szCs w:val="22"/>
            </w:rPr>
            <w:t>, above) altered the outcomes.</w:t>
          </w:r>
        </w:moveFrom>
        <w:moveFromRangeEnd w:id="730"/>
      </w:moveTo>
    </w:p>
    <w:p w14:paraId="73636E87" w14:textId="4AB155D2" w:rsidR="008F3CF5" w:rsidRDefault="00B13DF6" w:rsidP="008F3CF5">
      <w:pPr>
        <w:spacing w:after="0" w:line="480" w:lineRule="auto"/>
        <w:ind w:firstLine="720"/>
        <w:contextualSpacing/>
        <w:rPr>
          <w:rFonts w:eastAsiaTheme="minorEastAsia" w:cstheme="minorHAnsi"/>
          <w:sz w:val="22"/>
          <w:szCs w:val="22"/>
        </w:rPr>
      </w:pPr>
      <w:ins w:id="732" w:author="John DeLong" w:date="2020-07-18T16:55:00Z">
        <w:r>
          <w:rPr>
            <w:rFonts w:cstheme="minorHAnsi"/>
            <w:i/>
            <w:sz w:val="22"/>
            <w:szCs w:val="22"/>
          </w:rPr>
          <w:t xml:space="preserve">The effect of culling </w:t>
        </w:r>
        <w:r>
          <w:rPr>
            <w:rFonts w:cstheme="minorHAnsi"/>
            <w:i/>
            <w:iCs/>
            <w:sz w:val="22"/>
            <w:szCs w:val="22"/>
          </w:rPr>
          <w:t>on evolutionary outcomes</w:t>
        </w:r>
      </w:ins>
      <w:ins w:id="733" w:author="John DeLong" w:date="2020-07-18T16:54:00Z">
        <w:r w:rsidR="004E6174">
          <w:rPr>
            <w:rFonts w:cstheme="minorHAnsi"/>
            <w:i/>
            <w:iCs/>
            <w:sz w:val="22"/>
            <w:szCs w:val="22"/>
          </w:rPr>
          <w:t>.—</w:t>
        </w:r>
      </w:ins>
      <w:del w:id="734" w:author="John DeLong" w:date="2020-07-18T16:54:00Z">
        <w:r w:rsidR="008F3CF5" w:rsidRPr="00496E2D" w:rsidDel="004E6174">
          <w:rPr>
            <w:rFonts w:cstheme="minorHAnsi"/>
            <w:sz w:val="22"/>
            <w:szCs w:val="22"/>
          </w:rPr>
          <w:delText xml:space="preserve">Comparison 3: </w:delText>
        </w:r>
      </w:del>
      <w:r w:rsidR="008F3CF5">
        <w:rPr>
          <w:rFonts w:eastAsiaTheme="minorEastAsia" w:cstheme="minorHAnsi"/>
          <w:sz w:val="22"/>
          <w:szCs w:val="22"/>
        </w:rPr>
        <w:t>W</w:t>
      </w:r>
      <w:r w:rsidR="008F3CF5" w:rsidRPr="00496E2D">
        <w:rPr>
          <w:rFonts w:eastAsiaTheme="minorEastAsia" w:cstheme="minorHAnsi"/>
          <w:sz w:val="22"/>
          <w:szCs w:val="22"/>
        </w:rPr>
        <w:t xml:space="preserve">e </w:t>
      </w:r>
      <w:r w:rsidR="008F3CF5">
        <w:rPr>
          <w:rFonts w:eastAsiaTheme="minorEastAsia" w:cstheme="minorHAnsi"/>
          <w:sz w:val="22"/>
          <w:szCs w:val="22"/>
        </w:rPr>
        <w:t xml:space="preserve">next </w:t>
      </w:r>
      <w:r w:rsidR="008F3CF5" w:rsidRPr="00496E2D">
        <w:rPr>
          <w:rFonts w:eastAsiaTheme="minorEastAsia" w:cstheme="minorHAnsi"/>
          <w:sz w:val="22"/>
          <w:szCs w:val="22"/>
        </w:rPr>
        <w:t xml:space="preserve">asked how </w:t>
      </w:r>
      <w:r w:rsidR="008F3CF5">
        <w:rPr>
          <w:rFonts w:eastAsiaTheme="minorEastAsia" w:cstheme="minorHAnsi"/>
          <w:sz w:val="22"/>
          <w:szCs w:val="22"/>
        </w:rPr>
        <w:t>culling</w:t>
      </w:r>
      <w:r w:rsidR="008F3CF5" w:rsidRPr="00496E2D">
        <w:rPr>
          <w:rFonts w:eastAsiaTheme="minorEastAsia" w:cstheme="minorHAnsi"/>
          <w:sz w:val="22"/>
          <w:szCs w:val="22"/>
        </w:rPr>
        <w:t xml:space="preserve"> a population that has already achieved </w:t>
      </w:r>
      <w:r w:rsidR="008F3CF5">
        <w:rPr>
          <w:rFonts w:eastAsiaTheme="minorEastAsia" w:cstheme="minorHAnsi"/>
          <w:sz w:val="22"/>
          <w:szCs w:val="22"/>
        </w:rPr>
        <w:t>an eco-evolutionary</w:t>
      </w:r>
      <w:r w:rsidR="008F3CF5" w:rsidRPr="00496E2D">
        <w:rPr>
          <w:rFonts w:eastAsiaTheme="minorEastAsia" w:cstheme="minorHAnsi"/>
          <w:sz w:val="22"/>
          <w:szCs w:val="22"/>
        </w:rPr>
        <w:t xml:space="preserve"> equilibrium would cause it to evolve</w:t>
      </w:r>
      <w:r w:rsidR="008F3CF5">
        <w:rPr>
          <w:rFonts w:eastAsiaTheme="minorEastAsia" w:cstheme="minorHAnsi"/>
          <w:sz w:val="22"/>
          <w:szCs w:val="22"/>
        </w:rPr>
        <w:t xml:space="preserve"> when the probability of death due to the cull was independent of an individual’s traits</w:t>
      </w:r>
      <w:r w:rsidR="008F3CF5" w:rsidRPr="00496E2D">
        <w:rPr>
          <w:rFonts w:eastAsiaTheme="minorEastAsia" w:cstheme="minorHAnsi"/>
          <w:sz w:val="22"/>
          <w:szCs w:val="22"/>
        </w:rPr>
        <w:t xml:space="preserve">. </w:t>
      </w:r>
      <w:r w:rsidR="008F3CF5">
        <w:rPr>
          <w:rFonts w:eastAsiaTheme="minorEastAsia" w:cstheme="minorHAnsi"/>
          <w:sz w:val="22"/>
          <w:szCs w:val="22"/>
        </w:rPr>
        <w:t>The deterministic model for the population dynamics for the birth-death logistic model with an additional culling term is the following:</w:t>
      </w:r>
    </w:p>
    <w:p w14:paraId="48941898" w14:textId="77777777" w:rsidR="008F3CF5" w:rsidRDefault="00081C9C" w:rsidP="008F3CF5">
      <w:pPr>
        <w:spacing w:after="0" w:line="480" w:lineRule="auto"/>
        <w:ind w:firstLine="720"/>
        <w:contextualSpacing/>
        <w:rPr>
          <w:rFonts w:eastAsiaTheme="minorEastAsia" w:cstheme="minorHAnsi"/>
          <w:sz w:val="22"/>
          <w:szCs w:val="22"/>
        </w:rPr>
      </w:pPr>
      <m:oMathPara>
        <m:oMath>
          <m:f>
            <m:fPr>
              <m:ctrlPr>
                <w:rPr>
                  <w:rFonts w:ascii="Cambria Math" w:eastAsiaTheme="minorEastAsia" w:hAnsi="Cambria Math" w:cstheme="minorHAnsi"/>
                  <w:i/>
                  <w:sz w:val="22"/>
                  <w:szCs w:val="22"/>
                </w:rPr>
              </m:ctrlPr>
            </m:fPr>
            <m:num>
              <m:r>
                <w:rPr>
                  <w:rFonts w:ascii="Cambria Math" w:eastAsiaTheme="minorEastAsia" w:hAnsi="Cambria Math" w:cstheme="minorHAnsi"/>
                  <w:sz w:val="22"/>
                  <w:szCs w:val="22"/>
                </w:rPr>
                <m:t>dR</m:t>
              </m:r>
            </m:num>
            <m:den>
              <m:r>
                <w:rPr>
                  <w:rFonts w:ascii="Cambria Math" w:eastAsiaTheme="minorEastAsia" w:hAnsi="Cambria Math" w:cstheme="minorHAnsi"/>
                  <w:sz w:val="22"/>
                  <w:szCs w:val="22"/>
                </w:rPr>
                <m:t>dt</m:t>
              </m:r>
            </m:den>
          </m:f>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 xml:space="preserve">R)R-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 xml:space="preserve">). </m:t>
          </m:r>
        </m:oMath>
      </m:oMathPara>
    </w:p>
    <w:p w14:paraId="53082BD3" w14:textId="51C19084" w:rsidR="003D3837" w:rsidRPr="00496E2D" w:rsidDel="000A1773" w:rsidRDefault="008F3CF5" w:rsidP="003D3837">
      <w:pPr>
        <w:spacing w:after="0" w:line="480" w:lineRule="auto"/>
        <w:ind w:firstLine="720"/>
        <w:contextualSpacing/>
        <w:rPr>
          <w:del w:id="735" w:author="John DeLong" w:date="2020-07-24T14:55:00Z"/>
          <w:moveTo w:id="736" w:author="John DeLong" w:date="2020-07-24T14:48:00Z"/>
          <w:rFonts w:eastAsiaTheme="minorEastAsia" w:cstheme="minorHAnsi"/>
          <w:sz w:val="22"/>
          <w:szCs w:val="22"/>
        </w:rPr>
      </w:pPr>
      <w:r>
        <w:rPr>
          <w:rFonts w:eastAsiaTheme="minorEastAsia" w:cstheme="minorHAnsi"/>
          <w:sz w:val="22"/>
          <w:szCs w:val="22"/>
        </w:rPr>
        <w:t xml:space="preserve">Under this model, we cull the population at the rate </w:t>
      </w:r>
      <m:oMath>
        <m:r>
          <w:rPr>
            <w:rFonts w:ascii="Cambria Math" w:eastAsiaTheme="minorEastAsia" w:hAnsi="Cambria Math" w:cstheme="minorHAnsi"/>
            <w:sz w:val="22"/>
            <w:szCs w:val="22"/>
          </w:rPr>
          <m:t>x</m:t>
        </m:r>
      </m:oMath>
      <w:r>
        <w:rPr>
          <w:rFonts w:eastAsiaTheme="minorEastAsia" w:cstheme="minorHAnsi"/>
          <w:sz w:val="22"/>
          <w:szCs w:val="22"/>
        </w:rPr>
        <w:t xml:space="preserve"> whenever </w:t>
      </w:r>
      <m:oMath>
        <m:r>
          <w:rPr>
            <w:rFonts w:ascii="Cambria Math" w:eastAsiaTheme="minorEastAsia" w:hAnsi="Cambria Math" w:cstheme="minorHAnsi"/>
            <w:sz w:val="22"/>
            <w:szCs w:val="22"/>
          </w:rPr>
          <m:t>R&g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oMath>
      <w:r>
        <w:rPr>
          <w:rFonts w:eastAsiaTheme="minorEastAsia" w:cstheme="minorHAnsi"/>
          <w:sz w:val="22"/>
          <w:szCs w:val="22"/>
        </w:rPr>
        <w:t xml:space="preserve">. As </w:t>
      </w:r>
      <m:oMath>
        <m:r>
          <w:rPr>
            <w:rFonts w:ascii="Cambria Math" w:eastAsiaTheme="minorEastAsia" w:hAnsi="Cambria Math" w:cstheme="minorHAnsi"/>
            <w:sz w:val="22"/>
            <w:szCs w:val="22"/>
          </w:rPr>
          <m:t>x→∞</m:t>
        </m:r>
      </m:oMath>
      <w:r>
        <w:rPr>
          <w:rFonts w:eastAsiaTheme="minorEastAsia" w:cstheme="minorHAnsi"/>
          <w:sz w:val="22"/>
          <w:szCs w:val="22"/>
        </w:rPr>
        <w:t>, the equ</w:t>
      </w:r>
      <w:proofErr w:type="spellStart"/>
      <w:r>
        <w:rPr>
          <w:rFonts w:eastAsiaTheme="minorEastAsia" w:cstheme="minorHAnsi"/>
          <w:sz w:val="22"/>
          <w:szCs w:val="22"/>
        </w:rPr>
        <w:t>ilibrium</w:t>
      </w:r>
      <w:proofErr w:type="spellEnd"/>
      <w:r>
        <w:rPr>
          <w:rFonts w:eastAsiaTheme="minorEastAsia" w:cstheme="minorHAnsi"/>
          <w:sz w:val="22"/>
          <w:szCs w:val="22"/>
        </w:rPr>
        <w:t xml:space="preserve">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oMath>
      <w:r>
        <w:rPr>
          <w:rFonts w:eastAsiaTheme="minorEastAsia" w:cstheme="minorHAnsi"/>
          <w:sz w:val="22"/>
          <w:szCs w:val="22"/>
        </w:rPr>
        <w:t xml:space="preserve">. As we show in Appendix S2, because this culling is trait-independent, the evolutionary dynamics for the mean trait </w:t>
      </w:r>
      <m:oMath>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d</m:t>
            </m:r>
            <m:acc>
              <m:accPr>
                <m:chr m:val="̅"/>
                <m:ctrlPr>
                  <w:rPr>
                    <w:rFonts w:ascii="Cambria Math" w:eastAsiaTheme="minorEastAsia" w:hAnsi="Cambria Math" w:cstheme="minorHAnsi"/>
                    <w:i/>
                    <w:sz w:val="22"/>
                    <w:szCs w:val="22"/>
                  </w:rPr>
                </m:ctrlPr>
              </m:acc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e>
            </m:acc>
            <m:r>
              <w:rPr>
                <w:rFonts w:ascii="Cambria Math" w:eastAsiaTheme="minorEastAsia" w:hAnsi="Cambria Math" w:cstheme="minorHAnsi"/>
                <w:sz w:val="22"/>
                <w:szCs w:val="22"/>
              </w:rPr>
              <m:t>/dt</m:t>
            </m:r>
          </m:e>
        </m:d>
      </m:oMath>
      <w:r>
        <w:rPr>
          <w:rFonts w:eastAsiaTheme="minorEastAsia" w:cstheme="minorHAnsi"/>
          <w:sz w:val="22"/>
          <w:szCs w:val="22"/>
        </w:rPr>
        <w:t xml:space="preserve"> are still given by equation (2) above. </w:t>
      </w:r>
      <w:r w:rsidRPr="00496E2D">
        <w:rPr>
          <w:rFonts w:eastAsiaTheme="minorEastAsia" w:cstheme="minorHAnsi"/>
          <w:sz w:val="22"/>
          <w:szCs w:val="22"/>
        </w:rPr>
        <w:t>We do this with an intermediate level of density dependence with three levels of culling.</w:t>
      </w:r>
      <w:r w:rsidRPr="00011B76">
        <w:rPr>
          <w:rFonts w:cstheme="minorHAnsi"/>
          <w:sz w:val="22"/>
          <w:szCs w:val="22"/>
        </w:rPr>
        <w:t xml:space="preserve"> </w:t>
      </w:r>
      <w:ins w:id="737" w:author="John DeLong" w:date="2020-07-24T15:10:00Z">
        <w:r w:rsidR="007B2CE4">
          <w:rPr>
            <w:rFonts w:cstheme="minorHAnsi"/>
            <w:sz w:val="22"/>
            <w:szCs w:val="22"/>
          </w:rPr>
          <w:t>We used the same trait</w:t>
        </w:r>
      </w:ins>
      <w:ins w:id="738" w:author="John DeLong" w:date="2020-07-24T15:11:00Z">
        <w:r w:rsidR="007B2CE4">
          <w:rPr>
            <w:rFonts w:cstheme="minorHAnsi"/>
            <w:sz w:val="22"/>
            <w:szCs w:val="22"/>
          </w:rPr>
          <w:t xml:space="preserve"> scheme</w:t>
        </w:r>
      </w:ins>
      <w:ins w:id="739" w:author="John DeLong" w:date="2020-07-24T15:10:00Z">
        <w:r w:rsidR="007B2CE4">
          <w:rPr>
            <w:rFonts w:cstheme="minorHAnsi"/>
            <w:sz w:val="22"/>
            <w:szCs w:val="22"/>
          </w:rPr>
          <w:t xml:space="preserve"> as above, </w:t>
        </w:r>
      </w:ins>
      <w:ins w:id="740" w:author="John DeLong" w:date="2020-07-24T15:11:00Z">
        <w:r w:rsidR="007B2CE4">
          <w:rPr>
            <w:rFonts w:cstheme="minorHAnsi"/>
            <w:sz w:val="22"/>
            <w:szCs w:val="22"/>
          </w:rPr>
          <w:t>but</w:t>
        </w:r>
      </w:ins>
      <w:ins w:id="741" w:author="John DeLong" w:date="2020-07-24T15:10:00Z">
        <w:r w:rsidR="007B2CE4">
          <w:rPr>
            <w:rFonts w:cstheme="minorHAnsi"/>
            <w:sz w:val="22"/>
            <w:szCs w:val="22"/>
          </w:rPr>
          <w:t xml:space="preserve"> we initialized </w:t>
        </w:r>
      </w:ins>
      <w:moveToRangeStart w:id="742" w:author="John DeLong" w:date="2020-07-24T14:41:00Z" w:name="move46494122"/>
      <w:moveTo w:id="743" w:author="John DeLong" w:date="2020-07-24T14:41:00Z">
        <w:del w:id="744" w:author="John DeLong" w:date="2020-07-24T14:55:00Z">
          <w:r w:rsidR="000C2AFD" w:rsidDel="000A1773">
            <w:rPr>
              <w:rFonts w:cstheme="minorHAnsi"/>
              <w:sz w:val="22"/>
              <w:szCs w:val="22"/>
            </w:rPr>
            <w:delText xml:space="preserve">We used </w:delText>
          </w:r>
          <w:r w:rsidR="000C2AFD" w:rsidRPr="00496E2D" w:rsidDel="000A1773">
            <w:rPr>
              <w:rFonts w:eastAsiaTheme="minorEastAsia" w:cstheme="minorHAnsi"/>
              <w:i/>
              <w:sz w:val="22"/>
              <w:szCs w:val="22"/>
            </w:rPr>
            <w:delText>b</w:delText>
          </w:r>
          <w:r w:rsidR="000C2AFD" w:rsidRPr="00496E2D" w:rsidDel="000A1773">
            <w:rPr>
              <w:rFonts w:eastAsiaTheme="minorEastAsia" w:cstheme="minorHAnsi"/>
              <w:sz w:val="22"/>
              <w:szCs w:val="22"/>
              <w:vertAlign w:val="subscript"/>
            </w:rPr>
            <w:delText>s</w:delText>
          </w:r>
          <w:r w:rsidR="000C2AFD" w:rsidRPr="00496E2D" w:rsidDel="000A1773">
            <w:rPr>
              <w:rFonts w:eastAsiaTheme="minorEastAsia" w:cstheme="minorHAnsi"/>
              <w:sz w:val="22"/>
              <w:szCs w:val="22"/>
            </w:rPr>
            <w:delText xml:space="preserve"> = </w:delText>
          </w:r>
          <w:r w:rsidR="000C2AFD" w:rsidRPr="00496E2D" w:rsidDel="000A1773">
            <w:rPr>
              <w:rFonts w:eastAsiaTheme="minorEastAsia" w:cstheme="minorHAnsi"/>
              <w:i/>
              <w:sz w:val="22"/>
              <w:szCs w:val="22"/>
            </w:rPr>
            <w:delText>d</w:delText>
          </w:r>
          <w:r w:rsidR="000C2AFD" w:rsidRPr="00496E2D" w:rsidDel="000A1773">
            <w:rPr>
              <w:rFonts w:eastAsiaTheme="minorEastAsia" w:cstheme="minorHAnsi"/>
              <w:sz w:val="22"/>
              <w:szCs w:val="22"/>
              <w:vertAlign w:val="subscript"/>
            </w:rPr>
            <w:delText>s</w:delText>
          </w:r>
          <w:r w:rsidR="000C2AFD" w:rsidRPr="00496E2D" w:rsidDel="000A1773">
            <w:rPr>
              <w:rFonts w:eastAsiaTheme="minorEastAsia" w:cstheme="minorHAnsi"/>
              <w:sz w:val="22"/>
              <w:szCs w:val="22"/>
            </w:rPr>
            <w:delText xml:space="preserve"> </w:delText>
          </w:r>
          <w:r w:rsidR="000C2AFD" w:rsidDel="000A1773">
            <w:rPr>
              <w:rFonts w:eastAsiaTheme="minorEastAsia" w:cstheme="minorHAnsi"/>
              <w:sz w:val="22"/>
              <w:szCs w:val="22"/>
            </w:rPr>
            <w:delText xml:space="preserve">= </w:delText>
          </w:r>
          <w:r w:rsidR="000C2AFD" w:rsidRPr="00E51D63" w:rsidDel="000A1773">
            <w:rPr>
              <w:rFonts w:cstheme="minorHAnsi"/>
              <w:sz w:val="22"/>
              <w:szCs w:val="22"/>
            </w:rPr>
            <w:delText>0.04</w:delText>
          </w:r>
          <w:r w:rsidR="000C2AFD" w:rsidDel="000A1773">
            <w:rPr>
              <w:rFonts w:cstheme="minorHAnsi"/>
              <w:sz w:val="22"/>
              <w:szCs w:val="22"/>
            </w:rPr>
            <w:delText xml:space="preserve"> for this simulation</w:delText>
          </w:r>
          <w:r w:rsidR="000C2AFD" w:rsidRPr="00496E2D" w:rsidDel="000A1773">
            <w:rPr>
              <w:rFonts w:cstheme="minorHAnsi"/>
              <w:sz w:val="22"/>
              <w:szCs w:val="22"/>
            </w:rPr>
            <w:delText>.</w:delText>
          </w:r>
        </w:del>
      </w:moveTo>
      <w:moveToRangeStart w:id="745" w:author="John DeLong" w:date="2020-07-24T14:48:00Z" w:name="move46494532"/>
      <w:moveToRangeEnd w:id="742"/>
      <w:moveTo w:id="746" w:author="John DeLong" w:date="2020-07-24T14:48:00Z">
        <w:del w:id="747" w:author="John DeLong" w:date="2020-07-24T14:55:00Z">
          <w:r w:rsidR="003D3837" w:rsidRPr="00496E2D" w:rsidDel="000A1773">
            <w:rPr>
              <w:rFonts w:eastAsiaTheme="minorEastAsia" w:cstheme="minorHAnsi"/>
              <w:sz w:val="22"/>
              <w:szCs w:val="22"/>
            </w:rPr>
            <w:delText>We initiated these populations at a population abundance of five and allowed them to grow.</w:delText>
          </w:r>
          <w:r w:rsidR="003D3837" w:rsidRPr="00846665" w:rsidDel="000A1773">
            <w:rPr>
              <w:rFonts w:eastAsiaTheme="minorEastAsia" w:cstheme="minorHAnsi"/>
              <w:sz w:val="22"/>
              <w:szCs w:val="22"/>
            </w:rPr>
            <w:delText xml:space="preserve"> </w:delText>
          </w:r>
          <w:r w:rsidR="003D3837" w:rsidDel="000A1773">
            <w:rPr>
              <w:rFonts w:eastAsiaTheme="minorEastAsia" w:cstheme="minorHAnsi"/>
              <w:sz w:val="22"/>
              <w:szCs w:val="22"/>
            </w:rPr>
            <w:delText>We also checked whether our results were qualitatively similar if we used different parameter values, specifically, whether the choice of the trade-off constant (</w:delText>
          </w:r>
          <w:r w:rsidR="003D3837" w:rsidRPr="00F571C2" w:rsidDel="000A1773">
            <w:rPr>
              <w:rFonts w:eastAsiaTheme="minorEastAsia" w:cstheme="minorHAnsi"/>
              <w:i/>
              <w:sz w:val="22"/>
              <w:szCs w:val="22"/>
            </w:rPr>
            <w:delText>c</w:delText>
          </w:r>
          <w:r w:rsidR="003D3837" w:rsidDel="000A1773">
            <w:rPr>
              <w:rFonts w:eastAsiaTheme="minorEastAsia" w:cstheme="minorHAnsi"/>
              <w:sz w:val="22"/>
              <w:szCs w:val="22"/>
            </w:rPr>
            <w:delText>, above) altered the outcomes.</w:delText>
          </w:r>
        </w:del>
      </w:moveTo>
    </w:p>
    <w:moveToRangeEnd w:id="745"/>
    <w:p w14:paraId="415CB195" w14:textId="2BB12FFC" w:rsidR="000C2AFD" w:rsidDel="007B2CE4" w:rsidRDefault="000C2AFD" w:rsidP="008F3CF5">
      <w:pPr>
        <w:spacing w:after="0" w:line="480" w:lineRule="auto"/>
        <w:contextualSpacing/>
        <w:rPr>
          <w:del w:id="748" w:author="John DeLong" w:date="2020-07-24T15:10:00Z"/>
          <w:rFonts w:cstheme="minorHAnsi"/>
          <w:sz w:val="22"/>
          <w:szCs w:val="22"/>
        </w:rPr>
      </w:pPr>
    </w:p>
    <w:p w14:paraId="2F9E3B3A" w14:textId="2AA8E6E3" w:rsidR="007B2CE4" w:rsidRPr="00496E2D" w:rsidRDefault="008F3CF5" w:rsidP="007B2CE4">
      <w:pPr>
        <w:spacing w:after="0" w:line="480" w:lineRule="auto"/>
        <w:contextualSpacing/>
        <w:rPr>
          <w:rFonts w:cstheme="minorHAnsi"/>
          <w:sz w:val="22"/>
          <w:szCs w:val="22"/>
        </w:rPr>
      </w:pPr>
      <w:del w:id="749" w:author="John DeLong" w:date="2020-07-24T15:10:00Z">
        <w:r w:rsidRPr="00496E2D" w:rsidDel="007B2CE4">
          <w:rPr>
            <w:rFonts w:eastAsiaTheme="minorEastAsia" w:cstheme="minorHAnsi"/>
            <w:i/>
            <w:iCs/>
            <w:sz w:val="22"/>
            <w:szCs w:val="22"/>
          </w:rPr>
          <w:delText>M</w:delText>
        </w:r>
        <w:r w:rsidRPr="00496E2D" w:rsidDel="007B2CE4">
          <w:rPr>
            <w:rFonts w:cstheme="minorHAnsi"/>
            <w:i/>
            <w:sz w:val="22"/>
            <w:szCs w:val="22"/>
          </w:rPr>
          <w:delText xml:space="preserve">odeling details: </w:delText>
        </w:r>
        <w:r w:rsidRPr="00496E2D" w:rsidDel="007B2CE4">
          <w:rPr>
            <w:rFonts w:eastAsiaTheme="minorEastAsia" w:cstheme="minorHAnsi"/>
            <w:sz w:val="22"/>
            <w:szCs w:val="22"/>
          </w:rPr>
          <w:delText xml:space="preserve">For Comparisons 1 and 2, populations were initialized with five individuals with mean </w:delText>
        </w:r>
      </w:del>
      <w:del w:id="750" w:author="John DeLong" w:date="2020-07-24T14:50:00Z">
        <w:r w:rsidRPr="00496E2D" w:rsidDel="003D3837">
          <w:rPr>
            <w:rFonts w:eastAsiaTheme="minorEastAsia" w:cstheme="minorHAnsi"/>
            <w:sz w:val="22"/>
            <w:szCs w:val="22"/>
          </w:rPr>
          <w:delText xml:space="preserve">traits </w:delText>
        </w:r>
      </w:del>
      <m:oMath>
        <m:acc>
          <m:accPr>
            <m:chr m:val="̅"/>
            <m:ctrlPr>
              <w:del w:id="751" w:author="John DeLong" w:date="2020-07-24T15:10:00Z">
                <w:rPr>
                  <w:rFonts w:ascii="Cambria Math" w:hAnsi="Cambria Math" w:cstheme="minorHAnsi"/>
                  <w:i/>
                  <w:sz w:val="22"/>
                  <w:szCs w:val="22"/>
                </w:rPr>
              </w:del>
            </m:ctrlPr>
          </m:accPr>
          <m:e>
            <m:sSub>
              <m:sSubPr>
                <m:ctrlPr>
                  <w:del w:id="752" w:author="John DeLong" w:date="2020-07-24T15:10:00Z">
                    <w:rPr>
                      <w:rFonts w:ascii="Cambria Math" w:hAnsi="Cambria Math" w:cstheme="minorHAnsi"/>
                      <w:i/>
                      <w:sz w:val="22"/>
                      <w:szCs w:val="22"/>
                    </w:rPr>
                  </w:del>
                </m:ctrlPr>
              </m:sSubPr>
              <m:e>
                <m:r>
                  <w:del w:id="753" w:author="John DeLong" w:date="2020-07-24T15:10:00Z">
                    <w:rPr>
                      <w:rFonts w:ascii="Cambria Math" w:hAnsi="Cambria Math" w:cstheme="minorHAnsi"/>
                      <w:sz w:val="22"/>
                      <w:szCs w:val="22"/>
                    </w:rPr>
                    <m:t>b</m:t>
                  </w:del>
                </m:r>
              </m:e>
              <m:sub>
                <m:r>
                  <w:del w:id="754" w:author="John DeLong" w:date="2020-07-24T15:10:00Z">
                    <w:rPr>
                      <w:rFonts w:ascii="Cambria Math" w:hAnsi="Cambria Math" w:cstheme="minorHAnsi"/>
                      <w:sz w:val="22"/>
                      <w:szCs w:val="22"/>
                    </w:rPr>
                    <m:t>max</m:t>
                  </w:del>
                </m:r>
              </m:sub>
            </m:sSub>
          </m:e>
        </m:acc>
        <m:r>
          <w:del w:id="755" w:author="John DeLong" w:date="2020-07-24T15:10:00Z">
            <w:rPr>
              <w:rFonts w:ascii="Cambria Math" w:hAnsi="Cambria Math" w:cstheme="minorHAnsi"/>
              <w:sz w:val="22"/>
              <w:szCs w:val="22"/>
            </w:rPr>
            <m:t>=1.</m:t>
          </w:del>
        </m:r>
        <m:r>
          <w:del w:id="756" w:author="John DeLong" w:date="2020-07-21T14:13:00Z">
            <w:rPr>
              <w:rFonts w:ascii="Cambria Math" w:hAnsi="Cambria Math" w:cstheme="minorHAnsi"/>
              <w:sz w:val="22"/>
              <w:szCs w:val="22"/>
            </w:rPr>
            <m:t>8,</m:t>
          </w:del>
        </m:r>
        <m:acc>
          <m:accPr>
            <m:chr m:val="̅"/>
            <m:ctrlPr>
              <w:del w:id="757" w:author="John DeLong" w:date="2020-07-21T14:13:00Z">
                <w:rPr>
                  <w:rFonts w:ascii="Cambria Math" w:hAnsi="Cambria Math" w:cstheme="minorHAnsi"/>
                  <w:i/>
                  <w:sz w:val="22"/>
                  <w:szCs w:val="22"/>
                </w:rPr>
              </w:del>
            </m:ctrlPr>
          </m:accPr>
          <m:e>
            <m:sSub>
              <m:sSubPr>
                <m:ctrlPr>
                  <w:del w:id="758" w:author="John DeLong" w:date="2020-07-21T14:13:00Z">
                    <w:rPr>
                      <w:rFonts w:ascii="Cambria Math" w:hAnsi="Cambria Math" w:cstheme="minorHAnsi"/>
                      <w:i/>
                      <w:sz w:val="22"/>
                      <w:szCs w:val="22"/>
                    </w:rPr>
                  </w:del>
                </m:ctrlPr>
              </m:sSubPr>
              <m:e>
                <m:r>
                  <w:del w:id="759" w:author="John DeLong" w:date="2020-07-21T14:13:00Z">
                    <w:rPr>
                      <w:rFonts w:ascii="Cambria Math" w:hAnsi="Cambria Math" w:cstheme="minorHAnsi"/>
                      <w:sz w:val="22"/>
                      <w:szCs w:val="22"/>
                    </w:rPr>
                    <m:t>d</m:t>
                  </w:del>
                </m:r>
              </m:e>
              <m:sub>
                <m:r>
                  <w:del w:id="760" w:author="John DeLong" w:date="2020-07-21T14:13:00Z">
                    <w:rPr>
                      <w:rFonts w:ascii="Cambria Math" w:hAnsi="Cambria Math" w:cstheme="minorHAnsi"/>
                      <w:sz w:val="22"/>
                      <w:szCs w:val="22"/>
                    </w:rPr>
                    <m:t>min</m:t>
                  </w:del>
                </m:r>
              </m:sub>
            </m:sSub>
          </m:e>
        </m:acc>
        <m:r>
          <w:del w:id="761" w:author="John DeLong" w:date="2020-07-21T14:13:00Z">
            <w:rPr>
              <w:rFonts w:ascii="Cambria Math" w:hAnsi="Cambria Math" w:cstheme="minorHAnsi"/>
              <w:sz w:val="22"/>
              <w:szCs w:val="22"/>
            </w:rPr>
            <m:t>=0.3</m:t>
          </w:del>
        </m:r>
      </m:oMath>
      <w:del w:id="762" w:author="John DeLong" w:date="2020-07-24T14:49:00Z">
        <w:r w:rsidRPr="00496E2D" w:rsidDel="003D3837">
          <w:rPr>
            <w:rFonts w:eastAsiaTheme="minorEastAsia" w:cstheme="minorHAnsi"/>
            <w:sz w:val="22"/>
            <w:szCs w:val="22"/>
          </w:rPr>
          <w:delText xml:space="preserve"> and </w:delText>
        </w:r>
      </w:del>
      <w:del w:id="763" w:author="John DeLong" w:date="2020-07-24T15:10:00Z">
        <w:r w:rsidDel="007B2CE4">
          <w:rPr>
            <w:rFonts w:eastAsiaTheme="minorEastAsia" w:cstheme="minorHAnsi"/>
            <w:i/>
            <w:iCs/>
            <w:sz w:val="22"/>
            <w:szCs w:val="22"/>
          </w:rPr>
          <w:delText>c</w:delText>
        </w:r>
        <w:r w:rsidRPr="00496E2D" w:rsidDel="007B2CE4">
          <w:rPr>
            <w:rFonts w:eastAsiaTheme="minorEastAsia" w:cstheme="minorHAnsi"/>
            <w:sz w:val="22"/>
            <w:szCs w:val="22"/>
          </w:rPr>
          <w:delText xml:space="preserve"> = 0.0926</w:delText>
        </w:r>
      </w:del>
      <w:del w:id="764" w:author="John DeLong" w:date="2020-07-24T14:49:00Z">
        <w:r w:rsidDel="003D3837">
          <w:rPr>
            <w:rFonts w:eastAsiaTheme="minorEastAsia" w:cstheme="minorHAnsi"/>
            <w:sz w:val="22"/>
            <w:szCs w:val="22"/>
          </w:rPr>
          <w:delText xml:space="preserve"> </w:delText>
        </w:r>
      </w:del>
      <w:del w:id="765" w:author="John DeLong" w:date="2020-07-21T14:10:00Z">
        <w:r w:rsidDel="002A62F9">
          <w:rPr>
            <w:rFonts w:eastAsiaTheme="minorEastAsia" w:cstheme="minorHAnsi"/>
            <w:sz w:val="22"/>
            <w:szCs w:val="22"/>
          </w:rPr>
          <w:delText>(</w:delText>
        </w:r>
      </w:del>
      <w:del w:id="766" w:author="John DeLong" w:date="2020-07-24T14:49:00Z">
        <w:r w:rsidDel="003D3837">
          <w:rPr>
            <w:rFonts w:eastAsiaTheme="minorEastAsia" w:cstheme="minorHAnsi"/>
            <w:sz w:val="22"/>
            <w:szCs w:val="22"/>
          </w:rPr>
          <w:delText>s</w:delText>
        </w:r>
      </w:del>
      <w:del w:id="767" w:author="John DeLong" w:date="2020-07-21T14:10:00Z">
        <w:r w:rsidDel="002A62F9">
          <w:rPr>
            <w:rFonts w:eastAsiaTheme="minorEastAsia" w:cstheme="minorHAnsi"/>
            <w:sz w:val="22"/>
            <w:szCs w:val="22"/>
          </w:rPr>
          <w:delText xml:space="preserve">ince </w:delText>
        </w:r>
      </w:del>
      <m:oMath>
        <m:sSub>
          <m:sSubPr>
            <m:ctrlPr>
              <w:del w:id="768" w:author="John DeLong" w:date="2020-07-21T14:11:00Z">
                <w:rPr>
                  <w:rFonts w:ascii="Cambria Math" w:eastAsiaTheme="minorEastAsia" w:hAnsi="Cambria Math" w:cstheme="minorHAnsi"/>
                  <w:i/>
                  <w:sz w:val="22"/>
                  <w:szCs w:val="22"/>
                </w:rPr>
              </w:del>
            </m:ctrlPr>
          </m:sSubPr>
          <m:e>
            <m:r>
              <w:del w:id="769" w:author="John DeLong" w:date="2020-07-21T14:11:00Z">
                <w:rPr>
                  <w:rFonts w:ascii="Cambria Math" w:eastAsiaTheme="minorEastAsia" w:hAnsi="Cambria Math" w:cstheme="minorHAnsi"/>
                  <w:sz w:val="22"/>
                  <w:szCs w:val="22"/>
                </w:rPr>
                <m:t>d</m:t>
              </w:del>
            </m:r>
          </m:e>
          <m:sub>
            <m:r>
              <w:del w:id="770" w:author="John DeLong" w:date="2020-07-21T14:11:00Z">
                <w:rPr>
                  <w:rFonts w:ascii="Cambria Math" w:eastAsiaTheme="minorEastAsia" w:hAnsi="Cambria Math" w:cstheme="minorHAnsi"/>
                  <w:sz w:val="22"/>
                  <w:szCs w:val="22"/>
                </w:rPr>
                <m:t>min</m:t>
              </w:del>
            </m:r>
          </m:sub>
        </m:sSub>
        <m:r>
          <w:del w:id="771" w:author="John DeLong" w:date="2020-07-24T15:10:00Z">
            <w:rPr>
              <w:rFonts w:ascii="Cambria Math" w:eastAsiaTheme="minorEastAsia" w:hAnsi="Cambria Math" w:cstheme="minorHAnsi"/>
              <w:sz w:val="22"/>
              <w:szCs w:val="22"/>
            </w:rPr>
            <m:t>=c</m:t>
          </w:del>
        </m:r>
        <m:sSubSup>
          <m:sSubSupPr>
            <m:ctrlPr>
              <w:del w:id="772" w:author="John DeLong" w:date="2020-07-21T14:13:00Z">
                <w:rPr>
                  <w:rFonts w:ascii="Cambria Math" w:eastAsiaTheme="minorEastAsia" w:hAnsi="Cambria Math" w:cstheme="minorHAnsi"/>
                  <w:i/>
                  <w:sz w:val="22"/>
                  <w:szCs w:val="22"/>
                </w:rPr>
              </w:del>
            </m:ctrlPr>
          </m:sSubSupPr>
          <m:e>
            <m:r>
              <w:del w:id="773" w:author="John DeLong" w:date="2020-07-21T14:13:00Z">
                <w:rPr>
                  <w:rFonts w:ascii="Cambria Math" w:eastAsiaTheme="minorEastAsia" w:hAnsi="Cambria Math" w:cstheme="minorHAnsi"/>
                  <w:sz w:val="22"/>
                  <w:szCs w:val="22"/>
                </w:rPr>
                <m:t>b</m:t>
              </w:del>
            </m:r>
          </m:e>
          <m:sub>
            <m:r>
              <w:del w:id="774" w:author="John DeLong" w:date="2020-07-21T14:13:00Z">
                <w:rPr>
                  <w:rFonts w:ascii="Cambria Math" w:eastAsiaTheme="minorEastAsia" w:hAnsi="Cambria Math" w:cstheme="minorHAnsi"/>
                  <w:sz w:val="22"/>
                  <w:szCs w:val="22"/>
                </w:rPr>
                <m:t>max</m:t>
              </w:del>
            </m:r>
          </m:sub>
          <m:sup>
            <m:r>
              <w:del w:id="775" w:author="John DeLong" w:date="2020-07-21T14:13:00Z">
                <w:rPr>
                  <w:rFonts w:ascii="Cambria Math" w:eastAsiaTheme="minorEastAsia" w:hAnsi="Cambria Math" w:cstheme="minorHAnsi"/>
                  <w:sz w:val="22"/>
                  <w:szCs w:val="22"/>
                </w:rPr>
                <m:t>2</m:t>
              </w:del>
            </m:r>
          </m:sup>
        </m:sSubSup>
      </m:oMath>
      <w:del w:id="776" w:author="John DeLong" w:date="2020-07-21T14:11:00Z">
        <w:r w:rsidDel="002A62F9">
          <w:rPr>
            <w:rFonts w:eastAsiaTheme="minorEastAsia" w:cstheme="minorHAnsi"/>
            <w:sz w:val="22"/>
            <w:szCs w:val="22"/>
          </w:rPr>
          <w:delText xml:space="preserve">, </w:delText>
        </w:r>
      </w:del>
      <m:oMath>
        <m:r>
          <w:del w:id="777" w:author="John DeLong" w:date="2020-07-21T14:11:00Z">
            <w:rPr>
              <w:rFonts w:ascii="Cambria Math" w:eastAsiaTheme="minorEastAsia" w:hAnsi="Cambria Math" w:cstheme="minorHAnsi"/>
              <w:sz w:val="22"/>
              <w:szCs w:val="22"/>
            </w:rPr>
            <m:t>c=</m:t>
          </w:del>
        </m:r>
        <m:f>
          <m:fPr>
            <m:ctrlPr>
              <w:del w:id="778" w:author="John DeLong" w:date="2020-07-21T14:11:00Z">
                <w:rPr>
                  <w:rFonts w:ascii="Cambria Math" w:eastAsiaTheme="minorEastAsia" w:hAnsi="Cambria Math" w:cstheme="minorHAnsi"/>
                  <w:i/>
                  <w:sz w:val="22"/>
                  <w:szCs w:val="22"/>
                </w:rPr>
              </w:del>
            </m:ctrlPr>
          </m:fPr>
          <m:num>
            <m:sSub>
              <m:sSubPr>
                <m:ctrlPr>
                  <w:del w:id="779" w:author="John DeLong" w:date="2020-07-21T14:11:00Z">
                    <w:rPr>
                      <w:rFonts w:ascii="Cambria Math" w:eastAsiaTheme="minorEastAsia" w:hAnsi="Cambria Math" w:cstheme="minorHAnsi"/>
                      <w:i/>
                      <w:sz w:val="22"/>
                      <w:szCs w:val="22"/>
                    </w:rPr>
                  </w:del>
                </m:ctrlPr>
              </m:sSubPr>
              <m:e>
                <m:r>
                  <w:del w:id="780" w:author="John DeLong" w:date="2020-07-21T14:11:00Z">
                    <w:rPr>
                      <w:rFonts w:ascii="Cambria Math" w:eastAsiaTheme="minorEastAsia" w:hAnsi="Cambria Math" w:cstheme="minorHAnsi"/>
                      <w:sz w:val="22"/>
                      <w:szCs w:val="22"/>
                    </w:rPr>
                    <m:t>d</m:t>
                  </w:del>
                </m:r>
              </m:e>
              <m:sub>
                <m:r>
                  <w:del w:id="781" w:author="John DeLong" w:date="2020-07-21T14:11:00Z">
                    <w:rPr>
                      <w:rFonts w:ascii="Cambria Math" w:eastAsiaTheme="minorEastAsia" w:hAnsi="Cambria Math" w:cstheme="minorHAnsi"/>
                      <w:sz w:val="22"/>
                      <w:szCs w:val="22"/>
                    </w:rPr>
                    <m:t>min</m:t>
                  </w:del>
                </m:r>
              </m:sub>
            </m:sSub>
          </m:num>
          <m:den>
            <m:sSubSup>
              <m:sSubSupPr>
                <m:ctrlPr>
                  <w:del w:id="782" w:author="John DeLong" w:date="2020-07-21T14:11:00Z">
                    <w:rPr>
                      <w:rFonts w:ascii="Cambria Math" w:eastAsiaTheme="minorEastAsia" w:hAnsi="Cambria Math" w:cstheme="minorHAnsi"/>
                      <w:i/>
                      <w:sz w:val="22"/>
                      <w:szCs w:val="22"/>
                    </w:rPr>
                  </w:del>
                </m:ctrlPr>
              </m:sSubSupPr>
              <m:e>
                <m:r>
                  <w:del w:id="783" w:author="John DeLong" w:date="2020-07-21T14:11:00Z">
                    <w:rPr>
                      <w:rFonts w:ascii="Cambria Math" w:eastAsiaTheme="minorEastAsia" w:hAnsi="Cambria Math" w:cstheme="minorHAnsi"/>
                      <w:sz w:val="22"/>
                      <w:szCs w:val="22"/>
                    </w:rPr>
                    <m:t>b</m:t>
                  </w:del>
                </m:r>
              </m:e>
              <m:sub>
                <m:r>
                  <w:del w:id="784" w:author="John DeLong" w:date="2020-07-21T14:11:00Z">
                    <w:rPr>
                      <w:rFonts w:ascii="Cambria Math" w:eastAsiaTheme="minorEastAsia" w:hAnsi="Cambria Math" w:cstheme="minorHAnsi"/>
                      <w:sz w:val="22"/>
                      <w:szCs w:val="22"/>
                    </w:rPr>
                    <m:t>max</m:t>
                  </w:del>
                </m:r>
              </m:sub>
              <m:sup>
                <m:r>
                  <w:del w:id="785" w:author="John DeLong" w:date="2020-07-21T14:11:00Z">
                    <w:rPr>
                      <w:rFonts w:ascii="Cambria Math" w:eastAsiaTheme="minorEastAsia" w:hAnsi="Cambria Math" w:cstheme="minorHAnsi"/>
                      <w:sz w:val="22"/>
                      <w:szCs w:val="22"/>
                    </w:rPr>
                    <m:t>2</m:t>
                  </w:del>
                </m:r>
              </m:sup>
            </m:sSubSup>
          </m:den>
        </m:f>
        <m:r>
          <w:del w:id="786" w:author="John DeLong" w:date="2020-07-21T14:11:00Z">
            <w:rPr>
              <w:rFonts w:ascii="Cambria Math" w:eastAsiaTheme="minorEastAsia" w:hAnsi="Cambria Math" w:cstheme="minorHAnsi"/>
              <w:sz w:val="22"/>
              <w:szCs w:val="22"/>
            </w:rPr>
            <m:t>=</m:t>
          </w:del>
        </m:r>
        <m:f>
          <m:fPr>
            <m:ctrlPr>
              <w:del w:id="787" w:author="John DeLong" w:date="2020-07-21T14:11:00Z">
                <w:rPr>
                  <w:rFonts w:ascii="Cambria Math" w:eastAsiaTheme="minorEastAsia" w:hAnsi="Cambria Math" w:cstheme="minorHAnsi"/>
                  <w:i/>
                  <w:sz w:val="22"/>
                  <w:szCs w:val="22"/>
                </w:rPr>
              </w:del>
            </m:ctrlPr>
          </m:fPr>
          <m:num>
            <m:r>
              <w:del w:id="788" w:author="John DeLong" w:date="2020-07-21T14:11:00Z">
                <w:rPr>
                  <w:rFonts w:ascii="Cambria Math" w:eastAsiaTheme="minorEastAsia" w:hAnsi="Cambria Math" w:cstheme="minorHAnsi"/>
                  <w:sz w:val="22"/>
                  <w:szCs w:val="22"/>
                </w:rPr>
                <m:t>0.3</m:t>
              </w:del>
            </m:r>
          </m:num>
          <m:den>
            <m:sSup>
              <m:sSupPr>
                <m:ctrlPr>
                  <w:del w:id="789" w:author="John DeLong" w:date="2020-07-21T14:11:00Z">
                    <w:rPr>
                      <w:rFonts w:ascii="Cambria Math" w:eastAsiaTheme="minorEastAsia" w:hAnsi="Cambria Math" w:cstheme="minorHAnsi"/>
                      <w:i/>
                      <w:sz w:val="22"/>
                      <w:szCs w:val="22"/>
                    </w:rPr>
                  </w:del>
                </m:ctrlPr>
              </m:sSupPr>
              <m:e>
                <m:r>
                  <w:del w:id="790" w:author="John DeLong" w:date="2020-07-21T14:11:00Z">
                    <w:rPr>
                      <w:rFonts w:ascii="Cambria Math" w:eastAsiaTheme="minorEastAsia" w:hAnsi="Cambria Math" w:cstheme="minorHAnsi"/>
                      <w:sz w:val="22"/>
                      <w:szCs w:val="22"/>
                    </w:rPr>
                    <m:t>1.8</m:t>
                  </w:del>
                </m:r>
              </m:e>
              <m:sup>
                <m:r>
                  <w:del w:id="791" w:author="John DeLong" w:date="2020-07-21T14:11:00Z">
                    <w:rPr>
                      <w:rFonts w:ascii="Cambria Math" w:eastAsiaTheme="minorEastAsia" w:hAnsi="Cambria Math" w:cstheme="minorHAnsi"/>
                      <w:sz w:val="22"/>
                      <w:szCs w:val="22"/>
                    </w:rPr>
                    <m:t>2</m:t>
                  </w:del>
                </m:r>
              </m:sup>
            </m:sSup>
          </m:den>
        </m:f>
        <m:r>
          <w:del w:id="792" w:author="John DeLong" w:date="2020-07-21T14:11:00Z">
            <w:rPr>
              <w:rFonts w:ascii="Cambria Math" w:eastAsiaTheme="minorEastAsia" w:hAnsi="Cambria Math" w:cstheme="minorHAnsi"/>
              <w:sz w:val="22"/>
              <w:szCs w:val="22"/>
            </w:rPr>
            <m:t>=0.0926</m:t>
          </w:del>
        </m:r>
      </m:oMath>
      <w:del w:id="793" w:author="John DeLong" w:date="2020-07-21T14:11:00Z">
        <w:r w:rsidDel="002A62F9">
          <w:rPr>
            <w:rFonts w:eastAsiaTheme="minorEastAsia" w:cstheme="minorHAnsi"/>
            <w:sz w:val="22"/>
            <w:szCs w:val="22"/>
          </w:rPr>
          <w:delText>)</w:delText>
        </w:r>
      </w:del>
      <w:del w:id="794" w:author="John DeLong" w:date="2020-07-24T15:10:00Z">
        <w:r w:rsidDel="007B2CE4">
          <w:rPr>
            <w:rFonts w:eastAsiaTheme="minorEastAsia" w:cstheme="minorHAnsi"/>
            <w:sz w:val="22"/>
            <w:szCs w:val="22"/>
          </w:rPr>
          <w:delText>.</w:delText>
        </w:r>
        <w:r w:rsidRPr="00496E2D" w:rsidDel="007B2CE4">
          <w:rPr>
            <w:rFonts w:eastAsiaTheme="minorEastAsia" w:cstheme="minorHAnsi"/>
            <w:sz w:val="22"/>
            <w:szCs w:val="22"/>
          </w:rPr>
          <w:delText xml:space="preserve"> </w:delText>
        </w:r>
      </w:del>
      <w:moveFromRangeStart w:id="795" w:author="John DeLong" w:date="2020-07-24T15:00:00Z" w:name="move46495269"/>
      <w:moveFrom w:id="796" w:author="John DeLong" w:date="2020-07-24T15:00:00Z">
        <w:del w:id="797" w:author="John DeLong" w:date="2020-07-24T15:10:00Z">
          <w:r w:rsidRPr="00496E2D" w:rsidDel="007B2CE4">
            <w:rPr>
              <w:rFonts w:eastAsiaTheme="minorEastAsia" w:cstheme="minorHAnsi"/>
              <w:sz w:val="22"/>
              <w:szCs w:val="22"/>
            </w:rPr>
            <w:delText xml:space="preserve">The ESS </w:delText>
          </w:r>
          <w:r w:rsidRPr="00496E2D" w:rsidDel="007B2CE4">
            <w:rPr>
              <w:rFonts w:eastAsiaTheme="minorEastAsia" w:cstheme="minorHAnsi"/>
              <w:i/>
              <w:sz w:val="22"/>
              <w:szCs w:val="22"/>
            </w:rPr>
            <w:delText>b</w:delText>
          </w:r>
          <w:r w:rsidRPr="00496E2D" w:rsidDel="007B2CE4">
            <w:rPr>
              <w:rFonts w:eastAsiaTheme="minorEastAsia" w:cstheme="minorHAnsi"/>
              <w:sz w:val="22"/>
              <w:szCs w:val="22"/>
              <w:vertAlign w:val="subscript"/>
            </w:rPr>
            <w:delText>max</w:delText>
          </w:r>
          <w:r w:rsidRPr="00496E2D" w:rsidDel="007B2CE4">
            <w:rPr>
              <w:rFonts w:cstheme="minorHAnsi"/>
              <w:sz w:val="22"/>
              <w:szCs w:val="22"/>
            </w:rPr>
            <w:delText xml:space="preserve"> </w:delText>
          </w:r>
          <w:r w:rsidRPr="00496E2D" w:rsidDel="007B2CE4">
            <w:rPr>
              <w:rFonts w:eastAsiaTheme="minorEastAsia" w:cstheme="minorHAnsi"/>
              <w:sz w:val="22"/>
              <w:szCs w:val="22"/>
            </w:rPr>
            <w:delText xml:space="preserve">for this system is 5.4, which means the ESS </w:delText>
          </w:r>
          <w:r w:rsidRPr="00496E2D" w:rsidDel="007B2CE4">
            <w:rPr>
              <w:rFonts w:eastAsiaTheme="minorEastAsia" w:cstheme="minorHAnsi"/>
              <w:i/>
              <w:sz w:val="22"/>
              <w:szCs w:val="22"/>
            </w:rPr>
            <w:delText>d</w:delText>
          </w:r>
          <w:r w:rsidRPr="00496E2D" w:rsidDel="007B2CE4">
            <w:rPr>
              <w:rFonts w:eastAsiaTheme="minorEastAsia" w:cstheme="minorHAnsi"/>
              <w:sz w:val="22"/>
              <w:szCs w:val="22"/>
              <w:vertAlign w:val="subscript"/>
            </w:rPr>
            <w:delText>min</w:delText>
          </w:r>
          <w:r w:rsidRPr="00496E2D" w:rsidDel="007B2CE4">
            <w:rPr>
              <w:rFonts w:eastAsiaTheme="minorEastAsia" w:cstheme="minorHAnsi"/>
              <w:sz w:val="22"/>
              <w:szCs w:val="22"/>
            </w:rPr>
            <w:delText xml:space="preserve"> is 2.7. </w:delText>
          </w:r>
        </w:del>
      </w:moveFrom>
      <w:moveFromRangeStart w:id="798" w:author="John DeLong" w:date="2020-07-24T14:58:00Z" w:name="move46495139"/>
      <w:moveFromRangeEnd w:id="795"/>
      <w:moveFrom w:id="799" w:author="John DeLong" w:date="2020-07-24T14:58:00Z">
        <w:del w:id="800" w:author="John DeLong" w:date="2020-07-24T15:10:00Z">
          <w:r w:rsidDel="007B2CE4">
            <w:rPr>
              <w:rFonts w:eastAsiaTheme="minorEastAsia" w:cstheme="minorHAnsi"/>
              <w:sz w:val="22"/>
              <w:szCs w:val="22"/>
            </w:rPr>
            <w:delText>The CV of the evolving trait in the initial population was set at 0.3, such that the initial variance in</w:delText>
          </w:r>
          <w:r w:rsidRPr="00E70892" w:rsidDel="007B2CE4">
            <w:rPr>
              <w:rFonts w:eastAsiaTheme="minorEastAsia" w:cstheme="minorHAnsi"/>
              <w:i/>
              <w:sz w:val="22"/>
              <w:szCs w:val="22"/>
            </w:rPr>
            <w:delText xml:space="preserve"> b</w:delText>
          </w:r>
          <w:r w:rsidRPr="00E70892" w:rsidDel="007B2CE4">
            <w:rPr>
              <w:rFonts w:eastAsiaTheme="minorEastAsia" w:cstheme="minorHAnsi"/>
              <w:sz w:val="22"/>
              <w:szCs w:val="22"/>
              <w:vertAlign w:val="subscript"/>
            </w:rPr>
            <w:delText>max</w:delText>
          </w:r>
          <w:r w:rsidDel="007B2CE4">
            <w:rPr>
              <w:rFonts w:eastAsiaTheme="minorEastAsia" w:cstheme="minorHAnsi"/>
              <w:sz w:val="22"/>
              <w:szCs w:val="22"/>
            </w:rPr>
            <w:delText xml:space="preserve"> was 0.29. </w:delText>
          </w:r>
          <w:r w:rsidRPr="00496E2D" w:rsidDel="007B2CE4">
            <w:rPr>
              <w:rFonts w:eastAsiaTheme="minorEastAsia" w:cstheme="minorHAnsi"/>
              <w:sz w:val="22"/>
              <w:szCs w:val="22"/>
            </w:rPr>
            <w:delText xml:space="preserve">Heritability was fixed at 0.75. </w:delText>
          </w:r>
        </w:del>
      </w:moveFrom>
      <w:moveFromRangeEnd w:id="798"/>
      <w:del w:id="801" w:author="John DeLong" w:date="2020-07-24T15:00:00Z">
        <w:r w:rsidRPr="00496E2D" w:rsidDel="007C6FCA">
          <w:rPr>
            <w:rFonts w:eastAsiaTheme="minorEastAsia" w:cstheme="minorHAnsi"/>
            <w:sz w:val="22"/>
            <w:szCs w:val="22"/>
          </w:rPr>
          <w:delText xml:space="preserve">We make density dependence in births and deaths symmetrical, so </w:delText>
        </w:r>
        <w:r w:rsidRPr="00496E2D" w:rsidDel="007C6FCA">
          <w:rPr>
            <w:rFonts w:eastAsiaTheme="minorEastAsia" w:cstheme="minorHAnsi"/>
            <w:i/>
            <w:sz w:val="22"/>
            <w:szCs w:val="22"/>
          </w:rPr>
          <w:delText>b</w:delText>
        </w:r>
        <w:r w:rsidRPr="00496E2D" w:rsidDel="007C6FCA">
          <w:rPr>
            <w:rFonts w:eastAsiaTheme="minorEastAsia" w:cstheme="minorHAnsi"/>
            <w:sz w:val="22"/>
            <w:szCs w:val="22"/>
            <w:vertAlign w:val="subscript"/>
          </w:rPr>
          <w:delText>s</w:delText>
        </w:r>
        <w:r w:rsidRPr="00496E2D" w:rsidDel="007C6FCA">
          <w:rPr>
            <w:rFonts w:eastAsiaTheme="minorEastAsia" w:cstheme="minorHAnsi"/>
            <w:sz w:val="22"/>
            <w:szCs w:val="22"/>
          </w:rPr>
          <w:delText xml:space="preserve"> = </w:delText>
        </w:r>
        <w:r w:rsidRPr="00496E2D" w:rsidDel="007C6FCA">
          <w:rPr>
            <w:rFonts w:eastAsiaTheme="minorEastAsia" w:cstheme="minorHAnsi"/>
            <w:i/>
            <w:sz w:val="22"/>
            <w:szCs w:val="22"/>
          </w:rPr>
          <w:delText>d</w:delText>
        </w:r>
        <w:r w:rsidRPr="00496E2D" w:rsidDel="007C6FCA">
          <w:rPr>
            <w:rFonts w:eastAsiaTheme="minorEastAsia" w:cstheme="minorHAnsi"/>
            <w:sz w:val="22"/>
            <w:szCs w:val="22"/>
            <w:vertAlign w:val="subscript"/>
          </w:rPr>
          <w:delText>s</w:delText>
        </w:r>
        <w:r w:rsidRPr="00496E2D" w:rsidDel="007C6FCA">
          <w:rPr>
            <w:rFonts w:eastAsiaTheme="minorEastAsia" w:cstheme="minorHAnsi"/>
            <w:sz w:val="22"/>
            <w:szCs w:val="22"/>
          </w:rPr>
          <w:delText xml:space="preserve">, and set these equal to </w:delText>
        </w:r>
        <w:r w:rsidRPr="00E51D63" w:rsidDel="007C6FCA">
          <w:rPr>
            <w:rFonts w:cstheme="minorHAnsi"/>
            <w:sz w:val="22"/>
            <w:szCs w:val="22"/>
          </w:rPr>
          <w:delText>0.</w:delText>
        </w:r>
        <w:r w:rsidDel="007C6FCA">
          <w:rPr>
            <w:rFonts w:cstheme="minorHAnsi"/>
            <w:sz w:val="22"/>
            <w:szCs w:val="22"/>
          </w:rPr>
          <w:delText>075</w:delText>
        </w:r>
        <w:r w:rsidRPr="00E51D63" w:rsidDel="007C6FCA">
          <w:rPr>
            <w:rFonts w:cstheme="minorHAnsi"/>
            <w:sz w:val="22"/>
            <w:szCs w:val="22"/>
          </w:rPr>
          <w:delText>, 0.0</w:delText>
        </w:r>
        <w:r w:rsidDel="007C6FCA">
          <w:rPr>
            <w:rFonts w:cstheme="minorHAnsi"/>
            <w:sz w:val="22"/>
            <w:szCs w:val="22"/>
          </w:rPr>
          <w:delText>375</w:delText>
        </w:r>
        <w:r w:rsidRPr="00E51D63" w:rsidDel="007C6FCA">
          <w:rPr>
            <w:rFonts w:cstheme="minorHAnsi"/>
            <w:sz w:val="22"/>
            <w:szCs w:val="22"/>
          </w:rPr>
          <w:delText xml:space="preserve">, </w:delText>
        </w:r>
        <w:r w:rsidDel="007C6FCA">
          <w:rPr>
            <w:rFonts w:cstheme="minorHAnsi"/>
            <w:sz w:val="22"/>
            <w:szCs w:val="22"/>
          </w:rPr>
          <w:delText xml:space="preserve">and </w:delText>
        </w:r>
        <w:r w:rsidRPr="00E51D63" w:rsidDel="007C6FCA">
          <w:rPr>
            <w:rFonts w:cstheme="minorHAnsi"/>
            <w:sz w:val="22"/>
            <w:szCs w:val="22"/>
          </w:rPr>
          <w:delText>0.0</w:delText>
        </w:r>
        <w:r w:rsidDel="007C6FCA">
          <w:rPr>
            <w:rFonts w:cstheme="minorHAnsi"/>
            <w:sz w:val="22"/>
            <w:szCs w:val="22"/>
          </w:rPr>
          <w:delText xml:space="preserve">187 </w:delText>
        </w:r>
        <w:r w:rsidRPr="00496E2D" w:rsidDel="007C6FCA">
          <w:rPr>
            <w:rFonts w:eastAsiaTheme="minorEastAsia" w:cstheme="minorHAnsi"/>
            <w:sz w:val="22"/>
            <w:szCs w:val="22"/>
          </w:rPr>
          <w:delText xml:space="preserve">to generate a gradient in density dependence. </w:delText>
        </w:r>
        <w:r w:rsidR="00F66752" w:rsidDel="007C6FCA">
          <w:rPr>
            <w:rFonts w:eastAsiaTheme="minorEastAsia" w:cstheme="minorHAnsi"/>
            <w:sz w:val="22"/>
            <w:szCs w:val="22"/>
          </w:rPr>
          <w:delText xml:space="preserve">For the non-evolutionary tests of the effect of variance (Comparison 1), we used </w:delText>
        </w:r>
      </w:del>
      <m:oMath>
        <m:sSub>
          <m:sSubPr>
            <m:ctrlPr>
              <w:del w:id="802" w:author="John DeLong" w:date="2020-07-24T15:00:00Z">
                <w:rPr>
                  <w:rFonts w:ascii="Cambria Math" w:hAnsi="Cambria Math" w:cstheme="minorHAnsi"/>
                  <w:sz w:val="22"/>
                  <w:szCs w:val="22"/>
                </w:rPr>
              </w:del>
            </m:ctrlPr>
          </m:sSubPr>
          <m:e>
            <m:r>
              <w:del w:id="803" w:author="John DeLong" w:date="2020-07-24T15:00:00Z">
                <w:rPr>
                  <w:rFonts w:ascii="Cambria Math" w:hAnsi="Cambria Math" w:cstheme="minorHAnsi"/>
                  <w:sz w:val="22"/>
                  <w:szCs w:val="22"/>
                </w:rPr>
                <m:t>b</m:t>
              </w:del>
            </m:r>
          </m:e>
          <m:sub>
            <m:r>
              <w:del w:id="804" w:author="John DeLong" w:date="2020-07-24T15:00:00Z">
                <w:rPr>
                  <w:rFonts w:ascii="Cambria Math" w:hAnsi="Cambria Math" w:cstheme="minorHAnsi"/>
                  <w:sz w:val="22"/>
                  <w:szCs w:val="22"/>
                </w:rPr>
                <m:t>s</m:t>
              </w:del>
            </m:r>
          </m:sub>
        </m:sSub>
        <m:r>
          <w:del w:id="805" w:author="John DeLong" w:date="2020-07-24T15:00:00Z">
            <w:rPr>
              <w:rFonts w:ascii="Cambria Math" w:hAnsi="Cambria Math" w:cstheme="minorHAnsi"/>
              <w:sz w:val="22"/>
              <w:szCs w:val="22"/>
            </w:rPr>
            <m:t>=</m:t>
          </w:del>
        </m:r>
        <m:sSub>
          <m:sSubPr>
            <m:ctrlPr>
              <w:del w:id="806" w:author="John DeLong" w:date="2020-07-24T15:00:00Z">
                <w:rPr>
                  <w:rFonts w:ascii="Cambria Math" w:hAnsi="Cambria Math" w:cstheme="minorHAnsi"/>
                  <w:sz w:val="22"/>
                  <w:szCs w:val="22"/>
                </w:rPr>
              </w:del>
            </m:ctrlPr>
          </m:sSubPr>
          <m:e>
            <m:r>
              <w:del w:id="807" w:author="John DeLong" w:date="2020-07-24T15:00:00Z">
                <w:rPr>
                  <w:rFonts w:ascii="Cambria Math" w:hAnsi="Cambria Math" w:cstheme="minorHAnsi"/>
                  <w:sz w:val="22"/>
                  <w:szCs w:val="22"/>
                </w:rPr>
                <m:t>d</m:t>
              </w:del>
            </m:r>
          </m:e>
          <m:sub>
            <m:r>
              <w:del w:id="808" w:author="John DeLong" w:date="2020-07-24T15:00:00Z">
                <w:rPr>
                  <w:rFonts w:ascii="Cambria Math" w:hAnsi="Cambria Math" w:cstheme="minorHAnsi"/>
                  <w:sz w:val="22"/>
                  <w:szCs w:val="22"/>
                </w:rPr>
                <m:t>s</m:t>
              </w:del>
            </m:r>
          </m:sub>
        </m:sSub>
        <m:r>
          <w:del w:id="809" w:author="John DeLong" w:date="2020-07-24T15:00:00Z">
            <w:rPr>
              <w:rFonts w:ascii="Cambria Math" w:hAnsi="Cambria Math" w:cstheme="minorHAnsi"/>
              <w:sz w:val="22"/>
              <w:szCs w:val="22"/>
            </w:rPr>
            <m:t>=0.</m:t>
          </w:del>
        </m:r>
        <m:r>
          <w:del w:id="810" w:author="John DeLong" w:date="2020-07-24T15:00:00Z">
            <m:rPr>
              <m:sty m:val="p"/>
            </m:rPr>
            <w:rPr>
              <w:rFonts w:ascii="Cambria Math" w:hAnsi="Cambria Math" w:cstheme="minorHAnsi"/>
              <w:sz w:val="22"/>
              <w:szCs w:val="22"/>
            </w:rPr>
            <m:t>04</m:t>
          </w:del>
        </m:r>
      </m:oMath>
      <w:del w:id="811" w:author="John DeLong" w:date="2020-07-24T15:00:00Z">
        <w:r w:rsidR="00F66752" w:rsidDel="007C6FCA">
          <w:rPr>
            <w:rFonts w:eastAsiaTheme="minorEastAsia" w:cstheme="minorHAnsi"/>
            <w:sz w:val="22"/>
            <w:szCs w:val="22"/>
          </w:rPr>
          <w:delText xml:space="preserve">. </w:delText>
        </w:r>
        <w:r w:rsidRPr="00496E2D" w:rsidDel="007C6FCA">
          <w:rPr>
            <w:rFonts w:eastAsiaTheme="minorEastAsia" w:cstheme="minorHAnsi"/>
            <w:sz w:val="22"/>
            <w:szCs w:val="22"/>
          </w:rPr>
          <w:delText xml:space="preserve">Since the equilibrium abundance depends on the value of </w:delText>
        </w:r>
        <w:r w:rsidRPr="00496E2D" w:rsidDel="007C6FCA">
          <w:rPr>
            <w:rFonts w:eastAsiaTheme="minorEastAsia" w:cstheme="minorHAnsi"/>
            <w:i/>
            <w:iCs/>
            <w:sz w:val="22"/>
            <w:szCs w:val="22"/>
          </w:rPr>
          <w:delText>b</w:delText>
        </w:r>
        <w:r w:rsidRPr="00496E2D" w:rsidDel="007C6FCA">
          <w:rPr>
            <w:rFonts w:eastAsiaTheme="minorEastAsia" w:cstheme="minorHAnsi"/>
            <w:i/>
            <w:iCs/>
            <w:sz w:val="22"/>
            <w:szCs w:val="22"/>
            <w:vertAlign w:val="subscript"/>
          </w:rPr>
          <w:delText>max</w:delText>
        </w:r>
        <w:r w:rsidRPr="00496E2D" w:rsidDel="007C6FCA">
          <w:rPr>
            <w:rFonts w:eastAsiaTheme="minorEastAsia" w:cstheme="minorHAnsi"/>
            <w:sz w:val="22"/>
            <w:szCs w:val="22"/>
          </w:rPr>
          <w:delText xml:space="preserve"> (Equation 3), the initial </w:delText>
        </w:r>
        <w:r w:rsidDel="007C6FCA">
          <w:rPr>
            <w:rFonts w:eastAsiaTheme="minorEastAsia" w:cstheme="minorHAnsi"/>
            <w:sz w:val="22"/>
            <w:szCs w:val="22"/>
          </w:rPr>
          <w:delText>carrying capacities</w:delText>
        </w:r>
        <w:r w:rsidRPr="00496E2D" w:rsidDel="007C6FCA">
          <w:rPr>
            <w:rFonts w:eastAsiaTheme="minorEastAsia" w:cstheme="minorHAnsi"/>
            <w:sz w:val="22"/>
            <w:szCs w:val="22"/>
          </w:rPr>
          <w:delText xml:space="preserve"> at </w:delText>
        </w:r>
        <w:r w:rsidRPr="00496E2D" w:rsidDel="007C6FCA">
          <w:rPr>
            <w:rFonts w:eastAsiaTheme="minorEastAsia" w:cstheme="minorHAnsi"/>
            <w:i/>
            <w:iCs/>
            <w:sz w:val="22"/>
            <w:szCs w:val="22"/>
          </w:rPr>
          <w:delText>b</w:delText>
        </w:r>
        <w:r w:rsidRPr="00496E2D" w:rsidDel="007C6FCA">
          <w:rPr>
            <w:rFonts w:eastAsiaTheme="minorEastAsia" w:cstheme="minorHAnsi"/>
            <w:i/>
            <w:iCs/>
            <w:sz w:val="22"/>
            <w:szCs w:val="22"/>
            <w:vertAlign w:val="subscript"/>
          </w:rPr>
          <w:delText>max</w:delText>
        </w:r>
        <w:r w:rsidRPr="00496E2D" w:rsidDel="007C6FCA">
          <w:rPr>
            <w:rFonts w:eastAsiaTheme="minorEastAsia" w:cstheme="minorHAnsi"/>
            <w:sz w:val="22"/>
            <w:szCs w:val="22"/>
          </w:rPr>
          <w:delText xml:space="preserve">=1.8 were </w:delText>
        </w:r>
        <w:r w:rsidDel="007C6FCA">
          <w:rPr>
            <w:rFonts w:eastAsiaTheme="minorEastAsia" w:cstheme="minorHAnsi"/>
            <w:sz w:val="22"/>
            <w:szCs w:val="22"/>
          </w:rPr>
          <w:delText>10, 20, and 4</w:delText>
        </w:r>
        <w:r w:rsidRPr="00E51D63" w:rsidDel="007C6FCA">
          <w:rPr>
            <w:rFonts w:eastAsiaTheme="minorEastAsia" w:cstheme="minorHAnsi"/>
            <w:sz w:val="22"/>
            <w:szCs w:val="22"/>
          </w:rPr>
          <w:delText>0</w:delText>
        </w:r>
        <w:r w:rsidDel="007C6FCA">
          <w:rPr>
            <w:rFonts w:eastAsiaTheme="minorEastAsia" w:cstheme="minorHAnsi"/>
            <w:sz w:val="22"/>
            <w:szCs w:val="22"/>
          </w:rPr>
          <w:delText xml:space="preserve"> </w:delText>
        </w:r>
        <w:r w:rsidRPr="00496E2D" w:rsidDel="007C6FCA">
          <w:rPr>
            <w:rFonts w:eastAsiaTheme="minorEastAsia" w:cstheme="minorHAnsi"/>
            <w:sz w:val="22"/>
            <w:szCs w:val="22"/>
          </w:rPr>
          <w:delText xml:space="preserve">across the three scenarios; </w:delText>
        </w:r>
      </w:del>
      <w:del w:id="812" w:author="John DeLong" w:date="2020-07-24T15:10:00Z">
        <w:r w:rsidRPr="00496E2D" w:rsidDel="007B2CE4">
          <w:rPr>
            <w:rFonts w:eastAsiaTheme="minorEastAsia" w:cstheme="minorHAnsi"/>
            <w:sz w:val="22"/>
            <w:szCs w:val="22"/>
          </w:rPr>
          <w:delText xml:space="preserve">at the ESS value of </w:delText>
        </w:r>
        <w:r w:rsidRPr="00496E2D" w:rsidDel="007B2CE4">
          <w:rPr>
            <w:rFonts w:eastAsiaTheme="minorEastAsia" w:cstheme="minorHAnsi"/>
            <w:i/>
            <w:iCs/>
            <w:sz w:val="22"/>
            <w:szCs w:val="22"/>
          </w:rPr>
          <w:delText>b</w:delText>
        </w:r>
        <w:r w:rsidRPr="00496E2D" w:rsidDel="007B2CE4">
          <w:rPr>
            <w:rFonts w:eastAsiaTheme="minorEastAsia" w:cstheme="minorHAnsi"/>
            <w:i/>
            <w:iCs/>
            <w:sz w:val="22"/>
            <w:szCs w:val="22"/>
            <w:vertAlign w:val="subscript"/>
          </w:rPr>
          <w:delText>max</w:delText>
        </w:r>
        <w:r w:rsidRPr="00496E2D" w:rsidDel="007B2CE4">
          <w:rPr>
            <w:rFonts w:eastAsiaTheme="minorEastAsia" w:cstheme="minorHAnsi"/>
            <w:sz w:val="22"/>
            <w:szCs w:val="22"/>
          </w:rPr>
          <w:delText xml:space="preserve">=5.4, the equilibrium abundances were </w:delText>
        </w:r>
        <w:r w:rsidDel="007B2CE4">
          <w:rPr>
            <w:rFonts w:eastAsiaTheme="minorEastAsia" w:cstheme="minorHAnsi"/>
            <w:sz w:val="22"/>
            <w:szCs w:val="22"/>
          </w:rPr>
          <w:delText>18, 36, and 72</w:delText>
        </w:r>
        <w:r w:rsidRPr="00496E2D" w:rsidDel="007B2CE4">
          <w:rPr>
            <w:rFonts w:eastAsiaTheme="minorEastAsia" w:cstheme="minorHAnsi"/>
            <w:sz w:val="22"/>
            <w:szCs w:val="22"/>
          </w:rPr>
          <w:delText xml:space="preserve">. </w:delText>
        </w:r>
      </w:del>
      <w:moveFromRangeStart w:id="813" w:author="John DeLong" w:date="2020-07-24T15:06:00Z" w:name="move46495598"/>
      <w:moveFrom w:id="814" w:author="John DeLong" w:date="2020-07-24T15:06:00Z">
        <w:del w:id="815" w:author="John DeLong" w:date="2020-07-24T15:10:00Z">
          <w:r w:rsidDel="007B2CE4">
            <w:rPr>
              <w:rFonts w:eastAsiaTheme="minorEastAsia" w:cstheme="minorHAnsi"/>
              <w:sz w:val="22"/>
              <w:szCs w:val="22"/>
            </w:rPr>
            <w:delText xml:space="preserve">For a check on the effect of different parameter values, we also varied </w:delText>
          </w:r>
          <w:r w:rsidRPr="00CD0B5C" w:rsidDel="007B2CE4">
            <w:rPr>
              <w:rFonts w:eastAsiaTheme="minorEastAsia" w:cstheme="minorHAnsi"/>
              <w:i/>
              <w:sz w:val="22"/>
              <w:szCs w:val="22"/>
            </w:rPr>
            <w:delText>c</w:delText>
          </w:r>
          <w:r w:rsidDel="007B2CE4">
            <w:rPr>
              <w:rFonts w:eastAsiaTheme="minorEastAsia" w:cstheme="minorHAnsi"/>
              <w:sz w:val="22"/>
              <w:szCs w:val="22"/>
            </w:rPr>
            <w:delText xml:space="preserve"> (0.06, 0.09, and 1.2), using </w:delText>
          </w:r>
          <w:r w:rsidRPr="00496E2D" w:rsidDel="007B2CE4">
            <w:rPr>
              <w:rFonts w:eastAsiaTheme="minorEastAsia" w:cstheme="minorHAnsi"/>
              <w:i/>
              <w:iCs/>
              <w:sz w:val="22"/>
              <w:szCs w:val="22"/>
            </w:rPr>
            <w:delText>b</w:delText>
          </w:r>
          <w:r w:rsidRPr="00496E2D" w:rsidDel="007B2CE4">
            <w:rPr>
              <w:rFonts w:eastAsiaTheme="minorEastAsia" w:cstheme="minorHAnsi"/>
              <w:i/>
              <w:iCs/>
              <w:sz w:val="22"/>
              <w:szCs w:val="22"/>
              <w:vertAlign w:val="subscript"/>
            </w:rPr>
            <w:delText>max</w:delText>
          </w:r>
          <w:r w:rsidDel="007B2CE4">
            <w:rPr>
              <w:rFonts w:eastAsiaTheme="minorEastAsia" w:cstheme="minorHAnsi"/>
              <w:i/>
              <w:iCs/>
              <w:sz w:val="22"/>
              <w:szCs w:val="22"/>
              <w:vertAlign w:val="subscript"/>
            </w:rPr>
            <w:delText xml:space="preserve"> </w:delText>
          </w:r>
          <w:r w:rsidRPr="00496E2D" w:rsidDel="007B2CE4">
            <w:rPr>
              <w:rFonts w:eastAsiaTheme="minorEastAsia" w:cstheme="minorHAnsi"/>
              <w:sz w:val="22"/>
              <w:szCs w:val="22"/>
            </w:rPr>
            <w:delText>=</w:delText>
          </w:r>
          <w:r w:rsidDel="007B2CE4">
            <w:rPr>
              <w:rFonts w:eastAsiaTheme="minorEastAsia" w:cstheme="minorHAnsi"/>
              <w:sz w:val="22"/>
              <w:szCs w:val="22"/>
            </w:rPr>
            <w:delText xml:space="preserve"> </w:delText>
          </w:r>
          <w:r w:rsidRPr="00496E2D" w:rsidDel="007B2CE4">
            <w:rPr>
              <w:rFonts w:eastAsiaTheme="minorEastAsia" w:cstheme="minorHAnsi"/>
              <w:sz w:val="22"/>
              <w:szCs w:val="22"/>
            </w:rPr>
            <w:delText>1.8</w:delText>
          </w:r>
          <w:r w:rsidDel="007B2CE4">
            <w:rPr>
              <w:rFonts w:eastAsiaTheme="minorEastAsia" w:cstheme="minorHAnsi"/>
              <w:sz w:val="22"/>
              <w:szCs w:val="22"/>
            </w:rPr>
            <w:delText xml:space="preserve"> and one level of density dependence (</w:delText>
          </w:r>
        </w:del>
        <m:oMath>
          <m:sSub>
            <m:sSubPr>
              <m:ctrlPr>
                <w:del w:id="816" w:author="John DeLong" w:date="2020-07-24T15:10:00Z">
                  <w:rPr>
                    <w:rFonts w:ascii="Cambria Math" w:hAnsi="Cambria Math" w:cstheme="minorHAnsi"/>
                    <w:sz w:val="22"/>
                    <w:szCs w:val="22"/>
                  </w:rPr>
                </w:del>
              </m:ctrlPr>
            </m:sSubPr>
            <m:e>
              <m:r>
                <w:del w:id="817" w:author="John DeLong" w:date="2020-07-24T15:10:00Z">
                  <w:rPr>
                    <w:rFonts w:ascii="Cambria Math" w:hAnsi="Cambria Math" w:cstheme="minorHAnsi"/>
                    <w:sz w:val="22"/>
                    <w:szCs w:val="22"/>
                  </w:rPr>
                  <m:t>b</m:t>
                </w:del>
              </m:r>
            </m:e>
            <m:sub>
              <m:r>
                <w:del w:id="818" w:author="John DeLong" w:date="2020-07-24T15:10:00Z">
                  <w:rPr>
                    <w:rFonts w:ascii="Cambria Math" w:hAnsi="Cambria Math" w:cstheme="minorHAnsi"/>
                    <w:sz w:val="22"/>
                    <w:szCs w:val="22"/>
                  </w:rPr>
                  <m:t>s</m:t>
                </w:del>
              </m:r>
            </m:sub>
          </m:sSub>
          <m:r>
            <w:del w:id="819" w:author="John DeLong" w:date="2020-07-24T15:10:00Z">
              <w:rPr>
                <w:rFonts w:ascii="Cambria Math" w:hAnsi="Cambria Math" w:cstheme="minorHAnsi"/>
                <w:sz w:val="22"/>
                <w:szCs w:val="22"/>
              </w:rPr>
              <m:t>=</m:t>
            </w:del>
          </m:r>
          <m:sSub>
            <m:sSubPr>
              <m:ctrlPr>
                <w:del w:id="820" w:author="John DeLong" w:date="2020-07-24T15:10:00Z">
                  <w:rPr>
                    <w:rFonts w:ascii="Cambria Math" w:hAnsi="Cambria Math" w:cstheme="minorHAnsi"/>
                    <w:sz w:val="22"/>
                    <w:szCs w:val="22"/>
                  </w:rPr>
                </w:del>
              </m:ctrlPr>
            </m:sSubPr>
            <m:e>
              <m:r>
                <w:del w:id="821" w:author="John DeLong" w:date="2020-07-24T15:10:00Z">
                  <w:rPr>
                    <w:rFonts w:ascii="Cambria Math" w:hAnsi="Cambria Math" w:cstheme="minorHAnsi"/>
                    <w:sz w:val="22"/>
                    <w:szCs w:val="22"/>
                  </w:rPr>
                  <m:t>d</m:t>
                </w:del>
              </m:r>
            </m:e>
            <m:sub>
              <m:r>
                <w:del w:id="822" w:author="John DeLong" w:date="2020-07-24T15:10:00Z">
                  <w:rPr>
                    <w:rFonts w:ascii="Cambria Math" w:hAnsi="Cambria Math" w:cstheme="minorHAnsi"/>
                    <w:sz w:val="22"/>
                    <w:szCs w:val="22"/>
                  </w:rPr>
                  <m:t>s</m:t>
                </w:del>
              </m:r>
            </m:sub>
          </m:sSub>
          <m:r>
            <w:del w:id="823" w:author="John DeLong" w:date="2020-07-24T15:10:00Z">
              <w:rPr>
                <w:rFonts w:ascii="Cambria Math" w:hAnsi="Cambria Math" w:cstheme="minorHAnsi"/>
                <w:sz w:val="22"/>
                <w:szCs w:val="22"/>
              </w:rPr>
              <m:t>=0.</m:t>
            </w:del>
          </m:r>
          <m:r>
            <w:del w:id="824" w:author="John DeLong" w:date="2020-07-24T15:10:00Z">
              <m:rPr>
                <m:sty m:val="p"/>
              </m:rPr>
              <w:rPr>
                <w:rFonts w:ascii="Cambria Math" w:hAnsi="Cambria Math" w:cstheme="minorHAnsi"/>
                <w:sz w:val="22"/>
                <w:szCs w:val="22"/>
              </w:rPr>
              <m:t>04</m:t>
            </w:del>
          </m:r>
        </m:oMath>
        <w:moveFrom w:id="825" w:author="John DeLong" w:date="2020-07-24T15:06:00Z">
          <w:del w:id="826" w:author="John DeLong" w:date="2020-07-24T15:10:00Z">
            <w:r w:rsidDel="007B2CE4">
              <w:rPr>
                <w:rFonts w:eastAsiaTheme="minorEastAsia" w:cstheme="minorHAnsi"/>
                <w:sz w:val="22"/>
                <w:szCs w:val="22"/>
              </w:rPr>
              <w:delText xml:space="preserve">). </w:delText>
            </w:r>
          </w:del>
        </w:moveFrom>
        <w:moveFromRangeEnd w:id="813"/>
        <w:del w:id="827" w:author="John DeLong" w:date="2020-07-24T15:10:00Z">
          <w:r w:rsidRPr="00496E2D" w:rsidDel="007B2CE4">
            <w:rPr>
              <w:rFonts w:eastAsiaTheme="minorEastAsia" w:cstheme="minorHAnsi"/>
              <w:sz w:val="22"/>
              <w:szCs w:val="22"/>
            </w:rPr>
            <w:delText>For Comparison 3, p</w:delText>
          </w:r>
        </w:del>
        <w:ins w:id="828" w:author="John DeLong" w:date="2020-07-24T15:11:00Z">
          <w:r w:rsidR="007B2CE4">
            <w:rPr>
              <w:rFonts w:eastAsiaTheme="minorEastAsia" w:cstheme="minorHAnsi"/>
              <w:sz w:val="22"/>
              <w:szCs w:val="22"/>
            </w:rPr>
            <w:t>p</w:t>
          </w:r>
        </w:ins>
        <w:r w:rsidRPr="00496E2D">
          <w:rPr>
            <w:rFonts w:eastAsiaTheme="minorEastAsia" w:cstheme="minorHAnsi"/>
            <w:sz w:val="22"/>
            <w:szCs w:val="22"/>
          </w:rPr>
          <w:t xml:space="preserve">opulations </w:t>
        </w:r>
        <w:del w:id="829" w:author="John DeLong" w:date="2020-07-24T15:11:00Z">
          <w:r w:rsidRPr="00496E2D" w:rsidDel="007B2CE4">
            <w:rPr>
              <w:rFonts w:eastAsiaTheme="minorEastAsia" w:cstheme="minorHAnsi"/>
              <w:sz w:val="22"/>
              <w:szCs w:val="22"/>
            </w:rPr>
            <w:delText xml:space="preserve">were initialized </w:delText>
          </w:r>
        </w:del>
        <w:r w:rsidRPr="00496E2D">
          <w:rPr>
            <w:rFonts w:eastAsiaTheme="minorEastAsia" w:cstheme="minorHAnsi"/>
            <w:sz w:val="22"/>
            <w:szCs w:val="22"/>
          </w:rPr>
          <w:t xml:space="preserve">with </w:t>
        </w:r>
        <w:r>
          <w:rPr>
            <w:rFonts w:eastAsiaTheme="minorEastAsia" w:cstheme="minorHAnsi"/>
            <w:sz w:val="22"/>
            <w:szCs w:val="22"/>
          </w:rPr>
          <w:t>72</w:t>
        </w:r>
        <w:r w:rsidRPr="00496E2D">
          <w:rPr>
            <w:rFonts w:eastAsiaTheme="minorEastAsia" w:cstheme="minorHAnsi"/>
            <w:sz w:val="22"/>
            <w:szCs w:val="22"/>
          </w:rPr>
          <w:t xml:space="preserve"> individuals with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5.4</m:t>
          </m:r>
        </m:oMath>
        <w:r w:rsidRPr="00496E2D">
          <w:rPr>
            <w:rFonts w:eastAsiaTheme="minorEastAsia" w:cstheme="minorHAnsi"/>
            <w:sz w:val="22"/>
            <w:szCs w:val="22"/>
          </w:rPr>
          <w:t xml:space="preserve"> (thus at the </w:t>
        </w:r>
        <w:r>
          <w:rPr>
            <w:rFonts w:eastAsiaTheme="minorEastAsia" w:cstheme="minorHAnsi"/>
            <w:sz w:val="22"/>
            <w:szCs w:val="22"/>
          </w:rPr>
          <w:t>eco-evolutionary equilibrium</w:t>
        </w:r>
        <w:r w:rsidRPr="00496E2D">
          <w:rPr>
            <w:rFonts w:eastAsiaTheme="minorEastAsia" w:cstheme="minorHAnsi"/>
            <w:sz w:val="22"/>
            <w:szCs w:val="22"/>
          </w:rPr>
          <w:t xml:space="preserve"> for </w:t>
        </w:r>
        <m:oMath>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0.</m:t>
          </m:r>
          <m:r>
            <m:rPr>
              <m:sty m:val="p"/>
            </m:rPr>
            <w:rPr>
              <w:rFonts w:ascii="Cambria Math" w:hAnsi="Cambria Math" w:cstheme="minorHAnsi"/>
              <w:sz w:val="22"/>
              <w:szCs w:val="22"/>
            </w:rPr>
            <m:t>0187</m:t>
          </m:r>
        </m:oMath>
        <w:r w:rsidRPr="00496E2D">
          <w:rPr>
            <w:rFonts w:eastAsiaTheme="minorEastAsia" w:cstheme="minorHAnsi"/>
            <w:sz w:val="22"/>
            <w:szCs w:val="22"/>
          </w:rPr>
          <w:t xml:space="preserve">). Individuals were culled </w:t>
        </w:r>
        <w:r>
          <w:rPr>
            <w:rFonts w:eastAsiaTheme="minorEastAsia" w:cstheme="minorHAnsi"/>
            <w:sz w:val="22"/>
            <w:szCs w:val="22"/>
          </w:rPr>
          <w:t>at random with respect to their traits</w:t>
        </w:r>
        <w:r w:rsidRPr="00496E2D">
          <w:rPr>
            <w:rFonts w:eastAsiaTheme="minorEastAsia" w:cstheme="minorHAnsi"/>
            <w:sz w:val="22"/>
            <w:szCs w:val="22"/>
          </w:rPr>
          <w:t xml:space="preserve"> </w:t>
        </w:r>
        <w:r>
          <w:rPr>
            <w:rFonts w:eastAsiaTheme="minorEastAsia" w:cstheme="minorHAnsi"/>
            <w:sz w:val="22"/>
            <w:szCs w:val="22"/>
          </w:rPr>
          <w:t xml:space="preserve">with a culling rate of </w:t>
        </w:r>
        <m:oMath>
          <m:r>
            <w:rPr>
              <w:rFonts w:ascii="Cambria Math" w:eastAsiaTheme="minorEastAsia" w:hAnsi="Cambria Math" w:cstheme="minorHAnsi"/>
              <w:sz w:val="22"/>
              <w:szCs w:val="22"/>
            </w:rPr>
            <m:t>x=10,000</m:t>
          </m:r>
        </m:oMath>
        <w:r>
          <w:rPr>
            <w:rFonts w:eastAsiaTheme="minorEastAsia" w:cstheme="minorHAnsi"/>
            <w:sz w:val="22"/>
            <w:szCs w:val="22"/>
          </w:rPr>
          <w:t xml:space="preserve"> (which ensures that the population size rapidly approaches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oMath>
        <w:r>
          <w:rPr>
            <w:rFonts w:eastAsiaTheme="minorEastAsia" w:cstheme="minorHAnsi"/>
            <w:sz w:val="22"/>
            <w:szCs w:val="22"/>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oMath>
        <w:r>
          <w:rPr>
            <w:rFonts w:eastAsiaTheme="minorEastAsia" w:cstheme="minorHAnsi"/>
            <w:sz w:val="22"/>
            <w:szCs w:val="22"/>
          </w:rPr>
          <w:t xml:space="preserve"> values of</w:t>
        </w:r>
        <w:r w:rsidRPr="00496E2D">
          <w:rPr>
            <w:rFonts w:eastAsiaTheme="minorEastAsia" w:cstheme="minorHAnsi"/>
            <w:sz w:val="22"/>
            <w:szCs w:val="22"/>
          </w:rPr>
          <w:t xml:space="preserve"> </w:t>
        </w:r>
        <w:r>
          <w:rPr>
            <w:rFonts w:eastAsiaTheme="minorEastAsia" w:cstheme="minorHAnsi"/>
            <w:sz w:val="22"/>
            <w:szCs w:val="22"/>
          </w:rPr>
          <w:t>5</w:t>
        </w:r>
        <w:r w:rsidRPr="00496E2D">
          <w:rPr>
            <w:rFonts w:eastAsiaTheme="minorEastAsia" w:cstheme="minorHAnsi"/>
            <w:sz w:val="22"/>
            <w:szCs w:val="22"/>
          </w:rPr>
          <w:t xml:space="preserve">0, </w:t>
        </w:r>
        <w:r>
          <w:rPr>
            <w:rFonts w:eastAsiaTheme="minorEastAsia" w:cstheme="minorHAnsi"/>
            <w:sz w:val="22"/>
            <w:szCs w:val="22"/>
          </w:rPr>
          <w:t>3</w:t>
        </w:r>
        <w:r w:rsidRPr="00496E2D">
          <w:rPr>
            <w:rFonts w:eastAsiaTheme="minorEastAsia" w:cstheme="minorHAnsi"/>
            <w:sz w:val="22"/>
            <w:szCs w:val="22"/>
          </w:rPr>
          <w:t>0, or 10. We ran each simulation</w:t>
        </w:r>
        <w:r>
          <w:rPr>
            <w:rFonts w:eastAsiaTheme="minorEastAsia" w:cstheme="minorHAnsi"/>
            <w:sz w:val="22"/>
            <w:szCs w:val="22"/>
          </w:rPr>
          <w:t xml:space="preserve"> </w:t>
        </w:r>
        <w:ins w:id="830" w:author="John DeLong" w:date="2020-07-24T15:11:00Z">
          <w:r w:rsidR="007B2CE4">
            <w:rPr>
              <w:rFonts w:eastAsiaTheme="minorEastAsia" w:cstheme="minorHAnsi"/>
              <w:sz w:val="22"/>
              <w:szCs w:val="22"/>
            </w:rPr>
            <w:t xml:space="preserve">for 400 time steps and </w:t>
          </w:r>
        </w:ins>
        <w:ins w:id="831" w:author="John DeLong" w:date="2020-07-24T15:12:00Z">
          <w:r w:rsidR="007B2CE4" w:rsidRPr="00496E2D">
            <w:rPr>
              <w:rFonts w:eastAsiaTheme="minorEastAsia" w:cstheme="minorHAnsi"/>
              <w:sz w:val="22"/>
              <w:szCs w:val="22"/>
            </w:rPr>
            <w:t>replicated each stochastic simulation 50 times.</w:t>
          </w:r>
        </w:ins>
        <w:ins w:id="832" w:author="John DeLong" w:date="2020-07-24T15:13:00Z">
          <w:r w:rsidR="00A93BC9">
            <w:rPr>
              <w:rFonts w:eastAsiaTheme="minorEastAsia" w:cstheme="minorHAnsi"/>
              <w:sz w:val="22"/>
              <w:szCs w:val="22"/>
            </w:rPr>
            <w:t xml:space="preserve"> We also tracked lifetime reproductive success in this set of simulations.</w:t>
          </w:r>
        </w:ins>
        <w:del w:id="833" w:author="John DeLong" w:date="2020-07-24T15:12:00Z">
          <w:r w:rsidDel="007B2CE4">
            <w:rPr>
              <w:rFonts w:eastAsiaTheme="minorEastAsia" w:cstheme="minorHAnsi"/>
              <w:sz w:val="22"/>
              <w:szCs w:val="22"/>
            </w:rPr>
            <w:delText>long enough to clearly identify its attractor, which was</w:delText>
          </w:r>
          <w:r w:rsidRPr="00496E2D" w:rsidDel="007B2CE4">
            <w:rPr>
              <w:rFonts w:eastAsiaTheme="minorEastAsia" w:cstheme="minorHAnsi"/>
              <w:sz w:val="22"/>
              <w:szCs w:val="22"/>
            </w:rPr>
            <w:delText xml:space="preserve"> </w:delText>
          </w:r>
          <w:r w:rsidDel="007B2CE4">
            <w:rPr>
              <w:rFonts w:eastAsiaTheme="minorEastAsia" w:cstheme="minorHAnsi"/>
              <w:sz w:val="22"/>
              <w:szCs w:val="22"/>
            </w:rPr>
            <w:delText>50</w:delText>
          </w:r>
          <w:r w:rsidRPr="005C4B5C" w:rsidDel="007B2CE4">
            <w:rPr>
              <w:rFonts w:eastAsiaTheme="minorEastAsia" w:cstheme="minorHAnsi"/>
              <w:sz w:val="22"/>
              <w:szCs w:val="22"/>
            </w:rPr>
            <w:delText xml:space="preserve"> </w:delText>
          </w:r>
          <w:r w:rsidDel="007B2CE4">
            <w:rPr>
              <w:rFonts w:eastAsiaTheme="minorEastAsia" w:cstheme="minorHAnsi"/>
              <w:sz w:val="22"/>
              <w:szCs w:val="22"/>
            </w:rPr>
            <w:delText>for comparisons (ecology only) and 400 for all subsequent eco-evolutionary simulations. We</w:delText>
          </w:r>
          <w:r w:rsidRPr="00496E2D" w:rsidDel="007B2CE4">
            <w:rPr>
              <w:rFonts w:eastAsiaTheme="minorEastAsia" w:cstheme="minorHAnsi"/>
              <w:sz w:val="22"/>
              <w:szCs w:val="22"/>
            </w:rPr>
            <w:delText xml:space="preserve"> replicated each stochastic simulation 50 times. </w:delText>
          </w:r>
        </w:del>
      </w:moveFrom>
    </w:p>
    <w:p w14:paraId="31F22B0E" w14:textId="5B5948AB" w:rsidR="008F3CF5" w:rsidDel="00A93BC9" w:rsidRDefault="008F3CF5" w:rsidP="008F3CF5">
      <w:pPr>
        <w:spacing w:after="0" w:line="480" w:lineRule="auto"/>
        <w:ind w:firstLine="720"/>
        <w:contextualSpacing/>
        <w:rPr>
          <w:moveFrom w:id="834" w:author="John DeLong" w:date="2020-07-24T15:13:00Z"/>
          <w:rFonts w:eastAsiaTheme="minorEastAsia" w:cstheme="minorHAnsi"/>
          <w:sz w:val="22"/>
          <w:szCs w:val="22"/>
        </w:rPr>
      </w:pPr>
      <w:moveFromRangeStart w:id="835" w:author="John DeLong" w:date="2020-07-24T15:13:00Z" w:name="move46495997"/>
      <w:moveFrom w:id="836" w:author="John DeLong" w:date="2020-07-24T15:13:00Z">
        <w:r w:rsidRPr="00496E2D" w:rsidDel="00A93BC9">
          <w:rPr>
            <w:rFonts w:eastAsiaTheme="minorEastAsia" w:cstheme="minorHAnsi"/>
            <w:sz w:val="22"/>
            <w:szCs w:val="22"/>
          </w:rPr>
          <w:t xml:space="preserve">To evaluate patterns in individual fitness across GEM simulations, we tracked the number of reproductive events and the lifespan for each individual. This allowed us to visualize the realized relationship between each individual’s </w:t>
        </w:r>
        <w:r w:rsidRPr="00496E2D" w:rsidDel="00A93BC9">
          <w:rPr>
            <w:rFonts w:eastAsiaTheme="minorEastAsia" w:cstheme="minorHAnsi"/>
            <w:i/>
            <w:sz w:val="22"/>
            <w:szCs w:val="22"/>
          </w:rPr>
          <w:t>b</w:t>
        </w:r>
        <w:r w:rsidRPr="00496E2D" w:rsidDel="00A93BC9">
          <w:rPr>
            <w:rFonts w:eastAsiaTheme="minorEastAsia" w:cstheme="minorHAnsi"/>
            <w:sz w:val="22"/>
            <w:szCs w:val="22"/>
            <w:vertAlign w:val="subscript"/>
          </w:rPr>
          <w:t>max</w:t>
        </w:r>
        <w:r w:rsidRPr="00496E2D" w:rsidDel="00A93BC9">
          <w:rPr>
            <w:rFonts w:eastAsiaTheme="minorEastAsia" w:cstheme="minorHAnsi"/>
            <w:sz w:val="22"/>
            <w:szCs w:val="22"/>
          </w:rPr>
          <w:t xml:space="preserve"> and lifetime reproductive success, akin to Figure 1B. We do this for </w:t>
        </w:r>
        <w:r w:rsidR="00DE7F28" w:rsidDel="00A93BC9">
          <w:rPr>
            <w:rFonts w:eastAsiaTheme="minorEastAsia" w:cstheme="minorHAnsi"/>
            <w:sz w:val="22"/>
            <w:szCs w:val="22"/>
          </w:rPr>
          <w:t xml:space="preserve">the </w:t>
        </w:r>
        <w:r w:rsidRPr="00496E2D" w:rsidDel="00A93BC9">
          <w:rPr>
            <w:rFonts w:eastAsiaTheme="minorEastAsia" w:cstheme="minorHAnsi"/>
            <w:sz w:val="22"/>
            <w:szCs w:val="22"/>
          </w:rPr>
          <w:t xml:space="preserve">population toward the end of the simulation (born after time step </w:t>
        </w:r>
        <w:r w:rsidDel="00A93BC9">
          <w:rPr>
            <w:rFonts w:eastAsiaTheme="minorEastAsia" w:cstheme="minorHAnsi"/>
            <w:sz w:val="22"/>
            <w:szCs w:val="22"/>
          </w:rPr>
          <w:t>3</w:t>
        </w:r>
        <w:r w:rsidRPr="00496E2D" w:rsidDel="00A93BC9">
          <w:rPr>
            <w:rFonts w:eastAsiaTheme="minorEastAsia" w:cstheme="minorHAnsi"/>
            <w:sz w:val="22"/>
            <w:szCs w:val="22"/>
          </w:rPr>
          <w:t>50)</w:t>
        </w:r>
        <w:r w:rsidR="00BE4C3E" w:rsidDel="00A93BC9">
          <w:rPr>
            <w:rFonts w:eastAsiaTheme="minorEastAsia" w:cstheme="minorHAnsi"/>
            <w:sz w:val="22"/>
            <w:szCs w:val="22"/>
          </w:rPr>
          <w:t xml:space="preserve"> </w:t>
        </w:r>
        <w:r w:rsidR="00DE7F28" w:rsidDel="00A93BC9">
          <w:rPr>
            <w:rFonts w:eastAsiaTheme="minorEastAsia" w:cstheme="minorHAnsi"/>
            <w:sz w:val="22"/>
            <w:szCs w:val="22"/>
          </w:rPr>
          <w:t>and</w:t>
        </w:r>
        <w:r w:rsidRPr="00496E2D" w:rsidDel="00A93BC9">
          <w:rPr>
            <w:rFonts w:eastAsiaTheme="minorEastAsia" w:cstheme="minorHAnsi"/>
            <w:sz w:val="22"/>
            <w:szCs w:val="22"/>
          </w:rPr>
          <w:t xml:space="preserve"> includ</w:t>
        </w:r>
        <w:r w:rsidR="00DE7F28" w:rsidDel="00A93BC9">
          <w:rPr>
            <w:rFonts w:eastAsiaTheme="minorEastAsia" w:cstheme="minorHAnsi"/>
            <w:sz w:val="22"/>
            <w:szCs w:val="22"/>
          </w:rPr>
          <w:t xml:space="preserve">ing only </w:t>
        </w:r>
        <w:r w:rsidRPr="00496E2D" w:rsidDel="00A93BC9">
          <w:rPr>
            <w:rFonts w:eastAsiaTheme="minorEastAsia" w:cstheme="minorHAnsi"/>
            <w:sz w:val="22"/>
            <w:szCs w:val="22"/>
          </w:rPr>
          <w:t xml:space="preserve">individuals that died before the end of the simulation. </w:t>
        </w:r>
      </w:moveFrom>
    </w:p>
    <w:moveFromRangeEnd w:id="835"/>
    <w:p w14:paraId="326A73F4" w14:textId="77777777" w:rsidR="008F3CF5" w:rsidRPr="00496E2D" w:rsidRDefault="008F3CF5" w:rsidP="008F3CF5">
      <w:pPr>
        <w:spacing w:after="0" w:line="480" w:lineRule="auto"/>
        <w:contextualSpacing/>
        <w:rPr>
          <w:rFonts w:cstheme="minorHAnsi"/>
          <w:sz w:val="22"/>
          <w:szCs w:val="22"/>
        </w:rPr>
      </w:pPr>
      <w:r w:rsidRPr="00496E2D">
        <w:rPr>
          <w:rFonts w:cstheme="minorHAnsi"/>
          <w:b/>
          <w:sz w:val="22"/>
          <w:szCs w:val="22"/>
        </w:rPr>
        <w:t>Results</w:t>
      </w:r>
    </w:p>
    <w:p w14:paraId="6DB36F35" w14:textId="0CFBC579" w:rsidR="0073431C" w:rsidRDefault="008F3CF5">
      <w:pPr>
        <w:spacing w:after="0" w:line="480" w:lineRule="auto"/>
        <w:contextualSpacing/>
        <w:rPr>
          <w:ins w:id="837" w:author="John DeLong" w:date="2020-07-24T19:22:00Z"/>
          <w:rFonts w:cstheme="minorHAnsi"/>
          <w:sz w:val="22"/>
          <w:szCs w:val="22"/>
        </w:rPr>
        <w:pPrChange w:id="838" w:author="John DeLong" w:date="2020-07-24T19:22:00Z">
          <w:pPr>
            <w:spacing w:after="0" w:line="480" w:lineRule="auto"/>
            <w:ind w:firstLine="720"/>
            <w:contextualSpacing/>
          </w:pPr>
        </w:pPrChange>
      </w:pPr>
      <w:del w:id="839" w:author="John DeLong" w:date="2020-07-18T16:47:00Z">
        <w:r w:rsidRPr="00496E2D" w:rsidDel="004E6174">
          <w:rPr>
            <w:rFonts w:cstheme="minorHAnsi"/>
            <w:i/>
            <w:iCs/>
            <w:sz w:val="22"/>
            <w:szCs w:val="22"/>
          </w:rPr>
          <w:delText xml:space="preserve">Comparison </w:delText>
        </w:r>
      </w:del>
      <w:del w:id="840" w:author="John DeLong" w:date="2020-07-18T16:48:00Z">
        <w:r w:rsidRPr="00496E2D" w:rsidDel="004E6174">
          <w:rPr>
            <w:rFonts w:cstheme="minorHAnsi"/>
            <w:i/>
            <w:iCs/>
            <w:sz w:val="22"/>
            <w:szCs w:val="22"/>
          </w:rPr>
          <w:delText>1</w:delText>
        </w:r>
      </w:del>
      <w:ins w:id="841" w:author="John DeLong" w:date="2020-07-18T16:51:00Z">
        <w:r w:rsidR="004E6174" w:rsidRPr="000C66AD">
          <w:rPr>
            <w:rFonts w:cstheme="minorHAnsi"/>
            <w:i/>
            <w:sz w:val="22"/>
            <w:szCs w:val="22"/>
          </w:rPr>
          <w:t xml:space="preserve">The effect of individual variation on population </w:t>
        </w:r>
        <w:proofErr w:type="gramStart"/>
        <w:r w:rsidR="004E6174" w:rsidRPr="000C66AD">
          <w:rPr>
            <w:rFonts w:cstheme="minorHAnsi"/>
            <w:i/>
            <w:sz w:val="22"/>
            <w:szCs w:val="22"/>
          </w:rPr>
          <w:t>abundance</w:t>
        </w:r>
        <w:r w:rsidR="004E6174">
          <w:rPr>
            <w:rFonts w:cstheme="minorHAnsi"/>
            <w:sz w:val="22"/>
            <w:szCs w:val="22"/>
          </w:rPr>
          <w:t>.—</w:t>
        </w:r>
      </w:ins>
      <w:proofErr w:type="gramEnd"/>
      <w:del w:id="842" w:author="John DeLong" w:date="2020-07-18T16:51:00Z">
        <w:r w:rsidRPr="00496E2D" w:rsidDel="004E6174">
          <w:rPr>
            <w:rFonts w:cstheme="minorHAnsi"/>
            <w:i/>
            <w:iCs/>
            <w:sz w:val="22"/>
            <w:szCs w:val="22"/>
          </w:rPr>
          <w:delText xml:space="preserve">: </w:delText>
        </w:r>
      </w:del>
      <w:r>
        <w:rPr>
          <w:rFonts w:cstheme="minorHAnsi"/>
          <w:iCs/>
          <w:sz w:val="22"/>
          <w:szCs w:val="22"/>
        </w:rPr>
        <w:t xml:space="preserve">In the first comparison, we sought to determine if individual variation </w:t>
      </w:r>
      <w:ins w:id="843" w:author="John DeLong" w:date="2020-07-24T15:33:00Z">
        <w:r w:rsidR="00E7119A">
          <w:rPr>
            <w:rFonts w:cstheme="minorHAnsi"/>
            <w:iCs/>
            <w:sz w:val="22"/>
            <w:szCs w:val="22"/>
          </w:rPr>
          <w:t xml:space="preserve">and stochasticity </w:t>
        </w:r>
      </w:ins>
      <w:r>
        <w:rPr>
          <w:rFonts w:cstheme="minorHAnsi"/>
          <w:iCs/>
          <w:sz w:val="22"/>
          <w:szCs w:val="22"/>
        </w:rPr>
        <w:t xml:space="preserve">altered population abundance relative to the expected equilibrium abundance. </w:t>
      </w:r>
      <w:r w:rsidRPr="00496E2D">
        <w:rPr>
          <w:rFonts w:cstheme="minorHAnsi"/>
          <w:sz w:val="22"/>
          <w:szCs w:val="22"/>
        </w:rPr>
        <w:t xml:space="preserve">Reducing heritability to zero effectively eliminates evolution by natural selection, revealing how </w:t>
      </w:r>
      <w:ins w:id="844" w:author="John DeLong" w:date="2020-07-24T16:33:00Z">
        <w:r w:rsidR="00496881">
          <w:rPr>
            <w:rFonts w:cstheme="minorHAnsi"/>
            <w:sz w:val="22"/>
            <w:szCs w:val="22"/>
          </w:rPr>
          <w:t xml:space="preserve">stochasticity and </w:t>
        </w:r>
      </w:ins>
      <w:r w:rsidRPr="00496E2D">
        <w:rPr>
          <w:rFonts w:cstheme="minorHAnsi"/>
          <w:sz w:val="22"/>
          <w:szCs w:val="22"/>
        </w:rPr>
        <w:t xml:space="preserve">trait variation </w:t>
      </w:r>
      <w:r w:rsidRPr="00496E2D">
        <w:rPr>
          <w:rFonts w:cstheme="minorHAnsi"/>
          <w:i/>
          <w:sz w:val="22"/>
          <w:szCs w:val="22"/>
        </w:rPr>
        <w:t>per se</w:t>
      </w:r>
      <w:r w:rsidRPr="00496E2D">
        <w:rPr>
          <w:rFonts w:cstheme="minorHAnsi"/>
          <w:sz w:val="22"/>
          <w:szCs w:val="22"/>
        </w:rPr>
        <w:t xml:space="preserve"> alters the dynamics of the system (Figure </w:t>
      </w:r>
      <w:r>
        <w:rPr>
          <w:rFonts w:cstheme="minorHAnsi"/>
          <w:sz w:val="22"/>
          <w:szCs w:val="22"/>
        </w:rPr>
        <w:t>2</w:t>
      </w:r>
      <w:r w:rsidRPr="00496E2D">
        <w:rPr>
          <w:rFonts w:cstheme="minorHAnsi"/>
          <w:sz w:val="22"/>
          <w:szCs w:val="22"/>
        </w:rPr>
        <w:t xml:space="preserve">). </w:t>
      </w:r>
      <w:ins w:id="845" w:author="John DeLong" w:date="2020-07-24T16:33:00Z">
        <w:r w:rsidR="00496881">
          <w:rPr>
            <w:rFonts w:cstheme="minorHAnsi"/>
            <w:sz w:val="22"/>
            <w:szCs w:val="22"/>
          </w:rPr>
          <w:t>At low carrying capacity (</w:t>
        </w:r>
        <w:r w:rsidR="00496881" w:rsidRPr="0073431C">
          <w:rPr>
            <w:rFonts w:cstheme="minorHAnsi"/>
            <w:i/>
            <w:sz w:val="22"/>
            <w:szCs w:val="22"/>
            <w:rPrChange w:id="846" w:author="John DeLong" w:date="2020-07-24T19:21:00Z">
              <w:rPr>
                <w:rFonts w:cstheme="minorHAnsi"/>
                <w:sz w:val="22"/>
                <w:szCs w:val="22"/>
              </w:rPr>
            </w:rPrChange>
          </w:rPr>
          <w:t>K</w:t>
        </w:r>
        <w:r w:rsidR="00496881">
          <w:rPr>
            <w:rFonts w:cstheme="minorHAnsi"/>
            <w:sz w:val="22"/>
            <w:szCs w:val="22"/>
          </w:rPr>
          <w:t xml:space="preserve"> = 10)</w:t>
        </w:r>
      </w:ins>
      <w:ins w:id="847" w:author="John DeLong" w:date="2020-07-24T19:21:00Z">
        <w:r w:rsidR="0073431C">
          <w:rPr>
            <w:rFonts w:cstheme="minorHAnsi"/>
            <w:sz w:val="22"/>
            <w:szCs w:val="22"/>
          </w:rPr>
          <w:t xml:space="preserve"> and without trait variation</w:t>
        </w:r>
      </w:ins>
      <w:ins w:id="848" w:author="John DeLong" w:date="2020-07-24T16:33:00Z">
        <w:r w:rsidR="00496881">
          <w:rPr>
            <w:rFonts w:cstheme="minorHAnsi"/>
            <w:sz w:val="22"/>
            <w:szCs w:val="22"/>
          </w:rPr>
          <w:t>, average population size remained below carrying capacity</w:t>
        </w:r>
      </w:ins>
      <w:ins w:id="849" w:author="John DeLong" w:date="2020-07-24T16:34:00Z">
        <w:r w:rsidR="00496881">
          <w:rPr>
            <w:rFonts w:cstheme="minorHAnsi"/>
            <w:sz w:val="22"/>
            <w:szCs w:val="22"/>
          </w:rPr>
          <w:t xml:space="preserve"> and showed considerable variation</w:t>
        </w:r>
      </w:ins>
      <w:ins w:id="850" w:author="John DeLong" w:date="2020-07-24T19:21:00Z">
        <w:r w:rsidR="0073431C">
          <w:rPr>
            <w:rFonts w:cstheme="minorHAnsi"/>
            <w:sz w:val="22"/>
            <w:szCs w:val="22"/>
          </w:rPr>
          <w:t xml:space="preserve"> (Figure 2A)</w:t>
        </w:r>
      </w:ins>
      <w:ins w:id="851" w:author="John DeLong" w:date="2020-07-24T16:33:00Z">
        <w:r w:rsidR="00496881">
          <w:rPr>
            <w:rFonts w:cstheme="minorHAnsi"/>
            <w:sz w:val="22"/>
            <w:szCs w:val="22"/>
          </w:rPr>
          <w:t xml:space="preserve">, but the average </w:t>
        </w:r>
      </w:ins>
      <w:ins w:id="852" w:author="John DeLong" w:date="2020-07-24T16:34:00Z">
        <w:r w:rsidR="00496881">
          <w:rPr>
            <w:rFonts w:cstheme="minorHAnsi"/>
            <w:sz w:val="22"/>
            <w:szCs w:val="22"/>
          </w:rPr>
          <w:t>population</w:t>
        </w:r>
      </w:ins>
      <w:ins w:id="853" w:author="John DeLong" w:date="2020-07-24T16:33:00Z">
        <w:r w:rsidR="00496881">
          <w:rPr>
            <w:rFonts w:cstheme="minorHAnsi"/>
            <w:sz w:val="22"/>
            <w:szCs w:val="22"/>
          </w:rPr>
          <w:t xml:space="preserve"> </w:t>
        </w:r>
      </w:ins>
      <w:ins w:id="854" w:author="John DeLong" w:date="2020-07-24T16:34:00Z">
        <w:r w:rsidR="00496881">
          <w:rPr>
            <w:rFonts w:cstheme="minorHAnsi"/>
            <w:sz w:val="22"/>
            <w:szCs w:val="22"/>
          </w:rPr>
          <w:t>size was much closer to carrying capacity and less variable when K = 40</w:t>
        </w:r>
      </w:ins>
      <w:ins w:id="855" w:author="John DeLong" w:date="2020-07-24T19:21:00Z">
        <w:r w:rsidR="0073431C">
          <w:rPr>
            <w:rFonts w:cstheme="minorHAnsi"/>
            <w:sz w:val="22"/>
            <w:szCs w:val="22"/>
          </w:rPr>
          <w:t xml:space="preserve"> (Figure 2E)</w:t>
        </w:r>
      </w:ins>
      <w:ins w:id="856" w:author="John DeLong" w:date="2020-07-24T16:34:00Z">
        <w:r w:rsidR="00496881">
          <w:rPr>
            <w:rFonts w:cstheme="minorHAnsi"/>
            <w:sz w:val="22"/>
            <w:szCs w:val="22"/>
          </w:rPr>
          <w:t>, indicatin</w:t>
        </w:r>
      </w:ins>
      <w:ins w:id="857" w:author="John DeLong" w:date="2020-07-24T16:35:00Z">
        <w:r w:rsidR="00496881">
          <w:rPr>
            <w:rFonts w:cstheme="minorHAnsi"/>
            <w:sz w:val="22"/>
            <w:szCs w:val="22"/>
          </w:rPr>
          <w:t xml:space="preserve">g that demographic </w:t>
        </w:r>
        <w:r w:rsidR="00496881">
          <w:rPr>
            <w:rFonts w:cstheme="minorHAnsi"/>
            <w:sz w:val="22"/>
            <w:szCs w:val="22"/>
          </w:rPr>
          <w:lastRenderedPageBreak/>
          <w:t>stochasticity lowers average abundance and does so more when there is more stochasticity.</w:t>
        </w:r>
      </w:ins>
      <w:ins w:id="858" w:author="John DeLong" w:date="2020-07-24T19:22:00Z">
        <w:r w:rsidR="0073431C">
          <w:rPr>
            <w:rFonts w:cstheme="minorHAnsi"/>
            <w:sz w:val="22"/>
            <w:szCs w:val="22"/>
          </w:rPr>
          <w:t xml:space="preserve"> Adding v</w:t>
        </w:r>
      </w:ins>
      <w:del w:id="859" w:author="John DeLong" w:date="2020-07-24T19:22:00Z">
        <w:r w:rsidRPr="00496E2D" w:rsidDel="0073431C">
          <w:rPr>
            <w:rFonts w:cstheme="minorHAnsi"/>
            <w:sz w:val="22"/>
            <w:szCs w:val="22"/>
          </w:rPr>
          <w:delText>V</w:delText>
        </w:r>
      </w:del>
      <w:r w:rsidRPr="00496E2D">
        <w:rPr>
          <w:rFonts w:cstheme="minorHAnsi"/>
          <w:sz w:val="22"/>
          <w:szCs w:val="22"/>
        </w:rPr>
        <w:t>ariation in</w:t>
      </w:r>
      <w:r>
        <w:rPr>
          <w:rFonts w:cstheme="minorHAnsi"/>
          <w:sz w:val="22"/>
          <w:szCs w:val="22"/>
        </w:rPr>
        <w:t xml:space="preserve"> either</w:t>
      </w:r>
      <w:ins w:id="860" w:author="John DeLong" w:date="2020-07-24T15:34:00Z">
        <w:r w:rsidR="00E7119A">
          <w:rPr>
            <w:rFonts w:cstheme="minorHAnsi"/>
            <w:sz w:val="22"/>
            <w:szCs w:val="22"/>
          </w:rPr>
          <w:t xml:space="preserve"> the maximum birth rate (</w:t>
        </w:r>
      </w:ins>
      <w:proofErr w:type="spellStart"/>
      <w:del w:id="861" w:author="John DeLong" w:date="2020-07-24T15:34:00Z">
        <w:r w:rsidRPr="00496E2D" w:rsidDel="00E7119A">
          <w:rPr>
            <w:rFonts w:cstheme="minorHAnsi"/>
            <w:sz w:val="22"/>
            <w:szCs w:val="22"/>
          </w:rPr>
          <w:delText xml:space="preserve"> </w:delText>
        </w:r>
      </w:del>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del w:id="862" w:author="John DeLong" w:date="2020-07-24T15:34:00Z">
        <w:r w:rsidRPr="00496E2D" w:rsidDel="00E7119A">
          <w:rPr>
            <w:rFonts w:cstheme="minorHAnsi"/>
            <w:sz w:val="22"/>
            <w:szCs w:val="22"/>
          </w:rPr>
          <w:delText xml:space="preserve"> </w:delText>
        </w:r>
      </w:del>
      <w:ins w:id="863" w:author="John DeLong" w:date="2020-07-24T15:34:00Z">
        <w:r w:rsidR="00E7119A">
          <w:rPr>
            <w:rFonts w:cstheme="minorHAnsi"/>
            <w:sz w:val="22"/>
            <w:szCs w:val="22"/>
          </w:rPr>
          <w:t xml:space="preserve">) </w:t>
        </w:r>
      </w:ins>
      <w:r>
        <w:rPr>
          <w:rFonts w:cstheme="minorHAnsi"/>
          <w:sz w:val="22"/>
          <w:szCs w:val="22"/>
        </w:rPr>
        <w:t>or</w:t>
      </w:r>
      <w:ins w:id="864" w:author="John DeLong" w:date="2020-07-24T15:34:00Z">
        <w:r w:rsidR="00E7119A">
          <w:rPr>
            <w:rFonts w:cstheme="minorHAnsi"/>
            <w:sz w:val="22"/>
            <w:szCs w:val="22"/>
          </w:rPr>
          <w:t xml:space="preserve"> minimum death rate (</w:t>
        </w:r>
      </w:ins>
      <w:del w:id="865" w:author="John DeLong" w:date="2020-07-24T15:34:00Z">
        <w:r w:rsidDel="00E7119A">
          <w:rPr>
            <w:rFonts w:cstheme="minorHAnsi"/>
            <w:sz w:val="22"/>
            <w:szCs w:val="22"/>
          </w:rPr>
          <w:delText xml:space="preserve"> </w:delText>
        </w:r>
      </w:del>
      <m:oMath>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oMath>
      <w:del w:id="866" w:author="John DeLong" w:date="2020-07-24T15:34:00Z">
        <w:r w:rsidDel="00E7119A">
          <w:rPr>
            <w:rFonts w:eastAsiaTheme="minorEastAsia" w:cstheme="minorHAnsi"/>
            <w:sz w:val="22"/>
            <w:szCs w:val="22"/>
          </w:rPr>
          <w:delText xml:space="preserve"> </w:delText>
        </w:r>
      </w:del>
      <w:ins w:id="867" w:author="John DeLong" w:date="2020-07-24T15:34:00Z">
        <w:r w:rsidR="00E7119A">
          <w:rPr>
            <w:rFonts w:eastAsiaTheme="minorEastAsia" w:cstheme="minorHAnsi"/>
            <w:sz w:val="22"/>
            <w:szCs w:val="22"/>
          </w:rPr>
          <w:t xml:space="preserve">) </w:t>
        </w:r>
      </w:ins>
      <w:ins w:id="868" w:author="John DeLong" w:date="2020-07-24T15:36:00Z">
        <w:r w:rsidR="00E7119A">
          <w:rPr>
            <w:rFonts w:eastAsiaTheme="minorEastAsia" w:cstheme="minorHAnsi"/>
            <w:sz w:val="22"/>
            <w:szCs w:val="22"/>
          </w:rPr>
          <w:t xml:space="preserve">alone, </w:t>
        </w:r>
      </w:ins>
      <w:del w:id="869" w:author="John DeLong" w:date="2020-07-24T15:35:00Z">
        <w:r w:rsidRPr="00496E2D" w:rsidDel="00E7119A">
          <w:rPr>
            <w:rFonts w:cstheme="minorHAnsi"/>
            <w:sz w:val="22"/>
            <w:szCs w:val="22"/>
          </w:rPr>
          <w:delText>alone had little effect on</w:delText>
        </w:r>
      </w:del>
      <w:ins w:id="870" w:author="John DeLong" w:date="2020-07-24T15:35:00Z">
        <w:r w:rsidR="00E7119A">
          <w:rPr>
            <w:rFonts w:cstheme="minorHAnsi"/>
            <w:sz w:val="22"/>
            <w:szCs w:val="22"/>
          </w:rPr>
          <w:t>or combination, had the effect of lower</w:t>
        </w:r>
      </w:ins>
      <w:ins w:id="871" w:author="John DeLong" w:date="2020-07-24T15:36:00Z">
        <w:r w:rsidR="00E7119A">
          <w:rPr>
            <w:rFonts w:cstheme="minorHAnsi"/>
            <w:sz w:val="22"/>
            <w:szCs w:val="22"/>
          </w:rPr>
          <w:t>ing average</w:t>
        </w:r>
      </w:ins>
      <w:r w:rsidRPr="00496E2D">
        <w:rPr>
          <w:rFonts w:cstheme="minorHAnsi"/>
          <w:sz w:val="22"/>
          <w:szCs w:val="22"/>
        </w:rPr>
        <w:t xml:space="preserve"> population</w:t>
      </w:r>
      <w:r>
        <w:rPr>
          <w:rFonts w:cstheme="minorHAnsi"/>
          <w:sz w:val="22"/>
          <w:szCs w:val="22"/>
        </w:rPr>
        <w:t xml:space="preserve"> abundance compared to the expectation</w:t>
      </w:r>
      <w:ins w:id="872" w:author="John DeLong" w:date="2020-07-24T19:22:00Z">
        <w:r w:rsidR="0073431C">
          <w:rPr>
            <w:rFonts w:cstheme="minorHAnsi"/>
            <w:sz w:val="22"/>
            <w:szCs w:val="22"/>
          </w:rPr>
          <w:t xml:space="preserve"> at both low K (Figure 2B-D) and high K (Figure 2F-H)</w:t>
        </w:r>
      </w:ins>
      <w:del w:id="873" w:author="John DeLong" w:date="2020-07-24T15:35:00Z">
        <w:r w:rsidRPr="00496E2D" w:rsidDel="00E7119A">
          <w:rPr>
            <w:rFonts w:cstheme="minorHAnsi"/>
            <w:sz w:val="22"/>
            <w:szCs w:val="22"/>
          </w:rPr>
          <w:delText xml:space="preserve">, but </w:delText>
        </w:r>
        <w:r w:rsidDel="00E7119A">
          <w:rPr>
            <w:rFonts w:cstheme="minorHAnsi"/>
            <w:sz w:val="22"/>
            <w:szCs w:val="22"/>
          </w:rPr>
          <w:delText xml:space="preserve">when </w:delText>
        </w:r>
        <w:r w:rsidRPr="00496E2D" w:rsidDel="00E7119A">
          <w:rPr>
            <w:rFonts w:eastAsiaTheme="minorEastAsia" w:cstheme="minorHAnsi"/>
            <w:i/>
            <w:sz w:val="22"/>
            <w:szCs w:val="22"/>
          </w:rPr>
          <w:delText>b</w:delText>
        </w:r>
        <w:r w:rsidRPr="00496E2D" w:rsidDel="00E7119A">
          <w:rPr>
            <w:rFonts w:eastAsiaTheme="minorEastAsia" w:cstheme="minorHAnsi"/>
            <w:sz w:val="22"/>
            <w:szCs w:val="22"/>
            <w:vertAlign w:val="subscript"/>
          </w:rPr>
          <w:delText>max</w:delText>
        </w:r>
        <w:r w:rsidDel="00E7119A">
          <w:rPr>
            <w:rFonts w:cstheme="minorHAnsi"/>
            <w:sz w:val="22"/>
            <w:szCs w:val="22"/>
          </w:rPr>
          <w:delText xml:space="preserve"> and</w:delText>
        </w:r>
        <w:r w:rsidRPr="00496E2D" w:rsidDel="00E7119A">
          <w:rPr>
            <w:rFonts w:cstheme="minorHAnsi"/>
            <w:sz w:val="22"/>
            <w:szCs w:val="22"/>
          </w:rPr>
          <w:delText xml:space="preserve"> </w:delText>
        </w:r>
        <w:r w:rsidRPr="00496E2D" w:rsidDel="00E7119A">
          <w:rPr>
            <w:rFonts w:eastAsiaTheme="minorEastAsia" w:cstheme="minorHAnsi"/>
            <w:i/>
            <w:sz w:val="22"/>
            <w:szCs w:val="22"/>
          </w:rPr>
          <w:delText>d</w:delText>
        </w:r>
        <w:r w:rsidRPr="00496E2D" w:rsidDel="00E7119A">
          <w:rPr>
            <w:rFonts w:eastAsiaTheme="minorEastAsia" w:cstheme="minorHAnsi"/>
            <w:sz w:val="22"/>
            <w:szCs w:val="22"/>
            <w:vertAlign w:val="subscript"/>
          </w:rPr>
          <w:delText>min</w:delText>
        </w:r>
        <w:r w:rsidRPr="00496E2D" w:rsidDel="00E7119A">
          <w:rPr>
            <w:rFonts w:eastAsiaTheme="minorEastAsia" w:cstheme="minorHAnsi"/>
            <w:sz w:val="22"/>
            <w:szCs w:val="22"/>
          </w:rPr>
          <w:delText xml:space="preserve"> </w:delText>
        </w:r>
        <w:r w:rsidDel="00E7119A">
          <w:rPr>
            <w:rFonts w:eastAsiaTheme="minorEastAsia" w:cstheme="minorHAnsi"/>
            <w:sz w:val="22"/>
            <w:szCs w:val="22"/>
          </w:rPr>
          <w:delText xml:space="preserve">were allowed to vary together, as specified by our trade-off function, the </w:delText>
        </w:r>
        <w:r w:rsidRPr="00496E2D" w:rsidDel="00E7119A">
          <w:rPr>
            <w:rFonts w:cstheme="minorHAnsi"/>
            <w:sz w:val="22"/>
            <w:szCs w:val="22"/>
          </w:rPr>
          <w:delText xml:space="preserve">equilibrium abundance of the population </w:delText>
        </w:r>
        <w:r w:rsidDel="00E7119A">
          <w:rPr>
            <w:rFonts w:cstheme="minorHAnsi"/>
            <w:sz w:val="22"/>
            <w:szCs w:val="22"/>
          </w:rPr>
          <w:delText xml:space="preserve">was reduced </w:delText>
        </w:r>
        <w:r w:rsidRPr="00496E2D" w:rsidDel="00E7119A">
          <w:rPr>
            <w:rFonts w:cstheme="minorHAnsi"/>
            <w:sz w:val="22"/>
            <w:szCs w:val="22"/>
          </w:rPr>
          <w:delText>by about 7% below the expected equilibrium</w:delText>
        </w:r>
      </w:del>
      <w:r w:rsidRPr="00496E2D">
        <w:rPr>
          <w:rFonts w:cstheme="minorHAnsi"/>
          <w:sz w:val="22"/>
          <w:szCs w:val="22"/>
        </w:rPr>
        <w:t xml:space="preserve">. </w:t>
      </w:r>
      <w:moveToRangeStart w:id="874" w:author="John DeLong" w:date="2020-07-24T19:22:00Z" w:name="move46510986"/>
      <w:commentRangeStart w:id="875"/>
      <w:moveTo w:id="876" w:author="John DeLong" w:date="2020-07-24T19:22:00Z">
        <w:r w:rsidR="0073431C" w:rsidRPr="00496E2D">
          <w:rPr>
            <w:rFonts w:cstheme="minorHAnsi"/>
            <w:sz w:val="22"/>
            <w:szCs w:val="22"/>
          </w:rPr>
          <w:t xml:space="preserve">This result indicates that </w:t>
        </w:r>
      </w:moveTo>
      <w:ins w:id="877" w:author="John DeLong" w:date="2020-07-24T19:22:00Z">
        <w:r w:rsidR="0073431C">
          <w:rPr>
            <w:rFonts w:cstheme="minorHAnsi"/>
            <w:sz w:val="22"/>
            <w:szCs w:val="22"/>
          </w:rPr>
          <w:t xml:space="preserve">both stochasticity and </w:t>
        </w:r>
      </w:ins>
      <w:moveTo w:id="878" w:author="John DeLong" w:date="2020-07-24T19:22:00Z">
        <w:r w:rsidR="0073431C" w:rsidRPr="00496E2D">
          <w:rPr>
            <w:rFonts w:cstheme="minorHAnsi"/>
            <w:sz w:val="22"/>
            <w:szCs w:val="22"/>
          </w:rPr>
          <w:t xml:space="preserve">trait variation </w:t>
        </w:r>
        <w:r w:rsidR="0073431C" w:rsidRPr="00496E2D">
          <w:rPr>
            <w:rFonts w:cstheme="minorHAnsi"/>
            <w:i/>
            <w:sz w:val="22"/>
            <w:szCs w:val="22"/>
          </w:rPr>
          <w:t>per se</w:t>
        </w:r>
        <w:r w:rsidR="0073431C" w:rsidRPr="00496E2D">
          <w:rPr>
            <w:rFonts w:cstheme="minorHAnsi"/>
            <w:sz w:val="22"/>
            <w:szCs w:val="22"/>
          </w:rPr>
          <w:t xml:space="preserve"> </w:t>
        </w:r>
        <w:del w:id="879" w:author="John DeLong" w:date="2020-07-24T19:23:00Z">
          <w:r w:rsidR="0073431C" w:rsidRPr="00496E2D" w:rsidDel="0073431C">
            <w:rPr>
              <w:rFonts w:cstheme="minorHAnsi"/>
              <w:sz w:val="22"/>
              <w:szCs w:val="22"/>
            </w:rPr>
            <w:delText xml:space="preserve">is one factor that </w:delText>
          </w:r>
        </w:del>
        <w:r w:rsidR="0073431C" w:rsidRPr="00496E2D">
          <w:rPr>
            <w:rFonts w:cstheme="minorHAnsi"/>
            <w:sz w:val="22"/>
            <w:szCs w:val="22"/>
          </w:rPr>
          <w:t xml:space="preserve">may </w:t>
        </w:r>
      </w:moveTo>
      <w:ins w:id="880" w:author="John DeLong" w:date="2020-07-24T19:23:00Z">
        <w:r w:rsidR="0073431C">
          <w:rPr>
            <w:rFonts w:cstheme="minorHAnsi"/>
            <w:sz w:val="22"/>
            <w:szCs w:val="22"/>
          </w:rPr>
          <w:t>generate average abundances that are relatively steady but persistently below equilibrium</w:t>
        </w:r>
      </w:ins>
      <w:commentRangeEnd w:id="875"/>
      <w:r w:rsidR="0044055C">
        <w:rPr>
          <w:rStyle w:val="CommentReference"/>
        </w:rPr>
        <w:commentReference w:id="875"/>
      </w:r>
      <w:ins w:id="881" w:author="John DeLong" w:date="2020-07-24T19:23:00Z">
        <w:r w:rsidR="0073431C">
          <w:rPr>
            <w:rFonts w:cstheme="minorHAnsi"/>
            <w:sz w:val="22"/>
            <w:szCs w:val="22"/>
          </w:rPr>
          <w:t xml:space="preserve">, i.e., a type of long transient </w:t>
        </w:r>
      </w:ins>
      <w:r w:rsidR="0073431C">
        <w:rPr>
          <w:rFonts w:cstheme="minorHAnsi"/>
          <w:sz w:val="22"/>
          <w:szCs w:val="22"/>
        </w:rPr>
        <w:fldChar w:fldCharType="begin"/>
      </w:r>
      <w:ins w:id="882" w:author="Clay Cressler" w:date="2020-08-07T11:14:00Z">
        <w:r w:rsidR="00B022D9">
          <w:rPr>
            <w:rFonts w:cstheme="minorHAnsi"/>
            <w:sz w:val="22"/>
            <w:szCs w:val="22"/>
          </w:rPr>
          <w:instrText xml:space="preserve"> ADDIN ZOTERO_ITEM CSL_CITATION {"citationID":"QVYt6raC","properties":{"formattedCitation":"(Hastings {\\i{}et al.} 2018)","plainCitation":"(Hastings et al. 2018)","noteIndex":0},"citationItems":[{"id":"gBPCYzZI/dlWU9eXf","uris":["http://zotero.org/users/1264037/items/6WYJ59EL"],"uri":["http://zotero.org/users/1264037/items/6WYJ59EL"],"itemData":{"id":7970,"type":"article-journal","abstract":"Making sense of transient dynamics\nEcological systems can switch between alternative dynamic states. For example, the species composition of the community can change or nutrient dynamics can shift, even if there is little or no change in underlying environmental conditions. Such switches can be abrupt or more gradual, and a growing number of studies examine the transient dynamics between one state and another—particularly in the context of anthropogenic global change. Hastings et al. review current knowledge of transient dynamics, showing that hitherto idiosyncratic and individual patterns can be classified into a coherent framework, with important general lessons and directions for future study.\nScience, this issue p. eaat6412\nStructured Abstract\nBACKGROUNDMuch of ecological theory and the understanding of ecological systems has been based on the idea that the observed states and dynamics of ecological systems can be represented by stable asymptotic behavior of models describing these systems. Beginning with early work by Lotka and Volterra through the seminal work of May in the 1970s, this view has dominated much of ecological thinking, although concepts such as the idea of tipping points in ecological systems have played an increasingly important role. In contrast to the implied long time scales of asymptotic behavior in mathematical models, both observations of ecological systems and questions related to the management of ecological systems are typically focused on relatively short time scales.A number of models and observations demonstrate possible transient behavior that may persist over very long time periods, followed by rapid changes in dynamics. In these examples, focusing solely on the long-term behavior of systems would be misleading. A long transient is a persistent dynamical regime—including near-constant dynamics, cyclic dynamics, or even apparently chaotic dynamics—that persists for more than a few and as many as tens of generations, but which is not the stable long-term dynamic that would eventually occur. These examples have demonstrated the potential importance of transients but have often appeared to be a set of idiosyncratic cases. What is needed is an organized approach that describes when a transient behavior is likely to appear, predicts what factors enhance long transients, and describes the characteristics of this transient behavior. A theory of long ecological transients is a counterpart to the related question of tipping points, where previous work based on an analysis of simple bifurcations has provided broad insights.\nADVANCESJust as ideas based on the saddle-node bifurcation provide a basis for understanding tipping points, a suite of ideas from dynamical systems provides a way to organize a systematic study of transient dynamics in ecological systems. As illustrated in the figure, a relatively small number of ideas from dynamical systems are used to categorize the different ways that transients can arise. Translating these abstract results from dynamical systems into observations about both ecological models and ecological system dynamics, it is possible to understand when transients are likely to occur and the various properties of these transients, with implications for ecosystem management and basic ecological theory. Transients can provide an explanation for observed regime shifts that does not depend on underlying environmental changes. Systems that continually change rapidly between different long-lasting dynamics, such as insect outbreaks, may most usefully be viewed using the framework of long transients.An initial focus on conceptual systems, such as two-species systems, establishes the ubiquity of transients and an understanding of what ecological aspects can lead to transients, including the presence of multiple time scales and particular nonlinear interactions. The influences of stochasticity and more realistic higher-dimensional dynamics are shown to increase the likelihood, and possibly the temporal extent, of transient dynamics.\nOUTLOOKThe development of such a framework for organizing the study of transients in ecological systems opens up a number of avenues for future research and application. The approach we describe also raises important questions for further development in dynamical systems. We have not, for example, emphasized nonautonomous systems, which may be required to understand the implications of a changing environment for transients. Systems with explicit time dependence as well as stochastic nonlinear systems still present great mathematical challenges.Implications for management and basic ecological understanding depend on both the results we describe and future developments. A recognition of the difficulty of prediction caused by long transients, and of the corresponding need to match dynamics to transient behaviors of models, shows that basing either management or interpretation of ecological observations only on long-term dynamics can be seriously flawed. &lt;img class=\"fragment-image\" aria-describedby=\"F1-caption\" src=\"https://science.sciencemag.org/content/sci/361/6406/eaat6412/F1.medium.gif\"/&gt; Download high-res image Open in new tab Download Powerpoint Two ways that long transients arise in ecology, illustrated as a ball rolling downhill.(A) Slow transition away from a ghost attractor: a state that is not an equilibrium, but would be under slightly different conditions. (B) Lingering near a saddle: a state that is attracting from some directions but repelling from others. Additional factors such as stochasticity, multiple time scales, and high system dimension can extend transients.\nThe importance of transient dynamics in ecological systems and in the models that describe them has become increasingly recognized. However, previous work has typically treated each instance of these dynamics separately. We review both empirical examples and model systems, and outline a classification of transient dynamics based on ideas and concepts from dynamical systems theory. This classification provides ways to understand the likelihood of transients for particular systems, and to guide investigations to determine the timing of sudden switches in dynamics and other characteristics of transients. Implications for both management and underlying ecological theories emerge.","container-title":"Science","DOI":"10.1126/science.aat6412","ISSN":"0036-8075, 1095-9203","issue":"6406","language":"en","note":"PMID: 30190378","source":"science.sciencemag.org","title":"Transient phenomena in ecology","URL":"https://science.sciencemag.org/content/361/6406/eaat6412","volume":"361","author":[{"family":"Hastings","given":"Alan"},{"family":"Abbott","given":"Karen C."},{"family":"Cuddington","given":"Kim"},{"family":"Francis","given":"Tessa"},{"family":"Gellner","given":"Gabriel"},{"family":"Lai","given":"Ying-Cheng"},{"family":"Morozov","given":"Andrew"},{"family":"Petrovskii","given":"Sergei"},{"family":"Scranton","given":"Katherine"},{"family":"Zeeman","given":"Mary Lou"}],"accessed":{"date-parts":[["2020",1,24]]},"issued":{"date-parts":[["2018",9,7]]}}}],"schema":"https://github.com/citation-style-language/schema/raw/master/csl-citation.json"} </w:instrText>
        </w:r>
      </w:ins>
      <w:del w:id="883" w:author="Clay Cressler" w:date="2020-08-07T11:14:00Z">
        <w:r w:rsidR="0073431C" w:rsidDel="00B022D9">
          <w:rPr>
            <w:rFonts w:cstheme="minorHAnsi"/>
            <w:sz w:val="22"/>
            <w:szCs w:val="22"/>
          </w:rPr>
          <w:delInstrText xml:space="preserve"> ADDIN ZOTERO_ITEM CSL_CITATION {"citationID":"QVYt6raC","properties":{"formattedCitation":"(Hastings {\\i{}et al.} 2018)","plainCitation":"(Hastings et al. 2018)","noteIndex":0},"citationItems":[{"id":7970,"uris":["http://zotero.org/users/1264037/items/6WYJ59EL"],"uri":["http://zotero.org/users/1264037/items/6WYJ59EL"],"itemData":{"id":7970,"type":"article-journal","abstract":"Making sense of transient dynamics\nEcological systems can switch between alternative dynamic states. For example, the species composition of the community can change or nutrient dynamics can shift, even if there is little or no change in underlying environmental conditions. Such switches can be abrupt or more gradual, and a growing number of studies examine the transient dynamics between one state and another—particularly in the context of anthropogenic global change. Hastings et al. review current knowledge of transient dynamics, showing that hitherto idiosyncratic and individual patterns can be classified into a coherent framework, with important general lessons and directions for future study.\nScience, this issue p. eaat6412\nStructured Abstract\nBACKGROUNDMuch of ecological theory and the understanding of ecological systems has been based on the idea that the observed states and dynamics of ecological systems can be represented by stable asymptotic behavior of models describing these systems. Beginning with early work by Lotka and Volterra through the seminal work of May in the 1970s, this view has dominated much of ecological thinking, although concepts such as the idea of tipping points in ecological systems have played an increasingly important role. In contrast to the implied long time scales of asymptotic behavior in mathematical models, both observations of ecological systems and questions related to the management of ecological systems are typically focused on relatively short time scales.A number of models and observations demonstrate possible transient behavior that may persist over very long time periods, followed by rapid changes in dynamics. In these examples, focusing solely on the long-term behavior of systems would be misleading. A long transient is a persistent dynamical regime—including near-constant dynamics, cyclic dynamics, or even apparently chaotic dynamics—that persists for more than a few and as many as tens of generations, but which is not the stable long-term dynamic that would eventually occur. These examples have demonstrated the potential importance of transients but have often appeared to be a set of idiosyncratic cases. What is needed is an organized approach that describes when a transient behavior is likely to appear, predicts what factors enhance long transients, and describes the characteristics of this transient behavior. A theory of long ecological transients is a counterpart to the related question of tipping points, where previous work based on an analysis of simple bifurcations has provided broad insights.\nADVANCESJust as ideas based on the saddle-node bifurcation provide a basis for understanding tipping points, a suite of ideas from dynamical systems provides a way to organize a systematic study of transient dynamics in ecological systems. As illustrated in the figure, a relatively small number of ideas from dynamical systems are used to categorize the different ways that transients can arise. Translating these abstract results from dynamical systems into observations about both ecological models and ecological system dynamics, it is possible to understand when transients are likely to occur and the various properties of these transients, with implications for ecosystem management and basic ecological theory. Transients can provide an explanation for observed regime shifts that does not depend on underlying environmental changes. Systems that continually change rapidly between different long-lasting dynamics, such as insect outbreaks, may most usefully be viewed using the framework of long transients.An initial focus on conceptual systems, such as two-species systems, establishes the ubiquity of transients and an understanding of what ecological aspects can lead to transients, including the presence of multiple time scales and particular nonlinear interactions. The influences of stochasticity and more realistic higher-dimensional dynamics are shown to increase the likelihood, and possibly the temporal extent, of transient dynamics.\nOUTLOOKThe development of such a framework for organizing the study of transients in ecological systems opens up a number of avenues for future research and application. The approach we describe also raises important questions for further development in dynamical systems. We have not, for example, emphasized nonautonomous systems, which may be required to understand the implications of a changing environment for transients. Systems with explicit time dependence as well as stochastic nonlinear systems still present great mathematical challenges.Implications for management and basic ecological understanding depend on both the results we describe and future developments. A recognition of the difficulty of prediction caused by long transients, and of the corresponding need to match dynamics to transient behaviors of models, shows that basing either management or interpretation of ecological observations only on long-term dynamics can be seriously flawed. &lt;img class=\"fragment-image\" aria-describedby=\"F1-caption\" src=\"https://science.sciencemag.org/content/sci/361/6406/eaat6412/F1.medium.gif\"/&gt; Download high-res image Open in new tab Download Powerpoint Two ways that long transients arise in ecology, illustrated as a ball rolling downhill.(A) Slow transition away from a ghost attractor: a state that is not an equilibrium, but would be under slightly different conditions. (B) Lingering near a saddle: a state that is attracting from some directions but repelling from others. Additional factors such as stochasticity, multiple time scales, and high system dimension can extend transients.\nThe importance of transient dynamics in ecological systems and in the models that describe them has become increasingly recognized. However, previous work has typically treated each instance of these dynamics separately. We review both empirical examples and model systems, and outline a classification of transient dynamics based on ideas and concepts from dynamical systems theory. This classification provides ways to understand the likelihood of transients for particular systems, and to guide investigations to determine the timing of sudden switches in dynamics and other characteristics of transients. Implications for both management and underlying ecological theories emerge.","container-title":"Science","DOI":"10.1126/science.aat6412","ISSN":"0036-8075, 1095-9203","issue":"6406","language":"en","note":"PMID: 30190378","source":"science.sciencemag.org","title":"Transient phenomena in ecology","URL":"https://science.sciencemag.org/content/361/6406/eaat6412","volume":"361","author":[{"family":"Hastings","given":"Alan"},{"family":"Abbott","given":"Karen C."},{"family":"Cuddington","given":"Kim"},{"family":"Francis","given":"Tessa"},{"family":"Gellner","given":"Gabriel"},{"family":"Lai","given":"Ying-Cheng"},{"family":"Morozov","given":"Andrew"},{"family":"Petrovskii","given":"Sergei"},{"family":"Scranton","given":"Katherine"},{"family":"Zeeman","given":"Mary Lou"}],"accessed":{"date-parts":[["2020",1,24]]},"issued":{"date-parts":[["2018",9,7]]}}}],"schema":"https://github.com/citation-style-language/schema/raw/master/csl-citation.json"} </w:delInstrText>
        </w:r>
      </w:del>
      <w:r w:rsidR="0073431C">
        <w:rPr>
          <w:rFonts w:cstheme="minorHAnsi"/>
          <w:sz w:val="22"/>
          <w:szCs w:val="22"/>
        </w:rPr>
        <w:fldChar w:fldCharType="separate"/>
      </w:r>
      <w:r w:rsidR="0073431C" w:rsidRPr="0073431C">
        <w:rPr>
          <w:rFonts w:ascii="Calibri" w:hAnsi="Calibri" w:cs="Calibri"/>
          <w:sz w:val="22"/>
        </w:rPr>
        <w:t xml:space="preserve">(Hastings </w:t>
      </w:r>
      <w:r w:rsidR="0073431C" w:rsidRPr="0073431C">
        <w:rPr>
          <w:rFonts w:ascii="Calibri" w:hAnsi="Calibri" w:cs="Calibri"/>
          <w:i/>
          <w:iCs/>
          <w:sz w:val="22"/>
        </w:rPr>
        <w:t>et al.</w:t>
      </w:r>
      <w:r w:rsidR="0073431C" w:rsidRPr="0073431C">
        <w:rPr>
          <w:rFonts w:ascii="Calibri" w:hAnsi="Calibri" w:cs="Calibri"/>
          <w:sz w:val="22"/>
        </w:rPr>
        <w:t xml:space="preserve"> 2018)</w:t>
      </w:r>
      <w:r w:rsidR="0073431C">
        <w:rPr>
          <w:rFonts w:cstheme="minorHAnsi"/>
          <w:sz w:val="22"/>
          <w:szCs w:val="22"/>
        </w:rPr>
        <w:fldChar w:fldCharType="end"/>
      </w:r>
      <w:ins w:id="884" w:author="John DeLong" w:date="2020-07-24T19:23:00Z">
        <w:r w:rsidR="0073431C">
          <w:rPr>
            <w:rFonts w:cstheme="minorHAnsi"/>
            <w:sz w:val="22"/>
            <w:szCs w:val="22"/>
          </w:rPr>
          <w:t>.</w:t>
        </w:r>
      </w:ins>
      <w:moveTo w:id="885" w:author="John DeLong" w:date="2020-07-24T19:22:00Z">
        <w:del w:id="886" w:author="John DeLong" w:date="2020-07-24T19:23:00Z">
          <w:r w:rsidR="0073431C" w:rsidRPr="00496E2D" w:rsidDel="0073431C">
            <w:rPr>
              <w:rFonts w:cstheme="minorHAnsi"/>
              <w:sz w:val="22"/>
              <w:szCs w:val="22"/>
            </w:rPr>
            <w:delText xml:space="preserve">limit the populations in our simulations from achieving the expected </w:delText>
          </w:r>
          <w:r w:rsidR="0073431C" w:rsidDel="0073431C">
            <w:rPr>
              <w:rFonts w:cstheme="minorHAnsi"/>
              <w:sz w:val="22"/>
              <w:szCs w:val="22"/>
            </w:rPr>
            <w:delText xml:space="preserve">ecological </w:delText>
          </w:r>
          <w:r w:rsidR="0073431C" w:rsidRPr="00496E2D" w:rsidDel="0073431C">
            <w:rPr>
              <w:rFonts w:cstheme="minorHAnsi"/>
              <w:sz w:val="22"/>
              <w:szCs w:val="22"/>
            </w:rPr>
            <w:delText>equilibria.</w:delText>
          </w:r>
        </w:del>
      </w:moveTo>
      <w:moveToRangeEnd w:id="874"/>
    </w:p>
    <w:p w14:paraId="38EF3680" w14:textId="33C97794" w:rsidR="008F3CF5" w:rsidDel="0073431C" w:rsidRDefault="008F3CF5" w:rsidP="0073431C">
      <w:pPr>
        <w:spacing w:after="0" w:line="480" w:lineRule="auto"/>
        <w:ind w:firstLine="720"/>
        <w:contextualSpacing/>
        <w:rPr>
          <w:del w:id="887" w:author="John DeLong" w:date="2020-07-24T19:24:00Z"/>
          <w:rFonts w:eastAsiaTheme="minorEastAsia" w:cstheme="minorHAnsi"/>
          <w:sz w:val="22"/>
          <w:szCs w:val="22"/>
        </w:rPr>
      </w:pPr>
      <w:del w:id="888" w:author="John DeLong" w:date="2020-07-24T19:24:00Z">
        <w:r w:rsidDel="0073431C">
          <w:rPr>
            <w:rFonts w:cstheme="minorHAnsi"/>
            <w:sz w:val="22"/>
            <w:szCs w:val="22"/>
          </w:rPr>
          <w:delText xml:space="preserve">This is actually an expected result: in the absence of any trade-off, the equilibrium abundance </w:delText>
        </w:r>
      </w:del>
      <m:oMath>
        <m:acc>
          <m:accPr>
            <m:ctrlPr>
              <w:del w:id="889" w:author="John DeLong" w:date="2020-07-24T19:24:00Z">
                <w:rPr>
                  <w:rFonts w:ascii="Cambria Math" w:hAnsi="Cambria Math" w:cstheme="minorHAnsi"/>
                  <w:i/>
                  <w:sz w:val="22"/>
                  <w:szCs w:val="22"/>
                </w:rPr>
              </w:del>
            </m:ctrlPr>
          </m:accPr>
          <m:e>
            <m:r>
              <w:del w:id="890" w:author="John DeLong" w:date="2020-07-24T19:24:00Z">
                <w:rPr>
                  <w:rFonts w:ascii="Cambria Math" w:hAnsi="Cambria Math" w:cstheme="minorHAnsi"/>
                  <w:sz w:val="22"/>
                  <w:szCs w:val="22"/>
                </w:rPr>
                <m:t>R</m:t>
              </w:del>
            </m:r>
          </m:e>
        </m:acc>
      </m:oMath>
      <w:del w:id="891" w:author="John DeLong" w:date="2020-07-24T19:24:00Z">
        <w:r w:rsidDel="0073431C">
          <w:rPr>
            <w:rFonts w:eastAsiaTheme="minorEastAsia" w:cstheme="minorHAnsi"/>
            <w:sz w:val="22"/>
            <w:szCs w:val="22"/>
          </w:rPr>
          <w:delText xml:space="preserve"> </w:delText>
        </w:r>
        <w:r w:rsidDel="0073431C">
          <w:rPr>
            <w:rFonts w:cstheme="minorHAnsi"/>
            <w:sz w:val="22"/>
            <w:szCs w:val="22"/>
          </w:rPr>
          <w:delText xml:space="preserve">is a linear function of either </w:delText>
        </w:r>
      </w:del>
      <m:oMath>
        <m:sSub>
          <m:sSubPr>
            <m:ctrlPr>
              <w:del w:id="892" w:author="John DeLong" w:date="2020-07-24T19:24:00Z">
                <w:rPr>
                  <w:rFonts w:ascii="Cambria Math" w:hAnsi="Cambria Math" w:cstheme="minorHAnsi"/>
                  <w:i/>
                  <w:sz w:val="22"/>
                  <w:szCs w:val="22"/>
                </w:rPr>
              </w:del>
            </m:ctrlPr>
          </m:sSubPr>
          <m:e>
            <m:r>
              <w:del w:id="893" w:author="John DeLong" w:date="2020-07-24T19:24:00Z">
                <w:rPr>
                  <w:rFonts w:ascii="Cambria Math" w:hAnsi="Cambria Math" w:cstheme="minorHAnsi"/>
                  <w:sz w:val="22"/>
                  <w:szCs w:val="22"/>
                </w:rPr>
                <m:t>b</m:t>
              </w:del>
            </m:r>
          </m:e>
          <m:sub>
            <m:r>
              <w:del w:id="894" w:author="John DeLong" w:date="2020-07-24T19:24:00Z">
                <w:rPr>
                  <w:rFonts w:ascii="Cambria Math" w:hAnsi="Cambria Math" w:cstheme="minorHAnsi"/>
                  <w:sz w:val="22"/>
                  <w:szCs w:val="22"/>
                </w:rPr>
                <m:t>max</m:t>
              </w:del>
            </m:r>
          </m:sub>
        </m:sSub>
      </m:oMath>
      <w:del w:id="895" w:author="John DeLong" w:date="2020-07-24T19:24:00Z">
        <w:r w:rsidDel="0073431C">
          <w:rPr>
            <w:rFonts w:eastAsiaTheme="minorEastAsia" w:cstheme="minorHAnsi"/>
            <w:sz w:val="22"/>
            <w:szCs w:val="22"/>
          </w:rPr>
          <w:delText xml:space="preserve"> or </w:delText>
        </w:r>
      </w:del>
      <m:oMath>
        <m:sSub>
          <m:sSubPr>
            <m:ctrlPr>
              <w:del w:id="896" w:author="John DeLong" w:date="2020-07-24T19:24:00Z">
                <w:rPr>
                  <w:rFonts w:ascii="Cambria Math" w:eastAsiaTheme="minorEastAsia" w:hAnsi="Cambria Math" w:cstheme="minorHAnsi"/>
                  <w:i/>
                  <w:sz w:val="22"/>
                  <w:szCs w:val="22"/>
                </w:rPr>
              </w:del>
            </m:ctrlPr>
          </m:sSubPr>
          <m:e>
            <m:r>
              <w:del w:id="897" w:author="John DeLong" w:date="2020-07-24T19:24:00Z">
                <w:rPr>
                  <w:rFonts w:ascii="Cambria Math" w:eastAsiaTheme="minorEastAsia" w:hAnsi="Cambria Math" w:cstheme="minorHAnsi"/>
                  <w:sz w:val="22"/>
                  <w:szCs w:val="22"/>
                </w:rPr>
                <m:t>d</m:t>
              </w:del>
            </m:r>
          </m:e>
          <m:sub>
            <m:r>
              <w:del w:id="898" w:author="John DeLong" w:date="2020-07-24T19:24:00Z">
                <w:rPr>
                  <w:rFonts w:ascii="Cambria Math" w:eastAsiaTheme="minorEastAsia" w:hAnsi="Cambria Math" w:cstheme="minorHAnsi"/>
                  <w:sz w:val="22"/>
                  <w:szCs w:val="22"/>
                </w:rPr>
                <m:t>min</m:t>
              </w:del>
            </m:r>
          </m:sub>
        </m:sSub>
      </m:oMath>
      <w:del w:id="899" w:author="John DeLong" w:date="2020-07-24T19:24:00Z">
        <w:r w:rsidDel="0073431C">
          <w:rPr>
            <w:rFonts w:eastAsiaTheme="minorEastAsia" w:cstheme="minorHAnsi"/>
            <w:sz w:val="22"/>
            <w:szCs w:val="22"/>
          </w:rPr>
          <w:delText xml:space="preserve">, but when they are allowed to vary according to the trade-off, </w:delText>
        </w:r>
      </w:del>
      <m:oMath>
        <m:acc>
          <m:accPr>
            <m:ctrlPr>
              <w:del w:id="900" w:author="John DeLong" w:date="2020-07-24T19:24:00Z">
                <w:rPr>
                  <w:rFonts w:ascii="Cambria Math" w:eastAsiaTheme="minorEastAsia" w:hAnsi="Cambria Math" w:cstheme="minorHAnsi"/>
                  <w:i/>
                  <w:sz w:val="22"/>
                  <w:szCs w:val="22"/>
                </w:rPr>
              </w:del>
            </m:ctrlPr>
          </m:accPr>
          <m:e>
            <m:r>
              <w:del w:id="901" w:author="John DeLong" w:date="2020-07-24T19:24:00Z">
                <w:rPr>
                  <w:rFonts w:ascii="Cambria Math" w:eastAsiaTheme="minorEastAsia" w:hAnsi="Cambria Math" w:cstheme="minorHAnsi"/>
                  <w:sz w:val="22"/>
                  <w:szCs w:val="22"/>
                </w:rPr>
                <m:t>R</m:t>
              </w:del>
            </m:r>
          </m:e>
        </m:acc>
      </m:oMath>
      <w:del w:id="902" w:author="John DeLong" w:date="2020-07-24T19:24:00Z">
        <w:r w:rsidDel="0073431C">
          <w:rPr>
            <w:rFonts w:eastAsiaTheme="minorEastAsia" w:cstheme="minorHAnsi"/>
            <w:sz w:val="22"/>
            <w:szCs w:val="22"/>
          </w:rPr>
          <w:delText xml:space="preserve"> is a nonlinear function of </w:delText>
        </w:r>
      </w:del>
      <m:oMath>
        <m:sSub>
          <m:sSubPr>
            <m:ctrlPr>
              <w:del w:id="903" w:author="John DeLong" w:date="2020-07-24T19:24:00Z">
                <w:rPr>
                  <w:rFonts w:ascii="Cambria Math" w:eastAsiaTheme="minorEastAsia" w:hAnsi="Cambria Math" w:cstheme="minorHAnsi"/>
                  <w:i/>
                  <w:sz w:val="22"/>
                  <w:szCs w:val="22"/>
                </w:rPr>
              </w:del>
            </m:ctrlPr>
          </m:sSubPr>
          <m:e>
            <m:r>
              <w:del w:id="904" w:author="John DeLong" w:date="2020-07-24T19:24:00Z">
                <w:rPr>
                  <w:rFonts w:ascii="Cambria Math" w:eastAsiaTheme="minorEastAsia" w:hAnsi="Cambria Math" w:cstheme="minorHAnsi"/>
                  <w:sz w:val="22"/>
                  <w:szCs w:val="22"/>
                </w:rPr>
                <m:t>b</m:t>
              </w:del>
            </m:r>
          </m:e>
          <m:sub>
            <m:r>
              <w:del w:id="905" w:author="John DeLong" w:date="2020-07-24T19:24:00Z">
                <w:rPr>
                  <w:rFonts w:ascii="Cambria Math" w:eastAsiaTheme="minorEastAsia" w:hAnsi="Cambria Math" w:cstheme="minorHAnsi"/>
                  <w:sz w:val="22"/>
                  <w:szCs w:val="22"/>
                </w:rPr>
                <m:t>max</m:t>
              </w:del>
            </m:r>
          </m:sub>
        </m:sSub>
      </m:oMath>
      <w:del w:id="906" w:author="John DeLong" w:date="2020-07-24T19:24:00Z">
        <w:r w:rsidDel="0073431C">
          <w:rPr>
            <w:rFonts w:eastAsiaTheme="minorEastAsia" w:cstheme="minorHAnsi"/>
            <w:sz w:val="22"/>
            <w:szCs w:val="22"/>
          </w:rPr>
          <w:delText xml:space="preserve">, and nonlinear averaging would cause a decrease in population abundance due to Jensen’s inequality </w:delText>
        </w:r>
        <w:r w:rsidDel="0073431C">
          <w:rPr>
            <w:rFonts w:eastAsiaTheme="minorEastAsia" w:cstheme="minorHAnsi"/>
            <w:sz w:val="22"/>
            <w:szCs w:val="22"/>
          </w:rPr>
          <w:fldChar w:fldCharType="begin"/>
        </w:r>
        <w:r w:rsidR="008E4F39" w:rsidDel="0073431C">
          <w:rPr>
            <w:rFonts w:eastAsiaTheme="minorEastAsia" w:cstheme="minorHAnsi"/>
            <w:sz w:val="22"/>
            <w:szCs w:val="22"/>
          </w:rPr>
          <w:delInstrText xml:space="preserve"> ADDIN ZOTERO_ITEM CSL_CITATION {"citationID":"JkT81Tl1","properties":{"formattedCitation":"(Hart {\\i{}et al.} 2016)","plainCitation":"(Hart et al. 2016)","noteIndex":0},"citationItems":[{"id":"11N9M0Y2/oLDfQnUW","uris":["http://zotero.org/users/246158/items/CK7CS29E"],"uri":["http://zotero.org/users/246158/items/CK7CS29E"],"itemData":{"id":3581,"type":"article-journal","abstract":"Although the effects of variation between individuals within species are traditionally ignored in studies of species coexistence, the magnitude of intraspecific variation in nature is forcing ecologists to reconsider. Compelling intuitive arguments suggest that individual variation may provide a previously unrecognised route to diversity maintenance by blurring species-level competitive differences or substituting for species-level niche differences. These arguments, which are motivating a large body of empirical work, have rarely been evaluated with quantitative theory. Here we incorporate intraspecific variation into a common model of competition and identify three pathways by which this variation affects coexistence: (1) changes in competitive dynamics because of nonlinear averaging, (2) changes in species’ mean interaction strengths because of variation in underlying traits (also via nonlinear averaging) and (3) effects on stochastic demography. As a consequence of the first two mechanisms, we find that intraspecific variation in competitive ability increases the dominance of superior competitors, and intraspecific niche variation reduces species-level niche differentiation, both of which make coexistence more difficult. In addition, individual variation can exacerbate the effects of demographic stochasticity, and this further destabilises coexistence. Our work provides a theoretical foundation for emerging empirical interests in the effects of intraspecific variation on species diversity.","container-title":"Ecology Letters","DOI":"10.1111/ele.12618","ISSN":"1461-0248","issue":"8","language":"en","note":"_eprint: https://onlinelibrary.wiley.com/doi/pdf/10.1111/ele.12618","page":"825-838","source":"Wiley Online Library","title":"How variation between individuals affects species coexistence","volume":"19","author":[{"family":"Hart","given":"Simon P."},{"family":"Schreiber","given":"Sebastian J."},{"family":"Levine","given":"Jonathan M."}],"issued":{"date-parts":[["2016"]]}}}],"schema":"https://github.com/citation-style-language/schema/raw/master/csl-citation.json"} </w:delInstrText>
        </w:r>
        <w:r w:rsidDel="0073431C">
          <w:rPr>
            <w:rFonts w:eastAsiaTheme="minorEastAsia" w:cstheme="minorHAnsi"/>
            <w:sz w:val="22"/>
            <w:szCs w:val="22"/>
          </w:rPr>
          <w:fldChar w:fldCharType="separate"/>
        </w:r>
        <w:r w:rsidRPr="001409F9" w:rsidDel="0073431C">
          <w:rPr>
            <w:rFonts w:ascii="Calibri" w:cs="Calibri"/>
            <w:sz w:val="22"/>
          </w:rPr>
          <w:delText xml:space="preserve">(Hart </w:delText>
        </w:r>
        <w:r w:rsidRPr="001409F9" w:rsidDel="0073431C">
          <w:rPr>
            <w:rFonts w:ascii="Calibri" w:cs="Calibri"/>
            <w:i/>
            <w:iCs/>
            <w:sz w:val="22"/>
          </w:rPr>
          <w:delText>et al.</w:delText>
        </w:r>
        <w:r w:rsidRPr="001409F9" w:rsidDel="0073431C">
          <w:rPr>
            <w:rFonts w:ascii="Calibri" w:cs="Calibri"/>
            <w:sz w:val="22"/>
          </w:rPr>
          <w:delText xml:space="preserve"> 2016)</w:delText>
        </w:r>
        <w:r w:rsidDel="0073431C">
          <w:rPr>
            <w:rFonts w:eastAsiaTheme="minorEastAsia" w:cstheme="minorHAnsi"/>
            <w:sz w:val="22"/>
            <w:szCs w:val="22"/>
          </w:rPr>
          <w:fldChar w:fldCharType="end"/>
        </w:r>
        <w:r w:rsidDel="0073431C">
          <w:rPr>
            <w:rFonts w:eastAsiaTheme="minorEastAsia" w:cstheme="minorHAnsi"/>
            <w:sz w:val="22"/>
            <w:szCs w:val="22"/>
          </w:rPr>
          <w:delText xml:space="preserve">. </w:delText>
        </w:r>
      </w:del>
      <w:moveFromRangeStart w:id="907" w:author="John DeLong" w:date="2020-07-24T19:22:00Z" w:name="move46510986"/>
      <w:moveFrom w:id="908" w:author="John DeLong" w:date="2020-07-24T19:22:00Z">
        <w:del w:id="909" w:author="John DeLong" w:date="2020-07-24T19:24:00Z">
          <w:r w:rsidRPr="00496E2D" w:rsidDel="0073431C">
            <w:rPr>
              <w:rFonts w:cstheme="minorHAnsi"/>
              <w:sz w:val="22"/>
              <w:szCs w:val="22"/>
            </w:rPr>
            <w:delText xml:space="preserve">This result indicates that trait variation </w:delText>
          </w:r>
          <w:r w:rsidRPr="00496E2D" w:rsidDel="0073431C">
            <w:rPr>
              <w:rFonts w:cstheme="minorHAnsi"/>
              <w:i/>
              <w:sz w:val="22"/>
              <w:szCs w:val="22"/>
            </w:rPr>
            <w:delText>per se</w:delText>
          </w:r>
          <w:r w:rsidRPr="00496E2D" w:rsidDel="0073431C">
            <w:rPr>
              <w:rFonts w:cstheme="minorHAnsi"/>
              <w:sz w:val="22"/>
              <w:szCs w:val="22"/>
            </w:rPr>
            <w:delText xml:space="preserve"> is one factor that may limit the populations in our simulations from achieving the expected </w:delText>
          </w:r>
          <w:r w:rsidDel="0073431C">
            <w:rPr>
              <w:rFonts w:cstheme="minorHAnsi"/>
              <w:sz w:val="22"/>
              <w:szCs w:val="22"/>
            </w:rPr>
            <w:delText xml:space="preserve">ecological </w:delText>
          </w:r>
          <w:r w:rsidRPr="00496E2D" w:rsidDel="0073431C">
            <w:rPr>
              <w:rFonts w:cstheme="minorHAnsi"/>
              <w:sz w:val="22"/>
              <w:szCs w:val="22"/>
            </w:rPr>
            <w:delText>equilibria.</w:delText>
          </w:r>
        </w:del>
      </w:moveFrom>
      <w:moveFromRangeEnd w:id="907"/>
    </w:p>
    <w:p w14:paraId="4C0AA4B1" w14:textId="0B8DBF2A" w:rsidR="008F3CF5" w:rsidRPr="00496E2D" w:rsidRDefault="00B13DF6" w:rsidP="008F3CF5">
      <w:pPr>
        <w:spacing w:after="0" w:line="480" w:lineRule="auto"/>
        <w:contextualSpacing/>
        <w:rPr>
          <w:rFonts w:eastAsiaTheme="minorEastAsia" w:cstheme="minorHAnsi"/>
          <w:sz w:val="22"/>
          <w:szCs w:val="22"/>
        </w:rPr>
      </w:pPr>
      <w:ins w:id="910" w:author="John DeLong" w:date="2020-07-18T16:55:00Z">
        <w:r>
          <w:rPr>
            <w:rFonts w:cstheme="minorHAnsi"/>
            <w:i/>
            <w:sz w:val="22"/>
            <w:szCs w:val="22"/>
          </w:rPr>
          <w:t>The effect of demographic</w:t>
        </w:r>
        <w:r w:rsidRPr="000C66AD">
          <w:rPr>
            <w:rFonts w:cstheme="minorHAnsi"/>
            <w:i/>
            <w:sz w:val="22"/>
            <w:szCs w:val="22"/>
          </w:rPr>
          <w:t xml:space="preserve"> stochasticity </w:t>
        </w:r>
        <w:r>
          <w:rPr>
            <w:rFonts w:cstheme="minorHAnsi"/>
            <w:i/>
            <w:iCs/>
            <w:sz w:val="22"/>
            <w:szCs w:val="22"/>
          </w:rPr>
          <w:t xml:space="preserve">on evolutionary </w:t>
        </w:r>
        <w:proofErr w:type="gramStart"/>
        <w:r>
          <w:rPr>
            <w:rFonts w:cstheme="minorHAnsi"/>
            <w:i/>
            <w:iCs/>
            <w:sz w:val="22"/>
            <w:szCs w:val="22"/>
          </w:rPr>
          <w:t>outcomes</w:t>
        </w:r>
      </w:ins>
      <w:ins w:id="911" w:author="John DeLong" w:date="2020-07-18T16:51:00Z">
        <w:r w:rsidR="004E6174">
          <w:rPr>
            <w:rFonts w:cstheme="minorHAnsi"/>
            <w:sz w:val="22"/>
            <w:szCs w:val="22"/>
          </w:rPr>
          <w:t>.—</w:t>
        </w:r>
      </w:ins>
      <w:proofErr w:type="gramEnd"/>
      <w:del w:id="912" w:author="John DeLong" w:date="2020-07-18T16:51:00Z">
        <w:r w:rsidR="008F3CF5" w:rsidRPr="00496E2D" w:rsidDel="004E6174">
          <w:rPr>
            <w:rFonts w:cstheme="minorHAnsi"/>
            <w:i/>
            <w:iCs/>
            <w:sz w:val="22"/>
            <w:szCs w:val="22"/>
          </w:rPr>
          <w:delText xml:space="preserve">Comparison 2: </w:delText>
        </w:r>
      </w:del>
      <w:r w:rsidR="008F3CF5" w:rsidRPr="00496E2D">
        <w:rPr>
          <w:rFonts w:cstheme="minorHAnsi"/>
          <w:sz w:val="22"/>
          <w:szCs w:val="22"/>
        </w:rPr>
        <w:t xml:space="preserve">In our second set of simulations, </w:t>
      </w:r>
      <w:r w:rsidR="008F3CF5">
        <w:rPr>
          <w:rFonts w:cstheme="minorHAnsi"/>
          <w:sz w:val="22"/>
          <w:szCs w:val="22"/>
        </w:rPr>
        <w:t xml:space="preserve">we sought to determine whether the stochasticity generated by low population size </w:t>
      </w:r>
      <w:ins w:id="913" w:author="John DeLong" w:date="2020-07-24T19:24:00Z">
        <w:r w:rsidR="0073431C">
          <w:rPr>
            <w:rFonts w:cstheme="minorHAnsi"/>
            <w:sz w:val="22"/>
            <w:szCs w:val="22"/>
          </w:rPr>
          <w:t xml:space="preserve">and the resultant below-expected average abundances </w:t>
        </w:r>
      </w:ins>
      <w:r w:rsidR="008F3CF5">
        <w:rPr>
          <w:rFonts w:cstheme="minorHAnsi"/>
          <w:sz w:val="22"/>
          <w:szCs w:val="22"/>
        </w:rPr>
        <w:t xml:space="preserve">altered evolutionary outcomes. In this comparison, </w:t>
      </w:r>
      <w:r w:rsidR="008F3CF5" w:rsidRPr="00496E2D">
        <w:rPr>
          <w:rFonts w:cstheme="minorHAnsi"/>
          <w:sz w:val="22"/>
          <w:szCs w:val="22"/>
        </w:rPr>
        <w:t xml:space="preserve">we varied only the strength of density dependence, </w:t>
      </w:r>
      <w:r w:rsidR="008F3CF5">
        <w:rPr>
          <w:rFonts w:cstheme="minorHAnsi"/>
          <w:sz w:val="22"/>
          <w:szCs w:val="22"/>
        </w:rPr>
        <w:t xml:space="preserve">and </w:t>
      </w:r>
      <w:r w:rsidR="008F3CF5" w:rsidRPr="00496E2D">
        <w:rPr>
          <w:rFonts w:cstheme="minorHAnsi"/>
          <w:sz w:val="22"/>
          <w:szCs w:val="22"/>
        </w:rPr>
        <w:t>we found that all populations grew</w:t>
      </w:r>
      <w:r w:rsidR="008F3CF5">
        <w:rPr>
          <w:rFonts w:cstheme="minorHAnsi"/>
          <w:sz w:val="22"/>
          <w:szCs w:val="22"/>
        </w:rPr>
        <w:t xml:space="preserve"> towards the expected ecological equilibrium</w:t>
      </w:r>
      <w:r w:rsidR="008F3CF5" w:rsidRPr="00496E2D">
        <w:rPr>
          <w:rFonts w:cstheme="minorHAnsi"/>
          <w:sz w:val="22"/>
          <w:szCs w:val="22"/>
        </w:rPr>
        <w:t xml:space="preserve"> and </w:t>
      </w:r>
      <w:proofErr w:type="spellStart"/>
      <w:r w:rsidR="008F3CF5" w:rsidRPr="00496E2D">
        <w:rPr>
          <w:rFonts w:eastAsiaTheme="minorEastAsia" w:cstheme="minorHAnsi"/>
          <w:i/>
          <w:sz w:val="22"/>
          <w:szCs w:val="22"/>
        </w:rPr>
        <w:t>b</w:t>
      </w:r>
      <w:r w:rsidR="008F3CF5" w:rsidRPr="00496E2D">
        <w:rPr>
          <w:rFonts w:eastAsiaTheme="minorEastAsia" w:cstheme="minorHAnsi"/>
          <w:sz w:val="22"/>
          <w:szCs w:val="22"/>
          <w:vertAlign w:val="subscript"/>
        </w:rPr>
        <w:t>max</w:t>
      </w:r>
      <w:proofErr w:type="spellEnd"/>
      <w:r w:rsidR="008F3CF5" w:rsidRPr="00496E2D">
        <w:rPr>
          <w:rFonts w:cstheme="minorHAnsi"/>
          <w:sz w:val="22"/>
          <w:szCs w:val="22"/>
        </w:rPr>
        <w:t xml:space="preserve"> </w:t>
      </w:r>
      <w:r w:rsidR="008F3CF5">
        <w:rPr>
          <w:rFonts w:cstheme="minorHAnsi"/>
          <w:sz w:val="22"/>
          <w:szCs w:val="22"/>
        </w:rPr>
        <w:t>evolved towards</w:t>
      </w:r>
      <w:r w:rsidR="008F3CF5" w:rsidRPr="00496E2D">
        <w:rPr>
          <w:rFonts w:cstheme="minorHAnsi"/>
          <w:sz w:val="22"/>
          <w:szCs w:val="22"/>
        </w:rPr>
        <w:t xml:space="preserve"> the ESS (Figure </w:t>
      </w:r>
      <w:r w:rsidR="008F3CF5">
        <w:rPr>
          <w:rFonts w:cstheme="minorHAnsi"/>
          <w:sz w:val="22"/>
          <w:szCs w:val="22"/>
        </w:rPr>
        <w:t>3</w:t>
      </w:r>
      <w:r w:rsidR="008F3CF5" w:rsidRPr="00496E2D">
        <w:rPr>
          <w:rFonts w:cstheme="minorHAnsi"/>
          <w:sz w:val="22"/>
          <w:szCs w:val="22"/>
        </w:rPr>
        <w:t xml:space="preserve">, </w:t>
      </w:r>
      <w:r w:rsidR="008F3CF5">
        <w:rPr>
          <w:rFonts w:cstheme="minorHAnsi"/>
          <w:sz w:val="22"/>
          <w:szCs w:val="22"/>
        </w:rPr>
        <w:t>1</w:t>
      </w:r>
      <w:r w:rsidR="008F3CF5" w:rsidRPr="003F5283">
        <w:rPr>
          <w:rFonts w:cstheme="minorHAnsi"/>
          <w:sz w:val="22"/>
          <w:szCs w:val="22"/>
          <w:vertAlign w:val="superscript"/>
        </w:rPr>
        <w:t>st</w:t>
      </w:r>
      <w:r w:rsidR="008F3CF5">
        <w:rPr>
          <w:rFonts w:cstheme="minorHAnsi"/>
          <w:sz w:val="22"/>
          <w:szCs w:val="22"/>
        </w:rPr>
        <w:t>, 2</w:t>
      </w:r>
      <w:r w:rsidR="008F3CF5" w:rsidRPr="003F5283">
        <w:rPr>
          <w:rFonts w:cstheme="minorHAnsi"/>
          <w:sz w:val="22"/>
          <w:szCs w:val="22"/>
          <w:vertAlign w:val="superscript"/>
        </w:rPr>
        <w:t>nd</w:t>
      </w:r>
      <w:r w:rsidR="008F3CF5">
        <w:rPr>
          <w:rFonts w:cstheme="minorHAnsi"/>
          <w:sz w:val="22"/>
          <w:szCs w:val="22"/>
        </w:rPr>
        <w:t>, and 5</w:t>
      </w:r>
      <w:r w:rsidR="008F3CF5" w:rsidRPr="003F5283">
        <w:rPr>
          <w:rFonts w:cstheme="minorHAnsi"/>
          <w:sz w:val="22"/>
          <w:szCs w:val="22"/>
          <w:vertAlign w:val="superscript"/>
        </w:rPr>
        <w:t>th</w:t>
      </w:r>
      <w:r w:rsidR="008F3CF5">
        <w:rPr>
          <w:rFonts w:cstheme="minorHAnsi"/>
          <w:sz w:val="22"/>
          <w:szCs w:val="22"/>
        </w:rPr>
        <w:t xml:space="preserve"> rows</w:t>
      </w:r>
      <w:r w:rsidR="008F3CF5" w:rsidRPr="00496E2D">
        <w:rPr>
          <w:rFonts w:cstheme="minorHAnsi"/>
          <w:sz w:val="22"/>
          <w:szCs w:val="22"/>
        </w:rPr>
        <w:t xml:space="preserve">). Although no population was able to grow or evolve as fast as expected from QG (Figure </w:t>
      </w:r>
      <w:r w:rsidR="008F3CF5">
        <w:rPr>
          <w:rFonts w:cstheme="minorHAnsi"/>
          <w:sz w:val="22"/>
          <w:szCs w:val="22"/>
        </w:rPr>
        <w:t>3</w:t>
      </w:r>
      <w:r w:rsidR="008F3CF5" w:rsidRPr="00496E2D">
        <w:rPr>
          <w:rFonts w:cstheme="minorHAnsi"/>
          <w:sz w:val="22"/>
          <w:szCs w:val="22"/>
        </w:rPr>
        <w:t>, 1</w:t>
      </w:r>
      <w:r w:rsidR="008F3CF5" w:rsidRPr="00496E2D">
        <w:rPr>
          <w:rFonts w:cstheme="minorHAnsi"/>
          <w:sz w:val="22"/>
          <w:szCs w:val="22"/>
          <w:vertAlign w:val="superscript"/>
        </w:rPr>
        <w:t>st</w:t>
      </w:r>
      <w:r w:rsidR="008F3CF5" w:rsidRPr="00496E2D">
        <w:rPr>
          <w:rFonts w:cstheme="minorHAnsi"/>
          <w:sz w:val="22"/>
          <w:szCs w:val="22"/>
        </w:rPr>
        <w:t xml:space="preserve"> and 2</w:t>
      </w:r>
      <w:r w:rsidR="008F3CF5" w:rsidRPr="00496E2D">
        <w:rPr>
          <w:rFonts w:cstheme="minorHAnsi"/>
          <w:sz w:val="22"/>
          <w:szCs w:val="22"/>
          <w:vertAlign w:val="superscript"/>
        </w:rPr>
        <w:t>nd</w:t>
      </w:r>
      <w:r w:rsidR="008F3CF5" w:rsidRPr="00496E2D">
        <w:rPr>
          <w:rFonts w:cstheme="minorHAnsi"/>
          <w:sz w:val="22"/>
          <w:szCs w:val="22"/>
        </w:rPr>
        <w:t xml:space="preserve"> rows), the population experiencing the least density dependence </w:t>
      </w:r>
      <w:r w:rsidR="008F3CF5">
        <w:rPr>
          <w:rFonts w:cstheme="minorHAnsi"/>
          <w:sz w:val="22"/>
          <w:szCs w:val="22"/>
        </w:rPr>
        <w:t>converged to t</w:t>
      </w:r>
      <w:r w:rsidR="008F3CF5" w:rsidRPr="00496E2D">
        <w:rPr>
          <w:rFonts w:cstheme="minorHAnsi"/>
          <w:sz w:val="22"/>
          <w:szCs w:val="22"/>
        </w:rPr>
        <w:t xml:space="preserve">he </w:t>
      </w:r>
      <w:r w:rsidR="008F3CF5">
        <w:rPr>
          <w:rFonts w:cstheme="minorHAnsi"/>
          <w:sz w:val="22"/>
          <w:szCs w:val="22"/>
        </w:rPr>
        <w:t>expected eco-evolutionary equilibrium</w:t>
      </w:r>
      <w:ins w:id="914" w:author="John DeLong" w:date="2020-07-24T19:27:00Z">
        <w:r w:rsidR="0073431C">
          <w:rPr>
            <w:rFonts w:cstheme="minorHAnsi"/>
            <w:sz w:val="22"/>
            <w:szCs w:val="22"/>
          </w:rPr>
          <w:t xml:space="preserve"> while the populations with higher density dependence lagged behind</w:t>
        </w:r>
      </w:ins>
      <w:r w:rsidR="008F3CF5" w:rsidRPr="00496E2D">
        <w:rPr>
          <w:rFonts w:cstheme="minorHAnsi"/>
          <w:sz w:val="22"/>
          <w:szCs w:val="22"/>
        </w:rPr>
        <w:t xml:space="preserve">. </w:t>
      </w:r>
      <w:r w:rsidR="008F3CF5">
        <w:rPr>
          <w:rFonts w:cstheme="minorHAnsi"/>
          <w:sz w:val="22"/>
          <w:szCs w:val="22"/>
        </w:rPr>
        <w:t>The depiction of the eco-evolutionary dynamics in the phase plane (Fig. 3, row 5) is also illustrative: the initial ecological dynamics are much faster than the evolutionary dynamics (the initial movement in the phase plane is mostly in the direction of increasing population abundance), and then both abundance and the trait increase together towards the eco-evolutionary equilibrium given by the orange point (Fig. 3, 5</w:t>
      </w:r>
      <w:r w:rsidR="008F3CF5" w:rsidRPr="003F5283">
        <w:rPr>
          <w:rFonts w:cstheme="minorHAnsi"/>
          <w:sz w:val="22"/>
          <w:szCs w:val="22"/>
          <w:vertAlign w:val="superscript"/>
        </w:rPr>
        <w:t>th</w:t>
      </w:r>
      <w:r w:rsidR="008F3CF5">
        <w:rPr>
          <w:rFonts w:cstheme="minorHAnsi"/>
          <w:sz w:val="22"/>
          <w:szCs w:val="22"/>
        </w:rPr>
        <w:t xml:space="preserve"> row).</w:t>
      </w:r>
    </w:p>
    <w:p w14:paraId="4F5CEC1F" w14:textId="4C34D9B5" w:rsidR="008F3CF5" w:rsidRPr="00496E2D" w:rsidRDefault="008F3CF5" w:rsidP="008F3CF5">
      <w:pPr>
        <w:spacing w:after="0" w:line="480" w:lineRule="auto"/>
        <w:ind w:firstLine="720"/>
        <w:contextualSpacing/>
        <w:rPr>
          <w:rFonts w:cstheme="minorHAnsi"/>
          <w:sz w:val="22"/>
          <w:szCs w:val="22"/>
        </w:rPr>
      </w:pPr>
      <w:r w:rsidRPr="00496E2D">
        <w:rPr>
          <w:rFonts w:cstheme="minorHAnsi"/>
          <w:sz w:val="22"/>
          <w:szCs w:val="22"/>
        </w:rPr>
        <w:t xml:space="preserve">We also found that populations with stronger density dependence (i.e., higher values of </w:t>
      </w:r>
      <w:r w:rsidRPr="00496E2D">
        <w:rPr>
          <w:rFonts w:cstheme="minorHAnsi"/>
          <w:i/>
          <w:iCs/>
          <w:sz w:val="22"/>
          <w:szCs w:val="22"/>
        </w:rPr>
        <w:t>b</w:t>
      </w:r>
      <w:r w:rsidRPr="00496E2D">
        <w:rPr>
          <w:rFonts w:cstheme="minorHAnsi"/>
          <w:i/>
          <w:iCs/>
          <w:sz w:val="22"/>
          <w:szCs w:val="22"/>
          <w:vertAlign w:val="subscript"/>
        </w:rPr>
        <w:t xml:space="preserve">s </w:t>
      </w:r>
      <w:r w:rsidRPr="00496E2D">
        <w:rPr>
          <w:rFonts w:cstheme="minorHAnsi"/>
          <w:sz w:val="22"/>
          <w:szCs w:val="22"/>
        </w:rPr>
        <w:t xml:space="preserve">and </w:t>
      </w:r>
      <w:r w:rsidRPr="00496E2D">
        <w:rPr>
          <w:rFonts w:cstheme="minorHAnsi"/>
          <w:i/>
          <w:iCs/>
          <w:sz w:val="22"/>
          <w:szCs w:val="22"/>
        </w:rPr>
        <w:t>d</w:t>
      </w:r>
      <w:r w:rsidRPr="00496E2D">
        <w:rPr>
          <w:rFonts w:cstheme="minorHAnsi"/>
          <w:i/>
          <w:iCs/>
          <w:sz w:val="22"/>
          <w:szCs w:val="22"/>
          <w:vertAlign w:val="subscript"/>
        </w:rPr>
        <w:t>s</w:t>
      </w:r>
      <w:r>
        <w:rPr>
          <w:rFonts w:cstheme="minorHAnsi"/>
          <w:sz w:val="22"/>
          <w:szCs w:val="22"/>
        </w:rPr>
        <w:t xml:space="preserve"> and therefore lower </w:t>
      </w:r>
      <m:oMath>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init</m:t>
            </m:r>
          </m:sub>
        </m:sSub>
      </m:oMath>
      <w:r>
        <w:rPr>
          <w:rFonts w:cstheme="minorHAnsi"/>
          <w:sz w:val="22"/>
          <w:szCs w:val="22"/>
        </w:rPr>
        <w:t xml:space="preserve"> values)</w:t>
      </w:r>
      <w:r w:rsidRPr="00496E2D">
        <w:rPr>
          <w:rFonts w:cstheme="minorHAnsi"/>
          <w:sz w:val="22"/>
          <w:szCs w:val="22"/>
        </w:rPr>
        <w:t xml:space="preserve"> experienced greater initial loss of trait variation (Figure </w:t>
      </w:r>
      <w:r>
        <w:rPr>
          <w:rFonts w:cstheme="minorHAnsi"/>
          <w:sz w:val="22"/>
          <w:szCs w:val="22"/>
        </w:rPr>
        <w:t>3</w:t>
      </w:r>
      <w:r w:rsidRPr="00496E2D">
        <w:rPr>
          <w:rFonts w:cstheme="minorHAnsi"/>
          <w:sz w:val="22"/>
          <w:szCs w:val="22"/>
        </w:rPr>
        <w:t xml:space="preserve">, </w:t>
      </w:r>
      <w:r w:rsidR="00DE7F28">
        <w:rPr>
          <w:rFonts w:cstheme="minorHAnsi"/>
          <w:sz w:val="22"/>
          <w:szCs w:val="22"/>
        </w:rPr>
        <w:t>3</w:t>
      </w:r>
      <w:r w:rsidR="00DE7F28" w:rsidRPr="003F5283">
        <w:rPr>
          <w:rFonts w:cstheme="minorHAnsi"/>
          <w:sz w:val="22"/>
          <w:szCs w:val="22"/>
          <w:vertAlign w:val="superscript"/>
        </w:rPr>
        <w:t>rd</w:t>
      </w:r>
      <w:r w:rsidR="00DE7F28" w:rsidRPr="00496E2D">
        <w:rPr>
          <w:rFonts w:cstheme="minorHAnsi"/>
          <w:sz w:val="22"/>
          <w:szCs w:val="22"/>
        </w:rPr>
        <w:t xml:space="preserve"> </w:t>
      </w:r>
      <w:r w:rsidRPr="00496E2D">
        <w:rPr>
          <w:rFonts w:cstheme="minorHAnsi"/>
          <w:sz w:val="22"/>
          <w:szCs w:val="22"/>
        </w:rPr>
        <w:t xml:space="preserve">row). This loss of variation slows the pace of evolution relative to the QG expectation. At intermediate and </w:t>
      </w:r>
      <w:proofErr w:type="gramStart"/>
      <w:r w:rsidRPr="00496E2D">
        <w:rPr>
          <w:rFonts w:cstheme="minorHAnsi"/>
          <w:sz w:val="22"/>
          <w:szCs w:val="22"/>
        </w:rPr>
        <w:t>low density</w:t>
      </w:r>
      <w:proofErr w:type="gramEnd"/>
      <w:r w:rsidRPr="00496E2D">
        <w:rPr>
          <w:rFonts w:cstheme="minorHAnsi"/>
          <w:sz w:val="22"/>
          <w:szCs w:val="22"/>
        </w:rPr>
        <w:t xml:space="preserve"> dependence</w:t>
      </w:r>
      <w:r>
        <w:rPr>
          <w:rFonts w:cstheme="minorHAnsi"/>
          <w:sz w:val="22"/>
          <w:szCs w:val="22"/>
        </w:rPr>
        <w:t xml:space="preserve"> (higher</w:t>
      </w:r>
      <w:r w:rsidR="00DE7F28">
        <w:rPr>
          <w:rFonts w:cstheme="minorHAnsi"/>
          <w:sz w:val="22"/>
          <w:szCs w:val="22"/>
        </w:rPr>
        <w:t xml:space="preserve"> </w:t>
      </w:r>
      <w:r w:rsidR="00DE7F28" w:rsidRPr="003F5283">
        <w:rPr>
          <w:rFonts w:cstheme="minorHAnsi"/>
          <w:i/>
          <w:sz w:val="22"/>
          <w:szCs w:val="22"/>
        </w:rPr>
        <w:t>K</w:t>
      </w:r>
      <w:r w:rsidR="00DE7F28" w:rsidRPr="003F5283">
        <w:rPr>
          <w:rFonts w:cstheme="minorHAnsi"/>
          <w:sz w:val="22"/>
          <w:szCs w:val="22"/>
          <w:vertAlign w:val="subscript"/>
        </w:rPr>
        <w:t>init</w:t>
      </w:r>
      <w:r w:rsidR="00DE7F28">
        <w:rPr>
          <w:rFonts w:eastAsiaTheme="minorEastAsia" w:cstheme="minorHAnsi"/>
          <w:sz w:val="22"/>
          <w:szCs w:val="22"/>
        </w:rPr>
        <w:t>)</w:t>
      </w:r>
      <w:r w:rsidRPr="00496E2D">
        <w:rPr>
          <w:rFonts w:cstheme="minorHAnsi"/>
          <w:sz w:val="22"/>
          <w:szCs w:val="22"/>
        </w:rPr>
        <w:t xml:space="preserve">, the initial loss of trait variation was </w:t>
      </w:r>
      <w:r>
        <w:rPr>
          <w:rFonts w:cstheme="minorHAnsi"/>
          <w:sz w:val="22"/>
          <w:szCs w:val="22"/>
        </w:rPr>
        <w:t>more</w:t>
      </w:r>
      <w:r w:rsidRPr="00496E2D">
        <w:rPr>
          <w:rFonts w:cstheme="minorHAnsi"/>
          <w:sz w:val="22"/>
          <w:szCs w:val="22"/>
        </w:rPr>
        <w:t xml:space="preserve"> temporary, allowing populations to recover from the effects of low-density stochasticity and continue moving in the direction of the ESS. As expected, the effects of stochasticity were noticeably higher for small </w:t>
      </w:r>
      <w:r w:rsidRPr="00496E2D">
        <w:rPr>
          <w:rFonts w:cstheme="minorHAnsi"/>
          <w:sz w:val="22"/>
          <w:szCs w:val="22"/>
        </w:rPr>
        <w:lastRenderedPageBreak/>
        <w:t xml:space="preserve">populations, with considerably more variation in abundances through time for populations with the highest density dependence (Figure </w:t>
      </w:r>
      <w:r>
        <w:rPr>
          <w:rFonts w:cstheme="minorHAnsi"/>
          <w:sz w:val="22"/>
          <w:szCs w:val="22"/>
        </w:rPr>
        <w:t>3</w:t>
      </w:r>
      <w:r w:rsidRPr="00496E2D">
        <w:rPr>
          <w:rFonts w:cstheme="minorHAnsi"/>
          <w:sz w:val="22"/>
          <w:szCs w:val="22"/>
        </w:rPr>
        <w:t xml:space="preserve">, left column). However, all populations displayed considerable individual demographic stochasticity (Figure </w:t>
      </w:r>
      <w:r>
        <w:rPr>
          <w:rFonts w:cstheme="minorHAnsi"/>
          <w:sz w:val="22"/>
          <w:szCs w:val="22"/>
        </w:rPr>
        <w:t>3</w:t>
      </w:r>
      <w:r w:rsidRPr="00496E2D">
        <w:rPr>
          <w:rFonts w:cstheme="minorHAnsi"/>
          <w:sz w:val="22"/>
          <w:szCs w:val="22"/>
        </w:rPr>
        <w:t xml:space="preserve">, </w:t>
      </w:r>
      <w:r>
        <w:rPr>
          <w:rFonts w:cstheme="minorHAnsi"/>
          <w:sz w:val="22"/>
          <w:szCs w:val="22"/>
        </w:rPr>
        <w:t>4</w:t>
      </w:r>
      <w:r w:rsidRPr="003F5283">
        <w:rPr>
          <w:rFonts w:cstheme="minorHAnsi"/>
          <w:sz w:val="22"/>
          <w:szCs w:val="22"/>
          <w:vertAlign w:val="superscript"/>
        </w:rPr>
        <w:t>th</w:t>
      </w:r>
      <w:r w:rsidRPr="00496E2D">
        <w:rPr>
          <w:rFonts w:cstheme="minorHAnsi"/>
          <w:sz w:val="22"/>
          <w:szCs w:val="22"/>
        </w:rPr>
        <w:t xml:space="preserve"> row), manifested as large differences in lifetime reproductive success among individuals with the same trait values. </w:t>
      </w:r>
      <w:r>
        <w:rPr>
          <w:rFonts w:cstheme="minorHAnsi"/>
          <w:sz w:val="22"/>
          <w:szCs w:val="22"/>
        </w:rPr>
        <w:t>In addition, there was considerable demographic heterogeneity in the populations even after the distribution of</w:t>
      </w:r>
      <w:ins w:id="915" w:author="John DeLong" w:date="2020-07-24T19:28:00Z">
        <w:r w:rsidR="0073431C">
          <w:rPr>
            <w:rFonts w:cstheme="minorHAnsi"/>
            <w:sz w:val="22"/>
            <w:szCs w:val="22"/>
          </w:rPr>
          <w:t xml:space="preserve"> maximum birth rate (</w:t>
        </w:r>
      </w:ins>
      <w:proofErr w:type="spellStart"/>
      <w:del w:id="916" w:author="John DeLong" w:date="2020-07-24T19:28:00Z">
        <w:r w:rsidDel="0073431C">
          <w:rPr>
            <w:rFonts w:cstheme="minorHAnsi"/>
            <w:sz w:val="22"/>
            <w:szCs w:val="22"/>
          </w:rPr>
          <w:delText xml:space="preserve"> </w:delText>
        </w:r>
      </w:del>
      <w:r w:rsidRPr="001409F9">
        <w:rPr>
          <w:rFonts w:cstheme="minorHAnsi"/>
          <w:i/>
          <w:sz w:val="22"/>
          <w:szCs w:val="22"/>
        </w:rPr>
        <w:t>b</w:t>
      </w:r>
      <w:r w:rsidRPr="001409F9">
        <w:rPr>
          <w:rFonts w:cstheme="minorHAnsi"/>
          <w:sz w:val="22"/>
          <w:szCs w:val="22"/>
          <w:vertAlign w:val="subscript"/>
        </w:rPr>
        <w:t>max</w:t>
      </w:r>
      <w:proofErr w:type="spellEnd"/>
      <w:del w:id="917" w:author="John DeLong" w:date="2020-07-24T19:28:00Z">
        <w:r w:rsidDel="0073431C">
          <w:rPr>
            <w:rFonts w:cstheme="minorHAnsi"/>
            <w:sz w:val="22"/>
            <w:szCs w:val="22"/>
          </w:rPr>
          <w:delText xml:space="preserve"> </w:delText>
        </w:r>
      </w:del>
      <w:ins w:id="918" w:author="John DeLong" w:date="2020-07-24T19:28:00Z">
        <w:r w:rsidR="0073431C">
          <w:rPr>
            <w:rFonts w:cstheme="minorHAnsi"/>
            <w:sz w:val="22"/>
            <w:szCs w:val="22"/>
          </w:rPr>
          <w:t xml:space="preserve">) </w:t>
        </w:r>
      </w:ins>
      <w:r>
        <w:rPr>
          <w:rFonts w:cstheme="minorHAnsi"/>
          <w:sz w:val="22"/>
          <w:szCs w:val="22"/>
        </w:rPr>
        <w:t xml:space="preserve">values had centered on the optimal </w:t>
      </w:r>
      <w:ins w:id="919" w:author="John DeLong" w:date="2020-07-24T19:28:00Z">
        <w:r w:rsidR="0073431C">
          <w:rPr>
            <w:rFonts w:cstheme="minorHAnsi"/>
            <w:sz w:val="22"/>
            <w:szCs w:val="22"/>
          </w:rPr>
          <w:t xml:space="preserve">(ESS) </w:t>
        </w:r>
      </w:ins>
      <w:r>
        <w:rPr>
          <w:rFonts w:cstheme="minorHAnsi"/>
          <w:sz w:val="22"/>
          <w:szCs w:val="22"/>
        </w:rPr>
        <w:t>values.</w:t>
      </w:r>
    </w:p>
    <w:p w14:paraId="3ADB4897" w14:textId="77777777" w:rsidR="008F3CF5" w:rsidRPr="00496E2D" w:rsidRDefault="008F3CF5" w:rsidP="008F3CF5">
      <w:pPr>
        <w:spacing w:after="0" w:line="480" w:lineRule="auto"/>
        <w:ind w:firstLine="720"/>
        <w:contextualSpacing/>
        <w:rPr>
          <w:rFonts w:cstheme="minorHAnsi"/>
          <w:sz w:val="22"/>
          <w:szCs w:val="22"/>
        </w:rPr>
      </w:pPr>
      <w:r>
        <w:rPr>
          <w:rFonts w:cstheme="minorHAnsi"/>
          <w:sz w:val="22"/>
          <w:szCs w:val="22"/>
        </w:rPr>
        <w:t xml:space="preserve">It is also clear that the evolutionary dynamics often do not reach the expected evolutionary equilibrium, especially in small populations where demographic stochasticity is especially strong. In particular, the median of the stochastic trajectories often settles onto a trait value that is noticeably smaller than the ESS (Fig. 3 row 2 and 5). </w:t>
      </w:r>
      <w:r w:rsidRPr="00496E2D">
        <w:rPr>
          <w:rFonts w:cstheme="minorHAnsi"/>
          <w:sz w:val="22"/>
          <w:szCs w:val="22"/>
        </w:rPr>
        <w:t>To help understand this result, we calculated the expected lifetime reproductive success</w:t>
      </w:r>
      <w:r>
        <w:rPr>
          <w:rFonts w:cstheme="minorHAnsi"/>
          <w:sz w:val="22"/>
          <w:szCs w:val="22"/>
        </w:rPr>
        <w:t xml:space="preserve"> (LRS)</w:t>
      </w:r>
      <w:r w:rsidRPr="00496E2D">
        <w:rPr>
          <w:rFonts w:cstheme="minorHAnsi"/>
          <w:sz w:val="22"/>
          <w:szCs w:val="22"/>
        </w:rPr>
        <w:t xml:space="preserve"> of an individual from the model:</w:t>
      </w:r>
    </w:p>
    <w:p w14:paraId="097C8ED8" w14:textId="77777777" w:rsidR="008F3CF5" w:rsidRPr="00496E2D" w:rsidRDefault="008F3CF5" w:rsidP="008F3CF5">
      <w:pPr>
        <w:tabs>
          <w:tab w:val="right" w:pos="9360"/>
        </w:tabs>
        <w:spacing w:after="0" w:line="480" w:lineRule="auto"/>
        <w:contextualSpacing/>
        <w:rPr>
          <w:rFonts w:cstheme="minorHAnsi"/>
          <w:sz w:val="22"/>
          <w:szCs w:val="22"/>
        </w:rPr>
      </w:pPr>
      <m:oMath>
        <m:r>
          <m:rPr>
            <m:sty m:val="p"/>
          </m:rPr>
          <w:rPr>
            <w:rFonts w:ascii="Cambria Math" w:hAnsi="Cambria Math" w:cstheme="minorHAnsi"/>
            <w:sz w:val="22"/>
            <w:szCs w:val="22"/>
          </w:rPr>
          <m:t>LRS</m:t>
        </m:r>
        <m:r>
          <w:rPr>
            <w:rFonts w:ascii="Cambria Math" w:hAnsi="Cambria Math" w:cstheme="minorHAnsi"/>
            <w:sz w:val="22"/>
            <w:szCs w:val="22"/>
          </w:rPr>
          <m:t>=</m:t>
        </m:r>
        <m:f>
          <m:fPr>
            <m:ctrlPr>
              <w:rPr>
                <w:rFonts w:ascii="Cambria Math" w:hAnsi="Cambria Math" w:cstheme="minorHAnsi"/>
                <w:sz w:val="22"/>
                <w:szCs w:val="22"/>
              </w:rPr>
            </m:ctrlPr>
          </m:fPr>
          <m:num>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num>
          <m:den>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e>
            </m:d>
          </m:den>
        </m:f>
        <m:r>
          <w:rPr>
            <w:rFonts w:ascii="Cambria Math" w:hAnsi="Cambria Math" w:cstheme="minorHAnsi"/>
            <w:sz w:val="22"/>
            <w:szCs w:val="22"/>
          </w:rPr>
          <m:t>.</m:t>
        </m:r>
      </m:oMath>
      <w:r>
        <w:rPr>
          <w:rFonts w:eastAsiaTheme="minorEastAsia" w:cstheme="minorHAnsi"/>
          <w:sz w:val="22"/>
          <w:szCs w:val="22"/>
        </w:rPr>
        <w:tab/>
        <w:t>(E</w:t>
      </w:r>
      <w:proofErr w:type="spellStart"/>
      <w:r>
        <w:rPr>
          <w:rFonts w:eastAsiaTheme="minorEastAsia" w:cstheme="minorHAnsi"/>
          <w:sz w:val="22"/>
          <w:szCs w:val="22"/>
        </w:rPr>
        <w:t>quation</w:t>
      </w:r>
      <w:proofErr w:type="spellEnd"/>
      <w:r>
        <w:rPr>
          <w:rFonts w:eastAsiaTheme="minorEastAsia" w:cstheme="minorHAnsi"/>
          <w:sz w:val="22"/>
          <w:szCs w:val="22"/>
        </w:rPr>
        <w:t xml:space="preserve"> 4)</w:t>
      </w:r>
    </w:p>
    <w:p w14:paraId="0A809A9C" w14:textId="25F7AD79" w:rsidR="008F3CF5" w:rsidRPr="00496E2D" w:rsidRDefault="008F3CF5" w:rsidP="008F3CF5">
      <w:pPr>
        <w:spacing w:after="0" w:line="480" w:lineRule="auto"/>
        <w:contextualSpacing/>
        <w:rPr>
          <w:rFonts w:cstheme="minorHAnsi"/>
          <w:sz w:val="22"/>
          <w:szCs w:val="22"/>
        </w:rPr>
      </w:pPr>
      <w:r w:rsidRPr="00496E2D">
        <w:rPr>
          <w:rFonts w:cstheme="minorHAnsi"/>
          <w:sz w:val="22"/>
          <w:szCs w:val="22"/>
        </w:rPr>
        <w:t>The value of</w:t>
      </w:r>
      <w:ins w:id="920" w:author="John DeLong" w:date="2020-07-24T19:29:00Z">
        <w:r w:rsidR="0073431C">
          <w:rPr>
            <w:rFonts w:cstheme="minorHAnsi"/>
            <w:sz w:val="22"/>
            <w:szCs w:val="22"/>
          </w:rPr>
          <w:t xml:space="preserve"> maximum birth rate (</w:t>
        </w:r>
      </w:ins>
      <w:proofErr w:type="spellStart"/>
      <w:del w:id="921" w:author="John DeLong" w:date="2020-07-24T19:29:00Z">
        <w:r w:rsidRPr="00496E2D" w:rsidDel="0073431C">
          <w:rPr>
            <w:rFonts w:cstheme="minorHAnsi"/>
            <w:sz w:val="22"/>
            <w:szCs w:val="22"/>
          </w:rPr>
          <w:delText xml:space="preserve"> </w:delText>
        </w:r>
      </w:del>
      <w:r w:rsidRPr="00496E2D">
        <w:rPr>
          <w:rFonts w:cstheme="minorHAnsi"/>
          <w:i/>
          <w:iCs/>
          <w:sz w:val="22"/>
          <w:szCs w:val="22"/>
        </w:rPr>
        <w:t>b</w:t>
      </w:r>
      <w:r w:rsidRPr="00496E2D">
        <w:rPr>
          <w:rFonts w:cstheme="minorHAnsi"/>
          <w:i/>
          <w:iCs/>
          <w:sz w:val="22"/>
          <w:szCs w:val="22"/>
          <w:vertAlign w:val="subscript"/>
        </w:rPr>
        <w:t>max</w:t>
      </w:r>
      <w:proofErr w:type="spellEnd"/>
      <w:del w:id="922" w:author="John DeLong" w:date="2020-07-24T19:29:00Z">
        <w:r w:rsidRPr="00496E2D" w:rsidDel="0073431C">
          <w:rPr>
            <w:rFonts w:cstheme="minorHAnsi"/>
            <w:sz w:val="22"/>
            <w:szCs w:val="22"/>
          </w:rPr>
          <w:delText xml:space="preserve"> </w:delText>
        </w:r>
      </w:del>
      <w:ins w:id="923" w:author="John DeLong" w:date="2020-07-24T19:29:00Z">
        <w:r w:rsidR="0073431C">
          <w:rPr>
            <w:rFonts w:cstheme="minorHAnsi"/>
            <w:sz w:val="22"/>
            <w:szCs w:val="22"/>
          </w:rPr>
          <w:t xml:space="preserve">) </w:t>
        </w:r>
      </w:ins>
      <w:r w:rsidRPr="00496E2D">
        <w:rPr>
          <w:rFonts w:cstheme="minorHAnsi"/>
          <w:sz w:val="22"/>
          <w:szCs w:val="22"/>
        </w:rPr>
        <w:t>that maximize</w:t>
      </w:r>
      <w:r>
        <w:rPr>
          <w:rFonts w:cstheme="minorHAnsi"/>
          <w:sz w:val="22"/>
          <w:szCs w:val="22"/>
        </w:rPr>
        <w:t>s LRS</w:t>
      </w:r>
      <w:r w:rsidRPr="00496E2D">
        <w:rPr>
          <w:rFonts w:cstheme="minorHAnsi"/>
          <w:sz w:val="22"/>
          <w:szCs w:val="22"/>
        </w:rPr>
        <w:t xml:space="preserve"> is given by the solution of the equation</w:t>
      </w:r>
      <w:ins w:id="924" w:author="John DeLong" w:date="2020-07-24T19:29:00Z">
        <w:r w:rsidR="0073431C">
          <w:rPr>
            <w:rFonts w:cstheme="minorHAnsi"/>
            <w:sz w:val="22"/>
            <w:szCs w:val="22"/>
          </w:rPr>
          <w:t xml:space="preserve"> </w:t>
        </w:r>
      </w:ins>
      <m:oMath>
        <m:f>
          <m:fPr>
            <m:ctrlPr>
              <w:rPr>
                <w:rFonts w:ascii="Cambria Math" w:hAnsi="Cambria Math" w:cstheme="minorHAnsi"/>
                <w:sz w:val="22"/>
                <w:szCs w:val="22"/>
              </w:rPr>
            </m:ctrlPr>
          </m:fPr>
          <m:num>
            <m:r>
              <w:rPr>
                <w:rFonts w:ascii="Cambria Math" w:hAnsi="Cambria Math" w:cstheme="minorHAnsi"/>
                <w:sz w:val="22"/>
                <w:szCs w:val="22"/>
              </w:rPr>
              <m:t>∂</m:t>
            </m:r>
            <m:r>
              <m:rPr>
                <m:sty m:val="p"/>
              </m:rPr>
              <w:rPr>
                <w:rFonts w:ascii="Cambria Math" w:hAnsi="Cambria Math" w:cstheme="minorHAnsi"/>
                <w:sz w:val="22"/>
                <w:szCs w:val="22"/>
              </w:rPr>
              <m:t>LRS</m:t>
            </m:r>
          </m:num>
          <m:den>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den>
        </m:f>
        <m:r>
          <w:rPr>
            <w:rFonts w:ascii="Cambria Math" w:hAnsi="Cambria Math" w:cstheme="minorHAnsi"/>
            <w:sz w:val="22"/>
            <w:szCs w:val="22"/>
          </w:rPr>
          <m:t>=0</m:t>
        </m:r>
      </m:oMath>
      <w:r w:rsidRPr="00496E2D">
        <w:rPr>
          <w:rFonts w:cstheme="minorHAnsi"/>
          <w:sz w:val="22"/>
          <w:szCs w:val="22"/>
        </w:rPr>
        <w:t xml:space="preserve">: </w:t>
      </w:r>
    </w:p>
    <w:p w14:paraId="02B8179C" w14:textId="77777777" w:rsidR="008F3CF5" w:rsidRPr="00496E2D" w:rsidRDefault="00081C9C" w:rsidP="008F3CF5">
      <w:pPr>
        <w:tabs>
          <w:tab w:val="right" w:pos="9360"/>
        </w:tabs>
        <w:spacing w:after="0" w:line="480" w:lineRule="auto"/>
        <w:contextualSpacing/>
        <w:rPr>
          <w:rFonts w:cstheme="minorHAnsi"/>
          <w:sz w:val="22"/>
          <w:szCs w:val="22"/>
        </w:rPr>
      </w:pPr>
      <m:oMath>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rad>
          <m:radPr>
            <m:degHide m:val="1"/>
            <m:ctrlPr>
              <w:rPr>
                <w:rFonts w:ascii="Cambria Math" w:hAnsi="Cambria Math" w:cstheme="minorHAnsi"/>
                <w:sz w:val="22"/>
                <w:szCs w:val="22"/>
              </w:rPr>
            </m:ctrlPr>
          </m:radPr>
          <m:deg/>
          <m:e>
            <m:sSup>
              <m:sSupPr>
                <m:ctrlPr>
                  <w:rPr>
                    <w:rFonts w:ascii="Cambria Math" w:hAnsi="Cambria Math" w:cstheme="minorHAnsi"/>
                    <w:sz w:val="22"/>
                    <w:szCs w:val="22"/>
                  </w:rPr>
                </m:ctrlPr>
              </m:sSupPr>
              <m:e>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e>
              <m:sup>
                <m:r>
                  <w:rPr>
                    <w:rFonts w:ascii="Cambria Math" w:hAnsi="Cambria Math" w:cstheme="minorHAnsi"/>
                    <w:sz w:val="22"/>
                    <w:szCs w:val="22"/>
                  </w:rPr>
                  <m:t>2</m:t>
                </m:r>
              </m:sup>
            </m:sSup>
            <m:r>
              <w:rPr>
                <w:rFonts w:ascii="Cambria Math" w:hAnsi="Cambria Math" w:cstheme="minorHAnsi"/>
                <w:sz w:val="22"/>
                <w:szCs w:val="22"/>
              </w:rPr>
              <m:t>+</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num>
              <m:den>
                <m:r>
                  <w:rPr>
                    <w:rFonts w:ascii="Cambria Math" w:hAnsi="Cambria Math" w:cstheme="minorHAnsi"/>
                    <w:sz w:val="22"/>
                    <w:szCs w:val="22"/>
                  </w:rPr>
                  <m:t>c</m:t>
                </m:r>
              </m:den>
            </m:f>
          </m:e>
        </m:rad>
        <m:r>
          <w:rPr>
            <w:rFonts w:ascii="Cambria Math" w:hAnsi="Cambria Math" w:cstheme="minorHAnsi"/>
            <w:sz w:val="22"/>
            <w:szCs w:val="22"/>
          </w:rPr>
          <m:t>.</m:t>
        </m:r>
      </m:oMath>
      <w:r w:rsidR="008F3CF5">
        <w:rPr>
          <w:rFonts w:eastAsiaTheme="minorEastAsia" w:cstheme="minorHAnsi"/>
          <w:sz w:val="22"/>
          <w:szCs w:val="22"/>
        </w:rPr>
        <w:tab/>
        <w:t>(Equation 5)</w:t>
      </w:r>
    </w:p>
    <w:p w14:paraId="6B6E7357" w14:textId="521693C6" w:rsidR="008F3CF5" w:rsidRDefault="00081C9C" w:rsidP="008F3CF5">
      <w:pPr>
        <w:spacing w:after="0" w:line="480" w:lineRule="auto"/>
        <w:contextualSpacing/>
        <w:rPr>
          <w:rFonts w:cstheme="minorHAnsi"/>
          <w:sz w:val="22"/>
          <w:szCs w:val="22"/>
        </w:rPr>
      </w:pPr>
      <w:ins w:id="925" w:author="Clay Cressler" w:date="2020-08-11T16:06:00Z">
        <w:r>
          <w:rPr>
            <w:rFonts w:cstheme="minorHAnsi"/>
            <w:sz w:val="22"/>
            <w:szCs w:val="22"/>
          </w:rPr>
          <w:t xml:space="preserve">Our motivation for calculating LRS is two-fold. First, we can calculate an expected LRS for an individual, but we can also compare </w:t>
        </w:r>
      </w:ins>
      <w:ins w:id="926" w:author="Clay Cressler" w:date="2020-08-11T16:07:00Z">
        <w:r>
          <w:rPr>
            <w:rFonts w:cstheme="minorHAnsi"/>
            <w:sz w:val="22"/>
            <w:szCs w:val="22"/>
          </w:rPr>
          <w:t>that expectation to the stochastically realized LRS in our GEM simulation. Second,</w:t>
        </w:r>
      </w:ins>
      <w:ins w:id="927" w:author="Clay Cressler" w:date="2020-08-11T16:08:00Z">
        <w:r>
          <w:rPr>
            <w:rFonts w:cstheme="minorHAnsi"/>
            <w:sz w:val="22"/>
            <w:szCs w:val="22"/>
          </w:rPr>
          <w:t xml:space="preserve"> classic theory and its more modern incarnations suggest that evolution maximizes LRS when populations are at equilibrium, whereas it maximizes per-capita growth rate in growing populations </w:t>
        </w:r>
      </w:ins>
      <w:ins w:id="928" w:author="Clay Cressler" w:date="2020-08-11T16:09:00Z">
        <w:r>
          <w:rPr>
            <w:rFonts w:cstheme="minorHAnsi"/>
            <w:sz w:val="22"/>
            <w:szCs w:val="22"/>
          </w:rPr>
          <w:fldChar w:fldCharType="begin"/>
        </w:r>
      </w:ins>
      <w:ins w:id="929" w:author="Clay Cressler" w:date="2020-08-11T16:12:00Z">
        <w:r>
          <w:rPr>
            <w:rFonts w:cstheme="minorHAnsi"/>
            <w:sz w:val="22"/>
            <w:szCs w:val="22"/>
          </w:rPr>
          <w:instrText xml:space="preserve"> ADDIN ZOTERO_ITEM CSL_CITATION {"citationID":"uJ1wn50d","properties":{"formattedCitation":"(MacArthur 1962; MacArthur &amp; Wilson 2001; Lande {\\i{}et al.} 2009; Engen &amp; S\\uc0\\u230{}ther 2017)","plainCitation":"(MacArthur 1962; MacArthur &amp; Wilson 2001; Lande et al. 2009; Engen &amp; Sæther 2017)","noteIndex":0},"citationItems":[{"id":914,"uris":["http://zotero.org/users/246158/items/3ETU9SB9"],"uri":["http://zotero.org/users/246158/items/3ETU9SB9"],"itemData":{"id":914,"type":"article-journal","container-title":"Proceedings of the National Academy of Sciences","DOI":"10.1073/pnas.48.11.1893","ISSN":"0027-8424, 1091-6490","issue":"11","journalAbbreviation":"PNAS","language":"en","note":"publisher: National Academy of Sciences\nsection: Genetics\nPMID: 16591013","page":"1893-1897","source":"www.pnas.org","title":"Some Generalized Theorems of Natural Selection","volume":"48","author":[{"family":"MacArthur","given":"Robert H."}],"issued":{"date-parts":[["1962",11,1]]}}},{"id":921,"uris":["http://zotero.org/users/246158/items/HCDVGCEL"],"uri":["http://zotero.org/users/246158/items/HCDVGCEL"],"itemData":{"id":921,"type":"book","abstract":"Biogeography was stuck in a \"natural history phase\" dominated by the collection of data, the young Princeton biologists Robert H. MacArthur and Edward O. Wilson argued in 1967. In this book, the authors developed a general theory to explain the facts of island biogeography. The theory builds on the first principles of population ecology and genetics to explain how distance and area combine to regulate the balance between immigration and extinction in island populations. The authors then test the theory against data. The Theory of Island Biogeography was never intended as the last word on the subject. Instead, MacArthur and Wilson sought to stimulate new forms of theoretical and empirical studies, which will lead in turn to a stronger general theory. Even a third of a century since its publication, the book continues to serve that purpose well. From popular books like David Quammen's Song of the Dodo to arguments in the professional literature, The Theory of Island Biogeography remains at the center of discussions about the geographic distribution of species. In a new preface, Edward O. Wilson reviews the origins and consequences of this classic book.","ISBN":"978-0-691-08836-5","language":"en","note":"Google-Books-ID: a10cdkywhVgC","number-of-pages":"226","publisher":"Princeton University Press","source":"Google Books","title":"The Theory of Island Biogeography","author":[{"family":"MacArthur","given":"Robert H."},{"family":"Wilson","given":"Edward O."}],"issued":{"date-parts":[["2001"]]}}},{"id":918,"uris":["http://zotero.org/users/246158/items/MAUK7PQK"],"uri":["http://zotero.org/users/246158/items/MAUK7PQK"],"itemData":{"id":918,"type":"article-journal","abstract":"The evolution of population dynamics in a stochastic environment is analysed under a general form of density-dependence with genetic variation in r and K, the intrinsic rate of increase and carrying capacity in the average environment, and in σe2, the environmental variance of population growth rate. The continuous-time model assumes a large population size and a stationary distribution of environments with no autocorrelation. For a given population density, N, and genotype frequency, p, the expected selection gradient is always towards an increased population growth rate, and the expected fitness of a genotype is its Malthusian fitness in the average environment minus the covariance of its growth rate with that of the population. Long-term evolution maximizes the expected value of the density-dependence function, averaged over the stationary distribution of N. In the θ-logistic model, where density dependence of population growth is a function of Nθ, long-term evolution maximizes E[Nθ]=[1−σe2/(2r)]Kθ. While σe2 is always selected to decrease, r and K are always selected to increase, implying a genetic trade-off among them. By contrast, given the other parameters, θ has an intermediate optimum between 1.781 and 2 corresponding to the limits of high or low stochasticity.","container-title":"Philosophical Transactions of the Royal Society B: Biological Sciences","DOI":"10.1098/rstb.2009.0017","issue":"1523","journalAbbreviation":"Philosophical Transactions of the Royal Society B: Biological Sciences","note":"publisher: Royal Society","page":"1511-1518","source":"royalsocietypublishing.org (Atypon)","title":"An evolutionary maximum principle for density-dependent population dynamics in a fluctuating environment","volume":"364","author":[{"family":"Lande","given":"Russell"},{"family":"Engen","given":"Steinar"},{"family":"Sæther","given":"Bernt-Erik"}],"issued":{"date-parts":[["2009",6,12]]}}},{"id":904,"uris":["http://zotero.org/users/246158/items/N4AS599M"],"uri":["http://zotero.org/users/246158/items/N4AS599M"],"itemData":{"id":904,"type":"article-journal","abstract":"In a stable environment, evolution maximizes growth rates in populations that are not density regulated and the carrying capacity in the case of density regulation. In a fluctuating environment, evolution maximizes a function of growth rate, carrying capacity and environmental variance, tending to r-selection and K-selection under large and small environmental noise, respectively. Here we analyze a model in which birth and death rates depend on density through the same function but with independent strength of density dependence. As a special case, both functions may be linear, corresponding to logistic dynamics. It is shown that evolution maximizes a function of the deterministic growth rate r0 and the lifetime reproductive success (LRS) R0, both defined at small densities, as well as the environmental variance. Under large noise this function is dominated by r0 and average lifetimes are small, whereas R0 dominates and lifetimes are larger under small noise. Thus, K-selection is closely linked to selection for large R0 so that evolution tends to maximize LRS in a stable environment. Consequently, different quantities (r0 and R0) tend to be maximized at low and high densities, respectively, favoring density-dependent changes in the optimal life history.","container-title":"Evolution","DOI":"10.1111/evo.13104","ISSN":"1558-5646","issue":"1","language":"en","note":"_eprint: https://onlinelibrary.wiley.com/doi/pdf/10.1111/evo.13104","page":"167-173","source":"Wiley Online Library","title":"r- and K-selection in fluctuating populations is determined by the evolutionary trade-off between two fitness measures: Growth rate and lifetime reproductive success","title-short":"r- and K-selection in fluctuating populations is determined by the evolutionary trade-off between two fitness measures","volume":"71","author":[{"family":"Engen","given":"Steinar"},{"family":"Sæther","given":"Bernt-Erik"}],"issued":{"date-parts":[["2017"]]}}}],"schema":"https://github.com/citation-style-language/schema/raw/master/csl-citation.json"} </w:instrText>
        </w:r>
      </w:ins>
      <w:r>
        <w:rPr>
          <w:rFonts w:cstheme="minorHAnsi"/>
          <w:sz w:val="22"/>
          <w:szCs w:val="22"/>
        </w:rPr>
        <w:fldChar w:fldCharType="separate"/>
      </w:r>
      <w:ins w:id="930" w:author="Clay Cressler" w:date="2020-08-11T16:12:00Z">
        <w:r w:rsidRPr="00081C9C">
          <w:rPr>
            <w:rFonts w:ascii="Calibri" w:cs="Calibri"/>
            <w:sz w:val="22"/>
            <w:rPrChange w:id="931" w:author="Clay Cressler" w:date="2020-08-11T16:12:00Z">
              <w:rPr>
                <w:rFonts w:ascii="Times New Roman" w:hAnsi="Times New Roman" w:cs="Times New Roman"/>
              </w:rPr>
            </w:rPrChange>
          </w:rPr>
          <w:t xml:space="preserve">(MacArthur 1962; MacArthur &amp; Wilson 2001; </w:t>
        </w:r>
        <w:proofErr w:type="spellStart"/>
        <w:r w:rsidRPr="00081C9C">
          <w:rPr>
            <w:rFonts w:ascii="Calibri" w:cs="Calibri"/>
            <w:sz w:val="22"/>
            <w:rPrChange w:id="932" w:author="Clay Cressler" w:date="2020-08-11T16:12:00Z">
              <w:rPr>
                <w:rFonts w:ascii="Times New Roman" w:hAnsi="Times New Roman" w:cs="Times New Roman"/>
              </w:rPr>
            </w:rPrChange>
          </w:rPr>
          <w:t>Lande</w:t>
        </w:r>
        <w:proofErr w:type="spellEnd"/>
        <w:r w:rsidRPr="00081C9C">
          <w:rPr>
            <w:rFonts w:ascii="Calibri" w:cs="Calibri"/>
            <w:sz w:val="22"/>
            <w:rPrChange w:id="933" w:author="Clay Cressler" w:date="2020-08-11T16:12:00Z">
              <w:rPr>
                <w:rFonts w:ascii="Times New Roman" w:hAnsi="Times New Roman" w:cs="Times New Roman"/>
              </w:rPr>
            </w:rPrChange>
          </w:rPr>
          <w:t xml:space="preserve"> </w:t>
        </w:r>
        <w:r w:rsidRPr="00081C9C">
          <w:rPr>
            <w:rFonts w:ascii="Calibri" w:cs="Calibri"/>
            <w:i/>
            <w:iCs/>
            <w:sz w:val="22"/>
            <w:rPrChange w:id="934" w:author="Clay Cressler" w:date="2020-08-11T16:12:00Z">
              <w:rPr>
                <w:rFonts w:ascii="Times New Roman" w:hAnsi="Times New Roman" w:cs="Times New Roman"/>
                <w:i/>
                <w:iCs/>
              </w:rPr>
            </w:rPrChange>
          </w:rPr>
          <w:t>et al.</w:t>
        </w:r>
        <w:r w:rsidRPr="00081C9C">
          <w:rPr>
            <w:rFonts w:ascii="Calibri" w:cs="Calibri"/>
            <w:sz w:val="22"/>
            <w:rPrChange w:id="935" w:author="Clay Cressler" w:date="2020-08-11T16:12:00Z">
              <w:rPr>
                <w:rFonts w:ascii="Times New Roman" w:hAnsi="Times New Roman" w:cs="Times New Roman"/>
              </w:rPr>
            </w:rPrChange>
          </w:rPr>
          <w:t xml:space="preserve"> 2009; Engen &amp; </w:t>
        </w:r>
        <w:proofErr w:type="spellStart"/>
        <w:r w:rsidRPr="00081C9C">
          <w:rPr>
            <w:rFonts w:ascii="Calibri" w:cs="Calibri"/>
            <w:sz w:val="22"/>
            <w:rPrChange w:id="936" w:author="Clay Cressler" w:date="2020-08-11T16:12:00Z">
              <w:rPr>
                <w:rFonts w:ascii="Times New Roman" w:hAnsi="Times New Roman" w:cs="Times New Roman"/>
              </w:rPr>
            </w:rPrChange>
          </w:rPr>
          <w:t>Sæther</w:t>
        </w:r>
        <w:proofErr w:type="spellEnd"/>
        <w:r w:rsidRPr="00081C9C">
          <w:rPr>
            <w:rFonts w:ascii="Calibri" w:cs="Calibri"/>
            <w:sz w:val="22"/>
            <w:rPrChange w:id="937" w:author="Clay Cressler" w:date="2020-08-11T16:12:00Z">
              <w:rPr>
                <w:rFonts w:ascii="Times New Roman" w:hAnsi="Times New Roman" w:cs="Times New Roman"/>
              </w:rPr>
            </w:rPrChange>
          </w:rPr>
          <w:t xml:space="preserve"> 2017)</w:t>
        </w:r>
      </w:ins>
      <w:ins w:id="938" w:author="Clay Cressler" w:date="2020-08-11T16:09:00Z">
        <w:r>
          <w:rPr>
            <w:rFonts w:cstheme="minorHAnsi"/>
            <w:sz w:val="22"/>
            <w:szCs w:val="22"/>
          </w:rPr>
          <w:fldChar w:fldCharType="end"/>
        </w:r>
      </w:ins>
      <w:ins w:id="939" w:author="Clay Cressler" w:date="2020-08-11T16:11:00Z">
        <w:r>
          <w:rPr>
            <w:rFonts w:cstheme="minorHAnsi"/>
            <w:sz w:val="22"/>
            <w:szCs w:val="22"/>
          </w:rPr>
          <w:t xml:space="preserve">. </w:t>
        </w:r>
      </w:ins>
      <w:r w:rsidR="008F3CF5" w:rsidRPr="00496E2D">
        <w:rPr>
          <w:rFonts w:cstheme="minorHAnsi"/>
          <w:sz w:val="22"/>
          <w:szCs w:val="22"/>
        </w:rPr>
        <w:t xml:space="preserve">Note that the value of </w:t>
      </w:r>
      <w:proofErr w:type="spellStart"/>
      <w:r w:rsidR="008F3CF5" w:rsidRPr="00496E2D">
        <w:rPr>
          <w:rFonts w:cstheme="minorHAnsi"/>
          <w:i/>
          <w:iCs/>
          <w:sz w:val="22"/>
          <w:szCs w:val="22"/>
        </w:rPr>
        <w:t>b</w:t>
      </w:r>
      <w:r w:rsidR="008F3CF5" w:rsidRPr="00496E2D">
        <w:rPr>
          <w:rFonts w:cstheme="minorHAnsi"/>
          <w:i/>
          <w:iCs/>
          <w:sz w:val="22"/>
          <w:szCs w:val="22"/>
          <w:vertAlign w:val="subscript"/>
        </w:rPr>
        <w:t>max</w:t>
      </w:r>
      <w:proofErr w:type="spellEnd"/>
      <w:r w:rsidR="008F3CF5" w:rsidRPr="00496E2D">
        <w:rPr>
          <w:rFonts w:cstheme="minorHAnsi"/>
          <w:i/>
          <w:iCs/>
          <w:sz w:val="22"/>
          <w:szCs w:val="22"/>
          <w:vertAlign w:val="subscript"/>
        </w:rPr>
        <w:t xml:space="preserve"> </w:t>
      </w:r>
      <w:r w:rsidR="008F3CF5" w:rsidRPr="00496E2D">
        <w:rPr>
          <w:rFonts w:cstheme="minorHAnsi"/>
          <w:sz w:val="22"/>
          <w:szCs w:val="22"/>
        </w:rPr>
        <w:t xml:space="preserve">that maximizes expected lifetime reproductive success is not necessarily the same as the ESS value (although when </w:t>
      </w:r>
      <w:r w:rsidR="008F3CF5" w:rsidRPr="00661E85">
        <w:rPr>
          <w:rFonts w:cstheme="minorHAnsi"/>
          <w:i/>
          <w:sz w:val="22"/>
          <w:szCs w:val="22"/>
        </w:rPr>
        <w:t>R</w:t>
      </w:r>
      <w:r w:rsidR="008F3CF5" w:rsidRPr="00496E2D">
        <w:rPr>
          <w:rFonts w:cstheme="minorHAnsi"/>
          <w:sz w:val="22"/>
          <w:szCs w:val="22"/>
        </w:rPr>
        <w:t xml:space="preserve"> is at </w:t>
      </w:r>
      <w:del w:id="940" w:author="Clay Cressler" w:date="2020-08-11T16:58:00Z">
        <w:r w:rsidR="008F3CF5" w:rsidRPr="00496E2D" w:rsidDel="00B642A2">
          <w:rPr>
            <w:rFonts w:cstheme="minorHAnsi"/>
            <w:sz w:val="22"/>
            <w:szCs w:val="22"/>
          </w:rPr>
          <w:delText xml:space="preserve">an </w:delText>
        </w:r>
      </w:del>
      <w:ins w:id="941" w:author="Clay Cressler" w:date="2020-08-11T16:58:00Z">
        <w:r w:rsidR="00B642A2">
          <w:rPr>
            <w:rFonts w:cstheme="minorHAnsi"/>
            <w:sz w:val="22"/>
            <w:szCs w:val="22"/>
          </w:rPr>
          <w:t>its deterministic</w:t>
        </w:r>
        <w:r w:rsidR="00B642A2" w:rsidRPr="00496E2D">
          <w:rPr>
            <w:rFonts w:cstheme="minorHAnsi"/>
            <w:sz w:val="22"/>
            <w:szCs w:val="22"/>
          </w:rPr>
          <w:t xml:space="preserve"> </w:t>
        </w:r>
      </w:ins>
      <w:r w:rsidR="008F3CF5" w:rsidRPr="00496E2D">
        <w:rPr>
          <w:rFonts w:cstheme="minorHAnsi"/>
          <w:sz w:val="22"/>
          <w:szCs w:val="22"/>
        </w:rPr>
        <w:t>equilibrium, the values are the same). In particular, this value depend</w:t>
      </w:r>
      <w:r w:rsidR="008F3CF5">
        <w:rPr>
          <w:rFonts w:cstheme="minorHAnsi"/>
          <w:sz w:val="22"/>
          <w:szCs w:val="22"/>
        </w:rPr>
        <w:t>s</w:t>
      </w:r>
      <w:r w:rsidR="008F3CF5" w:rsidRPr="00496E2D">
        <w:rPr>
          <w:rFonts w:cstheme="minorHAnsi"/>
          <w:sz w:val="22"/>
          <w:szCs w:val="22"/>
        </w:rPr>
        <w:t xml:space="preserve"> on the current population size</w:t>
      </w:r>
      <w:ins w:id="942" w:author="John DeLong" w:date="2020-07-24T19:29:00Z">
        <w:r w:rsidR="0073431C">
          <w:rPr>
            <w:rFonts w:cstheme="minorHAnsi"/>
            <w:sz w:val="22"/>
            <w:szCs w:val="22"/>
          </w:rPr>
          <w:t xml:space="preserve">, meaning that the value of </w:t>
        </w:r>
      </w:ins>
      <w:proofErr w:type="spellStart"/>
      <w:ins w:id="943" w:author="John DeLong" w:date="2020-07-24T19:30:00Z">
        <w:r w:rsidR="0073431C" w:rsidRPr="00496E2D">
          <w:rPr>
            <w:rFonts w:cstheme="minorHAnsi"/>
            <w:i/>
            <w:iCs/>
            <w:sz w:val="22"/>
            <w:szCs w:val="22"/>
          </w:rPr>
          <w:t>b</w:t>
        </w:r>
        <w:r w:rsidR="0073431C">
          <w:rPr>
            <w:rFonts w:cstheme="minorHAnsi"/>
            <w:i/>
            <w:iCs/>
            <w:sz w:val="22"/>
            <w:szCs w:val="22"/>
            <w:vertAlign w:val="subscript"/>
          </w:rPr>
          <w:t>max</w:t>
        </w:r>
        <w:proofErr w:type="spellEnd"/>
        <w:r w:rsidR="0073431C">
          <w:rPr>
            <w:rFonts w:cstheme="minorHAnsi"/>
            <w:sz w:val="22"/>
            <w:szCs w:val="22"/>
          </w:rPr>
          <w:t xml:space="preserve"> t</w:t>
        </w:r>
      </w:ins>
      <w:ins w:id="944" w:author="John DeLong" w:date="2020-07-24T19:29:00Z">
        <w:r w:rsidR="0073431C">
          <w:rPr>
            <w:rFonts w:cstheme="minorHAnsi"/>
            <w:sz w:val="22"/>
            <w:szCs w:val="22"/>
          </w:rPr>
          <w:t xml:space="preserve">hat maximizes </w:t>
        </w:r>
        <w:r w:rsidR="0073431C">
          <w:rPr>
            <w:rFonts w:cstheme="minorHAnsi"/>
            <w:sz w:val="22"/>
            <w:szCs w:val="22"/>
          </w:rPr>
          <w:lastRenderedPageBreak/>
          <w:t>lifetime reproductive success changes as the population grows</w:t>
        </w:r>
      </w:ins>
      <w:r w:rsidR="008F3CF5" w:rsidRPr="00496E2D">
        <w:rPr>
          <w:rFonts w:cstheme="minorHAnsi"/>
          <w:sz w:val="22"/>
          <w:szCs w:val="22"/>
        </w:rPr>
        <w:t>. We term this transient peak on the fitness landscape a “transient evolutionary attractor” (TEA)</w:t>
      </w:r>
      <w:r w:rsidR="008F3CF5">
        <w:rPr>
          <w:rFonts w:cstheme="minorHAnsi"/>
          <w:sz w:val="22"/>
          <w:szCs w:val="22"/>
        </w:rPr>
        <w:t>, because it changes as the population moves through its transient dynamics</w:t>
      </w:r>
      <w:r w:rsidR="008F3CF5" w:rsidRPr="00496E2D">
        <w:rPr>
          <w:rFonts w:cstheme="minorHAnsi"/>
          <w:sz w:val="22"/>
          <w:szCs w:val="22"/>
        </w:rPr>
        <w:t>.</w:t>
      </w:r>
      <w:r w:rsidR="008F3CF5">
        <w:rPr>
          <w:rFonts w:cstheme="minorHAnsi"/>
          <w:sz w:val="22"/>
          <w:szCs w:val="22"/>
        </w:rPr>
        <w:t xml:space="preserve"> </w:t>
      </w:r>
      <w:r w:rsidR="008F3CF5" w:rsidRPr="00496E2D">
        <w:rPr>
          <w:rFonts w:cstheme="minorHAnsi"/>
          <w:sz w:val="22"/>
          <w:szCs w:val="22"/>
        </w:rPr>
        <w:t xml:space="preserve">Re-examining the observed lifetime reproductive success values, </w:t>
      </w:r>
      <w:r w:rsidR="008F3CF5">
        <w:rPr>
          <w:rFonts w:cstheme="minorHAnsi"/>
          <w:sz w:val="22"/>
          <w:szCs w:val="22"/>
        </w:rPr>
        <w:t>it is clear</w:t>
      </w:r>
      <w:r w:rsidR="008F3CF5" w:rsidRPr="00496E2D">
        <w:rPr>
          <w:rFonts w:cstheme="minorHAnsi"/>
          <w:sz w:val="22"/>
          <w:szCs w:val="22"/>
        </w:rPr>
        <w:t xml:space="preserve"> that the peak of the observed distribution is often centered on these TEAs (Fig. </w:t>
      </w:r>
      <w:r w:rsidR="008F3CF5">
        <w:rPr>
          <w:rFonts w:cstheme="minorHAnsi"/>
          <w:sz w:val="22"/>
          <w:szCs w:val="22"/>
        </w:rPr>
        <w:t>3</w:t>
      </w:r>
      <w:r w:rsidR="008F3CF5" w:rsidRPr="00496E2D">
        <w:rPr>
          <w:rFonts w:cstheme="minorHAnsi"/>
          <w:sz w:val="22"/>
          <w:szCs w:val="22"/>
        </w:rPr>
        <w:t xml:space="preserve">, </w:t>
      </w:r>
      <w:r w:rsidR="008F3CF5">
        <w:rPr>
          <w:rFonts w:cstheme="minorHAnsi"/>
          <w:sz w:val="22"/>
          <w:szCs w:val="22"/>
        </w:rPr>
        <w:t>4</w:t>
      </w:r>
      <w:r w:rsidR="008F3CF5" w:rsidRPr="003F5283">
        <w:rPr>
          <w:rFonts w:cstheme="minorHAnsi"/>
          <w:sz w:val="22"/>
          <w:szCs w:val="22"/>
          <w:vertAlign w:val="superscript"/>
        </w:rPr>
        <w:t>th</w:t>
      </w:r>
      <w:r w:rsidR="008F3CF5" w:rsidRPr="00496E2D">
        <w:rPr>
          <w:rFonts w:cstheme="minorHAnsi"/>
          <w:sz w:val="22"/>
          <w:szCs w:val="22"/>
        </w:rPr>
        <w:t xml:space="preserve"> row), and that the observed evolutionary trajectory for </w:t>
      </w:r>
      <w:proofErr w:type="spellStart"/>
      <w:r w:rsidR="008F3CF5" w:rsidRPr="00496E2D">
        <w:rPr>
          <w:rFonts w:cstheme="minorHAnsi"/>
          <w:i/>
          <w:iCs/>
          <w:sz w:val="22"/>
          <w:szCs w:val="22"/>
        </w:rPr>
        <w:t>b</w:t>
      </w:r>
      <w:r w:rsidR="008F3CF5" w:rsidRPr="00496E2D">
        <w:rPr>
          <w:rFonts w:cstheme="minorHAnsi"/>
          <w:i/>
          <w:iCs/>
          <w:sz w:val="22"/>
          <w:szCs w:val="22"/>
          <w:vertAlign w:val="subscript"/>
        </w:rPr>
        <w:t>max</w:t>
      </w:r>
      <w:proofErr w:type="spellEnd"/>
      <w:r w:rsidR="008F3CF5" w:rsidRPr="00496E2D">
        <w:rPr>
          <w:rFonts w:cstheme="minorHAnsi"/>
          <w:sz w:val="22"/>
          <w:szCs w:val="22"/>
        </w:rPr>
        <w:t xml:space="preserve"> often appears to be approaching this TEA rather than the ESS (Fig. </w:t>
      </w:r>
      <w:r w:rsidR="008F3CF5">
        <w:rPr>
          <w:rFonts w:cstheme="minorHAnsi"/>
          <w:sz w:val="22"/>
          <w:szCs w:val="22"/>
        </w:rPr>
        <w:t>3</w:t>
      </w:r>
      <w:r w:rsidR="008F3CF5" w:rsidRPr="00496E2D">
        <w:rPr>
          <w:rFonts w:cstheme="minorHAnsi"/>
          <w:sz w:val="22"/>
          <w:szCs w:val="22"/>
        </w:rPr>
        <w:t xml:space="preserve">, </w:t>
      </w:r>
      <w:r w:rsidR="008F3CF5">
        <w:rPr>
          <w:rFonts w:cstheme="minorHAnsi"/>
          <w:sz w:val="22"/>
          <w:szCs w:val="22"/>
        </w:rPr>
        <w:t>2</w:t>
      </w:r>
      <w:r w:rsidR="008F3CF5" w:rsidRPr="003F5283">
        <w:rPr>
          <w:rFonts w:cstheme="minorHAnsi"/>
          <w:sz w:val="22"/>
          <w:szCs w:val="22"/>
          <w:vertAlign w:val="superscript"/>
        </w:rPr>
        <w:t>n</w:t>
      </w:r>
      <w:r w:rsidR="00DE7F28">
        <w:rPr>
          <w:rFonts w:cstheme="minorHAnsi"/>
          <w:sz w:val="22"/>
          <w:szCs w:val="22"/>
          <w:vertAlign w:val="superscript"/>
        </w:rPr>
        <w:t>d</w:t>
      </w:r>
      <w:r w:rsidR="008F3CF5">
        <w:rPr>
          <w:rFonts w:cstheme="minorHAnsi"/>
          <w:sz w:val="22"/>
          <w:szCs w:val="22"/>
        </w:rPr>
        <w:t xml:space="preserve"> and 5</w:t>
      </w:r>
      <w:r w:rsidR="008F3CF5" w:rsidRPr="003F5283">
        <w:rPr>
          <w:rFonts w:cstheme="minorHAnsi"/>
          <w:sz w:val="22"/>
          <w:szCs w:val="22"/>
          <w:vertAlign w:val="superscript"/>
        </w:rPr>
        <w:t>th</w:t>
      </w:r>
      <w:r w:rsidR="008F3CF5" w:rsidRPr="00496E2D">
        <w:rPr>
          <w:rFonts w:cstheme="minorHAnsi"/>
          <w:sz w:val="22"/>
          <w:szCs w:val="22"/>
        </w:rPr>
        <w:t xml:space="preserve"> row</w:t>
      </w:r>
      <w:r w:rsidR="008F3CF5">
        <w:rPr>
          <w:rFonts w:cstheme="minorHAnsi"/>
          <w:sz w:val="22"/>
          <w:szCs w:val="22"/>
        </w:rPr>
        <w:t>s</w:t>
      </w:r>
      <w:r w:rsidR="008F3CF5" w:rsidRPr="00496E2D">
        <w:rPr>
          <w:rFonts w:cstheme="minorHAnsi"/>
          <w:sz w:val="22"/>
          <w:szCs w:val="22"/>
        </w:rPr>
        <w:t xml:space="preserve">). </w:t>
      </w:r>
      <w:r w:rsidR="008F3CF5">
        <w:rPr>
          <w:rFonts w:cstheme="minorHAnsi"/>
          <w:sz w:val="22"/>
          <w:szCs w:val="22"/>
        </w:rPr>
        <w:t xml:space="preserve">The outcome in which populations evolved toward a TEA rather than an ESS holds across a range of values for the trade-off slope, </w:t>
      </w:r>
      <w:r w:rsidR="008F3CF5" w:rsidRPr="001409F9">
        <w:rPr>
          <w:rFonts w:cstheme="minorHAnsi"/>
          <w:i/>
          <w:sz w:val="22"/>
          <w:szCs w:val="22"/>
        </w:rPr>
        <w:t>c</w:t>
      </w:r>
      <w:r w:rsidR="008F3CF5">
        <w:rPr>
          <w:rFonts w:cstheme="minorHAnsi"/>
          <w:sz w:val="22"/>
          <w:szCs w:val="22"/>
        </w:rPr>
        <w:t xml:space="preserve"> (Figure S5).</w:t>
      </w:r>
    </w:p>
    <w:p w14:paraId="074BCF3E" w14:textId="56A2DD29" w:rsidR="008F3CF5" w:rsidRDefault="008F3CF5" w:rsidP="008F3CF5">
      <w:pPr>
        <w:spacing w:after="0" w:line="480" w:lineRule="auto"/>
        <w:contextualSpacing/>
        <w:rPr>
          <w:rFonts w:eastAsiaTheme="minorEastAsia" w:cstheme="minorHAnsi"/>
          <w:sz w:val="22"/>
          <w:szCs w:val="22"/>
        </w:rPr>
      </w:pPr>
      <w:del w:id="945" w:author="John DeLong" w:date="2020-07-18T16:52:00Z">
        <w:r w:rsidRPr="00496E2D" w:rsidDel="004E6174">
          <w:rPr>
            <w:rFonts w:cstheme="minorHAnsi"/>
            <w:i/>
            <w:iCs/>
            <w:sz w:val="22"/>
            <w:szCs w:val="22"/>
          </w:rPr>
          <w:delText>Comparison 3</w:delText>
        </w:r>
      </w:del>
      <w:ins w:id="946" w:author="John DeLong" w:date="2020-07-18T16:56:00Z">
        <w:r w:rsidR="00B13DF6">
          <w:rPr>
            <w:rFonts w:cstheme="minorHAnsi"/>
            <w:i/>
            <w:sz w:val="22"/>
            <w:szCs w:val="22"/>
          </w:rPr>
          <w:t xml:space="preserve">The effect of culling </w:t>
        </w:r>
        <w:r w:rsidR="00B13DF6">
          <w:rPr>
            <w:rFonts w:cstheme="minorHAnsi"/>
            <w:i/>
            <w:iCs/>
            <w:sz w:val="22"/>
            <w:szCs w:val="22"/>
          </w:rPr>
          <w:t>on evolutionary outcomes</w:t>
        </w:r>
      </w:ins>
      <w:del w:id="947" w:author="John DeLong" w:date="2020-07-18T16:53:00Z">
        <w:r w:rsidRPr="00496E2D" w:rsidDel="004E6174">
          <w:rPr>
            <w:rFonts w:cstheme="minorHAnsi"/>
            <w:i/>
            <w:iCs/>
            <w:sz w:val="22"/>
            <w:szCs w:val="22"/>
          </w:rPr>
          <w:delText>:</w:delText>
        </w:r>
      </w:del>
      <w:ins w:id="948" w:author="John DeLong" w:date="2020-07-18T16:53:00Z">
        <w:r w:rsidR="004E6174">
          <w:rPr>
            <w:rFonts w:cstheme="minorHAnsi"/>
            <w:i/>
            <w:iCs/>
            <w:sz w:val="22"/>
            <w:szCs w:val="22"/>
          </w:rPr>
          <w:t>.—</w:t>
        </w:r>
      </w:ins>
      <w:del w:id="949" w:author="John DeLong" w:date="2020-07-18T16:53:00Z">
        <w:r w:rsidRPr="00496E2D" w:rsidDel="004E6174">
          <w:rPr>
            <w:rFonts w:cstheme="minorHAnsi"/>
            <w:i/>
            <w:iCs/>
            <w:sz w:val="22"/>
            <w:szCs w:val="22"/>
          </w:rPr>
          <w:delText xml:space="preserve"> </w:delText>
        </w:r>
      </w:del>
      <w:r w:rsidRPr="00496E2D">
        <w:rPr>
          <w:rFonts w:cstheme="minorHAnsi"/>
          <w:sz w:val="22"/>
          <w:szCs w:val="22"/>
        </w:rPr>
        <w:t xml:space="preserve">In our third set of simulations, </w:t>
      </w:r>
      <w:r>
        <w:rPr>
          <w:rFonts w:cstheme="minorHAnsi"/>
          <w:sz w:val="22"/>
          <w:szCs w:val="22"/>
        </w:rPr>
        <w:t>we sought to understand whether an external force altering population size would drive evolution away from the expected ESS</w:t>
      </w:r>
      <w:r w:rsidR="00DE7F28">
        <w:rPr>
          <w:rFonts w:cstheme="minorHAnsi"/>
          <w:sz w:val="22"/>
          <w:szCs w:val="22"/>
        </w:rPr>
        <w:t>, given the dependence of the optimal trait value on abundance</w:t>
      </w:r>
      <w:r>
        <w:rPr>
          <w:rFonts w:cstheme="minorHAnsi"/>
          <w:sz w:val="22"/>
          <w:szCs w:val="22"/>
        </w:rPr>
        <w:t xml:space="preserve">. Here </w:t>
      </w:r>
      <w:r w:rsidRPr="00496E2D">
        <w:rPr>
          <w:rFonts w:cstheme="minorHAnsi"/>
          <w:sz w:val="22"/>
          <w:szCs w:val="22"/>
        </w:rPr>
        <w:t xml:space="preserve">we applied a persistent cull to populations that had already achieved their ESS trait and abundance values. </w:t>
      </w:r>
      <w:ins w:id="950" w:author="Clay Cressler" w:date="2020-08-10T11:53:00Z">
        <w:r w:rsidR="002573E0">
          <w:rPr>
            <w:rFonts w:cstheme="minorHAnsi"/>
            <w:sz w:val="22"/>
            <w:szCs w:val="22"/>
          </w:rPr>
          <w:t xml:space="preserve">Because </w:t>
        </w:r>
      </w:ins>
      <w:ins w:id="951" w:author="Clay Cressler" w:date="2020-08-10T11:54:00Z">
        <w:r w:rsidR="002573E0">
          <w:rPr>
            <w:rFonts w:cstheme="minorHAnsi"/>
            <w:sz w:val="22"/>
            <w:szCs w:val="22"/>
          </w:rPr>
          <w:t xml:space="preserve">we assumed a large value for </w:t>
        </w:r>
        <w:proofErr w:type="spellStart"/>
        <w:r w:rsidR="002573E0">
          <w:rPr>
            <w:rFonts w:cstheme="minorHAnsi"/>
            <w:sz w:val="22"/>
            <w:szCs w:val="22"/>
          </w:rPr>
          <w:t>for</w:t>
        </w:r>
        <w:proofErr w:type="spellEnd"/>
        <w:r w:rsidR="002573E0">
          <w:rPr>
            <w:rFonts w:cstheme="minorHAnsi"/>
            <w:sz w:val="22"/>
            <w:szCs w:val="22"/>
          </w:rPr>
          <w:t xml:space="preserve"> the culling rate </w:t>
        </w:r>
        <w:r w:rsidR="002573E0">
          <w:rPr>
            <w:rFonts w:cstheme="minorHAnsi"/>
            <w:i/>
            <w:iCs/>
            <w:sz w:val="22"/>
            <w:szCs w:val="22"/>
          </w:rPr>
          <w:t>x</w:t>
        </w:r>
        <w:r w:rsidR="002573E0">
          <w:rPr>
            <w:rFonts w:cstheme="minorHAnsi"/>
            <w:sz w:val="22"/>
            <w:szCs w:val="22"/>
          </w:rPr>
          <w:t xml:space="preserve">, </w:t>
        </w:r>
      </w:ins>
      <w:del w:id="952" w:author="Clay Cressler" w:date="2020-08-10T11:54:00Z">
        <w:r w:rsidDel="002573E0">
          <w:rPr>
            <w:rFonts w:cstheme="minorHAnsi"/>
            <w:sz w:val="22"/>
            <w:szCs w:val="22"/>
          </w:rPr>
          <w:delText>T</w:delText>
        </w:r>
      </w:del>
      <w:ins w:id="953" w:author="Clay Cressler" w:date="2020-08-10T11:54:00Z">
        <w:r w:rsidR="002573E0">
          <w:rPr>
            <w:rFonts w:cstheme="minorHAnsi"/>
            <w:sz w:val="22"/>
            <w:szCs w:val="22"/>
          </w:rPr>
          <w:t>t</w:t>
        </w:r>
      </w:ins>
      <w:r>
        <w:rPr>
          <w:rFonts w:cstheme="minorHAnsi"/>
          <w:sz w:val="22"/>
          <w:szCs w:val="22"/>
        </w:rPr>
        <w:t xml:space="preserve">he population size changed almost immediately so that </w:t>
      </w:r>
      <m:oMath>
        <m:r>
          <w:rPr>
            <w:rFonts w:ascii="Cambria Math" w:hAnsi="Cambria Math" w:cstheme="minorHAnsi"/>
            <w:sz w:val="22"/>
            <w:szCs w:val="22"/>
          </w:rPr>
          <m:t>R≈</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cull</m:t>
            </m:r>
          </m:sub>
        </m:sSub>
      </m:oMath>
      <w:ins w:id="954" w:author="Clay Cressler" w:date="2020-08-10T11:54:00Z">
        <w:r w:rsidR="002573E0">
          <w:rPr>
            <w:rFonts w:eastAsiaTheme="minorEastAsia" w:cstheme="minorHAnsi"/>
            <w:sz w:val="22"/>
            <w:szCs w:val="22"/>
          </w:rPr>
          <w:t xml:space="preserve">. This change in population size lead </w:t>
        </w:r>
      </w:ins>
      <w:del w:id="955" w:author="Clay Cressler" w:date="2020-08-10T11:54:00Z">
        <w:r w:rsidDel="002573E0">
          <w:rPr>
            <w:rFonts w:eastAsiaTheme="minorEastAsia" w:cstheme="minorHAnsi"/>
            <w:sz w:val="22"/>
            <w:szCs w:val="22"/>
          </w:rPr>
          <w:delText>,</w:delText>
        </w:r>
      </w:del>
      <w:del w:id="956" w:author="Clay Cressler" w:date="2020-08-10T11:55:00Z">
        <w:r w:rsidDel="002573E0">
          <w:rPr>
            <w:rFonts w:eastAsiaTheme="minorEastAsia" w:cstheme="minorHAnsi"/>
            <w:sz w:val="22"/>
            <w:szCs w:val="22"/>
          </w:rPr>
          <w:delText xml:space="preserve"> while the evolutionary trajectory showed</w:delText>
        </w:r>
      </w:del>
      <w:ins w:id="957" w:author="Clay Cressler" w:date="2020-08-10T11:55:00Z">
        <w:r w:rsidR="002573E0">
          <w:rPr>
            <w:rFonts w:eastAsiaTheme="minorEastAsia" w:cstheme="minorHAnsi"/>
            <w:sz w:val="22"/>
            <w:szCs w:val="22"/>
          </w:rPr>
          <w:t xml:space="preserve">to </w:t>
        </w:r>
      </w:ins>
      <w:del w:id="958" w:author="Clay Cressler" w:date="2020-08-10T11:55:00Z">
        <w:r w:rsidDel="002573E0">
          <w:rPr>
            <w:rFonts w:eastAsiaTheme="minorEastAsia" w:cstheme="minorHAnsi"/>
            <w:sz w:val="22"/>
            <w:szCs w:val="22"/>
          </w:rPr>
          <w:delText xml:space="preserve"> </w:delText>
        </w:r>
      </w:del>
      <w:r>
        <w:rPr>
          <w:rFonts w:eastAsiaTheme="minorEastAsia" w:cstheme="minorHAnsi"/>
          <w:sz w:val="22"/>
          <w:szCs w:val="22"/>
        </w:rPr>
        <w:t xml:space="preserve">a clear </w:t>
      </w:r>
      <w:del w:id="959" w:author="Clay Cressler" w:date="2020-08-10T11:55:00Z">
        <w:r w:rsidDel="002573E0">
          <w:rPr>
            <w:rFonts w:eastAsiaTheme="minorEastAsia" w:cstheme="minorHAnsi"/>
            <w:sz w:val="22"/>
            <w:szCs w:val="22"/>
          </w:rPr>
          <w:delText xml:space="preserve">movement </w:delText>
        </w:r>
      </w:del>
      <w:ins w:id="960" w:author="Clay Cressler" w:date="2020-08-10T11:55:00Z">
        <w:r w:rsidR="002573E0">
          <w:rPr>
            <w:rFonts w:eastAsiaTheme="minorEastAsia" w:cstheme="minorHAnsi"/>
            <w:sz w:val="22"/>
            <w:szCs w:val="22"/>
          </w:rPr>
          <w:t xml:space="preserve">evolutionary trajectory </w:t>
        </w:r>
      </w:ins>
      <w:r>
        <w:rPr>
          <w:rFonts w:eastAsiaTheme="minorEastAsia" w:cstheme="minorHAnsi"/>
          <w:sz w:val="22"/>
          <w:szCs w:val="22"/>
        </w:rPr>
        <w:t>of the mean</w:t>
      </w:r>
      <w:ins w:id="961" w:author="John DeLong" w:date="2020-07-24T19:32:00Z">
        <w:r w:rsidR="000B2051">
          <w:rPr>
            <w:rFonts w:eastAsiaTheme="minorEastAsia" w:cstheme="minorHAnsi"/>
            <w:sz w:val="22"/>
            <w:szCs w:val="22"/>
          </w:rPr>
          <w:t xml:space="preserve"> </w:t>
        </w:r>
        <w:del w:id="962" w:author="Clay Cressler" w:date="2020-08-10T11:55:00Z">
          <w:r w:rsidR="000B2051" w:rsidDel="002573E0">
            <w:rPr>
              <w:rFonts w:eastAsiaTheme="minorEastAsia" w:cstheme="minorHAnsi"/>
              <w:sz w:val="22"/>
              <w:szCs w:val="22"/>
            </w:rPr>
            <w:delText xml:space="preserve">maximum </w:delText>
          </w:r>
        </w:del>
        <w:r w:rsidR="000B2051">
          <w:rPr>
            <w:rFonts w:eastAsiaTheme="minorEastAsia" w:cstheme="minorHAnsi"/>
            <w:sz w:val="22"/>
            <w:szCs w:val="22"/>
          </w:rPr>
          <w:t>birth rate (</w:t>
        </w:r>
        <w:proofErr w:type="spellStart"/>
        <w:r w:rsidR="000B2051" w:rsidRPr="00496E2D">
          <w:rPr>
            <w:rFonts w:cstheme="minorHAnsi"/>
            <w:i/>
            <w:iCs/>
            <w:sz w:val="22"/>
            <w:szCs w:val="22"/>
          </w:rPr>
          <w:t>b</w:t>
        </w:r>
        <w:r w:rsidR="000B2051" w:rsidRPr="00496E2D">
          <w:rPr>
            <w:rFonts w:cstheme="minorHAnsi"/>
            <w:i/>
            <w:iCs/>
            <w:sz w:val="22"/>
            <w:szCs w:val="22"/>
            <w:vertAlign w:val="subscript"/>
          </w:rPr>
          <w:t>max</w:t>
        </w:r>
        <w:proofErr w:type="spellEnd"/>
        <w:r w:rsidR="000B2051">
          <w:rPr>
            <w:rFonts w:eastAsiaTheme="minorEastAsia" w:cstheme="minorHAnsi"/>
            <w:sz w:val="22"/>
            <w:szCs w:val="22"/>
          </w:rPr>
          <w:t xml:space="preserve">) </w:t>
        </w:r>
      </w:ins>
      <w:del w:id="963" w:author="John DeLong" w:date="2020-07-24T19:32:00Z">
        <w:r w:rsidDel="000B2051">
          <w:rPr>
            <w:rFonts w:eastAsiaTheme="minorEastAsia" w:cstheme="minorHAnsi"/>
            <w:sz w:val="22"/>
            <w:szCs w:val="22"/>
          </w:rPr>
          <w:delText xml:space="preserve"> </w:delText>
        </w:r>
      </w:del>
      <m:oMath>
        <m:sSub>
          <m:sSubPr>
            <m:ctrlPr>
              <w:del w:id="964" w:author="John DeLong" w:date="2020-07-24T19:32:00Z">
                <w:rPr>
                  <w:rFonts w:ascii="Cambria Math" w:eastAsiaTheme="minorEastAsia" w:hAnsi="Cambria Math" w:cstheme="minorHAnsi"/>
                  <w:i/>
                  <w:sz w:val="22"/>
                  <w:szCs w:val="22"/>
                </w:rPr>
              </w:del>
            </m:ctrlPr>
          </m:sSubPr>
          <m:e>
            <m:r>
              <w:del w:id="965" w:author="John DeLong" w:date="2020-07-24T19:32:00Z">
                <w:rPr>
                  <w:rFonts w:ascii="Cambria Math" w:eastAsiaTheme="minorEastAsia" w:hAnsi="Cambria Math" w:cstheme="minorHAnsi"/>
                  <w:sz w:val="22"/>
                  <w:szCs w:val="22"/>
                </w:rPr>
                <m:t>b</m:t>
              </w:del>
            </m:r>
          </m:e>
          <m:sub>
            <m:r>
              <w:del w:id="966" w:author="John DeLong" w:date="2020-07-24T19:32:00Z">
                <w:rPr>
                  <w:rFonts w:ascii="Cambria Math" w:eastAsiaTheme="minorEastAsia" w:hAnsi="Cambria Math" w:cstheme="minorHAnsi"/>
                  <w:sz w:val="22"/>
                  <w:szCs w:val="22"/>
                </w:rPr>
                <m:t>max</m:t>
              </w:del>
            </m:r>
          </m:sub>
        </m:sSub>
      </m:oMath>
      <w:del w:id="967" w:author="John DeLong" w:date="2020-07-24T19:32:00Z">
        <w:r w:rsidDel="000B2051">
          <w:rPr>
            <w:rFonts w:eastAsiaTheme="minorEastAsia" w:cstheme="minorHAnsi"/>
            <w:sz w:val="22"/>
            <w:szCs w:val="22"/>
          </w:rPr>
          <w:delText xml:space="preserve"> </w:delText>
        </w:r>
      </w:del>
      <w:r>
        <w:rPr>
          <w:rFonts w:eastAsiaTheme="minorEastAsia" w:cstheme="minorHAnsi"/>
          <w:sz w:val="22"/>
          <w:szCs w:val="22"/>
        </w:rPr>
        <w:t xml:space="preserve">away from the ESS. Again, we can ask what value of </w:t>
      </w:r>
      <m:oMath>
        <m:sSub>
          <m:sSubPr>
            <m:ctrlPr>
              <w:del w:id="968" w:author="John DeLong" w:date="2020-07-24T19:32:00Z">
                <w:rPr>
                  <w:rFonts w:ascii="Cambria Math" w:eastAsiaTheme="minorEastAsia" w:hAnsi="Cambria Math" w:cstheme="minorHAnsi"/>
                  <w:i/>
                  <w:sz w:val="22"/>
                  <w:szCs w:val="22"/>
                </w:rPr>
              </w:del>
            </m:ctrlPr>
          </m:sSubPr>
          <m:e>
            <m:r>
              <w:del w:id="969" w:author="John DeLong" w:date="2020-07-24T19:32:00Z">
                <w:rPr>
                  <w:rFonts w:ascii="Cambria Math" w:eastAsiaTheme="minorEastAsia" w:hAnsi="Cambria Math" w:cstheme="minorHAnsi"/>
                  <w:sz w:val="22"/>
                  <w:szCs w:val="22"/>
                </w:rPr>
                <m:t>b</m:t>
              </w:del>
            </m:r>
          </m:e>
          <m:sub>
            <m:r>
              <w:del w:id="970" w:author="John DeLong" w:date="2020-07-24T19:32:00Z">
                <w:rPr>
                  <w:rFonts w:ascii="Cambria Math" w:eastAsiaTheme="minorEastAsia" w:hAnsi="Cambria Math" w:cstheme="minorHAnsi"/>
                  <w:sz w:val="22"/>
                  <w:szCs w:val="22"/>
                </w:rPr>
                <m:t>max</m:t>
              </w:del>
            </m:r>
          </m:sub>
        </m:sSub>
      </m:oMath>
      <w:del w:id="971" w:author="John DeLong" w:date="2020-07-24T19:32:00Z">
        <w:r w:rsidDel="000B2051">
          <w:rPr>
            <w:rFonts w:eastAsiaTheme="minorEastAsia" w:cstheme="minorHAnsi"/>
            <w:sz w:val="22"/>
            <w:szCs w:val="22"/>
          </w:rPr>
          <w:delText xml:space="preserve"> </w:delText>
        </w:r>
      </w:del>
      <w:proofErr w:type="spellStart"/>
      <w:ins w:id="972" w:author="John DeLong" w:date="2020-07-24T19:32:00Z">
        <w:r w:rsidR="000B2051" w:rsidRPr="00496E2D">
          <w:rPr>
            <w:rFonts w:cstheme="minorHAnsi"/>
            <w:i/>
            <w:iCs/>
            <w:sz w:val="22"/>
            <w:szCs w:val="22"/>
          </w:rPr>
          <w:t>b</w:t>
        </w:r>
        <w:r w:rsidR="000B2051" w:rsidRPr="00496E2D">
          <w:rPr>
            <w:rFonts w:cstheme="minorHAnsi"/>
            <w:i/>
            <w:iCs/>
            <w:sz w:val="22"/>
            <w:szCs w:val="22"/>
            <w:vertAlign w:val="subscript"/>
          </w:rPr>
          <w:t>max</w:t>
        </w:r>
        <w:proofErr w:type="spellEnd"/>
        <w:r w:rsidR="000B2051" w:rsidRPr="00496E2D">
          <w:rPr>
            <w:rFonts w:cstheme="minorHAnsi"/>
            <w:sz w:val="22"/>
            <w:szCs w:val="22"/>
          </w:rPr>
          <w:t xml:space="preserve"> </w:t>
        </w:r>
      </w:ins>
      <w:r>
        <w:rPr>
          <w:rFonts w:eastAsiaTheme="minorEastAsia" w:cstheme="minorHAnsi"/>
          <w:sz w:val="22"/>
          <w:szCs w:val="22"/>
        </w:rPr>
        <w:t xml:space="preserve">maximizes expected reproductive success. The expected lifetime reproductive success under culling is </w:t>
      </w:r>
    </w:p>
    <w:p w14:paraId="025A20AB" w14:textId="77777777" w:rsidR="008F3CF5" w:rsidRPr="00496E2D" w:rsidRDefault="008F3CF5" w:rsidP="008F3CF5">
      <w:pPr>
        <w:tabs>
          <w:tab w:val="right" w:pos="9360"/>
        </w:tabs>
        <w:spacing w:after="0" w:line="480" w:lineRule="auto"/>
        <w:contextualSpacing/>
        <w:rPr>
          <w:rFonts w:cstheme="minorHAnsi"/>
          <w:sz w:val="22"/>
          <w:szCs w:val="22"/>
        </w:rPr>
      </w:pPr>
      <m:oMath>
        <m:r>
          <m:rPr>
            <m:sty m:val="p"/>
          </m:rPr>
          <w:rPr>
            <w:rFonts w:ascii="Cambria Math" w:hAnsi="Cambria Math" w:cstheme="minorHAnsi"/>
            <w:sz w:val="22"/>
            <w:szCs w:val="22"/>
          </w:rPr>
          <m:t>LRS</m:t>
        </m:r>
        <m:r>
          <w:rPr>
            <w:rFonts w:ascii="Cambria Math" w:hAnsi="Cambria Math" w:cstheme="minorHAnsi"/>
            <w:sz w:val="22"/>
            <w:szCs w:val="22"/>
          </w:rPr>
          <m:t>=</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num>
          <m:den>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x</m:t>
            </m:r>
            <m:func>
              <m:funcPr>
                <m:ctrlPr>
                  <w:rPr>
                    <w:rFonts w:ascii="Cambria Math" w:hAnsi="Cambria Math" w:cstheme="minorHAnsi"/>
                    <w:i/>
                    <w:sz w:val="22"/>
                    <w:szCs w:val="22"/>
                  </w:rPr>
                </m:ctrlPr>
              </m:funcPr>
              <m:fName>
                <m:r>
                  <m:rPr>
                    <m:sty m:val="p"/>
                  </m:rPr>
                  <w:rPr>
                    <w:rFonts w:ascii="Cambria Math" w:hAnsi="Cambria Math" w:cstheme="minorHAnsi"/>
                    <w:sz w:val="22"/>
                    <w:szCs w:val="22"/>
                  </w:rPr>
                  <m:t>max</m:t>
                </m:r>
              </m:fName>
              <m:e>
                <m:d>
                  <m:dPr>
                    <m:ctrlPr>
                      <w:rPr>
                        <w:rFonts w:ascii="Cambria Math" w:hAnsi="Cambria Math" w:cstheme="minorHAnsi"/>
                        <w:i/>
                        <w:sz w:val="22"/>
                        <w:szCs w:val="22"/>
                      </w:rPr>
                    </m:ctrlPr>
                  </m:dPr>
                  <m:e>
                    <m:r>
                      <w:rPr>
                        <w:rFonts w:ascii="Cambria Math" w:hAnsi="Cambria Math" w:cstheme="minorHAnsi"/>
                        <w:sz w:val="22"/>
                        <w:szCs w:val="22"/>
                      </w:rPr>
                      <m:t>0,1-</m:t>
                    </m:r>
                    <m:f>
                      <m:fPr>
                        <m:ctrlPr>
                          <w:rPr>
                            <w:rFonts w:ascii="Cambria Math" w:hAnsi="Cambria Math" w:cstheme="minorHAnsi"/>
                            <w:i/>
                            <w:sz w:val="22"/>
                            <w:szCs w:val="22"/>
                          </w:rPr>
                        </m:ctrlPr>
                      </m:fPr>
                      <m:num>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cull</m:t>
                            </m:r>
                          </m:sub>
                        </m:sSub>
                      </m:num>
                      <m:den>
                        <m:r>
                          <w:rPr>
                            <w:rFonts w:ascii="Cambria Math" w:hAnsi="Cambria Math" w:cstheme="minorHAnsi"/>
                            <w:sz w:val="22"/>
                            <w:szCs w:val="22"/>
                          </w:rPr>
                          <m:t>R</m:t>
                        </m:r>
                      </m:den>
                    </m:f>
                  </m:e>
                </m:d>
              </m:e>
            </m:func>
          </m:den>
        </m:f>
        <m:r>
          <w:rPr>
            <w:rFonts w:ascii="Cambria Math" w:hAnsi="Cambria Math" w:cstheme="minorHAnsi"/>
            <w:sz w:val="22"/>
            <w:szCs w:val="22"/>
          </w:rPr>
          <m:t>.</m:t>
        </m:r>
      </m:oMath>
      <w:r>
        <w:rPr>
          <w:rFonts w:eastAsiaTheme="minorEastAsia" w:cstheme="minorHAnsi"/>
          <w:sz w:val="22"/>
          <w:szCs w:val="22"/>
        </w:rPr>
        <w:tab/>
        <w:t>(Equation 6)</w:t>
      </w:r>
    </w:p>
    <w:p w14:paraId="56A3FADD" w14:textId="2FB15E7B" w:rsidR="008F3CF5" w:rsidRDefault="008F3CF5" w:rsidP="008F3CF5">
      <w:pPr>
        <w:spacing w:after="0" w:line="480" w:lineRule="auto"/>
        <w:contextualSpacing/>
        <w:rPr>
          <w:rFonts w:cstheme="minorHAnsi"/>
          <w:sz w:val="22"/>
          <w:szCs w:val="22"/>
        </w:rPr>
      </w:pPr>
      <w:r>
        <w:rPr>
          <w:rFonts w:cstheme="minorHAnsi"/>
          <w:sz w:val="22"/>
          <w:szCs w:val="22"/>
        </w:rPr>
        <w:t xml:space="preserve">Assuming that </w:t>
      </w:r>
      <m:oMath>
        <m:r>
          <w:rPr>
            <w:rFonts w:ascii="Cambria Math" w:hAnsi="Cambria Math" w:cstheme="minorHAnsi"/>
            <w:sz w:val="22"/>
            <w:szCs w:val="22"/>
          </w:rPr>
          <m:t>R≈</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cull</m:t>
            </m:r>
          </m:sub>
        </m:sSub>
      </m:oMath>
      <w:r>
        <w:rPr>
          <w:rFonts w:eastAsiaTheme="minorEastAsia" w:cstheme="minorHAnsi"/>
          <w:sz w:val="22"/>
          <w:szCs w:val="22"/>
        </w:rPr>
        <w:t xml:space="preserve">, the value </w:t>
      </w:r>
      <w:ins w:id="973" w:author="John DeLong" w:date="2020-07-24T19:33:00Z">
        <w:r w:rsidR="000B2051">
          <w:rPr>
            <w:rFonts w:eastAsiaTheme="minorEastAsia" w:cstheme="minorHAnsi"/>
            <w:sz w:val="22"/>
            <w:szCs w:val="22"/>
          </w:rPr>
          <w:t xml:space="preserve">of </w:t>
        </w:r>
        <w:proofErr w:type="spellStart"/>
        <w:r w:rsidR="000B2051" w:rsidRPr="00496E2D">
          <w:rPr>
            <w:rFonts w:cstheme="minorHAnsi"/>
            <w:i/>
            <w:iCs/>
            <w:sz w:val="22"/>
            <w:szCs w:val="22"/>
          </w:rPr>
          <w:t>b</w:t>
        </w:r>
        <w:r w:rsidR="000B2051" w:rsidRPr="00496E2D">
          <w:rPr>
            <w:rFonts w:cstheme="minorHAnsi"/>
            <w:i/>
            <w:iCs/>
            <w:sz w:val="22"/>
            <w:szCs w:val="22"/>
            <w:vertAlign w:val="subscript"/>
          </w:rPr>
          <w:t>max</w:t>
        </w:r>
        <w:proofErr w:type="spellEnd"/>
        <w:r w:rsidR="000B2051" w:rsidRPr="00496E2D">
          <w:rPr>
            <w:rFonts w:cstheme="minorHAnsi"/>
            <w:sz w:val="22"/>
            <w:szCs w:val="22"/>
          </w:rPr>
          <w:t xml:space="preserve"> </w:t>
        </w:r>
      </w:ins>
      <w:del w:id="974" w:author="John DeLong" w:date="2020-07-24T19:33:00Z">
        <w:r w:rsidDel="000B2051">
          <w:rPr>
            <w:rFonts w:eastAsiaTheme="minorEastAsia" w:cstheme="minorHAnsi"/>
            <w:sz w:val="22"/>
            <w:szCs w:val="22"/>
          </w:rPr>
          <w:delText>o</w:delText>
        </w:r>
      </w:del>
      <w:moveToRangeStart w:id="975" w:author="John DeLong" w:date="2020-07-24T19:32:00Z" w:name="move46511585"/>
      <m:oMath>
        <m:sSub>
          <m:sSubPr>
            <m:ctrlPr>
              <w:del w:id="976" w:author="John DeLong" w:date="2020-07-24T19:32:00Z">
                <w:rPr>
                  <w:rFonts w:ascii="Cambria Math" w:eastAsiaTheme="minorEastAsia" w:hAnsi="Cambria Math" w:cstheme="minorHAnsi"/>
                  <w:i/>
                  <w:sz w:val="22"/>
                  <w:szCs w:val="22"/>
                </w:rPr>
              </w:del>
            </m:ctrlPr>
          </m:sSubPr>
          <m:e>
            <m:r>
              <w:del w:id="977" w:author="John DeLong" w:date="2020-07-24T19:32:00Z">
                <w:rPr>
                  <w:rFonts w:ascii="Cambria Math" w:eastAsiaTheme="minorEastAsia" w:hAnsi="Cambria Math" w:cstheme="minorHAnsi"/>
                  <w:sz w:val="22"/>
                  <w:szCs w:val="22"/>
                </w:rPr>
                <m:t>b</m:t>
              </w:del>
            </m:r>
          </m:e>
          <m:sub>
            <m:r>
              <w:del w:id="978" w:author="John DeLong" w:date="2020-07-24T19:32:00Z">
                <w:rPr>
                  <w:rFonts w:ascii="Cambria Math" w:eastAsiaTheme="minorEastAsia" w:hAnsi="Cambria Math" w:cstheme="minorHAnsi"/>
                  <w:sz w:val="22"/>
                  <w:szCs w:val="22"/>
                </w:rPr>
                <m:t>max</m:t>
              </w:del>
            </m:r>
          </m:sub>
        </m:sSub>
        <w:moveToRangeEnd w:id="975"/>
        <m:r>
          <w:del w:id="979" w:author="John DeLong" w:date="2020-07-24T19:33:00Z">
            <m:rPr>
              <m:sty m:val="p"/>
            </m:rPr>
            <w:rPr>
              <w:rFonts w:ascii="Cambria Math" w:eastAsiaTheme="minorEastAsia" w:hAnsi="Cambria Math" w:cstheme="minorHAnsi"/>
              <w:sz w:val="22"/>
              <w:szCs w:val="22"/>
            </w:rPr>
            <m:t xml:space="preserve">f </m:t>
          </w:del>
        </m:r>
        <w:moveFromRangeStart w:id="980" w:author="John DeLong" w:date="2020-07-24T19:32:00Z" w:name="move46511585"/>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oMath>
      <w:moveFromRangeEnd w:id="980"/>
      <w:r>
        <w:rPr>
          <w:rFonts w:eastAsiaTheme="minorEastAsia" w:cstheme="minorHAnsi"/>
          <w:sz w:val="22"/>
          <w:szCs w:val="22"/>
        </w:rPr>
        <w:t xml:space="preserve"> that maximizes LRS is </w:t>
      </w:r>
      <w:r w:rsidR="00DE7F28">
        <w:rPr>
          <w:rFonts w:eastAsiaTheme="minorEastAsia" w:cstheme="minorHAnsi"/>
          <w:sz w:val="22"/>
          <w:szCs w:val="22"/>
        </w:rPr>
        <w:t xml:space="preserve">again </w:t>
      </w:r>
      <w:r>
        <w:rPr>
          <w:rFonts w:eastAsiaTheme="minorEastAsia" w:cstheme="minorHAnsi"/>
          <w:sz w:val="22"/>
          <w:szCs w:val="22"/>
        </w:rPr>
        <w:t xml:space="preserve">given by Eq. (5) above. Fig. 4 shows clearly that </w:t>
      </w:r>
      <w:r>
        <w:rPr>
          <w:rFonts w:cstheme="minorHAnsi"/>
          <w:sz w:val="22"/>
          <w:szCs w:val="22"/>
        </w:rPr>
        <w:t>the population mean</w:t>
      </w:r>
      <w:ins w:id="981" w:author="John DeLong" w:date="2020-07-24T19:33:00Z">
        <w:r w:rsidR="000B2051">
          <w:rPr>
            <w:rFonts w:cstheme="minorHAnsi"/>
            <w:sz w:val="22"/>
            <w:szCs w:val="22"/>
          </w:rPr>
          <w:t xml:space="preserve"> </w:t>
        </w:r>
        <w:proofErr w:type="spellStart"/>
        <w:r w:rsidR="000B2051" w:rsidRPr="00496E2D">
          <w:rPr>
            <w:rFonts w:cstheme="minorHAnsi"/>
            <w:i/>
            <w:iCs/>
            <w:sz w:val="22"/>
            <w:szCs w:val="22"/>
          </w:rPr>
          <w:t>b</w:t>
        </w:r>
        <w:r w:rsidR="000B2051" w:rsidRPr="00496E2D">
          <w:rPr>
            <w:rFonts w:cstheme="minorHAnsi"/>
            <w:i/>
            <w:iCs/>
            <w:sz w:val="22"/>
            <w:szCs w:val="22"/>
            <w:vertAlign w:val="subscript"/>
          </w:rPr>
          <w:t>max</w:t>
        </w:r>
        <w:proofErr w:type="spellEnd"/>
        <w:r w:rsidR="000B2051" w:rsidRPr="000B2051">
          <w:rPr>
            <w:rFonts w:cstheme="minorHAnsi"/>
            <w:i/>
            <w:iCs/>
            <w:sz w:val="22"/>
            <w:szCs w:val="22"/>
            <w:rPrChange w:id="982" w:author="John DeLong" w:date="2020-07-24T19:33:00Z">
              <w:rPr>
                <w:rFonts w:cstheme="minorHAnsi"/>
                <w:i/>
                <w:iCs/>
                <w:sz w:val="22"/>
                <w:szCs w:val="22"/>
                <w:vertAlign w:val="subscript"/>
              </w:rPr>
            </w:rPrChange>
          </w:rPr>
          <w:t xml:space="preserve"> </w:t>
        </w:r>
      </w:ins>
      <w:del w:id="983" w:author="John DeLong" w:date="2020-07-24T19:33:00Z">
        <w:r w:rsidDel="000B2051">
          <w:rPr>
            <w:rFonts w:cstheme="minorHAnsi"/>
            <w:sz w:val="22"/>
            <w:szCs w:val="22"/>
          </w:rPr>
          <w:delText xml:space="preserve"> </w:delText>
        </w:r>
      </w:del>
      <m:oMath>
        <m:sSub>
          <m:sSubPr>
            <m:ctrlPr>
              <w:del w:id="984" w:author="John DeLong" w:date="2020-07-24T19:33:00Z">
                <w:rPr>
                  <w:rFonts w:ascii="Cambria Math" w:eastAsiaTheme="minorEastAsia" w:hAnsi="Cambria Math" w:cstheme="minorHAnsi"/>
                  <w:i/>
                  <w:sz w:val="22"/>
                  <w:szCs w:val="22"/>
                </w:rPr>
              </w:del>
            </m:ctrlPr>
          </m:sSubPr>
          <m:e>
            <m:r>
              <w:del w:id="985" w:author="John DeLong" w:date="2020-07-24T19:33:00Z">
                <w:rPr>
                  <w:rFonts w:ascii="Cambria Math" w:eastAsiaTheme="minorEastAsia" w:hAnsi="Cambria Math" w:cstheme="minorHAnsi"/>
                  <w:sz w:val="22"/>
                  <w:szCs w:val="22"/>
                </w:rPr>
                <m:t>b</m:t>
              </w:del>
            </m:r>
          </m:e>
          <m:sub>
            <m:r>
              <w:del w:id="986" w:author="John DeLong" w:date="2020-07-24T19:33:00Z">
                <w:rPr>
                  <w:rFonts w:ascii="Cambria Math" w:eastAsiaTheme="minorEastAsia" w:hAnsi="Cambria Math" w:cstheme="minorHAnsi"/>
                  <w:sz w:val="22"/>
                  <w:szCs w:val="22"/>
                </w:rPr>
                <m:t>max</m:t>
              </w:del>
            </m:r>
          </m:sub>
        </m:sSub>
      </m:oMath>
      <w:del w:id="987" w:author="John DeLong" w:date="2020-07-24T19:33:00Z">
        <w:r w:rsidDel="000B2051">
          <w:rPr>
            <w:rFonts w:eastAsiaTheme="minorEastAsia" w:cstheme="minorHAnsi"/>
            <w:sz w:val="22"/>
            <w:szCs w:val="22"/>
          </w:rPr>
          <w:delText xml:space="preserve"> e</w:delText>
        </w:r>
      </w:del>
      <w:ins w:id="988" w:author="John DeLong" w:date="2020-07-24T19:33:00Z">
        <w:r w:rsidR="000B2051">
          <w:rPr>
            <w:rFonts w:eastAsiaTheme="minorEastAsia" w:cstheme="minorHAnsi"/>
            <w:sz w:val="22"/>
            <w:szCs w:val="22"/>
          </w:rPr>
          <w:t>e</w:t>
        </w:r>
      </w:ins>
      <w:r>
        <w:rPr>
          <w:rFonts w:eastAsiaTheme="minorEastAsia" w:cstheme="minorHAnsi"/>
          <w:sz w:val="22"/>
          <w:szCs w:val="22"/>
        </w:rPr>
        <w:t xml:space="preserve">volved </w:t>
      </w:r>
      <w:r w:rsidRPr="00496E2D">
        <w:rPr>
          <w:rFonts w:cstheme="minorHAnsi"/>
          <w:sz w:val="22"/>
          <w:szCs w:val="22"/>
        </w:rPr>
        <w:t xml:space="preserve">to the population-specific TEAs that </w:t>
      </w:r>
      <w:r>
        <w:rPr>
          <w:rFonts w:cstheme="minorHAnsi"/>
          <w:sz w:val="22"/>
          <w:szCs w:val="22"/>
        </w:rPr>
        <w:t xml:space="preserve">depended on the population size the cull produced </w:t>
      </w:r>
      <w:r w:rsidRPr="00496E2D">
        <w:rPr>
          <w:rFonts w:cstheme="minorHAnsi"/>
          <w:sz w:val="22"/>
          <w:szCs w:val="22"/>
        </w:rPr>
        <w:t>(</w:t>
      </w:r>
      <w:r w:rsidR="00DE7F28">
        <w:rPr>
          <w:rFonts w:cstheme="minorHAnsi"/>
          <w:sz w:val="22"/>
          <w:szCs w:val="22"/>
        </w:rPr>
        <w:t xml:space="preserve">seen by the intersection of the population with the black line; </w:t>
      </w:r>
      <w:r w:rsidRPr="00496E2D">
        <w:rPr>
          <w:rFonts w:cstheme="minorHAnsi"/>
          <w:sz w:val="22"/>
          <w:szCs w:val="22"/>
        </w:rPr>
        <w:t>Figure</w:t>
      </w:r>
      <w:del w:id="989" w:author="John DeLong" w:date="2020-07-24T19:34:00Z">
        <w:r w:rsidRPr="00496E2D" w:rsidDel="000B2051">
          <w:rPr>
            <w:rFonts w:cstheme="minorHAnsi"/>
            <w:sz w:val="22"/>
            <w:szCs w:val="22"/>
          </w:rPr>
          <w:delText>s</w:delText>
        </w:r>
      </w:del>
      <w:r w:rsidRPr="00496E2D">
        <w:rPr>
          <w:rFonts w:cstheme="minorHAnsi"/>
          <w:sz w:val="22"/>
          <w:szCs w:val="22"/>
        </w:rPr>
        <w:t xml:space="preserve"> </w:t>
      </w:r>
      <w:r>
        <w:rPr>
          <w:rFonts w:cstheme="minorHAnsi"/>
          <w:sz w:val="22"/>
          <w:szCs w:val="22"/>
        </w:rPr>
        <w:t>4</w:t>
      </w:r>
      <w:r w:rsidRPr="00496E2D">
        <w:rPr>
          <w:rFonts w:cstheme="minorHAnsi"/>
          <w:sz w:val="22"/>
          <w:szCs w:val="22"/>
        </w:rPr>
        <w:t>,</w:t>
      </w:r>
      <w:r w:rsidR="00DE7F28">
        <w:rPr>
          <w:rFonts w:cstheme="minorHAnsi"/>
          <w:sz w:val="22"/>
          <w:szCs w:val="22"/>
        </w:rPr>
        <w:t xml:space="preserve"> bottom row</w:t>
      </w:r>
      <w:r w:rsidRPr="00496E2D">
        <w:rPr>
          <w:rFonts w:cstheme="minorHAnsi"/>
          <w:sz w:val="22"/>
          <w:szCs w:val="22"/>
        </w:rPr>
        <w:t xml:space="preserve">). Rather than returning to </w:t>
      </w:r>
      <w:r>
        <w:rPr>
          <w:rFonts w:cstheme="minorHAnsi"/>
          <w:sz w:val="22"/>
          <w:szCs w:val="22"/>
        </w:rPr>
        <w:t xml:space="preserve">the ESS, populations that were culled </w:t>
      </w:r>
      <w:r w:rsidRPr="00496E2D">
        <w:rPr>
          <w:rFonts w:cstheme="minorHAnsi"/>
          <w:sz w:val="22"/>
          <w:szCs w:val="22"/>
        </w:rPr>
        <w:t xml:space="preserve">to a lower abundance </w:t>
      </w:r>
      <w:r w:rsidR="00DE7F28">
        <w:rPr>
          <w:rFonts w:cstheme="minorHAnsi"/>
          <w:sz w:val="22"/>
          <w:szCs w:val="22"/>
        </w:rPr>
        <w:t>evolved toward the optimal trait for that culled abundance (i.e., the</w:t>
      </w:r>
      <w:r w:rsidRPr="00496E2D">
        <w:rPr>
          <w:rFonts w:cstheme="minorHAnsi"/>
          <w:sz w:val="22"/>
          <w:szCs w:val="22"/>
        </w:rPr>
        <w:t xml:space="preserve"> TEA</w:t>
      </w:r>
      <w:r w:rsidR="00DE7F28">
        <w:rPr>
          <w:rFonts w:cstheme="minorHAnsi"/>
          <w:sz w:val="22"/>
          <w:szCs w:val="22"/>
        </w:rPr>
        <w:t>)</w:t>
      </w:r>
      <w:r w:rsidRPr="00496E2D">
        <w:rPr>
          <w:rFonts w:cstheme="minorHAnsi"/>
          <w:sz w:val="22"/>
          <w:szCs w:val="22"/>
        </w:rPr>
        <w:t xml:space="preserve"> and </w:t>
      </w:r>
      <w:r>
        <w:rPr>
          <w:rFonts w:cstheme="minorHAnsi"/>
          <w:sz w:val="22"/>
          <w:szCs w:val="22"/>
        </w:rPr>
        <w:t>away from</w:t>
      </w:r>
      <w:r w:rsidRPr="00496E2D">
        <w:rPr>
          <w:rFonts w:cstheme="minorHAnsi"/>
          <w:sz w:val="22"/>
          <w:szCs w:val="22"/>
        </w:rPr>
        <w:t xml:space="preserve"> the ESS (Figure </w:t>
      </w:r>
      <w:r w:rsidR="00DE7F28">
        <w:rPr>
          <w:rFonts w:cstheme="minorHAnsi"/>
          <w:sz w:val="22"/>
          <w:szCs w:val="22"/>
        </w:rPr>
        <w:t>4</w:t>
      </w:r>
      <w:r w:rsidRPr="00496E2D">
        <w:rPr>
          <w:rFonts w:cstheme="minorHAnsi"/>
          <w:sz w:val="22"/>
          <w:szCs w:val="22"/>
        </w:rPr>
        <w:t xml:space="preserve">). The populations followed a path of adaptation specific to </w:t>
      </w:r>
      <w:r>
        <w:rPr>
          <w:rFonts w:cstheme="minorHAnsi"/>
          <w:sz w:val="22"/>
          <w:szCs w:val="22"/>
        </w:rPr>
        <w:t xml:space="preserve">the current </w:t>
      </w:r>
      <w:r w:rsidRPr="00496E2D">
        <w:rPr>
          <w:rFonts w:cstheme="minorHAnsi"/>
          <w:sz w:val="22"/>
          <w:szCs w:val="22"/>
        </w:rPr>
        <w:t>transient state, as generated by Equation 5, not the path generated by equilibrium conditions.</w:t>
      </w:r>
    </w:p>
    <w:p w14:paraId="6BDBD9B6" w14:textId="77777777" w:rsidR="008F3CF5" w:rsidRPr="00496E2D" w:rsidRDefault="008F3CF5" w:rsidP="008F3CF5">
      <w:pPr>
        <w:spacing w:after="0" w:line="480" w:lineRule="auto"/>
        <w:contextualSpacing/>
        <w:rPr>
          <w:rFonts w:cstheme="minorHAnsi"/>
          <w:sz w:val="22"/>
          <w:szCs w:val="22"/>
        </w:rPr>
      </w:pPr>
      <w:r w:rsidRPr="00496E2D">
        <w:rPr>
          <w:rFonts w:cstheme="minorHAnsi"/>
          <w:b/>
          <w:sz w:val="22"/>
          <w:szCs w:val="22"/>
        </w:rPr>
        <w:t>Discussion</w:t>
      </w:r>
    </w:p>
    <w:p w14:paraId="6C3BFB66" w14:textId="63B50E83" w:rsidR="008F3CF5" w:rsidRDefault="008F3CF5" w:rsidP="008F3CF5">
      <w:pPr>
        <w:spacing w:after="0" w:line="480" w:lineRule="auto"/>
        <w:contextualSpacing/>
        <w:rPr>
          <w:ins w:id="990" w:author="John DeLong" w:date="2020-07-24T19:36:00Z"/>
          <w:rFonts w:cstheme="minorHAnsi"/>
          <w:sz w:val="22"/>
          <w:szCs w:val="22"/>
        </w:rPr>
      </w:pPr>
      <w:r w:rsidRPr="00496E2D">
        <w:rPr>
          <w:rFonts w:cstheme="minorHAnsi"/>
          <w:sz w:val="22"/>
          <w:szCs w:val="22"/>
        </w:rPr>
        <w:lastRenderedPageBreak/>
        <w:t xml:space="preserve">Evolutionary theory today encompasses a wide range of modeling techniques and frameworks that facilitate an understanding of how populations evolve and adapt to their environments </w:t>
      </w:r>
      <w:r w:rsidRPr="00496E2D">
        <w:rPr>
          <w:rFonts w:cstheme="minorHAnsi"/>
          <w:sz w:val="22"/>
          <w:szCs w:val="22"/>
        </w:rPr>
        <w:fldChar w:fldCharType="begin"/>
      </w:r>
      <w:ins w:id="991" w:author="Clay Cressler" w:date="2020-08-07T11:14:00Z">
        <w:r w:rsidR="00B022D9">
          <w:rPr>
            <w:rFonts w:cstheme="minorHAnsi"/>
            <w:sz w:val="22"/>
            <w:szCs w:val="22"/>
          </w:rPr>
          <w:instrText xml:space="preserve"> ADDIN ZOTERO_ITEM CSL_CITATION {"citationID":"uDExt2QZ","properties":{"formattedCitation":"(Lande 1982; Abrams {\\i{}et al.} 1993a; DeAngelis &amp; Mooij 2005; Coulson {\\i{}et al.} 2006; Ellner &amp; Rees 2006; Lion 2017; de Vries &amp; Caswell 2019; Govaert {\\i{}et al.} 2019)","plainCitation":"(Lande 1982; Abrams et al. 1993a; DeAngelis &amp; Mooij 2005; Coulson et al. 2006; Ellner &amp; Rees 2006; Lion 2017; de Vries &amp; Caswell 2019; Govaert et al. 2019)","noteIndex":0},"citationItems":[{"id":"gBPCYzZI/bGZ7EMy5","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id":"gBPCYzZI/tolIkGVG","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gBPCYzZI/YShRP2cm","uris":["http://zotero.org/users/1264037/items/57EIRTCJ"],"uri":["http://zotero.org/users/1264037/items/57EIRTCJ"],"itemData":{"id":7720,"type":"article-journal","abstract":"Individual-based models (IBMs) allow the explicit inclusion of individual variation in greater detail than do classical differential-equation and difference-equation models. Inclusion of such variation is important for continued progress in ecological and evolutionary theory. We provide a conceptual basis for IBMs by describing five major types of individual variation in IBMs: spatial, ontogenetic, phenotypic, cognitive, and genetic. IBMs are now used in almost all subfields of ecology and evolutionary biology. We map those subfields and look more closely at selected key papers on fish recruitment, forest dynamics, sympatric speciation, metapopulation dynamics, maintenance of diversity, and species conservation. Theorists are currently divided on whether IBMs represent only a practical tool for extending classical theory to more complex situations, or whether individual-based theory represents a radically new research program. We feel that the tension between these two poles of thinking can be a source of creativity in ecology and evolutionary theory.","container-title":"Annual Review of Ecology, Evolution, and Systematics","DOI":"10.1146/annurev.ecolsys.36.102003.152644","issue":"1","page":"147-168","source":"Annual Reviews","title":"Individual-based modeling of ecological and evolutionary processes","volume":"36","author":[{"family":"DeAngelis","given":"Donald L."},{"family":"Mooij","given":"Wolf M."}],"issued":{"date-parts":[["2005"]]}}},{"id":"gBPCYzZI/hmq88USZ","uris":["http://zotero.org/users/1264037/items/C8U337Q6"],"uri":["http://zotero.org/users/1264037/items/C8U337Q6"],"itemData":{"id":2668,"type":"article-journal","container-title":"Evolutionary Ecology Research","ISSN":"1522-0613","issue":"7","journalAbbreviation":"Evol Ecol Res","language":"English","page":"1155-1171","source":"www.evolutionary-ecology.com","title":"Putting evolutionary biology back in the ecological theatre: a demographic framework mapping genes to communities","title-short":"Putting evolutionary biology back in the ecological theatre","volume":"8","author":[{"family":"Coulson","given":"T."},{"family":"Benton","given":"T. G."},{"family":"Lundberg","given":"P."},{"family":"Dall","given":"S. R. X."},{"family":"Kendall","given":"B. E."}],"issued":{"date-parts":[["2006"]]}}},{"id":"gBPCYzZI/4V1pxFmq","uris":["http://zotero.org/users/1264037/items/QANDY7JS"],"uri":["http://zotero.org/users/1264037/items/QANDY7JS"],"itemData":{"id":7715,"type":"article-journal","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A zip archive of R scripts illustrating our suggested methods is also provided.","container-title":"The American Naturalist","DOI":"10.1086/499438","ISSN":"1537-5323","issue":"3","journalAbbreviation":"Am. Nat.","language":"eng","note":"PMID: 16673349","page":"410-428","source":"PubMed","title":"Integral projection models for species with complex demography","volume":"167","author":[{"family":"Ellner","given":"Stephen P."},{"family":"Rees","given":"Mark"}],"issued":{"date-parts":[["2006",3]]}}},{"id":"gBPCYzZI/aXNqo3yh","uris":["http://zotero.org/users/1264037/items/AJWCVPYE"],"uri":["http://zotero.org/users/1264037/items/AJWCVPYE"],"itemData":{"id":7686,"type":"article-journal","abstract":"Evolutionary biology and ecology have a strong theoretical underpinning, and this has fostered a variety of modeling approaches. A major challenge of this theoretical work has been to unravel the tangled feedback loop between ecology and evolution. This has prompted the development of two main classes of models. While quantitative genetics models jointly consider the ecological and evolutionary dynamics of a focal population, a separation of timescales between ecology and evolution is assumed by evolutionary game theory, adaptive dynamics, and inclusive fitness theory. As a result, theoretical evolutionary ecology tends to be divided among different schools of thought, with different toolboxes and motivations. My aim in this synthesis is to highlight the connections between these different approaches and clarify the current state of theory in evolutionary ecology. Central to this approach is to make explicit the dependence on environmental dynamics of the population and evolutionary dynamics, thereby materializing the eco-evolutionary feedback loop. This perspective sheds light on the interplay between environmental feedback and the timescales of ecological and evolutionary processes. I conclude by discussing some potential extensions and challenges to our current theoretical understanding of eco-evolutionary dynamics.","container-title":"The American Naturalist","DOI":"10.1086/694865","ISSN":"0003-0147","issue":"1","journalAbbreviation":"The American Naturalist","page":"21-44","source":"journals.uchicago.edu (Atypon)","title":"Theoretical approaches in evolutionary ecology: Environmental feedback as a unifying perspective","title-short":"Theoretical Approaches in Evolutionary Ecology","volume":"191","author":[{"family":"Lion","given":"Sébastien"}],"issued":{"date-parts":[["2017",11,3]]}}},{"id":"gBPCYzZI/OEdLM1rZ","uris":["http://zotero.org/users/1264037/items/SFZDKUEK"],"uri":["http://zotero.org/users/1264037/items/SFZDKUEK"],"itemData":{"id":7622,"type":"article-journal","abstract":"Demographic processes and ecological interactions are central to understanding evolution and vice versa. We present a novel framework that combines basic Mendelian genetics with the powerful demographic approach of matrix population models. The ecological components of the model may be stage classified or age classified, linear or nonlinear, time invariant or time varying, and deterministic or stochastic. Genotypes may affect, in fully pleiotropic fashion, any mixture of demographic traits (viability, fertility, development) at any points in the life cycle. The dynamics of the stage × genotype structure of the population are given by a nonlinear population projection matrix. We show how to construct this matrix and use it to derive sufficient conditions for a protected genetic polymorphism for the case of linear, time-independent demography. These conditions demonstrate that genotype-specific population growth rates (λ) do not determine the outcome of selection. Except in restrictive special cases, heterozygote superiority in λ is neither necessary nor sufficient for a genetic polymorphism. As a consequence, the population growth rate does not always increase, and populations can be driven to extinction due to evolutionary suicide. We demonstrate the construction and analysis of the model using data on a color polymorphism in the common buzzard (Buteo buteo). The model exhibits a stable genetic polymorphism and declining growth rate, consistent with field data and previous models.","container-title":"The American Naturalist","DOI":"10.1086/701857","ISSN":"0003-0147","issue":"4","journalAbbreviation":"The American Naturalist","page":"545-559","source":"journals.uchicago.edu (Atypon)","title":"Stage-structured evolutionary demography: Linking life histories, population genetics, and ecological dynamics","title-short":"Stage-Structured Evolutionary Demography","volume":"193","author":[{"family":"Vries","given":"Charlotte","non-dropping-particle":"de"},{"family":"Caswell","given":"Hal"}],"issued":{"date-parts":[["2019",3,11]]}}},{"id":"gBPCYzZI/Gu3n8N4h","uris":["http://zotero.org/users/1264037/items/7MYLYIDB"],"uri":["http://zotero.org/users/1264037/items/7MYLYIDB"],"itemData":{"id":7596,"type":"article-journal","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container-title":"Functional Ecology","DOI":"10.1111/1365-2435.13241","ISSN":"1365-2435","issue":"1","language":"en","page":"13-30","source":"Wiley Online Library","title":"Eco-evolutionary feedbacks—Theoretical models and perspectives","volume":"33","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 </w:instrText>
        </w:r>
      </w:ins>
      <w:del w:id="992" w:author="Clay Cressler" w:date="2020-08-07T11:14:00Z">
        <w:r w:rsidR="002E50A3" w:rsidDel="00B022D9">
          <w:rPr>
            <w:rFonts w:cstheme="minorHAnsi"/>
            <w:sz w:val="22"/>
            <w:szCs w:val="22"/>
          </w:rPr>
          <w:delInstrText xml:space="preserve"> ADDIN ZOTERO_ITEM CSL_CITATION {"citationID":"uDExt2QZ","properties":{"formattedCitation":"(Lande 1982; Abrams {\\i{}et al.} 1993a; DeAngelis &amp; Mooij 2005; Coulson {\\i{}et al.} 2006; Ellner &amp; Rees 2006; Lion 2017; de Vries &amp; Caswell 2019; Govaert {\\i{}et al.} 2019)","plainCitation":"(Lande 1982; Abrams et al. 1993a; DeAngelis &amp; Mooij 2005; Coulson et al. 2006; Ellner &amp; Rees 2006; Lion 2017; de Vries &amp; Caswell 2019; Govaert et al. 2019)","noteIndex":0},"citationItems":[{"id":2262,"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id":2670,"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7720,"uris":["http://zotero.org/users/1264037/items/57EIRTCJ"],"uri":["http://zotero.org/users/1264037/items/57EIRTCJ"],"itemData":{"id":7720,"type":"article-journal","abstract":"Individual-based models (IBMs) allow the explicit inclusion of individual variation in greater detail than do classical differential-equation and difference-equation models. Inclusion of such variation is important for continued progress in ecological and evolutionary theory. We provide a conceptual basis for IBMs by describing five major types of individual variation in IBMs: spatial, ontogenetic, phenotypic, cognitive, and genetic. IBMs are now used in almost all subfields of ecology and evolutionary biology. We map those subfields and look more closely at selected key papers on fish recruitment, forest dynamics, sympatric speciation, metapopulation dynamics, maintenance of diversity, and species conservation. Theorists are currently divided on whether IBMs represent only a practical tool for extending classical theory to more complex situations, or whether individual-based theory represents a radically new research program. We feel that the tension between these two poles of thinking can be a source of creativity in ecology and evolutionary theory.","container-title":"Annual Review of Ecology, Evolution, and Systematics","DOI":"10.1146/annurev.ecolsys.36.102003.152644","issue":"1","page":"147-168","source":"Annual Reviews","title":"Individual-based modeling of ecological and evolutionary processes","volume":"36","author":[{"family":"DeAngelis","given":"Donald L."},{"family":"Mooij","given":"Wolf M."}],"issued":{"date-parts":[["2005"]]}}},{"id":2668,"uris":["http://zotero.org/users/1264037/items/C8U337Q6"],"uri":["http://zotero.org/users/1264037/items/C8U337Q6"],"itemData":{"id":2668,"type":"article-journal","container-title":"Evolutionary Ecology Research","ISSN":"1522-0613","issue":"7","journalAbbreviation":"Evol Ecol Res","language":"English","page":"1155-1171","source":"www.evolutionary-ecology.com","title":"Putting evolutionary biology back in the ecological theatre: a demographic framework mapping genes to communities","title-short":"Putting evolutionary biology back in the ecological theatre","volume":"8","author":[{"family":"Coulson","given":"T."},{"family":"Benton","given":"T. G."},{"family":"Lundberg","given":"P."},{"family":"Dall","given":"S. R. X."},{"family":"Kendall","given":"B. E."}],"issued":{"date-parts":[["2006"]]}}},{"id":7715,"uris":["http://zotero.org/users/1264037/items/QANDY7JS"],"uri":["http://zotero.org/users/1264037/items/QANDY7JS"],"itemData":{"id":7715,"type":"article-journal","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A zip archive of R scripts illustrating our suggested methods is also provided.","container-title":"The American Naturalist","DOI":"10.1086/499438","ISSN":"1537-5323","issue":"3","journalAbbreviation":"Am. Nat.","language":"eng","note":"PMID: 16673349","page":"410-428","source":"PubMed","title":"Integral projection models for species with complex demography","volume":"167","author":[{"family":"Ellner","given":"Stephen P."},{"family":"Rees","given":"Mark"}],"issued":{"date-parts":[["2006",3]]}}},{"id":7686,"uris":["http://zotero.org/users/1264037/items/AJWCVPYE"],"uri":["http://zotero.org/users/1264037/items/AJWCVPYE"],"itemData":{"id":7686,"type":"article-journal","abstract":"Evolutionary biology and ecology have a strong theoretical underpinning, and this has fostered a variety of modeling approaches. A major challenge of this theoretical work has been to unravel the tangled feedback loop between ecology and evolution. This has prompted the development of two main classes of models. While quantitative genetics models jointly consider the ecological and evolutionary dynamics of a focal population, a separation of timescales between ecology and evolution is assumed by evolutionary game theory, adaptive dynamics, and inclusive fitness theory. As a result, theoretical evolutionary ecology tends to be divided among different schools of thought, with different toolboxes and motivations. My aim in this synthesis is to highlight the connections between these different approaches and clarify the current state of theory in evolutionary ecology. Central to this approach is to make explicit the dependence on environmental dynamics of the population and evolutionary dynamics, thereby materializing the eco-evolutionary feedback loop. This perspective sheds light on the interplay between environmental feedback and the timescales of ecological and evolutionary processes. I conclude by discussing some potential extensions and challenges to our current theoretical understanding of eco-evolutionary dynamics.","container-title":"The American Naturalist","DOI":"10.1086/694865","ISSN":"0003-0147","issue":"1","journalAbbreviation":"The American Naturalist","page":"21-44","source":"journals.uchicago.edu (Atypon)","title":"Theoretical approaches in evolutionary ecology: Environmental feedback as a unifying perspective","title-short":"Theoretical Approaches in Evolutionary Ecology","volume":"191","author":[{"family":"Lion","given":"Sébastien"}],"issued":{"date-parts":[["2017",11,3]]}}},{"id":7622,"uris":["http://zotero.org/users/1264037/items/SFZDKUEK"],"uri":["http://zotero.org/users/1264037/items/SFZDKUEK"],"itemData":{"id":7622,"type":"article-journal","abstract":"Demographic processes and ecological interactions are central to understanding evolution and vice versa. We present a novel framework that combines basic Mendelian genetics with the powerful demographic approach of matrix population models. The ecological components of the model may be stage classified or age classified, linear or nonlinear, time invariant or time varying, and deterministic or stochastic. Genotypes may affect, in fully pleiotropic fashion, any mixture of demographic traits (viability, fertility, development) at any points in the life cycle. The dynamics of the stage × genotype structure of the population are given by a nonlinear population projection matrix. We show how to construct this matrix and use it to derive sufficient conditions for a protected genetic polymorphism for the case of linear, time-independent demography. These conditions demonstrate that genotype-specific population growth rates (λ) do not determine the outcome of selection. Except in restrictive special cases, heterozygote superiority in λ is neither necessary nor sufficient for a genetic polymorphism. As a consequence, the population growth rate does not always increase, and populations can be driven to extinction due to evolutionary suicide. We demonstrate the construction and analysis of the model using data on a color polymorphism in the common buzzard (Buteo buteo). The model exhibits a stable genetic polymorphism and declining growth rate, consistent with field data and previous models.","container-title":"The American Naturalist","DOI":"10.1086/701857","ISSN":"0003-0147","issue":"4","journalAbbreviation":"The American Naturalist","page":"545-559","source":"journals.uchicago.edu (Atypon)","title":"Stage-structured evolutionary demography: Linking life histories, population genetics, and ecological dynamics","title-short":"Stage-Structured Evolutionary Demography","volume":"193","author":[{"family":"Vries","given":"Charlotte","non-dropping-particle":"de"},{"family":"Caswell","given":"Hal"}],"issued":{"date-parts":[["2019",3,11]]}}},{"id":7596,"uris":["http://zotero.org/users/1264037/items/7MYLYIDB"],"uri":["http://zotero.org/users/1264037/items/7MYLYIDB"],"itemData":{"id":7596,"type":"article-journal","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w:delInstrText>
        </w:r>
        <w:r w:rsidR="002E50A3" w:rsidRPr="00644802" w:rsidDel="00B022D9">
          <w:rPr>
            <w:rFonts w:cstheme="minorHAnsi"/>
            <w:sz w:val="22"/>
            <w:szCs w:val="22"/>
            <w:lang w:val="fr-FR"/>
            <w:rPrChange w:id="993" w:author="Clay Cressler" w:date="2020-08-07T15:32:00Z">
              <w:rPr>
                <w:rFonts w:cstheme="minorHAnsi"/>
                <w:sz w:val="22"/>
                <w:szCs w:val="22"/>
              </w:rPr>
            </w:rPrChange>
          </w:rPr>
          <w:delInstrText xml:space="preserve">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container-title":"Functional Ecology","DOI":"10.1111/1365-2435.13241","ISSN":"1365-2435","issue":"1","language":"en","page":"13-30","source":"Wiley Online Library","title":"Eco-evolutionary feedbacks—Theoretical models and perspectives","volume":"33","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 </w:delInstrText>
        </w:r>
      </w:del>
      <w:r w:rsidRPr="00496E2D">
        <w:rPr>
          <w:rFonts w:cstheme="minorHAnsi"/>
          <w:sz w:val="22"/>
          <w:szCs w:val="22"/>
        </w:rPr>
        <w:fldChar w:fldCharType="separate"/>
      </w:r>
      <w:r w:rsidRPr="00FA2351">
        <w:rPr>
          <w:rFonts w:ascii="Calibri" w:hAnsi="Calibri" w:cs="Calibri"/>
          <w:sz w:val="22"/>
          <w:lang w:val="fr-FR"/>
        </w:rPr>
        <w:t xml:space="preserve">(Lande 1982; </w:t>
      </w:r>
      <w:proofErr w:type="spellStart"/>
      <w:r w:rsidRPr="00FA2351">
        <w:rPr>
          <w:rFonts w:ascii="Calibri" w:hAnsi="Calibri" w:cs="Calibri"/>
          <w:sz w:val="22"/>
          <w:lang w:val="fr-FR"/>
        </w:rPr>
        <w:t>Abrams</w:t>
      </w:r>
      <w:proofErr w:type="spellEnd"/>
      <w:r w:rsidRPr="00FA2351">
        <w:rPr>
          <w:rFonts w:ascii="Calibri" w:hAnsi="Calibri" w:cs="Calibri"/>
          <w:sz w:val="22"/>
          <w:lang w:val="fr-FR"/>
        </w:rPr>
        <w:t xml:space="preserve"> </w:t>
      </w:r>
      <w:r w:rsidRPr="00FA2351">
        <w:rPr>
          <w:rFonts w:ascii="Calibri" w:hAnsi="Calibri" w:cs="Calibri"/>
          <w:i/>
          <w:iCs/>
          <w:sz w:val="22"/>
          <w:lang w:val="fr-FR"/>
        </w:rPr>
        <w:t>et al.</w:t>
      </w:r>
      <w:r w:rsidRPr="00FA2351">
        <w:rPr>
          <w:rFonts w:ascii="Calibri" w:hAnsi="Calibri" w:cs="Calibri"/>
          <w:sz w:val="22"/>
          <w:lang w:val="fr-FR"/>
        </w:rPr>
        <w:t xml:space="preserve"> 1993a; </w:t>
      </w:r>
      <w:proofErr w:type="spellStart"/>
      <w:r w:rsidRPr="00FA2351">
        <w:rPr>
          <w:rFonts w:ascii="Calibri" w:hAnsi="Calibri" w:cs="Calibri"/>
          <w:sz w:val="22"/>
          <w:lang w:val="fr-FR"/>
        </w:rPr>
        <w:t>DeAngelis</w:t>
      </w:r>
      <w:proofErr w:type="spellEnd"/>
      <w:r w:rsidRPr="00FA2351">
        <w:rPr>
          <w:rFonts w:ascii="Calibri" w:hAnsi="Calibri" w:cs="Calibri"/>
          <w:sz w:val="22"/>
          <w:lang w:val="fr-FR"/>
        </w:rPr>
        <w:t xml:space="preserve"> &amp; </w:t>
      </w:r>
      <w:proofErr w:type="spellStart"/>
      <w:r w:rsidRPr="00FA2351">
        <w:rPr>
          <w:rFonts w:ascii="Calibri" w:hAnsi="Calibri" w:cs="Calibri"/>
          <w:sz w:val="22"/>
          <w:lang w:val="fr-FR"/>
        </w:rPr>
        <w:t>Mooij</w:t>
      </w:r>
      <w:proofErr w:type="spellEnd"/>
      <w:r w:rsidRPr="00FA2351">
        <w:rPr>
          <w:rFonts w:ascii="Calibri" w:hAnsi="Calibri" w:cs="Calibri"/>
          <w:sz w:val="22"/>
          <w:lang w:val="fr-FR"/>
        </w:rPr>
        <w:t xml:space="preserve"> 2005; Coulson </w:t>
      </w:r>
      <w:r w:rsidRPr="00FA2351">
        <w:rPr>
          <w:rFonts w:ascii="Calibri" w:hAnsi="Calibri" w:cs="Calibri"/>
          <w:i/>
          <w:iCs/>
          <w:sz w:val="22"/>
          <w:lang w:val="fr-FR"/>
        </w:rPr>
        <w:t>et al.</w:t>
      </w:r>
      <w:r w:rsidRPr="00FA2351">
        <w:rPr>
          <w:rFonts w:ascii="Calibri" w:hAnsi="Calibri" w:cs="Calibri"/>
          <w:sz w:val="22"/>
          <w:lang w:val="fr-FR"/>
        </w:rPr>
        <w:t xml:space="preserve"> 2006; </w:t>
      </w:r>
      <w:proofErr w:type="spellStart"/>
      <w:r w:rsidRPr="00FA2351">
        <w:rPr>
          <w:rFonts w:ascii="Calibri" w:hAnsi="Calibri" w:cs="Calibri"/>
          <w:sz w:val="22"/>
          <w:lang w:val="fr-FR"/>
        </w:rPr>
        <w:t>Ellner</w:t>
      </w:r>
      <w:proofErr w:type="spellEnd"/>
      <w:r w:rsidRPr="00FA2351">
        <w:rPr>
          <w:rFonts w:ascii="Calibri" w:hAnsi="Calibri" w:cs="Calibri"/>
          <w:sz w:val="22"/>
          <w:lang w:val="fr-FR"/>
        </w:rPr>
        <w:t xml:space="preserve"> &amp; Rees 2006; Lion 2017; de </w:t>
      </w:r>
      <w:proofErr w:type="spellStart"/>
      <w:r w:rsidRPr="00FA2351">
        <w:rPr>
          <w:rFonts w:ascii="Calibri" w:hAnsi="Calibri" w:cs="Calibri"/>
          <w:sz w:val="22"/>
          <w:lang w:val="fr-FR"/>
        </w:rPr>
        <w:t>Vries</w:t>
      </w:r>
      <w:proofErr w:type="spellEnd"/>
      <w:r w:rsidRPr="00FA2351">
        <w:rPr>
          <w:rFonts w:ascii="Calibri" w:hAnsi="Calibri" w:cs="Calibri"/>
          <w:sz w:val="22"/>
          <w:lang w:val="fr-FR"/>
        </w:rPr>
        <w:t xml:space="preserve"> &amp; </w:t>
      </w:r>
      <w:proofErr w:type="spellStart"/>
      <w:r w:rsidRPr="00FA2351">
        <w:rPr>
          <w:rFonts w:ascii="Calibri" w:hAnsi="Calibri" w:cs="Calibri"/>
          <w:sz w:val="22"/>
          <w:lang w:val="fr-FR"/>
        </w:rPr>
        <w:t>Caswell</w:t>
      </w:r>
      <w:proofErr w:type="spellEnd"/>
      <w:r w:rsidRPr="00FA2351">
        <w:rPr>
          <w:rFonts w:ascii="Calibri" w:hAnsi="Calibri" w:cs="Calibri"/>
          <w:sz w:val="22"/>
          <w:lang w:val="fr-FR"/>
        </w:rPr>
        <w:t xml:space="preserve"> 2019; </w:t>
      </w:r>
      <w:proofErr w:type="spellStart"/>
      <w:r w:rsidRPr="00FA2351">
        <w:rPr>
          <w:rFonts w:ascii="Calibri" w:hAnsi="Calibri" w:cs="Calibri"/>
          <w:sz w:val="22"/>
          <w:lang w:val="fr-FR"/>
        </w:rPr>
        <w:t>Govaert</w:t>
      </w:r>
      <w:proofErr w:type="spellEnd"/>
      <w:r w:rsidRPr="00FA2351">
        <w:rPr>
          <w:rFonts w:ascii="Calibri" w:hAnsi="Calibri" w:cs="Calibri"/>
          <w:sz w:val="22"/>
          <w:lang w:val="fr-FR"/>
        </w:rPr>
        <w:t xml:space="preserve"> </w:t>
      </w:r>
      <w:r w:rsidRPr="00FA2351">
        <w:rPr>
          <w:rFonts w:ascii="Calibri" w:hAnsi="Calibri" w:cs="Calibri"/>
          <w:i/>
          <w:iCs/>
          <w:sz w:val="22"/>
          <w:lang w:val="fr-FR"/>
        </w:rPr>
        <w:t>et al.</w:t>
      </w:r>
      <w:r w:rsidRPr="00FA2351">
        <w:rPr>
          <w:rFonts w:ascii="Calibri" w:hAnsi="Calibri" w:cs="Calibri"/>
          <w:sz w:val="22"/>
          <w:lang w:val="fr-FR"/>
        </w:rPr>
        <w:t xml:space="preserve"> 2019)</w:t>
      </w:r>
      <w:r w:rsidRPr="00496E2D">
        <w:rPr>
          <w:rFonts w:cstheme="minorHAnsi"/>
          <w:sz w:val="22"/>
          <w:szCs w:val="22"/>
        </w:rPr>
        <w:fldChar w:fldCharType="end"/>
      </w:r>
      <w:r w:rsidRPr="00FA2351">
        <w:rPr>
          <w:rFonts w:cstheme="minorHAnsi"/>
          <w:sz w:val="22"/>
          <w:szCs w:val="22"/>
          <w:lang w:val="fr-FR"/>
        </w:rPr>
        <w:t>.</w:t>
      </w:r>
      <w:r w:rsidR="00F66752">
        <w:rPr>
          <w:rFonts w:cstheme="minorHAnsi"/>
          <w:sz w:val="22"/>
          <w:szCs w:val="22"/>
          <w:lang w:val="fr-FR"/>
        </w:rPr>
        <w:t xml:space="preserve"> </w:t>
      </w:r>
      <w:r>
        <w:rPr>
          <w:rFonts w:cstheme="minorHAnsi"/>
          <w:sz w:val="22"/>
          <w:szCs w:val="22"/>
          <w:lang w:val="fr-FR"/>
        </w:rPr>
        <w:fldChar w:fldCharType="begin"/>
      </w:r>
      <w:ins w:id="994" w:author="Clay Cressler" w:date="2020-08-07T11:14:00Z">
        <w:r w:rsidR="00B022D9">
          <w:rPr>
            <w:rFonts w:cstheme="minorHAnsi"/>
            <w:sz w:val="22"/>
            <w:szCs w:val="22"/>
            <w:lang w:val="fr-FR"/>
          </w:rPr>
          <w:instrText xml:space="preserve"> ADDIN ZOTERO_ITEM CSL_CITATION {"citationID":"9W0TiRCR","properties":{"formattedCitation":"(Doebeli {\\i{}et al.} 2017)","plainCitation":"(Doebeli et al. 2017)","dontUpdate":true,"noteIndex":0},"citationItems":[{"id":45,"uris":["http://zotero.org/users/246158/items/WL354K73"],"uri":["http://zotero.org/users/246158/items/WL354K73"],"itemData":{"id":45,"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ins>
      <w:del w:id="995" w:author="Clay Cressler" w:date="2020-08-07T11:14:00Z">
        <w:r w:rsidR="008E4F39" w:rsidDel="00B022D9">
          <w:rPr>
            <w:rFonts w:cstheme="minorHAnsi"/>
            <w:sz w:val="22"/>
            <w:szCs w:val="22"/>
            <w:lang w:val="fr-FR"/>
          </w:rPr>
          <w:delInstrText xml:space="preserve"> ADDIN ZOTERO_ITEM CSL_CITATION {"citationID":"9W0TiRCR","properties":{"formattedCitation":"(Doebeli {\\i{}et al.} 2017)","plainCitation":"(Doebeli et al. 2017)","dontUpdate":true,"noteIndex":0},"citationItems":[{"id":"11N9M0Y2/LkpcSB8Z","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delInstrText>
        </w:r>
      </w:del>
      <w:r>
        <w:rPr>
          <w:rFonts w:cstheme="minorHAnsi"/>
          <w:sz w:val="22"/>
          <w:szCs w:val="22"/>
          <w:lang w:val="fr-FR"/>
        </w:rPr>
        <w:fldChar w:fldCharType="separate"/>
      </w:r>
      <w:proofErr w:type="spellStart"/>
      <w:r w:rsidRPr="001409F9">
        <w:rPr>
          <w:rFonts w:ascii="Calibri" w:cs="Calibri"/>
          <w:sz w:val="22"/>
        </w:rPr>
        <w:t>Doebeli</w:t>
      </w:r>
      <w:proofErr w:type="spellEnd"/>
      <w:r w:rsidRPr="001409F9">
        <w:rPr>
          <w:rFonts w:ascii="Calibri" w:cs="Calibri"/>
          <w:sz w:val="22"/>
        </w:rPr>
        <w:t xml:space="preserve"> </w:t>
      </w:r>
      <w:r w:rsidRPr="001409F9">
        <w:rPr>
          <w:rFonts w:ascii="Calibri" w:cs="Calibri"/>
          <w:i/>
          <w:iCs/>
          <w:sz w:val="22"/>
        </w:rPr>
        <w:t>et al.</w:t>
      </w:r>
      <w:r w:rsidRPr="001409F9">
        <w:rPr>
          <w:rFonts w:ascii="Calibri" w:cs="Calibri"/>
          <w:sz w:val="22"/>
        </w:rPr>
        <w:t xml:space="preserve"> </w:t>
      </w:r>
      <w:r w:rsidR="002E50A3">
        <w:rPr>
          <w:rFonts w:ascii="Calibri" w:cs="Calibri"/>
          <w:sz w:val="22"/>
        </w:rPr>
        <w:t>(</w:t>
      </w:r>
      <w:r w:rsidRPr="001409F9">
        <w:rPr>
          <w:rFonts w:ascii="Calibri" w:cs="Calibri"/>
          <w:sz w:val="22"/>
        </w:rPr>
        <w:t>2017)</w:t>
      </w:r>
      <w:r>
        <w:rPr>
          <w:rFonts w:cstheme="minorHAnsi"/>
          <w:sz w:val="22"/>
          <w:szCs w:val="22"/>
          <w:lang w:val="fr-FR"/>
        </w:rPr>
        <w:fldChar w:fldCharType="end"/>
      </w:r>
      <w:r w:rsidRPr="00FA2351">
        <w:rPr>
          <w:rFonts w:cstheme="minorHAnsi"/>
          <w:sz w:val="22"/>
          <w:szCs w:val="22"/>
          <w:lang w:val="en-CA"/>
        </w:rPr>
        <w:t xml:space="preserve"> has argued that </w:t>
      </w:r>
      <w:r>
        <w:rPr>
          <w:rFonts w:cstheme="minorHAnsi"/>
          <w:sz w:val="22"/>
          <w:szCs w:val="22"/>
          <w:lang w:val="en-CA"/>
        </w:rPr>
        <w:t>the</w:t>
      </w:r>
      <w:r w:rsidRPr="00FA2351">
        <w:rPr>
          <w:rFonts w:cstheme="minorHAnsi"/>
          <w:sz w:val="22"/>
          <w:szCs w:val="22"/>
          <w:lang w:val="en-CA"/>
        </w:rPr>
        <w:t xml:space="preserve"> mechanistic foundation for </w:t>
      </w:r>
      <w:r>
        <w:rPr>
          <w:rFonts w:cstheme="minorHAnsi"/>
          <w:sz w:val="22"/>
          <w:szCs w:val="22"/>
          <w:lang w:val="en-CA"/>
        </w:rPr>
        <w:t>evolutionary theory should be stochastic birth-death processes</w:t>
      </w:r>
      <w:del w:id="996" w:author="Clay Cressler" w:date="2020-08-11T16:59:00Z">
        <w:r w:rsidDel="00B642A2">
          <w:rPr>
            <w:rFonts w:cstheme="minorHAnsi"/>
            <w:sz w:val="22"/>
            <w:szCs w:val="22"/>
            <w:lang w:val="en-CA"/>
          </w:rPr>
          <w:delText xml:space="preserve">, rather than </w:delText>
        </w:r>
      </w:del>
      <w:ins w:id="997" w:author="John DeLong" w:date="2020-07-24T14:11:00Z">
        <w:del w:id="998" w:author="Clay Cressler" w:date="2020-08-11T16:59:00Z">
          <w:r w:rsidR="005066F6" w:rsidDel="00B642A2">
            <w:rPr>
              <w:rFonts w:cstheme="minorHAnsi"/>
              <w:sz w:val="22"/>
              <w:szCs w:val="22"/>
              <w:lang w:val="en-CA"/>
            </w:rPr>
            <w:delText xml:space="preserve">deterministic expectations for </w:delText>
          </w:r>
        </w:del>
      </w:ins>
      <w:del w:id="999" w:author="Clay Cressler" w:date="2020-08-11T16:59:00Z">
        <w:r w:rsidDel="00B642A2">
          <w:rPr>
            <w:rFonts w:cstheme="minorHAnsi"/>
            <w:sz w:val="22"/>
            <w:szCs w:val="22"/>
            <w:lang w:val="en-CA"/>
          </w:rPr>
          <w:delText>fitness</w:delText>
        </w:r>
      </w:del>
      <w:r>
        <w:rPr>
          <w:rFonts w:cstheme="minorHAnsi"/>
          <w:sz w:val="22"/>
          <w:szCs w:val="22"/>
          <w:lang w:val="en-CA"/>
        </w:rPr>
        <w:t xml:space="preserve">. However, while </w:t>
      </w:r>
      <w:ins w:id="1000" w:author="Clay Cressler" w:date="2020-08-11T16:59:00Z">
        <w:r w:rsidR="00B642A2">
          <w:rPr>
            <w:rFonts w:cstheme="minorHAnsi"/>
            <w:sz w:val="22"/>
            <w:szCs w:val="22"/>
            <w:lang w:val="en-CA"/>
          </w:rPr>
          <w:t xml:space="preserve">such </w:t>
        </w:r>
      </w:ins>
      <w:r>
        <w:rPr>
          <w:rFonts w:cstheme="minorHAnsi"/>
          <w:sz w:val="22"/>
          <w:szCs w:val="22"/>
          <w:lang w:val="en-CA"/>
        </w:rPr>
        <w:t xml:space="preserve">models can readily be simulated, as we do here, deterministic approximations of such </w:t>
      </w:r>
      <w:ins w:id="1001" w:author="Clay Cressler" w:date="2020-08-11T16:59:00Z">
        <w:r w:rsidR="00B642A2">
          <w:rPr>
            <w:rFonts w:cstheme="minorHAnsi"/>
            <w:sz w:val="22"/>
            <w:szCs w:val="22"/>
            <w:lang w:val="en-CA"/>
          </w:rPr>
          <w:t xml:space="preserve">stochastic </w:t>
        </w:r>
      </w:ins>
      <w:r>
        <w:rPr>
          <w:rFonts w:cstheme="minorHAnsi"/>
          <w:sz w:val="22"/>
          <w:szCs w:val="22"/>
          <w:lang w:val="en-CA"/>
        </w:rPr>
        <w:t>processes are required to make limiting assumptions, such as a separation of ecological and evolutionary timescales, weak selection, small mutation</w:t>
      </w:r>
      <w:ins w:id="1002" w:author="John DeLong" w:date="2020-07-22T13:43:00Z">
        <w:r w:rsidR="00366E83">
          <w:rPr>
            <w:rFonts w:cstheme="minorHAnsi"/>
            <w:sz w:val="22"/>
            <w:szCs w:val="22"/>
            <w:lang w:val="en-CA"/>
          </w:rPr>
          <w:t>al effects</w:t>
        </w:r>
      </w:ins>
      <w:r>
        <w:rPr>
          <w:rFonts w:cstheme="minorHAnsi"/>
          <w:sz w:val="22"/>
          <w:szCs w:val="22"/>
          <w:lang w:val="en-CA"/>
        </w:rPr>
        <w:t xml:space="preserve">, or large population size </w:t>
      </w:r>
      <w:r>
        <w:rPr>
          <w:rFonts w:cstheme="minorHAnsi"/>
          <w:sz w:val="22"/>
          <w:szCs w:val="22"/>
          <w:lang w:val="en-CA"/>
        </w:rPr>
        <w:fldChar w:fldCharType="begin"/>
      </w:r>
      <w:ins w:id="1003" w:author="Clay Cressler" w:date="2020-08-07T11:14:00Z">
        <w:r w:rsidR="00B022D9">
          <w:rPr>
            <w:rFonts w:cstheme="minorHAnsi"/>
            <w:sz w:val="22"/>
            <w:szCs w:val="22"/>
            <w:lang w:val="en-CA"/>
          </w:rPr>
          <w:instrText xml:space="preserve"> ADDIN ZOTERO_ITEM CSL_CITATION {"citationID":"YD4aYXqW","properties":{"formattedCitation":"(Dieckmann &amp; Law 1996; Champagnat {\\i{}et al.} 2006; Doebeli {\\i{}et al.} 2017; Parsons {\\i{}et al.} 2018)","plainCitation":"(Dieckmann &amp; Law 1996; Champagnat et al. 2006; Doebeli et al. 2017; Parsons et al. 2018)","noteIndex":0},"citationItems":[{"id":53,"uris":["http://zotero.org/users/246158/items/2JXJG5FS"],"uri":["http://zotero.org/users/246158/items/2JXJG5FS"],"itemData":{"id":53,"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55,"uris":["http://zotero.org/users/246158/items/ZVRQSZWP"],"uri":["http://zotero.org/users/246158/items/ZVRQSZWP"],"itemData":{"id":55,"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45,"uris":["http://zotero.org/users/246158/items/WL354K73"],"uri":["http://zotero.org/users/246158/items/WL354K73"],"itemData":{"id":45,"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57,"uris":["http://zotero.org/users/246158/items/ZYZFJMGR"],"uri":["http://zotero.org/users/246158/items/ZYZFJMGR"],"itemData":{"id":57,"type":"article-journal","abstract":"The theory of life-history evolution provides a powerful framework to understand the evolutionary dynamics of pathogens. It assumes, however, that host populations are large and that one can neglect the effects of demographic stochasticity. Here, we expand the theory to account for the effects of finite population size on the evolution of pathogen virulence. We show that demographic stochasticity introduces additional evolutionary forces that can qualitatively affect the dynamics and the evolutionary outcome. We discuss the importance of the shape of the pathogen fitness landscape on the balance between mutation, selection and genetic drift. This analysis reconciles Adaptive Dynamics with population genetics in finite populations and provides a new theoretical toolbox to study life-history evolution in realistic ecological scenarios.","container-title":"Journal of The Royal Society Interface","DOI":"10.1098/rsif.2018.0135","issue":"147","journalAbbreviation":"Journal of The Royal Society Interface","page":"20180135","source":"royalsocietypublishing.org (Atypon)","title":"Pathogen evolution in finite populations: slow and steady spreads the best","title-short":"Pathogen evolution in finite populations","volume":"15","author":[{"family":"Parsons","given":"Todd L."},{"family":"Lambert","given":"Amaury"},{"family":"Day","given":"Troy"},{"family":"Gandon","given":"Sylvain"}],"issued":{"date-parts":[["2018",10,31]]}}}],"schema":"https://github.com/citation-style-language/schema/raw/master/csl-citation.json"} </w:instrText>
        </w:r>
      </w:ins>
      <w:del w:id="1004" w:author="Clay Cressler" w:date="2020-08-07T11:14:00Z">
        <w:r w:rsidR="008E4F39" w:rsidDel="00B022D9">
          <w:rPr>
            <w:rFonts w:cstheme="minorHAnsi"/>
            <w:sz w:val="22"/>
            <w:szCs w:val="22"/>
            <w:lang w:val="en-CA"/>
          </w:rPr>
          <w:delInstrText xml:space="preserve"> ADDIN ZOTERO_ITEM CSL_CITATION {"citationID":"YD4aYXqW","properties":{"formattedCitation":"(Dieckmann &amp; Law 1996; Champagnat {\\i{}et al.} 2006; Doebeli {\\i{}et al.} 2017; Parsons {\\i{}et al.} 2018)","plainCitation":"(Dieckmann &amp; Law 1996; Champagnat et al. 2006; Doebeli et al. 2017; Parsons et al. 2018)","noteIndex":0},"citationItems":[{"id":"11N9M0Y2/216vMg3l","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11N9M0Y2/Yizq1AQa","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11N9M0Y2/LkpcSB8Z","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11N9M0Y2/rGymqFBs","uris":["http://zotero.org/users/246158/items/ZYZFJMGR"],"uri":["http://zotero.org/users/246158/items/ZYZFJMGR"],"itemData":{"id":3541,"type":"article-journal","abstract":"The theory of life-history ev</w:delInstrText>
        </w:r>
        <w:r w:rsidR="008E4F39" w:rsidRPr="00644802" w:rsidDel="00B022D9">
          <w:rPr>
            <w:rFonts w:cstheme="minorHAnsi"/>
            <w:sz w:val="22"/>
            <w:szCs w:val="22"/>
            <w:lang w:val="fr-FR"/>
            <w:rPrChange w:id="1005" w:author="Clay Cressler" w:date="2020-08-07T15:32:00Z">
              <w:rPr>
                <w:rFonts w:cstheme="minorHAnsi"/>
                <w:sz w:val="22"/>
                <w:szCs w:val="22"/>
                <w:lang w:val="en-CA"/>
              </w:rPr>
            </w:rPrChange>
          </w:rPr>
          <w:delInstrText xml:space="preserve">olution provides a powerful framework to understand the evolutionary dynamics of pathogens. It assumes, however, that host populations are large and that one can neglect the effects of demographic stochasticity. Here, we expand the theory to account for the effects of finite population size on the evolution of pathogen virulence. We show that demographic stochasticity introduces additional evolutionary forces that can qualitatively affect the dynamics and the evolutionary outcome. We discuss the importance of the shape of the pathogen fitness landscape on the balance between mutation, selection and genetic drift. This analysis reconciles Adaptive Dynamics with population genetics in finite populations and provides a new theoretical toolbox to study life-history evolution in realistic ecological scenarios.","container-title":"Journal of The Royal Society Interface","DOI":"10.1098/rsif.2018.0135","issue":"147","journalAbbreviation":"Journal of The Royal Society Interface","page":"20180135","source":"royalsocietypublishing.org (Atypon)","title":"Pathogen evolution in finite populations: slow and steady spreads the best","title-short":"Pathogen evolution in finite populations","volume":"15","author":[{"family":"Parsons","given":"Todd L."},{"family":"Lambert","given":"Amaury"},{"family":"Day","given":"Troy"},{"family":"Gandon","given":"Sylvain"}],"issued":{"date-parts":[["2018",10,31]]}}}],"schema":"https://github.com/citation-style-language/schema/raw/master/csl-citation.json"} </w:delInstrText>
        </w:r>
      </w:del>
      <w:r>
        <w:rPr>
          <w:rFonts w:cstheme="minorHAnsi"/>
          <w:sz w:val="22"/>
          <w:szCs w:val="22"/>
          <w:lang w:val="en-CA"/>
        </w:rPr>
        <w:fldChar w:fldCharType="separate"/>
      </w:r>
      <w:r w:rsidRPr="00FA2351">
        <w:rPr>
          <w:rFonts w:ascii="Calibri" w:cs="Calibri"/>
          <w:sz w:val="22"/>
          <w:lang w:val="fr-FR"/>
        </w:rPr>
        <w:t>(</w:t>
      </w:r>
      <w:proofErr w:type="spellStart"/>
      <w:r w:rsidRPr="00FA2351">
        <w:rPr>
          <w:rFonts w:ascii="Calibri" w:cs="Calibri"/>
          <w:sz w:val="22"/>
          <w:lang w:val="fr-FR"/>
        </w:rPr>
        <w:t>Dieckmann</w:t>
      </w:r>
      <w:proofErr w:type="spellEnd"/>
      <w:r w:rsidRPr="00FA2351">
        <w:rPr>
          <w:rFonts w:ascii="Calibri" w:cs="Calibri"/>
          <w:sz w:val="22"/>
          <w:lang w:val="fr-FR"/>
        </w:rPr>
        <w:t xml:space="preserve"> &amp; Law 1996; </w:t>
      </w:r>
      <w:proofErr w:type="spellStart"/>
      <w:r w:rsidRPr="00FA2351">
        <w:rPr>
          <w:rFonts w:ascii="Calibri" w:cs="Calibri"/>
          <w:sz w:val="22"/>
          <w:lang w:val="fr-FR"/>
        </w:rPr>
        <w:t>Champagnat</w:t>
      </w:r>
      <w:proofErr w:type="spellEnd"/>
      <w:r w:rsidRPr="00FA2351">
        <w:rPr>
          <w:rFonts w:ascii="Calibri" w:cs="Calibri"/>
          <w:sz w:val="22"/>
          <w:lang w:val="fr-FR"/>
        </w:rPr>
        <w:t xml:space="preserve"> </w:t>
      </w:r>
      <w:r w:rsidRPr="00FA2351">
        <w:rPr>
          <w:rFonts w:ascii="Calibri" w:cs="Calibri"/>
          <w:i/>
          <w:iCs/>
          <w:sz w:val="22"/>
          <w:lang w:val="fr-FR"/>
        </w:rPr>
        <w:t>et al.</w:t>
      </w:r>
      <w:r w:rsidRPr="00FA2351">
        <w:rPr>
          <w:rFonts w:ascii="Calibri" w:cs="Calibri"/>
          <w:sz w:val="22"/>
          <w:lang w:val="fr-FR"/>
        </w:rPr>
        <w:t xml:space="preserve"> 2006; </w:t>
      </w:r>
      <w:proofErr w:type="spellStart"/>
      <w:r w:rsidRPr="00FA2351">
        <w:rPr>
          <w:rFonts w:ascii="Calibri" w:cs="Calibri"/>
          <w:sz w:val="22"/>
          <w:lang w:val="fr-FR"/>
        </w:rPr>
        <w:t>Doebeli</w:t>
      </w:r>
      <w:proofErr w:type="spellEnd"/>
      <w:r w:rsidRPr="00FA2351">
        <w:rPr>
          <w:rFonts w:ascii="Calibri" w:cs="Calibri"/>
          <w:sz w:val="22"/>
          <w:lang w:val="fr-FR"/>
        </w:rPr>
        <w:t xml:space="preserve"> </w:t>
      </w:r>
      <w:r w:rsidRPr="00FA2351">
        <w:rPr>
          <w:rFonts w:ascii="Calibri" w:cs="Calibri"/>
          <w:i/>
          <w:iCs/>
          <w:sz w:val="22"/>
          <w:lang w:val="fr-FR"/>
        </w:rPr>
        <w:t>et al.</w:t>
      </w:r>
      <w:r w:rsidRPr="00FA2351">
        <w:rPr>
          <w:rFonts w:ascii="Calibri" w:cs="Calibri"/>
          <w:sz w:val="22"/>
          <w:lang w:val="fr-FR"/>
        </w:rPr>
        <w:t xml:space="preserve"> 2017; Parsons </w:t>
      </w:r>
      <w:r w:rsidRPr="00FA2351">
        <w:rPr>
          <w:rFonts w:ascii="Calibri" w:cs="Calibri"/>
          <w:i/>
          <w:iCs/>
          <w:sz w:val="22"/>
          <w:lang w:val="fr-FR"/>
        </w:rPr>
        <w:t>et al.</w:t>
      </w:r>
      <w:r w:rsidRPr="00FA2351">
        <w:rPr>
          <w:rFonts w:ascii="Calibri" w:cs="Calibri"/>
          <w:sz w:val="22"/>
          <w:lang w:val="fr-FR"/>
        </w:rPr>
        <w:t xml:space="preserve"> 2018)</w:t>
      </w:r>
      <w:r>
        <w:rPr>
          <w:rFonts w:cstheme="minorHAnsi"/>
          <w:sz w:val="22"/>
          <w:szCs w:val="22"/>
          <w:lang w:val="en-CA"/>
        </w:rPr>
        <w:fldChar w:fldCharType="end"/>
      </w:r>
      <w:r w:rsidRPr="00FA2351">
        <w:rPr>
          <w:rFonts w:cstheme="minorHAnsi"/>
          <w:sz w:val="22"/>
          <w:szCs w:val="22"/>
          <w:lang w:val="fr-FR"/>
        </w:rPr>
        <w:t xml:space="preserve">. </w:t>
      </w:r>
      <w:r w:rsidRPr="00FA2351">
        <w:rPr>
          <w:rFonts w:cstheme="minorHAnsi"/>
          <w:sz w:val="22"/>
          <w:szCs w:val="22"/>
          <w:lang w:val="en-CA"/>
        </w:rPr>
        <w:t xml:space="preserve">Here we show </w:t>
      </w:r>
      <w:r>
        <w:rPr>
          <w:rFonts w:cstheme="minorHAnsi"/>
          <w:sz w:val="22"/>
          <w:szCs w:val="22"/>
          <w:lang w:val="en-CA"/>
        </w:rPr>
        <w:t xml:space="preserve">two important results. First, when populations are large, the deterministic approximations can provide an accurate description of both the transient and equilibrium behavior of the ecological and evolutionary dynamics (Fig. 3, right column). This is expected, since the assumption of large population sizes is included in most classic evolutionary </w:t>
      </w:r>
      <w:proofErr w:type="gramStart"/>
      <w:r>
        <w:rPr>
          <w:rFonts w:cstheme="minorHAnsi"/>
          <w:sz w:val="22"/>
          <w:szCs w:val="22"/>
          <w:lang w:val="en-CA"/>
        </w:rPr>
        <w:t>theory, but</w:t>
      </w:r>
      <w:proofErr w:type="gramEnd"/>
      <w:r>
        <w:rPr>
          <w:rFonts w:cstheme="minorHAnsi"/>
          <w:sz w:val="22"/>
          <w:szCs w:val="22"/>
          <w:lang w:val="en-CA"/>
        </w:rPr>
        <w:t xml:space="preserve"> is still reassuring. Second,</w:t>
      </w:r>
      <w:r w:rsidRPr="00FA2351">
        <w:rPr>
          <w:rFonts w:cstheme="minorHAnsi"/>
          <w:sz w:val="22"/>
          <w:szCs w:val="22"/>
          <w:lang w:val="en-CA"/>
        </w:rPr>
        <w:t xml:space="preserve"> even when these </w:t>
      </w:r>
      <w:r>
        <w:rPr>
          <w:rFonts w:cstheme="minorHAnsi"/>
          <w:sz w:val="22"/>
          <w:szCs w:val="22"/>
          <w:lang w:val="en-CA"/>
        </w:rPr>
        <w:t xml:space="preserve">limiting assumptions are not met and the stochastic eco-evolutionary dynamics do not exactly match the deterministic expectation, the deterministic equations can still be useful in helping to understand the resulting eco-evolutionary dynamics. In particular, we show that demographic heterogeneity </w:t>
      </w:r>
      <w:ins w:id="1006" w:author="John DeLong" w:date="2020-07-24T19:35:00Z">
        <w:r w:rsidR="00F65487">
          <w:rPr>
            <w:rFonts w:cstheme="minorHAnsi"/>
            <w:sz w:val="22"/>
            <w:szCs w:val="22"/>
            <w:lang w:val="en-CA"/>
          </w:rPr>
          <w:t xml:space="preserve">(trait variance) </w:t>
        </w:r>
      </w:ins>
      <w:r>
        <w:rPr>
          <w:rFonts w:cstheme="minorHAnsi"/>
          <w:sz w:val="22"/>
          <w:szCs w:val="22"/>
          <w:lang w:val="en-CA"/>
        </w:rPr>
        <w:t>and demographic stochasticity can keep populations away from an expected ecological equilibrium</w:t>
      </w:r>
      <w:ins w:id="1007" w:author="John DeLong" w:date="2020-07-24T19:35:00Z">
        <w:r w:rsidR="00F65487">
          <w:rPr>
            <w:rFonts w:cstheme="minorHAnsi"/>
            <w:sz w:val="22"/>
            <w:szCs w:val="22"/>
            <w:lang w:val="en-CA"/>
          </w:rPr>
          <w:t xml:space="preserve"> (and therefore in a transient state</w:t>
        </w:r>
      </w:ins>
      <w:ins w:id="1008" w:author="John DeLong" w:date="2020-07-24T19:36:00Z">
        <w:r w:rsidR="00F65487">
          <w:rPr>
            <w:rFonts w:cstheme="minorHAnsi"/>
            <w:sz w:val="22"/>
            <w:szCs w:val="22"/>
            <w:lang w:val="en-CA"/>
          </w:rPr>
          <w:t>)</w:t>
        </w:r>
      </w:ins>
      <w:r>
        <w:rPr>
          <w:rFonts w:cstheme="minorHAnsi"/>
          <w:sz w:val="22"/>
          <w:szCs w:val="22"/>
          <w:lang w:val="en-CA"/>
        </w:rPr>
        <w:t>, and that under such conditions the population mean traits can evolve towards transient evolutionary attractors</w:t>
      </w:r>
      <w:r w:rsidR="002E50A3">
        <w:rPr>
          <w:rFonts w:cstheme="minorHAnsi"/>
          <w:sz w:val="22"/>
          <w:szCs w:val="22"/>
          <w:lang w:val="en-CA"/>
        </w:rPr>
        <w:t xml:space="preserve"> (TEAs)</w:t>
      </w:r>
      <w:ins w:id="1009" w:author="Clay Cressler" w:date="2020-08-11T17:01:00Z">
        <w:r w:rsidR="00B642A2">
          <w:rPr>
            <w:rFonts w:cstheme="minorHAnsi"/>
            <w:sz w:val="22"/>
            <w:szCs w:val="22"/>
            <w:lang w:val="en-CA"/>
          </w:rPr>
          <w:t xml:space="preserve"> that maximize LRS,</w:t>
        </w:r>
      </w:ins>
      <w:ins w:id="1010" w:author="John DeLong" w:date="2020-07-24T19:36:00Z">
        <w:r w:rsidR="00F65487">
          <w:rPr>
            <w:rFonts w:cstheme="minorHAnsi"/>
            <w:sz w:val="22"/>
            <w:szCs w:val="22"/>
            <w:lang w:val="en-CA"/>
          </w:rPr>
          <w:t xml:space="preserve"> rather than the ESS</w:t>
        </w:r>
      </w:ins>
      <w:r>
        <w:rPr>
          <w:rFonts w:cstheme="minorHAnsi"/>
          <w:sz w:val="22"/>
          <w:szCs w:val="22"/>
          <w:lang w:val="en-CA"/>
        </w:rPr>
        <w:t>.</w:t>
      </w:r>
      <w:r w:rsidRPr="00A33EC6">
        <w:rPr>
          <w:rFonts w:cstheme="minorHAnsi"/>
          <w:sz w:val="22"/>
          <w:szCs w:val="22"/>
          <w:lang w:val="en-CA"/>
        </w:rPr>
        <w:t xml:space="preserve"> </w:t>
      </w:r>
      <w:r w:rsidRPr="00496E2D">
        <w:rPr>
          <w:rFonts w:cstheme="minorHAnsi"/>
          <w:sz w:val="22"/>
          <w:szCs w:val="22"/>
        </w:rPr>
        <w:t>The eco-evolutionary dynamics and the pace and path of evolution, then, are qualitatively and quantitatively different from predictions that overlook transient periods of evolution</w:t>
      </w:r>
      <w:r>
        <w:rPr>
          <w:rFonts w:cstheme="minorHAnsi"/>
          <w:sz w:val="22"/>
          <w:szCs w:val="22"/>
        </w:rPr>
        <w:t xml:space="preserve">, such as classic adaptive dynamics approaches that assume a separation of ecological and evolutionary timescales </w:t>
      </w:r>
      <w:r>
        <w:rPr>
          <w:rFonts w:cstheme="minorHAnsi"/>
          <w:sz w:val="22"/>
          <w:szCs w:val="22"/>
        </w:rPr>
        <w:fldChar w:fldCharType="begin"/>
      </w:r>
      <w:ins w:id="1011" w:author="Clay Cressler" w:date="2020-08-07T11:14:00Z">
        <w:r w:rsidR="00B022D9">
          <w:rPr>
            <w:rFonts w:cstheme="minorHAnsi"/>
            <w:sz w:val="22"/>
            <w:szCs w:val="22"/>
          </w:rPr>
          <w:instrText xml:space="preserve"> ADDIN ZOTERO_ITEM CSL_CITATION {"citationID":"Pzf6w2UY","properties":{"formattedCitation":"(Geritz {\\i{}et al.} 1998; Abrams 2001)","plainCitation":"(Geritz et al. 1998; Abrams 2001)","noteIndex":0},"citationItems":[{"id":54,"uris":["http://zotero.org/users/246158/items/E7ULRMFM"],"uri":["http://zotero.org/users/246158/items/E7ULRMFM"],"itemData":{"id":54,"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id":52,"uris":["http://zotero.org/users/246158/items/BLRHADGT"],"uri":["http://zotero.org/users/246158/items/BLRHADGT"],"itemData":{"id":52,"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del w:id="1012" w:author="Clay Cressler" w:date="2020-08-07T11:14:00Z">
        <w:r w:rsidR="008E4F39" w:rsidDel="00B022D9">
          <w:rPr>
            <w:rFonts w:cstheme="minorHAnsi"/>
            <w:sz w:val="22"/>
            <w:szCs w:val="22"/>
          </w:rPr>
          <w:delInstrText xml:space="preserve"> ADDIN ZOTERO_ITEM CSL_CITATION {"citationID":"Pzf6w2UY","properties":{"formattedCitation":"(Geritz {\\i{}et al.} 1998; Abrams 2001)","plainCitation":"(Geritz et al. 1998; Abrams 2001)","noteIndex":0},"citationItems":[{"id":"11N9M0Y2/ZiT5f7WI","uris":["http://zotero.org/users/246158/items/E7ULRMFM"],"uri":["http://zotero.org/users/246158/items/E7ULRMFM"],"itemData":{"id":3553,"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id":"11N9M0Y2/KCR3b7g5","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delInstrText>
        </w:r>
      </w:del>
      <w:r>
        <w:rPr>
          <w:rFonts w:cstheme="minorHAnsi"/>
          <w:sz w:val="22"/>
          <w:szCs w:val="22"/>
        </w:rPr>
        <w:fldChar w:fldCharType="separate"/>
      </w:r>
      <w:r w:rsidRPr="00FA2351">
        <w:rPr>
          <w:rFonts w:ascii="Calibri" w:cs="Calibri"/>
          <w:sz w:val="22"/>
        </w:rPr>
        <w:t>(</w:t>
      </w:r>
      <w:proofErr w:type="spellStart"/>
      <w:r w:rsidRPr="00FA2351">
        <w:rPr>
          <w:rFonts w:ascii="Calibri" w:cs="Calibri"/>
          <w:sz w:val="22"/>
        </w:rPr>
        <w:t>Geritz</w:t>
      </w:r>
      <w:proofErr w:type="spellEnd"/>
      <w:r w:rsidRPr="00FA2351">
        <w:rPr>
          <w:rFonts w:ascii="Calibri" w:cs="Calibri"/>
          <w:sz w:val="22"/>
        </w:rPr>
        <w:t xml:space="preserve"> </w:t>
      </w:r>
      <w:r w:rsidRPr="00FA2351">
        <w:rPr>
          <w:rFonts w:ascii="Calibri" w:cs="Calibri"/>
          <w:i/>
          <w:iCs/>
          <w:sz w:val="22"/>
        </w:rPr>
        <w:t>et al.</w:t>
      </w:r>
      <w:r w:rsidRPr="00FA2351">
        <w:rPr>
          <w:rFonts w:ascii="Calibri" w:cs="Calibri"/>
          <w:sz w:val="22"/>
        </w:rPr>
        <w:t xml:space="preserve"> 1998; Abrams 2001)</w:t>
      </w:r>
      <w:r>
        <w:rPr>
          <w:rFonts w:cstheme="minorHAnsi"/>
          <w:sz w:val="22"/>
          <w:szCs w:val="22"/>
        </w:rPr>
        <w:fldChar w:fldCharType="end"/>
      </w:r>
      <w:r w:rsidRPr="00496E2D">
        <w:rPr>
          <w:rFonts w:cstheme="minorHAnsi"/>
          <w:sz w:val="22"/>
          <w:szCs w:val="22"/>
        </w:rPr>
        <w:t xml:space="preserve">. The transient evolutionary dynamics that unfolded during our GEM simulations here responded to underlying fitness </w:t>
      </w:r>
      <w:del w:id="1013" w:author="John DeLong" w:date="2020-07-22T13:44:00Z">
        <w:r w:rsidRPr="00496E2D" w:rsidDel="00366E83">
          <w:rPr>
            <w:rFonts w:cstheme="minorHAnsi"/>
            <w:sz w:val="22"/>
            <w:szCs w:val="22"/>
          </w:rPr>
          <w:delText xml:space="preserve">contours </w:delText>
        </w:r>
      </w:del>
      <w:ins w:id="1014" w:author="John DeLong" w:date="2020-07-22T13:44:00Z">
        <w:r w:rsidR="00366E83">
          <w:rPr>
            <w:rFonts w:cstheme="minorHAnsi"/>
            <w:sz w:val="22"/>
            <w:szCs w:val="22"/>
          </w:rPr>
          <w:t>gradients</w:t>
        </w:r>
        <w:r w:rsidR="00366E83" w:rsidRPr="00496E2D">
          <w:rPr>
            <w:rFonts w:cstheme="minorHAnsi"/>
            <w:sz w:val="22"/>
            <w:szCs w:val="22"/>
          </w:rPr>
          <w:t xml:space="preserve"> </w:t>
        </w:r>
      </w:ins>
      <w:r w:rsidRPr="00496E2D">
        <w:rPr>
          <w:rFonts w:cstheme="minorHAnsi"/>
          <w:sz w:val="22"/>
          <w:szCs w:val="22"/>
        </w:rPr>
        <w:t xml:space="preserve">that are invisible with an equilibrium lens but </w:t>
      </w:r>
      <w:r w:rsidRPr="00496E2D">
        <w:rPr>
          <w:rFonts w:cstheme="minorHAnsi"/>
          <w:sz w:val="22"/>
          <w:szCs w:val="22"/>
        </w:rPr>
        <w:lastRenderedPageBreak/>
        <w:t xml:space="preserve">that lay out a straightforward evolutionary path that transient populations can follow. With the rapid environmental change and direct human impact that disrupts populations throughout the world today, we </w:t>
      </w:r>
      <w:r w:rsidR="002E50A3">
        <w:rPr>
          <w:rFonts w:cstheme="minorHAnsi"/>
          <w:sz w:val="22"/>
          <w:szCs w:val="22"/>
        </w:rPr>
        <w:t>suggest</w:t>
      </w:r>
      <w:r w:rsidR="002E50A3" w:rsidRPr="00496E2D">
        <w:rPr>
          <w:rFonts w:cstheme="minorHAnsi"/>
          <w:sz w:val="22"/>
          <w:szCs w:val="22"/>
        </w:rPr>
        <w:t xml:space="preserve"> </w:t>
      </w:r>
      <w:r w:rsidRPr="00496E2D">
        <w:rPr>
          <w:rFonts w:cstheme="minorHAnsi"/>
          <w:sz w:val="22"/>
          <w:szCs w:val="22"/>
        </w:rPr>
        <w:t>that theories of evolution</w:t>
      </w:r>
      <w:r>
        <w:rPr>
          <w:rFonts w:cstheme="minorHAnsi"/>
          <w:sz w:val="22"/>
          <w:szCs w:val="22"/>
        </w:rPr>
        <w:t xml:space="preserve"> that focus on</w:t>
      </w:r>
      <w:r w:rsidRPr="00496E2D">
        <w:rPr>
          <w:rFonts w:cstheme="minorHAnsi"/>
          <w:sz w:val="22"/>
          <w:szCs w:val="22"/>
        </w:rPr>
        <w:t xml:space="preserve"> </w:t>
      </w:r>
      <w:r>
        <w:rPr>
          <w:rFonts w:cstheme="minorHAnsi"/>
          <w:sz w:val="22"/>
          <w:szCs w:val="22"/>
        </w:rPr>
        <w:t xml:space="preserve">stochastic birth-death processes, and the </w:t>
      </w:r>
      <w:r w:rsidRPr="00496E2D">
        <w:rPr>
          <w:rFonts w:cstheme="minorHAnsi"/>
          <w:sz w:val="22"/>
          <w:szCs w:val="22"/>
        </w:rPr>
        <w:t>transient</w:t>
      </w:r>
      <w:r>
        <w:rPr>
          <w:rFonts w:cstheme="minorHAnsi"/>
          <w:sz w:val="22"/>
          <w:szCs w:val="22"/>
        </w:rPr>
        <w:t>, non-equilibrium</w:t>
      </w:r>
      <w:r w:rsidRPr="00496E2D">
        <w:rPr>
          <w:rFonts w:cstheme="minorHAnsi"/>
          <w:sz w:val="22"/>
          <w:szCs w:val="22"/>
        </w:rPr>
        <w:t xml:space="preserve"> </w:t>
      </w:r>
      <w:r>
        <w:rPr>
          <w:rFonts w:cstheme="minorHAnsi"/>
          <w:sz w:val="22"/>
          <w:szCs w:val="22"/>
        </w:rPr>
        <w:t xml:space="preserve">dynamics of such processes, </w:t>
      </w:r>
      <w:r w:rsidRPr="00496E2D">
        <w:rPr>
          <w:rFonts w:cstheme="minorHAnsi"/>
          <w:sz w:val="22"/>
          <w:szCs w:val="22"/>
        </w:rPr>
        <w:t>will provide crucial new insights into adaptation.</w:t>
      </w:r>
    </w:p>
    <w:p w14:paraId="7738EEA0" w14:textId="43212402" w:rsidR="00F65487" w:rsidRDefault="00F65487" w:rsidP="00F65487">
      <w:pPr>
        <w:spacing w:after="0" w:line="480" w:lineRule="auto"/>
        <w:ind w:firstLine="720"/>
        <w:contextualSpacing/>
        <w:rPr>
          <w:rFonts w:cstheme="minorHAnsi"/>
          <w:sz w:val="22"/>
          <w:szCs w:val="22"/>
        </w:rPr>
      </w:pPr>
      <w:ins w:id="1015" w:author="John DeLong" w:date="2020-07-24T19:37:00Z">
        <w:r>
          <w:rPr>
            <w:rFonts w:cstheme="minorHAnsi"/>
            <w:sz w:val="22"/>
            <w:szCs w:val="22"/>
          </w:rPr>
          <w:t xml:space="preserve">The mechanisms generating our results are </w:t>
        </w:r>
      </w:ins>
      <w:ins w:id="1016" w:author="Clay Cressler" w:date="2020-08-11T17:02:00Z">
        <w:r w:rsidR="00B642A2">
          <w:rPr>
            <w:rFonts w:cstheme="minorHAnsi"/>
            <w:sz w:val="22"/>
            <w:szCs w:val="22"/>
          </w:rPr>
          <w:t xml:space="preserve">two-fold. First, </w:t>
        </w:r>
      </w:ins>
      <w:ins w:id="1017" w:author="John DeLong" w:date="2020-07-24T19:37:00Z">
        <w:r>
          <w:rPr>
            <w:rFonts w:cstheme="minorHAnsi"/>
            <w:sz w:val="22"/>
            <w:szCs w:val="22"/>
          </w:rPr>
          <w:t xml:space="preserve">demographic stochasticity and </w:t>
        </w:r>
      </w:ins>
      <w:ins w:id="1018" w:author="Clay Cressler" w:date="2020-08-11T17:02:00Z">
        <w:r w:rsidR="00B642A2">
          <w:rPr>
            <w:rFonts w:cstheme="minorHAnsi"/>
            <w:sz w:val="22"/>
            <w:szCs w:val="22"/>
          </w:rPr>
          <w:t>demograph</w:t>
        </w:r>
      </w:ins>
      <w:ins w:id="1019" w:author="Clay Cressler" w:date="2020-08-11T17:03:00Z">
        <w:r w:rsidR="00B642A2">
          <w:rPr>
            <w:rFonts w:cstheme="minorHAnsi"/>
            <w:sz w:val="22"/>
            <w:szCs w:val="22"/>
          </w:rPr>
          <w:t xml:space="preserve">ic </w:t>
        </w:r>
      </w:ins>
      <w:ins w:id="1020" w:author="John DeLong" w:date="2020-07-24T19:37:00Z">
        <w:r>
          <w:rPr>
            <w:rFonts w:cstheme="minorHAnsi"/>
            <w:sz w:val="22"/>
            <w:szCs w:val="22"/>
          </w:rPr>
          <w:t>heterogeneity (individual variation in traits)</w:t>
        </w:r>
      </w:ins>
      <w:ins w:id="1021" w:author="Clay Cressler" w:date="2020-08-11T17:03:00Z">
        <w:r w:rsidR="00B642A2">
          <w:rPr>
            <w:rFonts w:cstheme="minorHAnsi"/>
            <w:sz w:val="22"/>
            <w:szCs w:val="22"/>
          </w:rPr>
          <w:t xml:space="preserve"> combine to suppress population growth below its deterministic, homogeneous expectation</w:t>
        </w:r>
      </w:ins>
      <w:ins w:id="1022" w:author="John DeLong" w:date="2020-07-24T19:37:00Z">
        <w:r>
          <w:rPr>
            <w:rFonts w:cstheme="minorHAnsi"/>
            <w:sz w:val="22"/>
            <w:szCs w:val="22"/>
          </w:rPr>
          <w:t>. Our non-evolutionary simulations without trait variance show that smaller populations will have greater variability and average farther below the expected equilibrium than larger populations</w:t>
        </w:r>
      </w:ins>
      <w:ins w:id="1023" w:author="John DeLong" w:date="2020-07-24T19:42:00Z">
        <w:r w:rsidR="000339BA">
          <w:rPr>
            <w:rFonts w:cstheme="minorHAnsi"/>
            <w:sz w:val="22"/>
            <w:szCs w:val="22"/>
          </w:rPr>
          <w:t xml:space="preserve"> (Figure 1)</w:t>
        </w:r>
      </w:ins>
      <w:ins w:id="1024" w:author="Clay Cressler" w:date="2020-08-11T17:05:00Z">
        <w:r w:rsidR="00B642A2">
          <w:rPr>
            <w:rFonts w:cstheme="minorHAnsi"/>
            <w:sz w:val="22"/>
            <w:szCs w:val="22"/>
          </w:rPr>
          <w:t xml:space="preserve"> due to demographic stochasticity, a classic and unsurprising result</w:t>
        </w:r>
      </w:ins>
      <w:ins w:id="1025" w:author="Clay Cressler" w:date="2020-08-11T17:06:00Z">
        <w:r w:rsidR="00B642A2">
          <w:rPr>
            <w:rFonts w:cstheme="minorHAnsi"/>
            <w:sz w:val="22"/>
            <w:szCs w:val="22"/>
          </w:rPr>
          <w:t xml:space="preserve"> </w:t>
        </w:r>
      </w:ins>
      <w:ins w:id="1026" w:author="Clay Cressler" w:date="2020-08-11T17:08:00Z">
        <w:r w:rsidR="00B642A2">
          <w:rPr>
            <w:rFonts w:cstheme="minorHAnsi"/>
            <w:sz w:val="22"/>
            <w:szCs w:val="22"/>
          </w:rPr>
          <w:fldChar w:fldCharType="begin"/>
        </w:r>
        <w:r w:rsidR="00B642A2">
          <w:rPr>
            <w:rFonts w:cstheme="minorHAnsi"/>
            <w:sz w:val="22"/>
            <w:szCs w:val="22"/>
          </w:rPr>
          <w:instrText xml:space="preserve"> ADDIN ZOTERO_ITEM CSL_CITATION {"citationID":"G7R1ui4v","properties":{"formattedCitation":"(Nisbet &amp; Gurney 1982)","plainCitation":"(Nisbet &amp; Gurney 1982)","noteIndex":0},"citationItems":[{"id":923,"uris":["http://zotero.org/users/246158/items/LV5MUGW5"],"uri":["http://zotero.org/users/246158/items/LV5MUGW5"],"itemData":{"id":923,"type":"book","publisher":"Wiley","title":"Modelling Fluctuating Populations","author":[{"family":"Nisbet","given":"R. M."},{"family":"Gurney","given":"W. S. C."}],"issued":{"date-parts":[["1982"]]}}}],"schema":"https://github.com/citation-style-language/schema/raw/master/csl-citation.json"} </w:instrText>
        </w:r>
      </w:ins>
      <w:r w:rsidR="00B642A2">
        <w:rPr>
          <w:rFonts w:cstheme="minorHAnsi"/>
          <w:sz w:val="22"/>
          <w:szCs w:val="22"/>
        </w:rPr>
        <w:fldChar w:fldCharType="separate"/>
      </w:r>
      <w:ins w:id="1027" w:author="Clay Cressler" w:date="2020-08-11T17:08:00Z">
        <w:r w:rsidR="00B642A2">
          <w:rPr>
            <w:rFonts w:cstheme="minorHAnsi"/>
            <w:noProof/>
            <w:sz w:val="22"/>
            <w:szCs w:val="22"/>
          </w:rPr>
          <w:t>(Nisbet &amp; Gurney 1982)</w:t>
        </w:r>
        <w:r w:rsidR="00B642A2">
          <w:rPr>
            <w:rFonts w:cstheme="minorHAnsi"/>
            <w:sz w:val="22"/>
            <w:szCs w:val="22"/>
          </w:rPr>
          <w:fldChar w:fldCharType="end"/>
        </w:r>
      </w:ins>
      <w:ins w:id="1028" w:author="John DeLong" w:date="2020-07-24T19:37:00Z">
        <w:r>
          <w:rPr>
            <w:rFonts w:cstheme="minorHAnsi"/>
            <w:sz w:val="22"/>
            <w:szCs w:val="22"/>
          </w:rPr>
          <w:t xml:space="preserve">. </w:t>
        </w:r>
      </w:ins>
      <w:ins w:id="1029" w:author="John DeLong" w:date="2020-07-24T19:39:00Z">
        <w:del w:id="1030" w:author="Clay Cressler" w:date="2020-08-11T17:05:00Z">
          <w:r w:rsidDel="00B642A2">
            <w:rPr>
              <w:rFonts w:cstheme="minorHAnsi"/>
              <w:sz w:val="22"/>
              <w:szCs w:val="22"/>
            </w:rPr>
            <w:delText xml:space="preserve">In other words, GEM simulations and ODE solutions converge at higher population sizes, and the only difference is demographic stochasticity. </w:delText>
          </w:r>
        </w:del>
        <w:r>
          <w:rPr>
            <w:rFonts w:cstheme="minorHAnsi"/>
            <w:sz w:val="22"/>
            <w:szCs w:val="22"/>
          </w:rPr>
          <w:t xml:space="preserve">Adding trait variation to the populations further lowers average abundance, reinforcing the transient state of the populations. </w:t>
        </w:r>
      </w:ins>
      <w:ins w:id="1031" w:author="Clay Cressler" w:date="2020-08-11T17:10:00Z">
        <w:r w:rsidR="00B147C5">
          <w:rPr>
            <w:rFonts w:cstheme="minorHAnsi"/>
            <w:sz w:val="22"/>
            <w:szCs w:val="22"/>
          </w:rPr>
          <w:t xml:space="preserve">Second, </w:t>
        </w:r>
      </w:ins>
      <w:ins w:id="1032" w:author="Clay Cressler" w:date="2020-08-11T17:12:00Z">
        <w:r w:rsidR="00B147C5">
          <w:rPr>
            <w:rFonts w:cstheme="minorHAnsi"/>
            <w:sz w:val="22"/>
            <w:szCs w:val="22"/>
          </w:rPr>
          <w:t>although the population size never truly reaches an equilibrium, it does reach an approximately steady state</w:t>
        </w:r>
      </w:ins>
      <w:ins w:id="1033" w:author="Clay Cressler" w:date="2020-08-11T17:11:00Z">
        <w:r w:rsidR="00B147C5">
          <w:rPr>
            <w:rFonts w:cstheme="minorHAnsi"/>
            <w:sz w:val="22"/>
            <w:szCs w:val="22"/>
          </w:rPr>
          <w:t xml:space="preserve"> </w:t>
        </w:r>
      </w:ins>
      <w:ins w:id="1034" w:author="Clay Cressler" w:date="2020-08-11T17:12:00Z">
        <w:r w:rsidR="00B147C5">
          <w:rPr>
            <w:rFonts w:cstheme="minorHAnsi"/>
            <w:sz w:val="22"/>
            <w:szCs w:val="22"/>
          </w:rPr>
          <w:t xml:space="preserve">where population growth rate is nearly zero. </w:t>
        </w:r>
      </w:ins>
      <w:ins w:id="1035" w:author="Clay Cressler" w:date="2020-08-11T17:13:00Z">
        <w:r w:rsidR="00B147C5">
          <w:rPr>
            <w:rFonts w:cstheme="minorHAnsi"/>
            <w:sz w:val="22"/>
            <w:szCs w:val="22"/>
          </w:rPr>
          <w:t xml:space="preserve">Under this scenario, evolution tends to maximize lifetime reproductive success rather than per-capita growth rate </w:t>
        </w:r>
        <w:r w:rsidR="00B147C5">
          <w:rPr>
            <w:rFonts w:cstheme="minorHAnsi"/>
            <w:sz w:val="22"/>
            <w:szCs w:val="22"/>
          </w:rPr>
          <w:fldChar w:fldCharType="begin"/>
        </w:r>
        <w:r w:rsidR="00B147C5">
          <w:rPr>
            <w:rFonts w:cstheme="minorHAnsi"/>
            <w:sz w:val="22"/>
            <w:szCs w:val="22"/>
          </w:rPr>
          <w:instrText xml:space="preserve"> ADDIN ZOTERO_ITEM CSL_CITATION {"citationID":"6PoYdUOE","properties":{"formattedCitation":"(MacArthur 1962; MacArthur &amp; Wilson 2001; Lande {\\i{}et al.} 2009; Engen &amp; S\\uc0\\u230{}ther 2017)","plainCitation":"(MacArthur 1962; MacArthur &amp; Wilson 2001; Lande et al. 2009; Engen &amp; Sæther 2017)","noteIndex":0},"citationItems":[{"id":914,"uris":["http://zotero.org/users/246158/items/3ETU9SB9"],"uri":["http://zotero.org/users/246158/items/3ETU9SB9"],"itemData":{"id":914,"type":"article-journal","container-title":"Proceedings of the National Academy of Sciences","DOI":"10.1073/pnas.48.11.1893","ISSN":"0027-8424, 1091-6490","issue":"11","journalAbbreviation":"PNAS","language":"en","note":"publisher: National Academy of Sciences\nsection: Genetics\nPMID: 16591013","page":"1893-1897","source":"www.pnas.org","title":"Some Generalized Theorems of Natural Selection","volume":"48","author":[{"family":"MacArthur","given":"Robert H."}],"issued":{"date-parts":[["1962",11,1]]}}},{"id":921,"uris":["http://zotero.org/users/246158/items/HCDVGCEL"],"uri":["http://zotero.org/users/246158/items/HCDVGCEL"],"itemData":{"id":921,"type":"book","abstract":"Biogeography was stuck in a \"natural history phase\" dominated by the collection of data, the young Princeton biologists Robert H. MacArthur and Edward O. Wilson argued in 1967. In this book, the authors developed a general theory to explain the facts of island biogeography. The theory builds on the first principles of population ecology and genetics to explain how distance and area combine to regulate the balance between immigration and extinction in island populations. The authors then test the theory against data. The Theory of Island Biogeography was never intended as the last word on the subject. Instead, MacArthur and Wilson sought to stimulate new forms of theoretical and empirical studies, which will lead in turn to a stronger general theory. Even a third of a century since its publication, the book continues to serve that purpose well. From popular books like David Quammen's Song of the Dodo to arguments in the professional literature, The Theory of Island Biogeography remains at the center of discussions about the geographic distribution of species. In a new preface, Edward O. Wilson reviews the origins and consequences of this classic book.","ISBN":"978-0-691-08836-5","language":"en","note":"Google-Books-ID: a10cdkywhVgC","number-of-pages":"226","publisher":"Princeton University Press","source":"Google Books","title":"The Theory of Island Biogeography","author":[{"family":"MacArthur","given":"Robert H."},{"family":"Wilson","given":"Edward O."}],"issued":{"date-parts":[["2001"]]}}},{"id":918,"uris":["http://zotero.org/users/246158/items/MAUK7PQK"],"uri":["http://zotero.org/users/246158/items/MAUK7PQK"],"itemData":{"id":918,"type":"article-journal","abstract":"The evolution of population dynamics in a stochastic environment is analysed under a general form of density-dependence with genetic variation in r and K, the intrinsic rate of increase and carrying capacity in the average environment, and in σe2, the environmental variance of population growth rate. The continuous-time model assumes a large population size and a stationary distribution of environments with no autocorrelation. For a given population density, N, and genotype frequency, p, the expected selection gradient is always towards an increased population growth rate, and the expected fitness of a genotype is its Malthusian fitness in the average environment minus the covariance of its growth rate with that of the population. Long-term evolution maximizes the expected value of the density-dependence function, averaged over the stationary distribution of N. In the θ-logistic model, where density dependence of population growth is a function of Nθ, long-term evolution maximizes E[Nθ]=[1−σe2/(2r)]Kθ. While σe2 is always selected to decrease, r and K are always selected to increase, implying a genetic trade-off among them. By contrast, given the other parameters, θ has an intermediate optimum between 1.781 and 2 corresponding to the limits of high or low stochasticity.","container-title":"Philosophical Transactions of the Royal Society B: Biological Sciences","DOI":"10.1098/rstb.2009.0017","issue":"1523","journalAbbreviation":"Philosophical Transactions of the Royal Society B: Biological Sciences","note":"publisher: Royal Society","page":"1511-1518","source":"royalsocietypublishing.org (Atypon)","title":"An evolutionary maximum principle for density-dependent population dynamics in a fluctuating environment","volume":"364","author":[{"family":"Lande","given":"Russell"},{"family":"Engen","given":"Steinar"},{"family":"Sæther","given":"Bernt-Erik"}],"issued":{"date-parts":[["2009",6,12]]}}},{"id":904,"uris":["http://zotero.org/users/246158/items/N4AS599M"],"uri":["http://zotero.org/users/246158/items/N4AS599M"],"itemData":{"id":904,"type":"article-journal","abstract":"In a stable environment, evolution maximizes growth rates in populations that are not density regulated and the carrying capacity in the case of density regulation. In a fluctuating environment, evolution maximizes a function of growth rate, carrying capacity and environmental variance, tending to r-selection and K-selection under large and small environmental noise, respectively. Here we analyze a model in which birth and death rates depend on density through the same function but with independent strength of density dependence. As a special case, both functions may be linear, corresponding to logistic dynamics. It is shown that evolution maximizes a function of the deterministic growth rate r0 and the lifetime reproductive success (LRS) R0, both defined at small densities, as well as the environmental variance. Under large noise this function is dominated by r0 and average lifetimes are small, whereas R0 dominates and lifetimes are larger under small noise. Thus, K-selection is closely linked to selection for large R0 so that evolution tends to maximize LRS in a stable environment. Consequently, different quantities (r0 and R0) tend to be maximized at low and high densities, respectively, favoring density-dependent changes in the optimal life history.","container-title":"Evolution","DOI":"10.1111/evo.13104","ISSN":"1558-5646","issue":"1","language":"en","note":"_eprint: https://onlinelibrary.wiley.com/doi/pdf/10.1111/evo.13104","page":"167-173","source":"Wiley Online Library","title":"r- and K-selection in fluctuating populations is determined by the evolutionary trade-off between two fitness measures: Growth rate and lifetime reproductive success","title-short":"r- and K-selection in fluctuating populations is determined by the evolutionary trade-off between two fitness measures","volume":"71","author":[{"family":"Engen","given":"Steinar"},{"family":"Sæther","given":"Bernt-Erik"}],"issued":{"date-parts":[["2017"]]}}}],"schema":"https://github.com/citation-style-language/schema/raw/master/csl-citation.json"} </w:instrText>
        </w:r>
      </w:ins>
      <w:r w:rsidR="00B147C5">
        <w:rPr>
          <w:rFonts w:cstheme="minorHAnsi"/>
          <w:sz w:val="22"/>
          <w:szCs w:val="22"/>
        </w:rPr>
        <w:fldChar w:fldCharType="separate"/>
      </w:r>
      <w:ins w:id="1036" w:author="Clay Cressler" w:date="2020-08-11T17:13:00Z">
        <w:r w:rsidR="00B147C5" w:rsidRPr="00B147C5">
          <w:rPr>
            <w:rFonts w:ascii="Calibri" w:cs="Calibri"/>
            <w:sz w:val="22"/>
            <w:rPrChange w:id="1037" w:author="Clay Cressler" w:date="2020-08-11T17:13:00Z">
              <w:rPr>
                <w:rFonts w:ascii="Times New Roman" w:hAnsi="Times New Roman" w:cs="Times New Roman"/>
              </w:rPr>
            </w:rPrChange>
          </w:rPr>
          <w:t xml:space="preserve">(MacArthur 1962; MacArthur &amp; Wilson 2001; </w:t>
        </w:r>
        <w:proofErr w:type="spellStart"/>
        <w:r w:rsidR="00B147C5" w:rsidRPr="00B147C5">
          <w:rPr>
            <w:rFonts w:ascii="Calibri" w:cs="Calibri"/>
            <w:sz w:val="22"/>
            <w:rPrChange w:id="1038" w:author="Clay Cressler" w:date="2020-08-11T17:13:00Z">
              <w:rPr>
                <w:rFonts w:ascii="Times New Roman" w:hAnsi="Times New Roman" w:cs="Times New Roman"/>
              </w:rPr>
            </w:rPrChange>
          </w:rPr>
          <w:t>Lande</w:t>
        </w:r>
        <w:proofErr w:type="spellEnd"/>
        <w:r w:rsidR="00B147C5" w:rsidRPr="00B147C5">
          <w:rPr>
            <w:rFonts w:ascii="Calibri" w:cs="Calibri"/>
            <w:sz w:val="22"/>
            <w:rPrChange w:id="1039" w:author="Clay Cressler" w:date="2020-08-11T17:13:00Z">
              <w:rPr>
                <w:rFonts w:ascii="Times New Roman" w:hAnsi="Times New Roman" w:cs="Times New Roman"/>
              </w:rPr>
            </w:rPrChange>
          </w:rPr>
          <w:t xml:space="preserve"> </w:t>
        </w:r>
        <w:r w:rsidR="00B147C5" w:rsidRPr="00B147C5">
          <w:rPr>
            <w:rFonts w:ascii="Calibri" w:cs="Calibri"/>
            <w:i/>
            <w:iCs/>
            <w:sz w:val="22"/>
            <w:rPrChange w:id="1040" w:author="Clay Cressler" w:date="2020-08-11T17:13:00Z">
              <w:rPr>
                <w:rFonts w:ascii="Times New Roman" w:hAnsi="Times New Roman" w:cs="Times New Roman"/>
                <w:i/>
                <w:iCs/>
              </w:rPr>
            </w:rPrChange>
          </w:rPr>
          <w:t>et al.</w:t>
        </w:r>
        <w:r w:rsidR="00B147C5" w:rsidRPr="00B147C5">
          <w:rPr>
            <w:rFonts w:ascii="Calibri" w:cs="Calibri"/>
            <w:sz w:val="22"/>
            <w:rPrChange w:id="1041" w:author="Clay Cressler" w:date="2020-08-11T17:13:00Z">
              <w:rPr>
                <w:rFonts w:ascii="Times New Roman" w:hAnsi="Times New Roman" w:cs="Times New Roman"/>
              </w:rPr>
            </w:rPrChange>
          </w:rPr>
          <w:t xml:space="preserve"> 2009; Engen &amp; </w:t>
        </w:r>
        <w:proofErr w:type="spellStart"/>
        <w:r w:rsidR="00B147C5" w:rsidRPr="00B147C5">
          <w:rPr>
            <w:rFonts w:ascii="Calibri" w:cs="Calibri"/>
            <w:sz w:val="22"/>
            <w:rPrChange w:id="1042" w:author="Clay Cressler" w:date="2020-08-11T17:13:00Z">
              <w:rPr>
                <w:rFonts w:ascii="Times New Roman" w:hAnsi="Times New Roman" w:cs="Times New Roman"/>
              </w:rPr>
            </w:rPrChange>
          </w:rPr>
          <w:t>Sæther</w:t>
        </w:r>
        <w:proofErr w:type="spellEnd"/>
        <w:r w:rsidR="00B147C5" w:rsidRPr="00B147C5">
          <w:rPr>
            <w:rFonts w:ascii="Calibri" w:cs="Calibri"/>
            <w:sz w:val="22"/>
            <w:rPrChange w:id="1043" w:author="Clay Cressler" w:date="2020-08-11T17:13:00Z">
              <w:rPr>
                <w:rFonts w:ascii="Times New Roman" w:hAnsi="Times New Roman" w:cs="Times New Roman"/>
              </w:rPr>
            </w:rPrChange>
          </w:rPr>
          <w:t xml:space="preserve"> 2017)</w:t>
        </w:r>
        <w:r w:rsidR="00B147C5">
          <w:rPr>
            <w:rFonts w:cstheme="minorHAnsi"/>
            <w:sz w:val="22"/>
            <w:szCs w:val="22"/>
          </w:rPr>
          <w:fldChar w:fldCharType="end"/>
        </w:r>
      </w:ins>
      <w:ins w:id="1044" w:author="Clay Cressler" w:date="2020-08-11T17:14:00Z">
        <w:r w:rsidR="00B147C5">
          <w:rPr>
            <w:rFonts w:cstheme="minorHAnsi"/>
            <w:sz w:val="22"/>
            <w:szCs w:val="22"/>
          </w:rPr>
          <w:t>. The intuition for this prediction is straightforward: if population size is changing, then having offspring more quickly is important, and per-capita growth rate is the appropriate measure of fitne</w:t>
        </w:r>
      </w:ins>
      <w:ins w:id="1045" w:author="Clay Cressler" w:date="2020-08-11T17:15:00Z">
        <w:r w:rsidR="00B147C5">
          <w:rPr>
            <w:rFonts w:cstheme="minorHAnsi"/>
            <w:sz w:val="22"/>
            <w:szCs w:val="22"/>
          </w:rPr>
          <w:t xml:space="preserve">ss; if population size is (relatively) constant, then the timing of reproduction matters less than the total amount of reproduction, and lifetime reproductive success is a more appropriate measure of fitness. </w:t>
        </w:r>
      </w:ins>
      <w:ins w:id="1046" w:author="John DeLong" w:date="2020-07-24T19:39:00Z">
        <w:r>
          <w:rPr>
            <w:rFonts w:cstheme="minorHAnsi"/>
            <w:sz w:val="22"/>
            <w:szCs w:val="22"/>
          </w:rPr>
          <w:t>Together, these mechanisms can limit the approach of a population to its equilibrium and thus relocate the fitness peak and redirect evolution to an unexpected location</w:t>
        </w:r>
      </w:ins>
      <w:ins w:id="1047" w:author="John DeLong" w:date="2020-07-24T19:40:00Z">
        <w:r>
          <w:rPr>
            <w:rFonts w:cstheme="minorHAnsi"/>
            <w:sz w:val="22"/>
            <w:szCs w:val="22"/>
          </w:rPr>
          <w:t xml:space="preserve">, a transient evolutionary attractor </w:t>
        </w:r>
      </w:ins>
      <w:ins w:id="1048" w:author="John DeLong" w:date="2020-07-24T19:41:00Z">
        <w:r>
          <w:rPr>
            <w:rFonts w:cstheme="minorHAnsi"/>
            <w:sz w:val="22"/>
            <w:szCs w:val="22"/>
          </w:rPr>
          <w:t>(TEA)</w:t>
        </w:r>
      </w:ins>
      <w:ins w:id="1049" w:author="John DeLong" w:date="2020-07-24T19:39:00Z">
        <w:r>
          <w:rPr>
            <w:rFonts w:cstheme="minorHAnsi"/>
            <w:sz w:val="22"/>
            <w:szCs w:val="22"/>
          </w:rPr>
          <w:t>.</w:t>
        </w:r>
      </w:ins>
      <w:ins w:id="1050" w:author="John DeLong" w:date="2020-07-24T19:41:00Z">
        <w:r>
          <w:rPr>
            <w:rFonts w:cstheme="minorHAnsi"/>
            <w:sz w:val="22"/>
            <w:szCs w:val="22"/>
          </w:rPr>
          <w:t xml:space="preserve"> Our culling simulations indicate that external fo</w:t>
        </w:r>
        <w:r w:rsidR="000339BA">
          <w:rPr>
            <w:rFonts w:cstheme="minorHAnsi"/>
            <w:sz w:val="22"/>
            <w:szCs w:val="22"/>
          </w:rPr>
          <w:t xml:space="preserve">rces can also cause this effect if the culling is independent of the traits </w:t>
        </w:r>
      </w:ins>
      <w:ins w:id="1051" w:author="John DeLong" w:date="2020-07-24T19:42:00Z">
        <w:r w:rsidR="000339BA">
          <w:rPr>
            <w:rFonts w:cstheme="minorHAnsi"/>
            <w:sz w:val="22"/>
            <w:szCs w:val="22"/>
          </w:rPr>
          <w:t>(Figure 4).</w:t>
        </w:r>
      </w:ins>
    </w:p>
    <w:p w14:paraId="542861A1" w14:textId="0E3EEB34" w:rsidR="008F3CF5" w:rsidRPr="00496E2D" w:rsidRDefault="008F3CF5" w:rsidP="008F3CF5">
      <w:pPr>
        <w:spacing w:after="0" w:line="480" w:lineRule="auto"/>
        <w:ind w:firstLine="720"/>
        <w:contextualSpacing/>
        <w:rPr>
          <w:rFonts w:cstheme="minorHAnsi"/>
          <w:sz w:val="22"/>
          <w:szCs w:val="22"/>
        </w:rPr>
      </w:pPr>
      <w:r w:rsidRPr="00496E2D">
        <w:rPr>
          <w:rFonts w:cstheme="minorHAnsi"/>
          <w:sz w:val="22"/>
          <w:szCs w:val="22"/>
        </w:rPr>
        <w:t xml:space="preserve">In addition to the effects caused by the </w:t>
      </w:r>
      <w:r w:rsidR="002E50A3">
        <w:rPr>
          <w:rFonts w:cstheme="minorHAnsi"/>
          <w:sz w:val="22"/>
          <w:szCs w:val="22"/>
        </w:rPr>
        <w:t>TEAs</w:t>
      </w:r>
      <w:r w:rsidRPr="00496E2D">
        <w:rPr>
          <w:rFonts w:cstheme="minorHAnsi"/>
          <w:sz w:val="22"/>
          <w:szCs w:val="22"/>
        </w:rPr>
        <w:t xml:space="preserve">, our results indicate </w:t>
      </w:r>
      <w:r>
        <w:rPr>
          <w:rFonts w:cstheme="minorHAnsi"/>
          <w:sz w:val="22"/>
          <w:szCs w:val="22"/>
        </w:rPr>
        <w:t>that the</w:t>
      </w:r>
      <w:r w:rsidRPr="00496E2D">
        <w:rPr>
          <w:rFonts w:cstheme="minorHAnsi"/>
          <w:sz w:val="22"/>
          <w:szCs w:val="22"/>
        </w:rPr>
        <w:t xml:space="preserve"> presence of individual trait variation (and </w:t>
      </w:r>
      <w:r>
        <w:rPr>
          <w:rFonts w:cstheme="minorHAnsi"/>
          <w:sz w:val="22"/>
          <w:szCs w:val="22"/>
        </w:rPr>
        <w:t xml:space="preserve">the resulting </w:t>
      </w:r>
      <w:r w:rsidRPr="00496E2D">
        <w:rPr>
          <w:rFonts w:cstheme="minorHAnsi"/>
          <w:sz w:val="22"/>
          <w:szCs w:val="22"/>
        </w:rPr>
        <w:t>demographic heterogeneity</w:t>
      </w:r>
      <w:r>
        <w:rPr>
          <w:rFonts w:cstheme="minorHAnsi"/>
          <w:sz w:val="22"/>
          <w:szCs w:val="22"/>
        </w:rPr>
        <w:t xml:space="preserve">; </w:t>
      </w:r>
      <w:r>
        <w:rPr>
          <w:rFonts w:cstheme="minorHAnsi"/>
          <w:sz w:val="22"/>
          <w:szCs w:val="22"/>
        </w:rPr>
        <w:fldChar w:fldCharType="begin"/>
      </w:r>
      <w:ins w:id="1052" w:author="Clay Cressler" w:date="2020-08-07T11:14:00Z">
        <w:r w:rsidR="00B022D9">
          <w:rPr>
            <w:rFonts w:cstheme="minorHAnsi"/>
            <w:sz w:val="22"/>
            <w:szCs w:val="22"/>
          </w:rPr>
          <w:instrText xml:space="preserve"> ADDIN ZOTERO_ITEM CSL_CITATION {"citationID":"s9hXI0l3","properties":{"formattedCitation":"(Kendall {\\i{}et al.} 2011; Stover {\\i{}et al.} 2012)","plainCitation":"(Kendall et al. 2011; Stover et al. 2012)","dontUpdate":true,"noteIndex":0},"citationItems":[{"id":"gBPCYzZI/fQ5LfBdb","uris":["http://zotero.org/users/1264037/items/XAY6EMUV"],"uri":["http://zotero.org/users/1264037/items/XAY6EMUV"],"itemData":{"id":771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gBPCYzZI/vI0ZqVef","uris":["http://zotero.org/users/1264037/items/CSGTTN3Z"],"uri":["http://zotero.org/users/1264037/items/CSGTTN3Z"],"itemData":{"id":7590,"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schema":"https://github.com/citation-style-language/schema/raw/master/csl-citation.json"} </w:instrText>
        </w:r>
      </w:ins>
      <w:del w:id="1053" w:author="Clay Cressler" w:date="2020-08-07T11:14:00Z">
        <w:r w:rsidR="002E50A3" w:rsidDel="00B022D9">
          <w:rPr>
            <w:rFonts w:cstheme="minorHAnsi"/>
            <w:sz w:val="22"/>
            <w:szCs w:val="22"/>
          </w:rPr>
          <w:delInstrText xml:space="preserve"> ADDIN ZOTERO_ITEM CSL_CITATION {"citationID":"s9hXI0l3","properties":{"formattedCitation":"(Kendall {\\i{}et al.} 2011; Stover {\\i{}et al.} 2012)","plainCitation":"(Kendall et al. 2011; Stover et al. 2012)","dontUpdate":true,"noteIndex":0},"citationItems":[{"id":7710,"uris":["http://zotero.org/users/1264037/items/XAY6EMUV"],"uri":["http://zotero.org/users/1264037/items/XAY6EMUV"],"itemData":{"id":771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7590,"uris":["http://zotero.org/users/1264037/items/CSGTTN3Z"],"uri":["http://zotero.org/users/1264037/items/CSGTTN3Z"],"itemData":{"id":7590,"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schema":"https://github.com/citation-style-language/schema/raw/master/csl-citation.json"} </w:delInstrText>
        </w:r>
      </w:del>
      <w:r>
        <w:rPr>
          <w:rFonts w:cstheme="minorHAnsi"/>
          <w:sz w:val="22"/>
          <w:szCs w:val="22"/>
        </w:rPr>
        <w:fldChar w:fldCharType="separate"/>
      </w:r>
      <w:r w:rsidRPr="001409F9">
        <w:rPr>
          <w:rFonts w:ascii="Calibri" w:cs="Calibri"/>
          <w:sz w:val="22"/>
        </w:rPr>
        <w:t xml:space="preserve">Kendall </w:t>
      </w:r>
      <w:r w:rsidRPr="001409F9">
        <w:rPr>
          <w:rFonts w:ascii="Calibri" w:cs="Calibri"/>
          <w:i/>
          <w:iCs/>
          <w:sz w:val="22"/>
        </w:rPr>
        <w:t>et al.</w:t>
      </w:r>
      <w:r w:rsidRPr="001409F9">
        <w:rPr>
          <w:rFonts w:ascii="Calibri" w:cs="Calibri"/>
          <w:sz w:val="22"/>
        </w:rPr>
        <w:t xml:space="preserve"> 2011; Stover </w:t>
      </w:r>
      <w:r w:rsidRPr="001409F9">
        <w:rPr>
          <w:rFonts w:ascii="Calibri" w:cs="Calibri"/>
          <w:i/>
          <w:iCs/>
          <w:sz w:val="22"/>
        </w:rPr>
        <w:t>et al.</w:t>
      </w:r>
      <w:r w:rsidRPr="001409F9">
        <w:rPr>
          <w:rFonts w:ascii="Calibri" w:cs="Calibri"/>
          <w:sz w:val="22"/>
        </w:rPr>
        <w:t xml:space="preserve"> 2012)</w:t>
      </w:r>
      <w:r>
        <w:rPr>
          <w:rFonts w:cstheme="minorHAnsi"/>
          <w:sz w:val="22"/>
          <w:szCs w:val="22"/>
        </w:rPr>
        <w:fldChar w:fldCharType="end"/>
      </w:r>
      <w:r w:rsidRPr="00496E2D">
        <w:rPr>
          <w:rFonts w:cstheme="minorHAnsi"/>
          <w:sz w:val="22"/>
          <w:szCs w:val="22"/>
        </w:rPr>
        <w:t xml:space="preserve">, </w:t>
      </w:r>
      <w:r w:rsidRPr="00496E2D">
        <w:rPr>
          <w:rFonts w:cstheme="minorHAnsi"/>
          <w:sz w:val="22"/>
          <w:szCs w:val="22"/>
        </w:rPr>
        <w:lastRenderedPageBreak/>
        <w:t xml:space="preserve">although required for evolution to proceed, can </w:t>
      </w:r>
      <w:r>
        <w:rPr>
          <w:rFonts w:cstheme="minorHAnsi"/>
          <w:sz w:val="22"/>
          <w:szCs w:val="22"/>
        </w:rPr>
        <w:t>itself</w:t>
      </w:r>
      <w:r w:rsidRPr="00496E2D">
        <w:rPr>
          <w:rFonts w:cstheme="minorHAnsi"/>
          <w:sz w:val="22"/>
          <w:szCs w:val="22"/>
        </w:rPr>
        <w:t xml:space="preserve"> change the ecological dynamics. In our case, this variation simultaneously facilitated evolution </w:t>
      </w:r>
      <w:r>
        <w:rPr>
          <w:rFonts w:cstheme="minorHAnsi"/>
          <w:sz w:val="22"/>
          <w:szCs w:val="22"/>
        </w:rPr>
        <w:t xml:space="preserve">by providing raw material upon which selection could act </w:t>
      </w:r>
      <w:r w:rsidRPr="00496E2D">
        <w:rPr>
          <w:rFonts w:cstheme="minorHAnsi"/>
          <w:sz w:val="22"/>
          <w:szCs w:val="22"/>
        </w:rPr>
        <w:t>and maintained the system in a transient state</w:t>
      </w:r>
      <w:r>
        <w:rPr>
          <w:rFonts w:cstheme="minorHAnsi"/>
          <w:sz w:val="22"/>
          <w:szCs w:val="22"/>
        </w:rPr>
        <w:t xml:space="preserve"> (i.e., a state in which </w:t>
      </w:r>
      <w:r w:rsidR="002E50A3">
        <w:rPr>
          <w:rFonts w:cstheme="minorHAnsi"/>
          <w:sz w:val="22"/>
          <w:szCs w:val="22"/>
        </w:rPr>
        <w:t xml:space="preserve">the ecological </w:t>
      </w:r>
      <w:r>
        <w:rPr>
          <w:rFonts w:cstheme="minorHAnsi"/>
          <w:sz w:val="22"/>
          <w:szCs w:val="22"/>
        </w:rPr>
        <w:t>equilibrium has not been attained) such that the expected evolutionary equilibrium could not be attained</w:t>
      </w:r>
      <w:r w:rsidRPr="00496E2D">
        <w:rPr>
          <w:rFonts w:cstheme="minorHAnsi"/>
          <w:sz w:val="22"/>
          <w:szCs w:val="22"/>
        </w:rPr>
        <w:t xml:space="preserve">. Individual demographic stochasticity, abundantly displayed in our results, clearly </w:t>
      </w:r>
      <w:r>
        <w:rPr>
          <w:rFonts w:cstheme="minorHAnsi"/>
          <w:sz w:val="22"/>
          <w:szCs w:val="22"/>
        </w:rPr>
        <w:t>influenced the relationship between fitness and traits, causing some</w:t>
      </w:r>
      <w:r w:rsidRPr="00496E2D">
        <w:rPr>
          <w:rFonts w:cstheme="minorHAnsi"/>
          <w:sz w:val="22"/>
          <w:szCs w:val="22"/>
        </w:rPr>
        <w:t xml:space="preserve"> individuals with low fitness traits </w:t>
      </w:r>
      <w:r>
        <w:rPr>
          <w:rFonts w:cstheme="minorHAnsi"/>
          <w:sz w:val="22"/>
          <w:szCs w:val="22"/>
        </w:rPr>
        <w:t>to realize</w:t>
      </w:r>
      <w:r w:rsidRPr="00496E2D">
        <w:rPr>
          <w:rFonts w:cstheme="minorHAnsi"/>
          <w:sz w:val="22"/>
          <w:szCs w:val="22"/>
        </w:rPr>
        <w:t xml:space="preserve"> high fitness</w:t>
      </w:r>
      <w:r>
        <w:rPr>
          <w:rFonts w:cstheme="minorHAnsi"/>
          <w:sz w:val="22"/>
          <w:szCs w:val="22"/>
        </w:rPr>
        <w:t xml:space="preserve">, while some individuals with high fitness traits to realize low fitness (Figures 3 and 5, </w:t>
      </w:r>
      <w:r w:rsidR="00F66752">
        <w:rPr>
          <w:rFonts w:cstheme="minorHAnsi"/>
          <w:sz w:val="22"/>
          <w:szCs w:val="22"/>
        </w:rPr>
        <w:t>4</w:t>
      </w:r>
      <w:r w:rsidR="00F66752" w:rsidRPr="00F66752">
        <w:rPr>
          <w:rFonts w:cstheme="minorHAnsi"/>
          <w:sz w:val="22"/>
          <w:szCs w:val="22"/>
          <w:vertAlign w:val="superscript"/>
        </w:rPr>
        <w:t>th</w:t>
      </w:r>
      <w:r w:rsidR="00F66752">
        <w:rPr>
          <w:rFonts w:cstheme="minorHAnsi"/>
          <w:sz w:val="22"/>
          <w:szCs w:val="22"/>
        </w:rPr>
        <w:t xml:space="preserve"> </w:t>
      </w:r>
      <w:r>
        <w:rPr>
          <w:rFonts w:cstheme="minorHAnsi"/>
          <w:sz w:val="22"/>
          <w:szCs w:val="22"/>
        </w:rPr>
        <w:t>row)</w:t>
      </w:r>
      <w:r w:rsidRPr="00496E2D">
        <w:rPr>
          <w:rFonts w:cstheme="minorHAnsi"/>
          <w:sz w:val="22"/>
          <w:szCs w:val="22"/>
        </w:rPr>
        <w:t>. This effect should result in a flattened fitness gradient relative to the expectations from quantitative genetics, greatly reducing the rate of evolution</w:t>
      </w:r>
      <w:r>
        <w:rPr>
          <w:rFonts w:cstheme="minorHAnsi"/>
          <w:sz w:val="22"/>
          <w:szCs w:val="22"/>
        </w:rPr>
        <w:t xml:space="preserve"> and maintaining individual variation </w:t>
      </w:r>
      <w:r>
        <w:rPr>
          <w:rFonts w:cstheme="minorHAnsi"/>
          <w:sz w:val="22"/>
          <w:szCs w:val="22"/>
        </w:rPr>
        <w:fldChar w:fldCharType="begin"/>
      </w:r>
      <w:ins w:id="1054" w:author="Clay Cressler" w:date="2020-08-07T11:14:00Z">
        <w:r w:rsidR="00B022D9">
          <w:rPr>
            <w:rFonts w:cstheme="minorHAnsi"/>
            <w:sz w:val="22"/>
            <w:szCs w:val="22"/>
          </w:rPr>
          <w:instrText xml:space="preserve"> ADDIN ZOTERO_ITEM CSL_CITATION {"citationID":"1TsUCsq1","properties":{"formattedCitation":"(Cressler {\\i{}et al.} 2017)","plainCitation":"(Cressler et al. 2017)","noteIndex":0},"citationItems":[{"id":"gBPCYzZI/vauVph2F","uris":["http://zotero.org/users/1264037/items/HQKSNXZC"],"uri":["http://zotero.org/users/1264037/items/HQKSNXZC"],"itemData":{"id":7588,"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ins>
      <w:del w:id="1055" w:author="Clay Cressler" w:date="2020-08-07T11:14:00Z">
        <w:r w:rsidR="002E50A3" w:rsidDel="00B022D9">
          <w:rPr>
            <w:rFonts w:cstheme="minorHAnsi"/>
            <w:sz w:val="22"/>
            <w:szCs w:val="22"/>
          </w:rPr>
          <w:delInstrText xml:space="preserve"> ADDIN ZOTERO_ITEM CSL_CITATION {"citationID":"1TsUCsq1","properties":{"formattedCitation":"(Cressler {\\i{}et al.} 2017)","plainCitation":"(Cressler et al. 2017)","noteIndex":0},"citationItems":[{"id":7588,"uris":["http://zotero.org/users/1264037/items/HQKSNXZC"],"uri":["http://zotero.org/users/1264037/items/HQKSNXZC"],"itemData":{"id":7588,"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delInstrText>
        </w:r>
      </w:del>
      <w:r>
        <w:rPr>
          <w:rFonts w:cstheme="minorHAnsi"/>
          <w:sz w:val="22"/>
          <w:szCs w:val="22"/>
        </w:rPr>
        <w:fldChar w:fldCharType="separate"/>
      </w:r>
      <w:r w:rsidRPr="00FA2351">
        <w:rPr>
          <w:rFonts w:ascii="Calibri" w:cs="Calibri"/>
          <w:sz w:val="22"/>
        </w:rPr>
        <w:t>(</w:t>
      </w:r>
      <w:proofErr w:type="spellStart"/>
      <w:r w:rsidRPr="00FA2351">
        <w:rPr>
          <w:rFonts w:ascii="Calibri" w:cs="Calibri"/>
          <w:sz w:val="22"/>
        </w:rPr>
        <w:t>Cressler</w:t>
      </w:r>
      <w:proofErr w:type="spellEnd"/>
      <w:r w:rsidRPr="00FA2351">
        <w:rPr>
          <w:rFonts w:ascii="Calibri" w:cs="Calibri"/>
          <w:sz w:val="22"/>
        </w:rPr>
        <w:t xml:space="preserve"> </w:t>
      </w:r>
      <w:r w:rsidRPr="00FA2351">
        <w:rPr>
          <w:rFonts w:ascii="Calibri" w:cs="Calibri"/>
          <w:i/>
          <w:iCs/>
          <w:sz w:val="22"/>
        </w:rPr>
        <w:t>et al.</w:t>
      </w:r>
      <w:r w:rsidRPr="00FA2351">
        <w:rPr>
          <w:rFonts w:ascii="Calibri" w:cs="Calibri"/>
          <w:sz w:val="22"/>
        </w:rPr>
        <w:t xml:space="preserve"> 2017)</w:t>
      </w:r>
      <w:r>
        <w:rPr>
          <w:rFonts w:cstheme="minorHAnsi"/>
          <w:sz w:val="22"/>
          <w:szCs w:val="22"/>
        </w:rPr>
        <w:fldChar w:fldCharType="end"/>
      </w:r>
      <w:r w:rsidRPr="00496E2D">
        <w:rPr>
          <w:rFonts w:cstheme="minorHAnsi"/>
          <w:sz w:val="22"/>
          <w:szCs w:val="22"/>
        </w:rPr>
        <w:t xml:space="preserve">. Finally, </w:t>
      </w:r>
      <w:r>
        <w:rPr>
          <w:rFonts w:cstheme="minorHAnsi"/>
          <w:sz w:val="22"/>
          <w:szCs w:val="22"/>
        </w:rPr>
        <w:t xml:space="preserve">demographic </w:t>
      </w:r>
      <w:r w:rsidRPr="00496E2D">
        <w:rPr>
          <w:rFonts w:cstheme="minorHAnsi"/>
          <w:sz w:val="22"/>
          <w:szCs w:val="22"/>
        </w:rPr>
        <w:t>stochasticity</w:t>
      </w:r>
      <w:r>
        <w:rPr>
          <w:rFonts w:cstheme="minorHAnsi"/>
          <w:sz w:val="22"/>
          <w:szCs w:val="22"/>
        </w:rPr>
        <w:t xml:space="preserve"> </w:t>
      </w:r>
      <w:r w:rsidRPr="00496E2D">
        <w:rPr>
          <w:rFonts w:cstheme="minorHAnsi"/>
          <w:sz w:val="22"/>
          <w:szCs w:val="22"/>
        </w:rPr>
        <w:t xml:space="preserve">generated heightened variation in population size for small populations, both keeping populations in transient states and leading to substantial </w:t>
      </w:r>
      <w:r>
        <w:rPr>
          <w:rFonts w:cstheme="minorHAnsi"/>
          <w:sz w:val="22"/>
          <w:szCs w:val="22"/>
        </w:rPr>
        <w:t xml:space="preserve">initial </w:t>
      </w:r>
      <w:r w:rsidRPr="00496E2D">
        <w:rPr>
          <w:rFonts w:cstheme="minorHAnsi"/>
          <w:sz w:val="22"/>
          <w:szCs w:val="22"/>
        </w:rPr>
        <w:t xml:space="preserve">loss of genetic variation. Examination of the population dynamics in the systems with lower carrying capacities (Figure </w:t>
      </w:r>
      <w:r>
        <w:rPr>
          <w:rFonts w:cstheme="minorHAnsi"/>
          <w:sz w:val="22"/>
          <w:szCs w:val="22"/>
        </w:rPr>
        <w:t>3</w:t>
      </w:r>
      <w:r w:rsidR="002E50A3">
        <w:rPr>
          <w:rFonts w:cstheme="minorHAnsi"/>
          <w:sz w:val="22"/>
          <w:szCs w:val="22"/>
        </w:rPr>
        <w:t>, left column</w:t>
      </w:r>
      <w:r w:rsidRPr="00496E2D">
        <w:rPr>
          <w:rFonts w:cstheme="minorHAnsi"/>
          <w:sz w:val="22"/>
          <w:szCs w:val="22"/>
        </w:rPr>
        <w:t>) indicate</w:t>
      </w:r>
      <w:r w:rsidR="002E50A3">
        <w:rPr>
          <w:rFonts w:cstheme="minorHAnsi"/>
          <w:sz w:val="22"/>
          <w:szCs w:val="22"/>
        </w:rPr>
        <w:t>s</w:t>
      </w:r>
      <w:r w:rsidRPr="00496E2D">
        <w:rPr>
          <w:rFonts w:cstheme="minorHAnsi"/>
          <w:sz w:val="22"/>
          <w:szCs w:val="22"/>
        </w:rPr>
        <w:t xml:space="preserve"> more variation in population sizes, reflecting high stochasticity. All together, these forces substantially slowed evolution relative to expectations generated from </w:t>
      </w:r>
      <w:r>
        <w:rPr>
          <w:rFonts w:cstheme="minorHAnsi"/>
          <w:sz w:val="22"/>
          <w:szCs w:val="22"/>
        </w:rPr>
        <w:t xml:space="preserve">classic </w:t>
      </w:r>
      <w:r w:rsidRPr="00496E2D">
        <w:rPr>
          <w:rFonts w:cstheme="minorHAnsi"/>
          <w:sz w:val="22"/>
          <w:szCs w:val="22"/>
        </w:rPr>
        <w:t xml:space="preserve">assumptions of </w:t>
      </w:r>
      <w:r>
        <w:rPr>
          <w:rFonts w:cstheme="minorHAnsi"/>
          <w:sz w:val="22"/>
          <w:szCs w:val="22"/>
        </w:rPr>
        <w:t>deterministic evolutionary theory</w:t>
      </w:r>
      <w:r w:rsidRPr="00496E2D">
        <w:rPr>
          <w:rFonts w:cstheme="minorHAnsi"/>
          <w:sz w:val="22"/>
          <w:szCs w:val="22"/>
        </w:rPr>
        <w:t>.</w:t>
      </w:r>
    </w:p>
    <w:p w14:paraId="2C3634C8" w14:textId="51B593B2" w:rsidR="008F3CF5" w:rsidRPr="00496E2D" w:rsidRDefault="008F3CF5" w:rsidP="008F3CF5">
      <w:pPr>
        <w:spacing w:after="0" w:line="480" w:lineRule="auto"/>
        <w:ind w:firstLine="720"/>
        <w:contextualSpacing/>
        <w:rPr>
          <w:rFonts w:cstheme="minorHAnsi"/>
          <w:sz w:val="22"/>
          <w:szCs w:val="22"/>
        </w:rPr>
      </w:pPr>
      <w:r w:rsidRPr="00496E2D">
        <w:rPr>
          <w:rFonts w:cstheme="minorHAnsi"/>
          <w:sz w:val="22"/>
          <w:szCs w:val="22"/>
        </w:rPr>
        <w:t xml:space="preserve">Increasing evidence indicates that ecological dynamics can play a crucial role in </w:t>
      </w:r>
      <w:r>
        <w:rPr>
          <w:rFonts w:cstheme="minorHAnsi"/>
          <w:sz w:val="22"/>
          <w:szCs w:val="22"/>
        </w:rPr>
        <w:t>shaping</w:t>
      </w:r>
      <w:r w:rsidRPr="00496E2D">
        <w:rPr>
          <w:rFonts w:cstheme="minorHAnsi"/>
          <w:sz w:val="22"/>
          <w:szCs w:val="22"/>
        </w:rPr>
        <w:t xml:space="preserve"> evolution</w:t>
      </w:r>
      <w:r>
        <w:rPr>
          <w:rFonts w:cstheme="minorHAnsi"/>
          <w:sz w:val="22"/>
          <w:szCs w:val="22"/>
        </w:rPr>
        <w:t xml:space="preserve"> </w:t>
      </w:r>
      <w:r>
        <w:rPr>
          <w:rFonts w:cstheme="minorHAnsi"/>
          <w:sz w:val="22"/>
          <w:szCs w:val="22"/>
        </w:rPr>
        <w:fldChar w:fldCharType="begin"/>
      </w:r>
      <w:ins w:id="1056" w:author="Clay Cressler" w:date="2020-08-07T11:14:00Z">
        <w:r w:rsidR="00B022D9">
          <w:rPr>
            <w:rFonts w:cstheme="minorHAnsi"/>
            <w:sz w:val="22"/>
            <w:szCs w:val="22"/>
          </w:rPr>
          <w:instrText xml:space="preserve"> ADDIN ZOTERO_ITEM CSL_CITATION {"citationID":"OFSnF4Jl","properties":{"formattedCitation":"(Pimentel 1961; Grant &amp; Grant 2002; Yoshida {\\i{}et al.} 2004; Hairston, Jr. {\\i{}et al.} 2005; Schoener 2011; Lowe {\\i{}et al.} 2017)","plainCitation":"(Pimentel 1961; Grant &amp; Grant 2002; Yoshida et al. 2004; Hairston, Jr. et al. 2005; Schoener 2011; Lowe et al. 2017)","noteIndex":0},"citationItems":[{"id":"gBPCYzZI/2Y2jwVpS","uris":["http://zotero.org/users/1264037/items/MLTZTEGS"],"uri":["http://zotero.org/users/1264037/items/MLTZTEGS"],"itemData":{"id":8170,"type":"article-journal","abstract":"That a genetic feed-back mechanism functions to regulate populations of herbivores, parasites, and predators is supported by evidence from the biomathematics of population dynamics and studies of natural populations. The mechanism functions as a feed-back system through the dynamics of density pressure, selective pressure, and genetic changes in interacting populations. In a herbivore-plant system, animal density influences selective pressure on plants; this selection influences genetic make-up of plant; and in turn, the genetic make-up of plant influences animal density. The actions and reactions of interacting populations in the food chain cycling in the genetic feed-back mechanism result in the evolution and regulation of animal populations.","archive":"JSTOR","container-title":"The American Naturalist","ISSN":"0003-0147","issue":"881","note":"publisher: [University of Chicago Press, American Society of Naturalists]","page":"65-79","source":"JSTOR","title":"Animal population regulation by the genetic feed-back mechanism","volume":"95","author":[{"family":"Pimentel","given":"David"}],"issued":{"date-parts":[["1961"]]}}},{"id":"gBPCYzZI/S3McxJtr","uris":["http://zotero.org/users/1264037/items/PNMAHGTQ"],"uri":["http://zotero.org/users/1264037/items/PNMAHGTQ"],"itemData":{"id":1826,"type":"article-journal","container-title":"Science","DOI":"10.1126/science.1070315","issue":"5568","page":"707-711","source":"HighWire","title":"Unpredictable evolution in a 30-Year study of Darwin's finches","volume":"296","author":[{"family":"Grant","given":"Peter R."},{"family":"Grant","given":"B. Rosemary"}],"issued":{"date-parts":[["2002",4,26]]}}},{"id":"gBPCYzZI/6HljzTTG","uris":["http://zotero.org/users/1264037/items/PTTQT2A3"],"uri":["http://zotero.org/users/1264037/items/PTTQT2A3"],"itemData":{"id":1754,"type":"article-journal","abstract":"Trade-offs between defence and other fitness components are expected in principle, and can have major qualitative impacts on ecological dynamics. Here we show that such a trade-off exists even in the simple unicellular alga Chlorella vulgaris. We grew algal populations for multiple generations in either the presence ('grazed algae') or absence ('non-grazed algae') of the grazing rotifer Brachionus calyciflorus, and then evaluated their defence and competitive abilities. Grazed algae were better defended, yielding rotifer growth rate 32% below that of animals fed non-grazed algae, but they also had diminished competitive ability, with a growth rate under nutrient-limiting conditions 28% below that of non-grazed algae. Grazed algae also had a smaller cell size and were more concentrated in carbon and nitrogen. Thus, C. vulgaris genotypes vary phenotypically in their position along a trade-off curve between defence against grazing and competitive ability. This genetic variation underlies rapid algal evolution that significantly alters the ecological predator-prey cycles between rotifers and algae.","container-title":"Proceedings of the Royal Society B: Biological Sciences","DOI":"10.1098/rspb.2004.2818","issue":"1551","journalAbbreviation":"Proc Biol Sci.","page":"1947-1953","source":"PubMed Central","title":"Evolutionary trade-off between defence against grazing and competitive ability in a simple unicellular alga, Chlorella vulgaris.","volume":"271","author":[{"family":"Yoshida","given":"Takehito"},{"family":"Jr","given":"Nelson G Hairston"},{"family":"Ellner","given":"Stephen P"}],"issued":{"date-parts":[["2004",9,22]]}}},{"id":"gBPCYzZI/IwwEAKpN","uris":["http://zotero.org/users/1264037/items/TRID48TM"],"uri":["http://zotero.org/users/1264037/items/TRID48TM"],"itemData":{"id":2667,"type":"article-journal","abstract":"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 less than in the finch example, but nevertheless substantial. These analyses support the view that in order to understand temporal dynamics in ecological processes it is critical to consider the extent to which the attributes of the system under investigation are simultaneously changing as a result of rapid evolution.","container-title":"Ecology Letters","DOI":"10.1111/j.1461-0248.2005.00812.x","ISSN":"1461-0248","issue":"10","journalAbbreviation":"Ecol. Lett.","language":"en","page":"1114–1127","source":"Wiley Online Library","title":"Rapid evolution and the convergence of ecological and evolutionary time","volume":"8","author":[{"family":"Hairston, Jr.","given":"Nelson G."},{"family":"Ellner","given":"Stephen P."},{"family":"Geber","given":"Monica A."},{"family":"Yoshida","given":"Takehito"},{"family":"Fox","given":"Jennifer A."}],"issued":{"date-parts":[["2005"]]}}},{"id":"gBPCYzZI/f21o8oPz","uris":["http://zotero.org/users/1264037/items/DPHKI4XQ"],"uri":["http://zotero.org/users/1264037/items/DPHKI4XQ"],"itemData":{"id":1306,"type":"article-journal","abstract":"The effect of ecological change on evolution has long been a focus of scientific research. The reverse—how evolutionary dynamics affect ecological traits—has only recently captured our attention, however, with the realization that evolution can occur over ecological time scales. This newly highlighted causal direction and the implied feedback loop—eco-evolutionary dynamics—is invigorating both ecologists and evolutionists and blurring the distinction between them. Despite some recent relevant studies, the importance of the evolution-to-ecology pathway across systems is still unknown. Only an extensive research effort involving multiple experimental approaches—particularly long-term field experiments—over a variety of ecological communities will provide the answer.","container-title":"Science","DOI":"10.1126/science.1193954","ISSN":"0036-8075, 1095-9203","issue":"6016","journalAbbreviation":"Science","language":"en","page":"426-429","source":"www.sciencemag.org","title":"The newest synthesis: understanding the interplay of evolutionary and ecological dynamics","title-short":"The Newest Synthesis","volume":"331","author":[{"family":"Schoener","given":"Thomas W."}],"issued":{"date-parts":[["2011",1,28]]}}},{"id":"gBPCYzZI/UTcJqb4s","uris":["http://zotero.org/users/1264037/items/KVGCB6DE"],"uri":["http://zotero.org/users/1264037/items/KVGCB6DE"],"itemData":{"id":8297,"type":"article-journal","abstract":"The inter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schema":"https://github.com/citation-style-language/schema/raw/master/csl-citation.json"} </w:instrText>
        </w:r>
      </w:ins>
      <w:del w:id="1057" w:author="Clay Cressler" w:date="2020-08-07T11:14:00Z">
        <w:r w:rsidR="00B72C50" w:rsidDel="00B022D9">
          <w:rPr>
            <w:rFonts w:cstheme="minorHAnsi"/>
            <w:sz w:val="22"/>
            <w:szCs w:val="22"/>
          </w:rPr>
          <w:delInstrText xml:space="preserve"> ADDIN ZOTERO_ITEM CSL_CITATION {"citationID":"OFSnF4Jl","properties":{"formattedCitation":"(Pimentel 1961; Grant &amp; Grant 2002; Yoshida {\\i{}et al.} 2004; Hairston, Jr. {\\i{}et al.} 2005; Schoener 2011; Lowe {\\i{}et al.} 2017)","plainCitation":"(Pimentel 1961; Grant &amp; Grant 2002; Yoshida et al. 2004; Hairston, Jr. et al. 2005; Schoener 2011; Lowe et al. 2017)","noteIndex":0},"citationItems":[{"id":8170,"uris":["http://zotero.org/users/1264037/items/MLTZTEGS"],"uri":["http://zotero.org/users/1264037/items/MLTZTEGS"],"itemData":{"id":8170,"type":"article-journal","abstract":"That a genetic feed-back mechanism functions to regulate populations of herbivores, parasites, and predators is supported by evidence from the biomathematics of population dynamics and studies of natural populations. The mechanism functions as a feed-back system through the dynamics of density pressure, selective pressure, and genetic changes in interacting populations. In a herbivore-plant system, animal density influences selective pressure on plants; this selection influences genetic make-up of plant; and in turn, the genetic make-up of plant influences animal density. The actions and reactions of interacting populations in the food chain cycling in the genetic feed-back mechanism result in the evolution and regulation of animal populations.","archive":"JSTOR","container-title":"The American Naturalist","ISSN":"0003-0147","issue":"881","note":"publisher: [University of Chicago Press, American Society of Naturalists]","page":"65-79","source":"JSTOR","title":"Animal population regulation by the genetic feed-back mechanism","volume":"95","author":[{"family":"Pimentel","given":"David"}],"issued":{"date-parts":[["1961"]]}}},{"id":1826,"uris":["http://zotero.org/users/1264037/items/PNMAHGTQ"],"uri":["http://zotero.org/users/1264037/items/PNMAHGTQ"],"itemData":{"id":1826,"type":"article-journal","container-title":"Science","DOI":"10.1126/science.1070315","issue":"5568","page":"707-711","source":"HighWire","title":"Unpredictable evolution in a 30-Year study of Darwin's finches","volume":"296","author":[{"family":"Grant","given":"Peter R."},{"family":"Grant","given":"B. Rosemary"}],"issued":{"date-parts":[["2002",4,26]]}}},{"id":1754,"uris":["http://zotero.org/users/1264037/items/PTTQT2A3"],"uri":["http://zotero.org/users/1264037/items/PTTQT2A3"],"itemData":{"id":1754,"type":"article-journal","abstract":"Trade-offs between defence and other fitness components are expected in principle, and can have major qualitative impacts on ecological dynamics. Here we show that such a trade-off exists even in the simple unicellular alga Chlorella vulgaris. We grew algal populations for multiple generations in either the presence ('grazed algae') or absence ('non-grazed algae') of the grazing rotifer Brachionus calyciflorus, and then evaluated their defence and competitive abilities. Grazed algae were better defended, yielding rotifer growth rate 32% below that of animals fed non-grazed algae, but they also had diminished competitive ability, with a growth rate under nutrient-limiting conditions 28% below that of non-grazed algae. Grazed algae also had a smaller cell size and were more concentrated in carbon and nitrogen. Thus, C. vulgaris genotypes vary phenotypically in their position along a trade-off curve between defence against grazing and competitive ability. This genetic variation underlies rapid algal evolution that significantly alters the ecological predator-prey cycles between rotifers and algae.","container-title":"Proceedings of the Royal Society B: Biological Sciences","DOI":"10.1098/rspb.2004.2818","issue":"1551","journalAbbreviation":"Proc Biol Sci.","page":"1947-1953","source":"PubMed Central","title":"Evolutionary trade-off between defence against grazing and competitive ability in a simple unicellular alga, Chlorella vulgaris.","volume":"271","author":[{"family":"Yoshida","given":"Takehito"},{"family":"Jr","given":"Nelson G Hairston"},{"family":"Ellner","given":"Stephen P"}],"issued":{"date-parts":[["2004",9,22]]}}},{"id":2667,"uris":["http://zotero.org/users/1264037/items/TRID48TM"],"uri":["http://zotero.org/users/1264037/items/TRID48TM"],"itemData":{"id":2667,"type":"article-journal","abstract":"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 less than in the finch example, but nevertheless substantial. These analyses support the view that in order to understand temporal dynamics in ecological processes it is critical to consider the extent to which the attributes of the system under investigation are simultaneously changing as a result of rapid evolution.","container-title":"Ecology Letters","DOI":"10.1111/j.1461-0248.2005.00812.x","ISSN":"1461-0248","issue":"10","journalAbbreviation":"Ecol. Lett.","language":"en","page":"1114–1127","source":"Wiley Online Library","title":"Rapid evolution and the convergence of ecological and evolutionary time","volume":"8","author":[{"family":"Hairston, Jr.","given":"Nelson G."},{"family":"Ellner","given":"Stephen P."},{"family":"Geber","given":"Monica A."},{"family":"Yoshida","given":"Takehito"},{"family":"Fox","given":"Jennifer A."}],"issued":{"date-parts":[["2005"]]}}},{"id":1306,"uris":["http://zotero.org/users/1264037/items/DPHKI4XQ"],"uri":["http://zotero.org/users/1264037/items/DPHKI4XQ"],"itemData":{"id":1306,"type":"article-journal","abstract":"The effect of ecological change on evolution has long been a focus of scientific research. The reverse—how evolutionary dynamics affect ecological traits—has only recently captured our attention, however, with the realization that evolution can occur over ecological time scales. This newly highlighted causal direction and the implied feedback loop—eco-evolutionary dynamics—is invigorating both ecologists and evolutionists and blurring the distinction between them. Despite some recent relevant studies, the importance of the evolution-to-ecology pathway across systems is still unknown. Only an extensive research effort involving multiple experimental approaches—particularly long-term field experiments—over a variety of ecological communities will provide the answer.","container-title":"Science","DOI":"10.1126/science.1193954","ISSN":"0036-8075, 1095-9203","issue":"6016","journalAbbreviation":"Science","language":"en","page":"426-429","source":"www.sciencemag.org","title":"The newest synthesis: understanding the interplay of evolutionary and ecological dynamics","title-short":"The Newest Synthesis","volume":"331","author":[{"family":"Schoener","given":"Thomas W."}],"issued":{"date-parts":[["2011",1,28]]}}},{"id":8297,"uris":["http://zotero.org/users/1264037/items/KVGCB6DE"],"uri":["http://zotero.org/users/1264037/items/KVGCB6DE"],"itemData":{"id":8297,"type":"article-journal","abstract":"The inter</w:delInstrText>
        </w:r>
        <w:r w:rsidR="00B72C50" w:rsidRPr="00644802" w:rsidDel="00B022D9">
          <w:rPr>
            <w:rFonts w:cstheme="minorHAnsi"/>
            <w:sz w:val="22"/>
            <w:szCs w:val="22"/>
            <w:lang w:val="fr-FR"/>
            <w:rPrChange w:id="1058" w:author="Clay Cressler" w:date="2020-08-07T15:32:00Z">
              <w:rPr>
                <w:rFonts w:cstheme="minorHAnsi"/>
                <w:sz w:val="22"/>
                <w:szCs w:val="22"/>
              </w:rPr>
            </w:rPrChange>
          </w:rPr>
          <w:delInstrText xml:space="preserve">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schema":"https://github.com/citation-style-language/schema/raw/master/csl-citation.json"} </w:delInstrText>
        </w:r>
      </w:del>
      <w:r>
        <w:rPr>
          <w:rFonts w:cstheme="minorHAnsi"/>
          <w:sz w:val="22"/>
          <w:szCs w:val="22"/>
        </w:rPr>
        <w:fldChar w:fldCharType="separate"/>
      </w:r>
      <w:r w:rsidR="00B72C50" w:rsidRPr="00644802">
        <w:rPr>
          <w:rFonts w:ascii="Calibri" w:hAnsi="Calibri" w:cs="Calibri"/>
          <w:sz w:val="22"/>
          <w:lang w:val="fr-FR"/>
          <w:rPrChange w:id="1059" w:author="Clay Cressler" w:date="2020-08-07T15:32:00Z">
            <w:rPr>
              <w:rFonts w:ascii="Calibri" w:hAnsi="Calibri" w:cs="Calibri"/>
              <w:sz w:val="22"/>
            </w:rPr>
          </w:rPrChange>
        </w:rPr>
        <w:t>(</w:t>
      </w:r>
      <w:proofErr w:type="spellStart"/>
      <w:r w:rsidR="00B72C50" w:rsidRPr="00644802">
        <w:rPr>
          <w:rFonts w:ascii="Calibri" w:hAnsi="Calibri" w:cs="Calibri"/>
          <w:sz w:val="22"/>
          <w:lang w:val="fr-FR"/>
          <w:rPrChange w:id="1060" w:author="Clay Cressler" w:date="2020-08-07T15:32:00Z">
            <w:rPr>
              <w:rFonts w:ascii="Calibri" w:hAnsi="Calibri" w:cs="Calibri"/>
              <w:sz w:val="22"/>
            </w:rPr>
          </w:rPrChange>
        </w:rPr>
        <w:t>Pimentel</w:t>
      </w:r>
      <w:proofErr w:type="spellEnd"/>
      <w:r w:rsidR="00B72C50" w:rsidRPr="00644802">
        <w:rPr>
          <w:rFonts w:ascii="Calibri" w:hAnsi="Calibri" w:cs="Calibri"/>
          <w:sz w:val="22"/>
          <w:lang w:val="fr-FR"/>
          <w:rPrChange w:id="1061" w:author="Clay Cressler" w:date="2020-08-07T15:32:00Z">
            <w:rPr>
              <w:rFonts w:ascii="Calibri" w:hAnsi="Calibri" w:cs="Calibri"/>
              <w:sz w:val="22"/>
            </w:rPr>
          </w:rPrChange>
        </w:rPr>
        <w:t xml:space="preserve"> 1961; Grant &amp; Grant 2002; Yoshida </w:t>
      </w:r>
      <w:r w:rsidR="00B72C50" w:rsidRPr="00644802">
        <w:rPr>
          <w:rFonts w:ascii="Calibri" w:hAnsi="Calibri" w:cs="Calibri"/>
          <w:i/>
          <w:iCs/>
          <w:sz w:val="22"/>
          <w:lang w:val="fr-FR"/>
          <w:rPrChange w:id="1062" w:author="Clay Cressler" w:date="2020-08-07T15:32:00Z">
            <w:rPr>
              <w:rFonts w:ascii="Calibri" w:hAnsi="Calibri" w:cs="Calibri"/>
              <w:i/>
              <w:iCs/>
              <w:sz w:val="22"/>
            </w:rPr>
          </w:rPrChange>
        </w:rPr>
        <w:t>et al.</w:t>
      </w:r>
      <w:r w:rsidR="00B72C50" w:rsidRPr="00644802">
        <w:rPr>
          <w:rFonts w:ascii="Calibri" w:hAnsi="Calibri" w:cs="Calibri"/>
          <w:sz w:val="22"/>
          <w:lang w:val="fr-FR"/>
          <w:rPrChange w:id="1063" w:author="Clay Cressler" w:date="2020-08-07T15:32:00Z">
            <w:rPr>
              <w:rFonts w:ascii="Calibri" w:hAnsi="Calibri" w:cs="Calibri"/>
              <w:sz w:val="22"/>
            </w:rPr>
          </w:rPrChange>
        </w:rPr>
        <w:t xml:space="preserve"> 2004; </w:t>
      </w:r>
      <w:proofErr w:type="spellStart"/>
      <w:r w:rsidR="00B72C50" w:rsidRPr="00644802">
        <w:rPr>
          <w:rFonts w:ascii="Calibri" w:hAnsi="Calibri" w:cs="Calibri"/>
          <w:sz w:val="22"/>
          <w:lang w:val="fr-FR"/>
          <w:rPrChange w:id="1064" w:author="Clay Cressler" w:date="2020-08-07T15:32:00Z">
            <w:rPr>
              <w:rFonts w:ascii="Calibri" w:hAnsi="Calibri" w:cs="Calibri"/>
              <w:sz w:val="22"/>
            </w:rPr>
          </w:rPrChange>
        </w:rPr>
        <w:t>Hairston</w:t>
      </w:r>
      <w:proofErr w:type="spellEnd"/>
      <w:r w:rsidR="00B72C50" w:rsidRPr="00644802">
        <w:rPr>
          <w:rFonts w:ascii="Calibri" w:hAnsi="Calibri" w:cs="Calibri"/>
          <w:sz w:val="22"/>
          <w:lang w:val="fr-FR"/>
          <w:rPrChange w:id="1065" w:author="Clay Cressler" w:date="2020-08-07T15:32:00Z">
            <w:rPr>
              <w:rFonts w:ascii="Calibri" w:hAnsi="Calibri" w:cs="Calibri"/>
              <w:sz w:val="22"/>
            </w:rPr>
          </w:rPrChange>
        </w:rPr>
        <w:t xml:space="preserve">, Jr. </w:t>
      </w:r>
      <w:r w:rsidR="00B72C50" w:rsidRPr="00644802">
        <w:rPr>
          <w:rFonts w:ascii="Calibri" w:hAnsi="Calibri" w:cs="Calibri"/>
          <w:i/>
          <w:iCs/>
          <w:sz w:val="22"/>
          <w:lang w:val="fr-FR"/>
          <w:rPrChange w:id="1066" w:author="Clay Cressler" w:date="2020-08-07T15:32:00Z">
            <w:rPr>
              <w:rFonts w:ascii="Calibri" w:hAnsi="Calibri" w:cs="Calibri"/>
              <w:i/>
              <w:iCs/>
              <w:sz w:val="22"/>
            </w:rPr>
          </w:rPrChange>
        </w:rPr>
        <w:t>et al.</w:t>
      </w:r>
      <w:r w:rsidR="00B72C50" w:rsidRPr="00644802">
        <w:rPr>
          <w:rFonts w:ascii="Calibri" w:hAnsi="Calibri" w:cs="Calibri"/>
          <w:sz w:val="22"/>
          <w:lang w:val="fr-FR"/>
          <w:rPrChange w:id="1067" w:author="Clay Cressler" w:date="2020-08-07T15:32:00Z">
            <w:rPr>
              <w:rFonts w:ascii="Calibri" w:hAnsi="Calibri" w:cs="Calibri"/>
              <w:sz w:val="22"/>
            </w:rPr>
          </w:rPrChange>
        </w:rPr>
        <w:t xml:space="preserve"> 2005; </w:t>
      </w:r>
      <w:proofErr w:type="spellStart"/>
      <w:r w:rsidR="00B72C50" w:rsidRPr="00644802">
        <w:rPr>
          <w:rFonts w:ascii="Calibri" w:hAnsi="Calibri" w:cs="Calibri"/>
          <w:sz w:val="22"/>
          <w:lang w:val="fr-FR"/>
          <w:rPrChange w:id="1068" w:author="Clay Cressler" w:date="2020-08-07T15:32:00Z">
            <w:rPr>
              <w:rFonts w:ascii="Calibri" w:hAnsi="Calibri" w:cs="Calibri"/>
              <w:sz w:val="22"/>
            </w:rPr>
          </w:rPrChange>
        </w:rPr>
        <w:t>Schoener</w:t>
      </w:r>
      <w:proofErr w:type="spellEnd"/>
      <w:r w:rsidR="00B72C50" w:rsidRPr="00644802">
        <w:rPr>
          <w:rFonts w:ascii="Calibri" w:hAnsi="Calibri" w:cs="Calibri"/>
          <w:sz w:val="22"/>
          <w:lang w:val="fr-FR"/>
          <w:rPrChange w:id="1069" w:author="Clay Cressler" w:date="2020-08-07T15:32:00Z">
            <w:rPr>
              <w:rFonts w:ascii="Calibri" w:hAnsi="Calibri" w:cs="Calibri"/>
              <w:sz w:val="22"/>
            </w:rPr>
          </w:rPrChange>
        </w:rPr>
        <w:t xml:space="preserve"> 2011; Lowe </w:t>
      </w:r>
      <w:r w:rsidR="00B72C50" w:rsidRPr="00644802">
        <w:rPr>
          <w:rFonts w:ascii="Calibri" w:hAnsi="Calibri" w:cs="Calibri"/>
          <w:i/>
          <w:iCs/>
          <w:sz w:val="22"/>
          <w:lang w:val="fr-FR"/>
          <w:rPrChange w:id="1070" w:author="Clay Cressler" w:date="2020-08-07T15:32:00Z">
            <w:rPr>
              <w:rFonts w:ascii="Calibri" w:hAnsi="Calibri" w:cs="Calibri"/>
              <w:i/>
              <w:iCs/>
              <w:sz w:val="22"/>
            </w:rPr>
          </w:rPrChange>
        </w:rPr>
        <w:t>et al.</w:t>
      </w:r>
      <w:r w:rsidR="00B72C50" w:rsidRPr="00644802">
        <w:rPr>
          <w:rFonts w:ascii="Calibri" w:hAnsi="Calibri" w:cs="Calibri"/>
          <w:sz w:val="22"/>
          <w:lang w:val="fr-FR"/>
          <w:rPrChange w:id="1071" w:author="Clay Cressler" w:date="2020-08-07T15:32:00Z">
            <w:rPr>
              <w:rFonts w:ascii="Calibri" w:hAnsi="Calibri" w:cs="Calibri"/>
              <w:sz w:val="22"/>
            </w:rPr>
          </w:rPrChange>
        </w:rPr>
        <w:t xml:space="preserve"> 2017)</w:t>
      </w:r>
      <w:r>
        <w:rPr>
          <w:rFonts w:cstheme="minorHAnsi"/>
          <w:sz w:val="22"/>
          <w:szCs w:val="22"/>
        </w:rPr>
        <w:fldChar w:fldCharType="end"/>
      </w:r>
      <w:r w:rsidRPr="00644802">
        <w:rPr>
          <w:rFonts w:cstheme="minorHAnsi"/>
          <w:sz w:val="22"/>
          <w:szCs w:val="22"/>
          <w:lang w:val="fr-FR"/>
          <w:rPrChange w:id="1072" w:author="Clay Cressler" w:date="2020-08-07T15:32:00Z">
            <w:rPr>
              <w:rFonts w:cstheme="minorHAnsi"/>
              <w:sz w:val="22"/>
              <w:szCs w:val="22"/>
            </w:rPr>
          </w:rPrChange>
        </w:rPr>
        <w:t xml:space="preserve">. </w:t>
      </w:r>
      <w:r w:rsidRPr="00496E2D">
        <w:rPr>
          <w:rFonts w:cstheme="minorHAnsi"/>
          <w:sz w:val="22"/>
          <w:szCs w:val="22"/>
        </w:rPr>
        <w:t>Furthermore, evolution within systems not at equilibrium, and rather displaying transient dynamics</w:t>
      </w:r>
      <w:r>
        <w:rPr>
          <w:rFonts w:cstheme="minorHAnsi"/>
          <w:sz w:val="22"/>
          <w:szCs w:val="22"/>
        </w:rPr>
        <w:t xml:space="preserve"> </w:t>
      </w:r>
      <w:r>
        <w:rPr>
          <w:rFonts w:cstheme="minorHAnsi"/>
          <w:sz w:val="22"/>
          <w:szCs w:val="22"/>
        </w:rPr>
        <w:fldChar w:fldCharType="begin"/>
      </w:r>
      <w:ins w:id="1073" w:author="Clay Cressler" w:date="2020-08-07T11:14:00Z">
        <w:r w:rsidR="00B022D9">
          <w:rPr>
            <w:rFonts w:cstheme="minorHAnsi"/>
            <w:sz w:val="22"/>
            <w:szCs w:val="22"/>
          </w:rPr>
          <w:instrText xml:space="preserve"> ADDIN ZOTERO_ITEM CSL_CITATION {"citationID":"k6CzeKqd","properties":{"formattedCitation":"(Hastings {\\i{}et al.} 2018)","plainCitation":"(Hastings et al. 2018)","noteIndex":0},"citationItems":[{"id":"gBPCYzZI/dlWU9eXf","uris":["http://zotero.org/users/1264037/items/6WYJ59EL"],"uri":["http://zotero.org/users/1264037/items/6WYJ59EL"],"itemData":{"id":7970,"type":"article-journal","abstract":"Making sense of transient dynamics\nEcological systems can switch between alternative dynamic states. For example, the species composition of the community can change or nutrient dynamics can shift, even if there is little or no change in underlying environmental conditions. Such switches can be abrupt or more gradual, and a growing number of studies examine the transient dynamics between one state and another—particularly in the context of anthropogenic global change. Hastings et al. review current knowledge of transient dynamics, showing that hitherto idiosyncratic and individual patterns can be classified into a coherent framework, with important general lessons and directions for future study.\nScience, this issue p. eaat6412\nStructured Abstract\nBACKGROUNDMuch of ecological theory and the understanding of ecological systems has been based on the idea that the observed states and dynamics of ecological systems can be represented by stable asymptotic behavior of models describing these systems. Beginning with early work by Lotka and Volterra through the seminal work of May in the 1970s, this view has dominated much of ecological thinking, although concepts such as the idea of tipping points in ecological systems have played an increasingly important role. In contrast to the implied long time scales of asymptotic behavior in mathematical models, both observations of ecological systems and questions related to the management of ecological systems are typically focused on relatively short time scales.A number of models and observations demonstrate possible transient behavior that may persist over very long time periods, followed by rapid changes in dynamics. In these examples, focusing solely on the long-term behavior of systems would be misleading. A long transient is a persistent dynamical regime—including near-constant dynamics, cyclic dynamics, or even apparently chaotic dynamics—that persists for more than a few and as many as tens of generations, but which is not the stable long-term dynamic that would eventually occur. These examples have demonstrated the potential importance of transients but have often appeared to be a set of idiosyncratic cases. What is needed is an organized approach that describes when a transient behavior is likely to appear, predicts what factors enhance long transients, and describes the characteristics of this transient behavior. A theory of long ecological transients is a counterpart to the related question of tipping points, where previous work based on an analysis of simple bifurcations has provided broad insights.\nADVANCESJust as ideas based on the saddle-node bifurcation provide a basis for understanding tipping points, a suite of ideas from dynamical systems provides a way to organize a systematic study of transient dynamics in ecological systems. As illustrated in the figure, a relatively small number of ideas from dynamical systems are used to categorize the different ways that transients can arise. Translating these abstract results from dynamical systems into observations about both ecological models and ecological system dynamics, it is possible to understand when transients are likely to occur and the various properties of these transients, with implications for ecosystem management and basic ecological theory. Transients can provide an explanation for observed regime shifts that does not depend on underlying environmental changes. Systems that continually change rapidly between different long-lasting dynamics, such as insect outbreaks, may most usefully be viewed using the framework of long transients.An initial focus on conceptual systems, such as two-species systems, establishes the ubiquity of transients and an understanding of what ecological aspects can lead to transients, including the presence of multiple time scales and particular nonlinear interactions. The influences of stochasticity and more realistic higher-dimensional dynamics are shown to increase the likelihood, and possibly the temporal extent, of transient dynamics.\nOUTLOOKThe development of such a framework for organizing the study of transients in ecological systems opens up a number of avenues for future research and application. The approach we describe also raises important questions for further development in dynamical systems. We have not, for example, emphasized nonautonomous systems, which may be required to understand the implications of a changing environment for transients. Systems with explicit time dependence as well as stochastic nonlinear systems still present great mathematical challenges.Implications for management and basic ecological understanding depend on both the results we describe and future developments. A recognition of the difficulty of prediction caused by long transients, and of the corresponding need to match dynamics to transient behaviors of models, shows that basing either management or interpretation of ecological observations only on long-term dynamics can be seriously flawed. &lt;img class=\"fragment-image\" aria-describedby=\"F1-caption\" src=\"https://science.sciencemag.org/content/sci/361/6406/eaat6412/F1.medium.gif\"/&gt; Download high-res image Open in new tab Download Powerpoint Two ways that long transients arise in ecology, illustrated as a ball rolling downhill.(A) Slow transition away from a ghost attractor: a state that is not an equilibrium, but would be under slightly different conditions. (B) Lingering near a saddle: a state that is attracting from some directions but repelling from others. Additional factors such as stochasticity, multiple time scales, and high system dimension can extend transients.\nThe importance of transient dynamics in ecological systems and in the models that describe them has become increasingly recognized. However, previous work has typically treated each instance of these dynamics separately. We review both empirical examples and model systems, and outline a classification of transient dynamics based on ideas and concepts from dynamical systems theory. This classification provides ways to understand the likelihood of transients for particular systems, and to guide investigations to determine the timing of sudden switches in dynamics and other characteristics of transients. Implications for both management and underlying ecological theories emerge.","container-title":"Science","DOI":"10.1126/science.aat6412","ISSN":"0036-8075, 1095-9203","issue":"6406","language":"en","note":"PMID: 30190378","source":"science.sciencemag.org","title":"Transient phenomena in ecology","URL":"https://science.sciencemag.org/content/361/6406/eaat6412","volume":"361","author":[{"family":"Hastings","given":"Alan"},{"family":"Abbott","given":"Karen C."},{"family":"Cuddington","given":"Kim"},{"family":"Francis","given":"Tessa"},{"family":"Gellner","given":"Gabriel"},{"family":"Lai","given":"Ying-Cheng"},{"family":"Morozov","given":"Andrew"},{"family":"Petrovskii","given":"Sergei"},{"family":"Scranton","given":"Katherine"},{"family":"Zeeman","given":"Mary Lou"}],"accessed":{"date-parts":[["2020",1,24]]},"issued":{"date-parts":[["2018",9,7]]}}}],"schema":"https://github.com/citation-style-language/schema/raw/master/csl-citation.json"} </w:instrText>
        </w:r>
      </w:ins>
      <w:del w:id="1074" w:author="Clay Cressler" w:date="2020-08-07T11:14:00Z">
        <w:r w:rsidR="002E50A3" w:rsidDel="00B022D9">
          <w:rPr>
            <w:rFonts w:cstheme="minorHAnsi"/>
            <w:sz w:val="22"/>
            <w:szCs w:val="22"/>
          </w:rPr>
          <w:delInstrText xml:space="preserve"> ADDIN ZOTERO_ITEM CSL_CITATION {"citationID":"k6CzeKqd","properties":{"formattedCitation":"(Hastings {\\i{}et al.} 2018)","plainCitation":"(Hastings et al. 2018)","noteIndex":0},"citationItems":[{"id":7970,"uris":["http://zotero.org/users/1264037/items/6WYJ59EL"],"uri":["http://zotero.org/users/1264037/items/6WYJ59EL"],"itemData":{"id":7970,"type":"article-journal","abstract":"Making sense of transient dynamics\nEcological systems can switch between alternative dynamic states. For example, the species composition of the community can change or nutrient dynamics can shift, even if there is little or no change in underlying environmental conditions. Such switches can be abrupt or more gradual, and a growing number of studies examine the transient dynamics between one state and another—particularly in the context of anthropogenic global change. Hastings et al. review current knowledge of transient dynamics, showing that hitherto idiosyncratic and individual patterns can be classified into a coherent framework, with important general lessons and directions for future study.\nScience, this issue p. eaat6412\nStructured Abstract\nBACKGROUNDMuch of ecological theory and the understanding of ecological systems has been based on the idea that the observed states and dynamics of ecological systems can be represented by stable asymptotic behavior of models describing these systems. Beginning with early work by Lotka and Volterra through the seminal work of May in the 1970s, this view has dominated much of ecological thinking, although concepts such as the idea of tipping points in ecological systems have played an increasingly important role. In contrast to the implied long time scales of asymptotic behavior in mathematical models, both observations of ecological systems and questions related to the management of ecological systems are typically focused on relatively short time scales.A number of models and observations demonstrate possible transient behavior that may persist over very long time periods, followed by rapid changes in dynamics. In these examples, focusing solely on the long-term behavior of systems would be misleading. A long transient is a persistent dynamical regime—including near-constant dynamics, cyclic dynamics, or even apparently chaotic dynamics—that persists for more than a few and as many as tens of generations, but which is not the stable long-term dynamic that would eventually occur. These examples have demonstrated the potential importance of transients but have often appeared to be a set of idiosyncratic cases. What is needed is an organized approach that describes when a transient behavior is likely to appear, predicts what factors enhance long transients, and describes the characteristics of this transient behavior. A theory of long ecological transients is a counterpart to the related question of tipping points, where previous work based on an analysis of simple bifurcations has provided broad insights.\nADVANCESJust as ideas based on the saddle-node bifurcation provide a basis for understanding tipping points, a suite of ideas from dynamical systems provides a way to organize a systematic study of transient dynamics in ecological systems. As illustrated in the figure, a relatively small number of ideas from dynamical systems are used to categorize the different ways that transients can arise. Translating these abstract results from dynamical systems into observations about both ecological models and ecological system dynamics, it is possible to understand when transients are likely to occur and the various properties of these transients, with implications for ecosystem management and basic ecological theory. Transients can provide an explanation for observed regime shifts that does not depend on underlying environmental changes. Systems that continually change rapidly between different long-lasting dynamics, such as insect outbreaks, may most usefully be viewed using the framework of long transients.An initial focus on conceptual systems, such as two-species systems, establishes the ubiquity of transients and an understanding of what ecological aspects can lead to transients, including the presence of multiple time scales and particular nonlinear interactions. The influences of stochasticity and more realistic higher-dimensional dynamics are shown to increase the likelihood, and possibly the temporal extent, of transient dynamics.\nOUTLOOKThe development of such a framework for organizing the study of transients in ecological systems opens up a number of avenues for future research and application. The approach we describe also raises important questions for further development in dynamical systems. We have not, for example, emphasized nonautonomous systems, which may be required to understand the implications of a changing environment for transients. Systems with explicit time dependence as well as stochastic nonlinear systems still present great mathematical challenges.Implications for management and basic ecological understanding depend on both the results we describe and future developments. A recognition of the difficulty of prediction caused by long transients, and of the corresponding need to match dynamics to transient behaviors of models, shows that basing either management or interpretation of ecological observations only on long-term dynamics can be seriously flawed. &lt;img class=\"fragment-image\" aria-describedby=\"F1-caption\" src=\"https://science.sciencemag.org/content/sci/361/6406/eaat6412/F1.medium.gif\"/&gt; Download high-res image Open in new tab Download Powerpoint Two ways that long transients arise in ecology, illustrated as a ball rolling downhill.(A) Slow transition away from a ghost attractor: a state that is not an equilibrium, but would be under slightly different conditions. (B) Lingering near a saddle: a state that is attracting from some directions but repelling from others. Additional factors such as stochasticity, multiple time scales, and high system dimension can extend transients.\nThe importance of transient dynamics in ecological systems and in the models that describe them has become increasingly recognized. However, previous work has typically treated each instance of these dynamics separately. We review both empirical examples and model systems, and outline a classification of transient dynamics based on ideas and concepts from dynamical systems theory. This classification provides ways to understand the likelihood of transients for particular systems, and to guide investigations to determine the timing of sudden switches in dynamics and other characteristics of transients. Implications for both management and underlying ecological theories emerge.","container-title":"Science","DOI":"10.1126/science.aat6412","ISSN":"0036-8075, 1095-9203","issue":"6406","language":"en","note":"PMID: 30190378","source":"science.sciencemag.org","title":"Transient phenomena in ecology","URL":"https://science.sciencemag.org/content/361/6406/eaat6412","volume":"361","author":[{"family":"Hastings","given":"Alan"},{"family":"Abbott","given":"Karen C."},{"family":"Cuddington","given":"Kim"},{"family":"Francis","given":"Tessa"},{"family":"Gellner","given":"Gabriel"},{"family":"Lai","given":"Ying-Cheng"},{"family":"Morozov","given":"Andrew"},{"family":"Petrovskii","given":"Sergei"},{"family":"Scranton","given":"Katherine"},{"family":"Zeeman","given":"Mary Lou"}],"accessed":{"date-parts":[["2020",1,24]]},"issued":{"date-parts":[["2018",9,7]]}}}],"schema":"https://github.com/citation-style-language/schema/raw/master/csl-citation.json"} </w:delInstrText>
        </w:r>
      </w:del>
      <w:r>
        <w:rPr>
          <w:rFonts w:cstheme="minorHAnsi"/>
          <w:sz w:val="22"/>
          <w:szCs w:val="22"/>
        </w:rPr>
        <w:fldChar w:fldCharType="separate"/>
      </w:r>
      <w:r w:rsidRPr="008E50B7">
        <w:rPr>
          <w:rFonts w:ascii="Calibri" w:hAnsi="Calibri" w:cs="Calibri"/>
          <w:sz w:val="22"/>
        </w:rPr>
        <w:t xml:space="preserve">(Hastings </w:t>
      </w:r>
      <w:r w:rsidRPr="008E50B7">
        <w:rPr>
          <w:rFonts w:ascii="Calibri" w:hAnsi="Calibri" w:cs="Calibri"/>
          <w:i/>
          <w:iCs/>
          <w:sz w:val="22"/>
        </w:rPr>
        <w:t>et al.</w:t>
      </w:r>
      <w:r w:rsidRPr="008E50B7">
        <w:rPr>
          <w:rFonts w:ascii="Calibri" w:hAnsi="Calibri" w:cs="Calibri"/>
          <w:sz w:val="22"/>
        </w:rPr>
        <w:t xml:space="preserve"> 2018)</w:t>
      </w:r>
      <w:r>
        <w:rPr>
          <w:rFonts w:cstheme="minorHAnsi"/>
          <w:sz w:val="22"/>
          <w:szCs w:val="22"/>
        </w:rPr>
        <w:fldChar w:fldCharType="end"/>
      </w:r>
      <w:r w:rsidRPr="00496E2D">
        <w:rPr>
          <w:rFonts w:cstheme="minorHAnsi"/>
          <w:sz w:val="22"/>
          <w:szCs w:val="22"/>
        </w:rPr>
        <w:t xml:space="preserve">, can alter the ecological dynamics and therefore the selective forces acting on the population </w:t>
      </w:r>
      <w:r w:rsidRPr="00496E2D">
        <w:rPr>
          <w:rFonts w:cstheme="minorHAnsi"/>
          <w:sz w:val="22"/>
          <w:szCs w:val="22"/>
        </w:rPr>
        <w:fldChar w:fldCharType="begin"/>
      </w:r>
      <w:ins w:id="1075" w:author="Clay Cressler" w:date="2020-08-07T11:14:00Z">
        <w:r w:rsidR="00B022D9">
          <w:rPr>
            <w:rFonts w:cstheme="minorHAnsi"/>
            <w:sz w:val="22"/>
            <w:szCs w:val="22"/>
          </w:rPr>
          <w:instrText xml:space="preserve"> ADDIN ZOTERO_ITEM CSL_CITATION {"citationID":"lLjG3YoQ","properties":{"formattedCitation":"(Fussmann {\\i{}et al.} 2003; Yoshida {\\i{}et al.} 2003; Cortez &amp; Weitz 2014; Lowe {\\i{}et al.} 2017)","plainCitation":"(Fussmann et al. 2003; Yoshida et al. 2003; Cortez &amp; Weitz 2014; Lowe et al. 2017)","noteIndex":0},"citationItems":[{"id":"gBPCYzZI/p9x3IDSU","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gBPCYzZI/ttGdciMG","uris":["http://zotero.org/users/1264037/items/7UZIQC4J"],"uri":["http://zotero.org/users/1264037/items/7UZIQC4J"],"itemData":{"id":2658,"type":"article-journal","container-title":"Nature","DOI":"10.1038/nature01767","ISSN":"0028-0836","issue":"6946","journalAbbreviation":"Nature","page":"303-306","source":"Nature","title":"Rapid evolution drives ecological dynamics in a predator-prey system","volume":"424","author":[{"family":"Yoshida","given":"Takehito"},{"family":"Jones","given":"Laura E."},{"family":"Ellner","given":"Stephen P."},{"family":"Fussmann","given":"Gregor F."},{"family":"Hairston, Jr.","given":"Nelson G."}],"issued":{"date-parts":[["2003",7,17]]}}},{"id":"gBPCYzZI/k5JT3rd6","uris":["http://zotero.org/users/1264037/items/HU8TTDKU"],"uri":["http://zotero.org/users/1264037/items/HU8TTDKU"],"itemData":{"id":2561,"type":"article-journal","abstract":"A hallmark of Lotka–Volterra models, and other ecological models of predator–prey interactions, is that in predator–prey cycles, peaks in prey abundance precede peaks in predator abundance. Such models typically assume that species life history traits are fixed over ecologically relevant time scales. However, the coevolution of predator and prey traits has been shown to alter the community dynamics of natural systems, leading to novel dynamics including antiphase and cryptic cycles. Here, using an eco-coevolutionary model, we show that predator–prey coevolution can also drive population cycles where the opposite of canonical Lotka–Volterra oscillations occurs: predator peaks precede prey peaks. These reversed cycles arise when selection favors extreme phenotypes, predator offense is costly, and prey defense is effective against low-offense predators. We present multiple datasets from phage–cholera, mink–muskrat, and gyrfalcon–rock ptarmigan systems that exhibit reversed-peak ordering. Our results suggest that such cycles are a potential signature of predator–prey coevolution and reveal unique ways in which predator–prey coevolution can shape, and possibly reverse, community dynamics.","container-title":"Proceedings of the National Academy of Sciences","DOI":"10.1073/pnas.1317693111","ISSN":"0027-8424, 1091-6490","issue":"20","journalAbbreviation":"Proc Natl Acad Sci U S A","language":"en","note":"PMID: 24799689","page":"7486-7491","source":"www.pnas.org","title":"Coevolution can reverse predator–prey cycles","volume":"111","author":[{"family":"Cortez","given":"Michael H."},{"family":"Weitz","given":"Joshua S."}],"issued":{"date-parts":[["2014",5,20]]}}},{"id":"gBPCYzZI/UTcJqb4s","uris":["http://zotero.org/users/1264037/items/KVGCB6DE"],"uri":["http://zotero.org/users/1264037/items/KVGCB6DE"],"itemData":{"id":8297,"type":"article-journal","abstract":"The inter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schema":"https://github.com/citation-style-language/schema/raw/master/csl-citation.json"} </w:instrText>
        </w:r>
      </w:ins>
      <w:del w:id="1076" w:author="Clay Cressler" w:date="2020-08-07T11:14:00Z">
        <w:r w:rsidR="002E50A3" w:rsidDel="00B022D9">
          <w:rPr>
            <w:rFonts w:cstheme="minorHAnsi"/>
            <w:sz w:val="22"/>
            <w:szCs w:val="22"/>
          </w:rPr>
          <w:delInstrText xml:space="preserve"> ADDIN ZOTERO_ITEM CSL_CITATION {"citationID":"lLjG3YoQ","properties":{"formattedCitation":"(Fussmann {\\i{}et al.} 2003; Yoshida {\\i{}et al.} 2003; Cortez &amp; Weitz 2014; Lowe {\\i{}et al.} 2017)","plainCitation":"(Fussmann et al. 2003; Yoshida et al. 2003; Cortez &amp; Weitz 2014; Lowe et al. 2017)","noteIndex":0},"citationItems":[{"id":1476,"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2658,"uris":["http://zotero.org/users/1264037/items/7UZIQC4J"],"uri":["http://zotero.org/users/1264037/items/7UZIQC4J"],"itemData":{"id":2658,"type":"article-journal","container-title":"Nature","DOI":"10.1038/nature01767","ISSN":"0028-0836","issue":"6946","journalAbbreviation":"Nature","page":"303-306","source":"Nature","title":"Rapid evolution drives ecological dynamics in a predator-prey system","volume":"424","author":[{"family":"Yoshida","given":"Takehito"},{"family":"Jones","given":"Laura E."},{"family":"Ellner","given":"Stephen P."},{"family":"Fussmann","given":"Gregor F."},{"family":"Hairston, Jr.","given":"Nelson G."}],"issued":{"date-parts":[["2003",7,17]]}}},{"id":2561,"uris":["http://zotero.org/users/1264037/items/HU8TTDKU"],"uri":["http://zotero.org/users/1264037/items/HU8TTDKU"],"itemData":{"id":2561,"type":"article-journal","abstract":"A hallmark of Lotka–Volterra models, and other ecological models of predator–prey interactions, is that in predator–prey cycles, peaks in prey abundance precede peaks in predator abundance. Such models typically assume that species life history traits are fixed over ecologically relevant time scales. However, the coevolution of predator and prey traits has been shown to alter the community dynamics of natural systems, leading to novel dynamics including antiphase and cryptic cycles. Here, using an eco-coevolutionary model, we show that predator–prey coevolution can also drive population cycles where the opposite of canonical Lotka–Volterra oscillations occurs: predator peaks precede prey peaks. These reversed cycles arise when selection favors extreme phenotypes, predator offense is costly, and prey defense is effective against low-offense predators. We present multiple datasets from phage–cholera, mink–muskrat, and gyrfalcon–rock ptarmigan systems that exhibit reversed-peak ordering. Our results suggest that such cycles are a potential signature of predator–prey coevolution and reveal unique ways in which predator–prey coevolution can shape, and possibly reverse, community dynamics.","container-title":"Proceedings of the National Academy of Sciences","DOI":"10.1073/pnas.1317693111","ISSN":"0027-8424, 1091-6490","issue":"20","journalAbbreviation":"Proc Natl Acad Sci U S A","language":"en","note":"PMID: 24799689","page":"7486-7491","source":"www.pnas.org","title":"Coevolution can reverse predator–prey cycles","volume":"111","author":[{"family":"Cortez","given":"Michael H."},{"family":"Weitz","given":"Joshua S."}],"issued":{"date-parts":[["2014",5,20]]}}},{"id":8297,"uris":["http://zotero.org/users/1264037/items/KVGCB6DE"],"uri":["http://zotero.org/users/1264037/items/KVGCB6DE"],"itemData":{"id":8297,"type":"article-journal","abstract":"The inter</w:delInstrText>
        </w:r>
        <w:r w:rsidR="002E50A3" w:rsidRPr="00644802" w:rsidDel="00B022D9">
          <w:rPr>
            <w:rFonts w:cstheme="minorHAnsi"/>
            <w:sz w:val="22"/>
            <w:szCs w:val="22"/>
            <w:lang w:val="fr-FR"/>
            <w:rPrChange w:id="1077" w:author="Clay Cressler" w:date="2020-08-07T15:32:00Z">
              <w:rPr>
                <w:rFonts w:cstheme="minorHAnsi"/>
                <w:sz w:val="22"/>
                <w:szCs w:val="22"/>
              </w:rPr>
            </w:rPrChange>
          </w:rPr>
          <w:delInstrText xml:space="preserve">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schema":"https://github.com/citation-style-language/schema/raw/master/csl-citation.json"} </w:delInstrText>
        </w:r>
      </w:del>
      <w:r w:rsidRPr="00496E2D">
        <w:rPr>
          <w:rFonts w:cstheme="minorHAnsi"/>
          <w:sz w:val="22"/>
          <w:szCs w:val="22"/>
        </w:rPr>
        <w:fldChar w:fldCharType="separate"/>
      </w:r>
      <w:r w:rsidR="002E50A3" w:rsidRPr="00644802">
        <w:rPr>
          <w:rFonts w:ascii="Calibri" w:hAnsi="Calibri" w:cs="Calibri"/>
          <w:sz w:val="22"/>
          <w:lang w:val="fr-FR"/>
          <w:rPrChange w:id="1078" w:author="Clay Cressler" w:date="2020-08-07T15:32:00Z">
            <w:rPr>
              <w:rFonts w:ascii="Calibri" w:hAnsi="Calibri" w:cs="Calibri"/>
              <w:sz w:val="22"/>
            </w:rPr>
          </w:rPrChange>
        </w:rPr>
        <w:t>(</w:t>
      </w:r>
      <w:proofErr w:type="spellStart"/>
      <w:r w:rsidR="002E50A3" w:rsidRPr="00644802">
        <w:rPr>
          <w:rFonts w:ascii="Calibri" w:hAnsi="Calibri" w:cs="Calibri"/>
          <w:sz w:val="22"/>
          <w:lang w:val="fr-FR"/>
          <w:rPrChange w:id="1079" w:author="Clay Cressler" w:date="2020-08-07T15:32:00Z">
            <w:rPr>
              <w:rFonts w:ascii="Calibri" w:hAnsi="Calibri" w:cs="Calibri"/>
              <w:sz w:val="22"/>
            </w:rPr>
          </w:rPrChange>
        </w:rPr>
        <w:t>Fussmann</w:t>
      </w:r>
      <w:proofErr w:type="spellEnd"/>
      <w:r w:rsidR="002E50A3" w:rsidRPr="00644802">
        <w:rPr>
          <w:rFonts w:ascii="Calibri" w:hAnsi="Calibri" w:cs="Calibri"/>
          <w:sz w:val="22"/>
          <w:lang w:val="fr-FR"/>
          <w:rPrChange w:id="1080" w:author="Clay Cressler" w:date="2020-08-07T15:32:00Z">
            <w:rPr>
              <w:rFonts w:ascii="Calibri" w:hAnsi="Calibri" w:cs="Calibri"/>
              <w:sz w:val="22"/>
            </w:rPr>
          </w:rPrChange>
        </w:rPr>
        <w:t xml:space="preserve"> </w:t>
      </w:r>
      <w:r w:rsidR="002E50A3" w:rsidRPr="00644802">
        <w:rPr>
          <w:rFonts w:ascii="Calibri" w:hAnsi="Calibri" w:cs="Calibri"/>
          <w:i/>
          <w:iCs/>
          <w:sz w:val="22"/>
          <w:lang w:val="fr-FR"/>
          <w:rPrChange w:id="1081" w:author="Clay Cressler" w:date="2020-08-07T15:32:00Z">
            <w:rPr>
              <w:rFonts w:ascii="Calibri" w:hAnsi="Calibri" w:cs="Calibri"/>
              <w:i/>
              <w:iCs/>
              <w:sz w:val="22"/>
            </w:rPr>
          </w:rPrChange>
        </w:rPr>
        <w:t>et al.</w:t>
      </w:r>
      <w:r w:rsidR="002E50A3" w:rsidRPr="00644802">
        <w:rPr>
          <w:rFonts w:ascii="Calibri" w:hAnsi="Calibri" w:cs="Calibri"/>
          <w:sz w:val="22"/>
          <w:lang w:val="fr-FR"/>
          <w:rPrChange w:id="1082" w:author="Clay Cressler" w:date="2020-08-07T15:32:00Z">
            <w:rPr>
              <w:rFonts w:ascii="Calibri" w:hAnsi="Calibri" w:cs="Calibri"/>
              <w:sz w:val="22"/>
            </w:rPr>
          </w:rPrChange>
        </w:rPr>
        <w:t xml:space="preserve"> 2003; Yoshida </w:t>
      </w:r>
      <w:r w:rsidR="002E50A3" w:rsidRPr="00644802">
        <w:rPr>
          <w:rFonts w:ascii="Calibri" w:hAnsi="Calibri" w:cs="Calibri"/>
          <w:i/>
          <w:iCs/>
          <w:sz w:val="22"/>
          <w:lang w:val="fr-FR"/>
          <w:rPrChange w:id="1083" w:author="Clay Cressler" w:date="2020-08-07T15:32:00Z">
            <w:rPr>
              <w:rFonts w:ascii="Calibri" w:hAnsi="Calibri" w:cs="Calibri"/>
              <w:i/>
              <w:iCs/>
              <w:sz w:val="22"/>
            </w:rPr>
          </w:rPrChange>
        </w:rPr>
        <w:t>et al.</w:t>
      </w:r>
      <w:r w:rsidR="002E50A3" w:rsidRPr="00644802">
        <w:rPr>
          <w:rFonts w:ascii="Calibri" w:hAnsi="Calibri" w:cs="Calibri"/>
          <w:sz w:val="22"/>
          <w:lang w:val="fr-FR"/>
          <w:rPrChange w:id="1084" w:author="Clay Cressler" w:date="2020-08-07T15:32:00Z">
            <w:rPr>
              <w:rFonts w:ascii="Calibri" w:hAnsi="Calibri" w:cs="Calibri"/>
              <w:sz w:val="22"/>
            </w:rPr>
          </w:rPrChange>
        </w:rPr>
        <w:t xml:space="preserve"> 2003; Cortez &amp; </w:t>
      </w:r>
      <w:proofErr w:type="spellStart"/>
      <w:r w:rsidR="002E50A3" w:rsidRPr="00644802">
        <w:rPr>
          <w:rFonts w:ascii="Calibri" w:hAnsi="Calibri" w:cs="Calibri"/>
          <w:sz w:val="22"/>
          <w:lang w:val="fr-FR"/>
          <w:rPrChange w:id="1085" w:author="Clay Cressler" w:date="2020-08-07T15:32:00Z">
            <w:rPr>
              <w:rFonts w:ascii="Calibri" w:hAnsi="Calibri" w:cs="Calibri"/>
              <w:sz w:val="22"/>
            </w:rPr>
          </w:rPrChange>
        </w:rPr>
        <w:t>Weitz</w:t>
      </w:r>
      <w:proofErr w:type="spellEnd"/>
      <w:r w:rsidR="002E50A3" w:rsidRPr="00644802">
        <w:rPr>
          <w:rFonts w:ascii="Calibri" w:hAnsi="Calibri" w:cs="Calibri"/>
          <w:sz w:val="22"/>
          <w:lang w:val="fr-FR"/>
          <w:rPrChange w:id="1086" w:author="Clay Cressler" w:date="2020-08-07T15:32:00Z">
            <w:rPr>
              <w:rFonts w:ascii="Calibri" w:hAnsi="Calibri" w:cs="Calibri"/>
              <w:sz w:val="22"/>
            </w:rPr>
          </w:rPrChange>
        </w:rPr>
        <w:t xml:space="preserve"> 2014; Lowe </w:t>
      </w:r>
      <w:r w:rsidR="002E50A3" w:rsidRPr="00644802">
        <w:rPr>
          <w:rFonts w:ascii="Calibri" w:hAnsi="Calibri" w:cs="Calibri"/>
          <w:i/>
          <w:iCs/>
          <w:sz w:val="22"/>
          <w:lang w:val="fr-FR"/>
          <w:rPrChange w:id="1087" w:author="Clay Cressler" w:date="2020-08-07T15:32:00Z">
            <w:rPr>
              <w:rFonts w:ascii="Calibri" w:hAnsi="Calibri" w:cs="Calibri"/>
              <w:i/>
              <w:iCs/>
              <w:sz w:val="22"/>
            </w:rPr>
          </w:rPrChange>
        </w:rPr>
        <w:t>et al.</w:t>
      </w:r>
      <w:r w:rsidR="002E50A3" w:rsidRPr="00644802">
        <w:rPr>
          <w:rFonts w:ascii="Calibri" w:hAnsi="Calibri" w:cs="Calibri"/>
          <w:sz w:val="22"/>
          <w:lang w:val="fr-FR"/>
          <w:rPrChange w:id="1088" w:author="Clay Cressler" w:date="2020-08-07T15:32:00Z">
            <w:rPr>
              <w:rFonts w:ascii="Calibri" w:hAnsi="Calibri" w:cs="Calibri"/>
              <w:sz w:val="22"/>
            </w:rPr>
          </w:rPrChange>
        </w:rPr>
        <w:t xml:space="preserve"> 2017)</w:t>
      </w:r>
      <w:r w:rsidRPr="00496E2D">
        <w:rPr>
          <w:rFonts w:cstheme="minorHAnsi"/>
          <w:sz w:val="22"/>
          <w:szCs w:val="22"/>
        </w:rPr>
        <w:fldChar w:fldCharType="end"/>
      </w:r>
      <w:r w:rsidRPr="00644802">
        <w:rPr>
          <w:rFonts w:cstheme="minorHAnsi"/>
          <w:sz w:val="22"/>
          <w:szCs w:val="22"/>
          <w:lang w:val="fr-FR"/>
          <w:rPrChange w:id="1089" w:author="Clay Cressler" w:date="2020-08-07T15:32:00Z">
            <w:rPr>
              <w:rFonts w:cstheme="minorHAnsi"/>
              <w:sz w:val="22"/>
              <w:szCs w:val="22"/>
            </w:rPr>
          </w:rPrChange>
        </w:rPr>
        <w:t xml:space="preserve">. </w:t>
      </w:r>
      <w:r w:rsidRPr="00496E2D">
        <w:rPr>
          <w:rFonts w:cstheme="minorHAnsi"/>
          <w:sz w:val="22"/>
          <w:szCs w:val="22"/>
        </w:rPr>
        <w:t>Our results further this finding, demonstrating that even simple, single-species models can facilitate not just eco-evolutionary dynamics but</w:t>
      </w:r>
      <w:r>
        <w:rPr>
          <w:rFonts w:cstheme="minorHAnsi"/>
          <w:sz w:val="22"/>
          <w:szCs w:val="22"/>
        </w:rPr>
        <w:t xml:space="preserve"> generate</w:t>
      </w:r>
      <w:r w:rsidRPr="00496E2D">
        <w:rPr>
          <w:rFonts w:cstheme="minorHAnsi"/>
          <w:sz w:val="22"/>
          <w:szCs w:val="22"/>
        </w:rPr>
        <w:t xml:space="preserve"> transient </w:t>
      </w:r>
      <w:ins w:id="1090" w:author="John DeLong" w:date="2020-07-22T13:45:00Z">
        <w:r w:rsidR="00366E83">
          <w:rPr>
            <w:rFonts w:cstheme="minorHAnsi"/>
            <w:sz w:val="22"/>
            <w:szCs w:val="22"/>
          </w:rPr>
          <w:t xml:space="preserve">evolutionary </w:t>
        </w:r>
      </w:ins>
      <w:r w:rsidRPr="00496E2D">
        <w:rPr>
          <w:rFonts w:cstheme="minorHAnsi"/>
          <w:sz w:val="22"/>
          <w:szCs w:val="22"/>
        </w:rPr>
        <w:t xml:space="preserve">attractors </w:t>
      </w:r>
      <w:r>
        <w:rPr>
          <w:rFonts w:cstheme="minorHAnsi"/>
          <w:sz w:val="22"/>
          <w:szCs w:val="22"/>
        </w:rPr>
        <w:t xml:space="preserve">(TEAs) </w:t>
      </w:r>
      <w:r w:rsidRPr="00496E2D">
        <w:rPr>
          <w:rFonts w:cstheme="minorHAnsi"/>
          <w:sz w:val="22"/>
          <w:szCs w:val="22"/>
        </w:rPr>
        <w:t>that may compete with the overall evolutionary attractor in the system</w:t>
      </w:r>
      <w:r>
        <w:rPr>
          <w:rFonts w:cstheme="minorHAnsi"/>
          <w:sz w:val="22"/>
          <w:szCs w:val="22"/>
        </w:rPr>
        <w:t xml:space="preserve"> (the ESS)</w:t>
      </w:r>
      <w:r w:rsidRPr="00496E2D">
        <w:rPr>
          <w:rFonts w:cstheme="minorHAnsi"/>
          <w:sz w:val="22"/>
          <w:szCs w:val="22"/>
        </w:rPr>
        <w:t xml:space="preserve">. By taking into account the full consequences of individual variation and stochasticity, we may generate more realistic predictions </w:t>
      </w:r>
      <w:r w:rsidRPr="00496E2D">
        <w:rPr>
          <w:rFonts w:cstheme="minorHAnsi"/>
          <w:sz w:val="22"/>
          <w:szCs w:val="22"/>
        </w:rPr>
        <w:lastRenderedPageBreak/>
        <w:t>for evolution.</w:t>
      </w:r>
      <w:r>
        <w:rPr>
          <w:rFonts w:cstheme="minorHAnsi"/>
          <w:sz w:val="22"/>
          <w:szCs w:val="22"/>
        </w:rPr>
        <w:t xml:space="preserve"> We do not, however, suggest that TEAs will be present in all systems. </w:t>
      </w:r>
      <w:commentRangeStart w:id="1091"/>
      <w:r>
        <w:rPr>
          <w:rFonts w:cstheme="minorHAnsi"/>
          <w:sz w:val="22"/>
          <w:szCs w:val="22"/>
        </w:rPr>
        <w:t xml:space="preserve">The minimum requirement for a TEA is that the expression </w:t>
      </w:r>
      <m:oMath>
        <m:f>
          <m:fPr>
            <m:ctrlPr>
              <w:rPr>
                <w:rFonts w:ascii="Cambria Math" w:hAnsi="Cambria Math" w:cstheme="minorHAnsi"/>
                <w:sz w:val="22"/>
                <w:szCs w:val="22"/>
              </w:rPr>
            </m:ctrlPr>
          </m:fPr>
          <m:num>
            <m:r>
              <w:rPr>
                <w:rFonts w:ascii="Cambria Math" w:hAnsi="Cambria Math" w:cstheme="minorHAnsi"/>
                <w:sz w:val="22"/>
                <w:szCs w:val="22"/>
              </w:rPr>
              <m:t>∂</m:t>
            </m:r>
            <m:r>
              <m:rPr>
                <m:sty m:val="p"/>
              </m:rPr>
              <w:rPr>
                <w:rFonts w:ascii="Cambria Math" w:hAnsi="Cambria Math" w:cstheme="minorHAnsi"/>
                <w:sz w:val="22"/>
                <w:szCs w:val="22"/>
              </w:rPr>
              <m:t>fitness</m:t>
            </m:r>
          </m:num>
          <m:den>
            <m:r>
              <w:rPr>
                <w:rFonts w:ascii="Cambria Math" w:hAnsi="Cambria Math" w:cstheme="minorHAnsi"/>
                <w:sz w:val="22"/>
                <w:szCs w:val="22"/>
              </w:rPr>
              <m:t>∂</m:t>
            </m:r>
            <m:r>
              <m:rPr>
                <m:sty m:val="p"/>
              </m:rPr>
              <w:rPr>
                <w:rFonts w:ascii="Cambria Math" w:hAnsi="Cambria Math" w:cstheme="minorHAnsi"/>
                <w:sz w:val="22"/>
                <w:szCs w:val="22"/>
              </w:rPr>
              <m:t>trait</m:t>
            </m:r>
          </m:den>
        </m:f>
        <m:r>
          <w:rPr>
            <w:rFonts w:ascii="Cambria Math" w:hAnsi="Cambria Math" w:cstheme="minorHAnsi"/>
            <w:sz w:val="22"/>
            <w:szCs w:val="22"/>
          </w:rPr>
          <m:t>=0</m:t>
        </m:r>
      </m:oMath>
      <w:r>
        <w:rPr>
          <w:rFonts w:cstheme="minorHAnsi"/>
          <w:sz w:val="22"/>
          <w:szCs w:val="22"/>
        </w:rPr>
        <w:t xml:space="preserve"> must actually have a solution, otherwise there is neither an ESS nor a TEA. Furthermore, </w:t>
      </w:r>
      <w:r w:rsidRPr="00570B16">
        <w:rPr>
          <w:rFonts w:cstheme="minorHAnsi"/>
          <w:sz w:val="22"/>
          <w:szCs w:val="22"/>
        </w:rPr>
        <w:t xml:space="preserve">if an expression for a trait optimum includes population size, then the optimum is not the same at equilibrium as it is away from equilibrium. The non-equilibrium peak is the TEA, and the equilibrium peak is the ESS. </w:t>
      </w:r>
      <w:commentRangeEnd w:id="1091"/>
      <w:r w:rsidR="00B147C5">
        <w:rPr>
          <w:rStyle w:val="CommentReference"/>
        </w:rPr>
        <w:commentReference w:id="1091"/>
      </w:r>
      <w:r>
        <w:rPr>
          <w:rFonts w:cstheme="minorHAnsi"/>
          <w:sz w:val="22"/>
          <w:szCs w:val="22"/>
        </w:rPr>
        <w:t xml:space="preserve">In our Equation 5, a fitness maximum </w:t>
      </w:r>
      <w:proofErr w:type="gramStart"/>
      <w:r>
        <w:rPr>
          <w:rFonts w:cstheme="minorHAnsi"/>
          <w:sz w:val="22"/>
          <w:szCs w:val="22"/>
        </w:rPr>
        <w:t>exists</w:t>
      </w:r>
      <w:proofErr w:type="gramEnd"/>
      <w:r>
        <w:rPr>
          <w:rFonts w:cstheme="minorHAnsi"/>
          <w:sz w:val="22"/>
          <w:szCs w:val="22"/>
        </w:rPr>
        <w:t xml:space="preserve"> and population abundance </w:t>
      </w:r>
      <w:r w:rsidRPr="0078605C">
        <w:rPr>
          <w:rFonts w:cstheme="minorHAnsi"/>
          <w:i/>
          <w:sz w:val="22"/>
          <w:szCs w:val="22"/>
        </w:rPr>
        <w:t>R</w:t>
      </w:r>
      <w:r>
        <w:rPr>
          <w:rFonts w:cstheme="minorHAnsi"/>
          <w:sz w:val="22"/>
          <w:szCs w:val="22"/>
        </w:rPr>
        <w:t xml:space="preserve"> is present in the expression, generating a TEA. Thus, to the extent that these conditions are met, likely in most cases of density-dependent demographics with some sort of trade-off among fitness related traits, TEAs may be a common feature of evolutionary pathways.</w:t>
      </w:r>
    </w:p>
    <w:p w14:paraId="3693A796" w14:textId="51447AEF" w:rsidR="008F3CF5" w:rsidRDefault="008F3CF5" w:rsidP="008F3CF5">
      <w:pPr>
        <w:spacing w:after="0" w:line="480" w:lineRule="auto"/>
        <w:ind w:firstLine="720"/>
        <w:contextualSpacing/>
        <w:rPr>
          <w:rFonts w:cstheme="minorHAnsi"/>
          <w:sz w:val="22"/>
          <w:szCs w:val="22"/>
        </w:rPr>
      </w:pPr>
      <w:r>
        <w:rPr>
          <w:rFonts w:cstheme="minorHAnsi"/>
          <w:sz w:val="22"/>
          <w:szCs w:val="22"/>
        </w:rPr>
        <w:t xml:space="preserve">One of the most non-intuitive results here is that culling can dramatically alter the evolutionary dynamics from the expectation. As we show in Appendix S2, trait-independent culling does not alter the expected evolutionary dynamics, and thus we would expect that a population whose trait was already at the ESS would not evolve away from it. And yet, we see that trait evolution moves away from the ESS and towards the TEA (Fig. 5) when the population is culled. </w:t>
      </w:r>
      <w:r w:rsidR="002E50A3">
        <w:rPr>
          <w:rFonts w:cstheme="minorHAnsi"/>
          <w:sz w:val="22"/>
          <w:szCs w:val="22"/>
        </w:rPr>
        <w:t>As a consequence, o</w:t>
      </w:r>
      <w:r w:rsidR="002E50A3" w:rsidRPr="00496E2D">
        <w:rPr>
          <w:rFonts w:cstheme="minorHAnsi"/>
          <w:sz w:val="22"/>
          <w:szCs w:val="22"/>
        </w:rPr>
        <w:t xml:space="preserve">ur </w:t>
      </w:r>
      <w:r w:rsidRPr="00496E2D">
        <w:rPr>
          <w:rFonts w:cstheme="minorHAnsi"/>
          <w:sz w:val="22"/>
          <w:szCs w:val="22"/>
        </w:rPr>
        <w:t xml:space="preserve">results </w:t>
      </w:r>
      <w:r>
        <w:rPr>
          <w:rFonts w:cstheme="minorHAnsi"/>
          <w:sz w:val="22"/>
          <w:szCs w:val="22"/>
        </w:rPr>
        <w:t>may have important</w:t>
      </w:r>
      <w:r w:rsidRPr="00496E2D">
        <w:rPr>
          <w:rFonts w:cstheme="minorHAnsi"/>
          <w:sz w:val="22"/>
          <w:szCs w:val="22"/>
        </w:rPr>
        <w:t xml:space="preserve"> implications for managed populations. Economically important populations, from fisheries to ungulates and invasive species, may show substantial changes in traits in response to random or trait-biased harvesting </w:t>
      </w:r>
      <w:r w:rsidRPr="00496E2D">
        <w:rPr>
          <w:rFonts w:cstheme="minorHAnsi"/>
          <w:sz w:val="22"/>
          <w:szCs w:val="22"/>
        </w:rPr>
        <w:fldChar w:fldCharType="begin"/>
      </w:r>
      <w:ins w:id="1092" w:author="Clay Cressler" w:date="2020-08-07T11:14:00Z">
        <w:r w:rsidR="00B022D9">
          <w:rPr>
            <w:rFonts w:cstheme="minorHAnsi"/>
            <w:sz w:val="22"/>
            <w:szCs w:val="22"/>
          </w:rPr>
          <w:instrText xml:space="preserve"> ADDIN ZOTERO_ITEM CSL_CITATION {"citationID":"RIX8zw8U","properties":{"formattedCitation":"(Darimont {\\i{}et al.} 2009)","plainCitation":"(Darimont et al. 2009)","noteIndex":0},"citationItems":[{"id":"gBPCYzZI/whbzIrND","uris":["http://zotero.org/users/1264037/items/5HIQ3A6N"],"uri":["http://zotero.org/users/1264037/items/5HIQ3A6N"],"itemData":{"id":2783,"type":"article-journal","abstract":"The observable traits of wild populations are continually shaped and reshaped by the environment and numerous agents of natural selection, including predators. In stark contrast with most predators, humans now typically exploit high proportions of prey populations and target large, reproductive-aged adults. Consequently, organisms subject to consistent and strong ‘harvest selection’ by fishers, hunters, and plant harvesters may be expected to show particularly rapid and dramatic changes in phenotype. However, a comparison of the rate at which phenotypic changes in exploited taxa occurs relative to other systems has never been undertaken. Here, we show that average phenotypic changes in 40 human-harvested systems are much more rapid than changes reported in studies examining not only natural (n = 20 systems) but also other human-driven (n = 25 systems) perturbations in the wild, outpacing them by &gt;300% and 50%, respectively. Accordingly, harvested organisms show some of the most abrupt trait changes ever observed in wild populations, providing a new appreciation for how fast phenotypes are capable of changing. These changes, which include average declines of almost 20% in size-related traits and shifts in life history traits of nearly 25%, are most rapid in commercially exploited systems and, thus, have profound conservation and economic implications. Specifically, the widespread potential for transitively rapid and large effects on size- or life history-mediated ecological dynamics might imperil populations, industries, and ecosystems.","container-title":"Proceedings of the National Academy of Sciences","DOI":"10.1073/pnas.0809235106","ISSN":"0027-8424, 1091-6490","issue":"3","journalAbbreviation":"PNAS","language":"en","note":"PMID: 19139415","page":"952-954","source":"www.pnas.org","title":"Human predators outpace other agents of trait change in the wild","volume":"106","author":[{"family":"Darimont","given":"Chris T."},{"family":"Carlson","given":"Stephanie M."},{"family":"Kinnison","given":"Michael T."},{"family":"Paquet","given":"Paul C."},{"family":"Reimchen","given":"Thomas E."},{"family":"Wilmers","given":"Christopher C."}],"issued":{"date-parts":[["2009",1,20]]}}}],"schema":"https://github.com/citation-style-language/schema/raw/master/csl-citation.json"} </w:instrText>
        </w:r>
      </w:ins>
      <w:del w:id="1093" w:author="Clay Cressler" w:date="2020-08-07T11:14:00Z">
        <w:r w:rsidR="002E50A3" w:rsidDel="00B022D9">
          <w:rPr>
            <w:rFonts w:cstheme="minorHAnsi"/>
            <w:sz w:val="22"/>
            <w:szCs w:val="22"/>
          </w:rPr>
          <w:delInstrText xml:space="preserve"> ADDIN ZOTERO_ITEM CSL_CITATION {"citationID":"RIX8zw8U","properties":{"formattedCitation":"(Darimont {\\i{}et al.} 2009)","plainCitation":"(Darimont et al. 2009)","noteIndex":0},"citationItems":[{"id":2783,"uris":["http://zotero.org/users/1264037/items/5HIQ3A6N"],"uri":["http://zotero.org/users/1264037/items/5HIQ3A6N"],"itemData":{"id":2783,"type":"article-journal","abstract":"The observable traits of wild populations are continually shaped and reshaped by the environment and numerous agents of natural selection, including predators. In stark contrast with most predators, humans now typically exploit high proportions of prey populations and target large, reproductive-aged adults. Consequently, organisms subject to consistent and strong ‘harvest selection’ by fishers, hunters, and plant harvesters may be expected to show particularly rapid and dramatic changes in phenotype. However, a comparison of the rate at which phenotypic changes in exploited taxa occurs relative to other systems has never been undertaken. Here, we show that average phenotypic changes in 40 human-harvested systems are much more rapid than changes reported in studies examining not only natural (n = 20 systems) but also other human-driven (n = 25 systems) perturbations in the wild, outpacing them by &gt;300% and 50%, respectively. Accordingly, harvested organisms show some of the most abrupt trait changes ever observed in wild populations, providing a new appreciation for how fast phenotypes are capable of changing. These changes, which include average declines of almost 20% in size-related traits and shifts in life history traits of nearly 25%, are most rapid in commercially exploited systems and, thus, have profound conservation and economic implications. Specifically, the widespread potential for transitively rapid and large effects on size- or life history-mediated ecological dynamics might imperil populations, industries, and ecosystems.","container-title":"Proceedings of the National Academy of Sciences","DOI":"10.1073/pnas.0809235106","ISSN":"0027-8424, 1091-6490","issue":"3","journalAbbreviation":"PNAS","language":"en","note":"PMID: 19139415","page":"952-954","source":"www.pnas.org","title":"Human predators outpace other agents of trait change in the wild","volume":"106","author":[{"family":"Darimont","given":"Chris T."},{"family":"Carlson","given":"Stephanie M."},{"family":"Kinnison","given":"Michael T."},{"family":"Paquet","given":"Paul C."},{"family":"Reimchen","given":"Thomas E."},{"family":"Wilmers","given":"Christopher C."}],"issued":{"date-parts":[["2009",1,20]]}}}],"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Darimont</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9)</w:t>
      </w:r>
      <w:r w:rsidRPr="00496E2D">
        <w:rPr>
          <w:rFonts w:cstheme="minorHAnsi"/>
          <w:sz w:val="22"/>
          <w:szCs w:val="22"/>
        </w:rPr>
        <w:fldChar w:fldCharType="end"/>
      </w:r>
      <w:r w:rsidRPr="00496E2D" w:rsidDel="00F73F39">
        <w:rPr>
          <w:rFonts w:cstheme="minorHAnsi"/>
          <w:sz w:val="22"/>
          <w:szCs w:val="22"/>
        </w:rPr>
        <w:t xml:space="preserve"> </w:t>
      </w:r>
      <w:r w:rsidRPr="00496E2D">
        <w:rPr>
          <w:rFonts w:cstheme="minorHAnsi"/>
          <w:sz w:val="22"/>
          <w:szCs w:val="22"/>
        </w:rPr>
        <w:t>. In Windermere pike (</w:t>
      </w:r>
      <w:proofErr w:type="spellStart"/>
      <w:r w:rsidRPr="00496E2D">
        <w:rPr>
          <w:rFonts w:cstheme="minorHAnsi"/>
          <w:i/>
          <w:sz w:val="22"/>
          <w:szCs w:val="22"/>
        </w:rPr>
        <w:t>Esox</w:t>
      </w:r>
      <w:proofErr w:type="spellEnd"/>
      <w:r w:rsidRPr="00496E2D">
        <w:rPr>
          <w:rFonts w:cstheme="minorHAnsi"/>
          <w:i/>
          <w:sz w:val="22"/>
          <w:szCs w:val="22"/>
        </w:rPr>
        <w:t xml:space="preserve"> </w:t>
      </w:r>
      <w:proofErr w:type="spellStart"/>
      <w:r w:rsidRPr="00496E2D">
        <w:rPr>
          <w:rFonts w:cstheme="minorHAnsi"/>
          <w:i/>
          <w:sz w:val="22"/>
          <w:szCs w:val="22"/>
        </w:rPr>
        <w:t>lucius</w:t>
      </w:r>
      <w:proofErr w:type="spellEnd"/>
      <w:r w:rsidRPr="00496E2D">
        <w:rPr>
          <w:rFonts w:cstheme="minorHAnsi"/>
          <w:sz w:val="22"/>
          <w:szCs w:val="22"/>
        </w:rPr>
        <w:t xml:space="preserve">), for example, harvesting is thought to have altered the fitness landscape and generated selection away from the direction driven by the natural setting </w:t>
      </w:r>
      <w:r w:rsidRPr="00496E2D">
        <w:rPr>
          <w:rFonts w:cstheme="minorHAnsi"/>
          <w:sz w:val="22"/>
          <w:szCs w:val="22"/>
        </w:rPr>
        <w:fldChar w:fldCharType="begin"/>
      </w:r>
      <w:ins w:id="1094" w:author="Clay Cressler" w:date="2020-08-07T11:14:00Z">
        <w:r w:rsidR="00B022D9">
          <w:rPr>
            <w:rFonts w:cstheme="minorHAnsi"/>
            <w:sz w:val="22"/>
            <w:szCs w:val="22"/>
          </w:rPr>
          <w:instrText xml:space="preserve"> ADDIN ZOTERO_ITEM CSL_CITATION {"citationID":"JSQXKBFR","properties":{"formattedCitation":"(Edeline {\\i{}et al.} 2007)","plainCitation":"(Edeline et al. 2007)","noteIndex":0},"citationItems":[{"id":"gBPCYzZI/6DyRyZ0S","uris":["http://zotero.org/users/1264037/items/NERNKUZN"],"uri":["http://zotero.org/users/1264037/items/NERNKUZN"],"itemData":{"id":2779,"type":"article-journal","abstract":"Selective harvest of large individuals should alter natural adaptive landscapes and drive evolution toward reduced somatic growth and increased reproductive investment. However, few studies have simultaneously considered the relative importance of artificial and natural selection in driving trait changes in wild populations. Using 50 years of individual-based data on Windermere pike (Esox lucius), we show that trait changes tracked the adaptive peak, which moved in the direction imposed by the dominating selective force. Individual lifetime somatic growth decreased at the start of the time series because harvest selection was strong and natural selection was too weak to override the strength of harvest selection. However, natural selection favoring fast somatic growth strengthened across the time series in parallel with the increase in pike abundance and, presumably, cannibalism. Harvest selection was overridden by natural selection when the fishing effort dwindled, triggering a rapid increase in pike somatic growth. The two selective forces appear to have acted in concert during only one short period of prey collapse that favored slow-growing pike. Moreover, increased somatic growth occurred concurrently with a reduction in reproductive investment in young and small female pike, indicating a tradeoff between growth and reproduction. The age-specific amplitude of this change paralleled the age-specific strength of harvest pressure, suggesting that reduced investment was also a response to increased life expectancy. This is the first study to demonstrate that a consideration of both natural selection and artificial selection is needed to fully explain time-varying trait dynamics in harvested populations.","container-title":"Proceedings of the National Academy of Sciences","DOI":"10.1073/pnas.0705908104","ISSN":"0027-8424, 1091-6490","issue":"40","journalAbbreviation":"PNAS","language":"en","note":"PMID: 17898170","page":"15799-15804","source":"www.pnas.org","title":"Trait changes in a harvested population are driven by a dynamic tug-of-war between natural and harvest selection","volume":"104","author":[{"family":"Edeline","given":"Eric"},{"family":"Carlson","given":"Stephanie M."},{"family":"Stige","given":"Leif C."},{"family":"Winfield","given":"Ian J."},{"family":"Fletcher","given":"Janice M."},{"family":"James","given":"J. Ben"},{"family":"Haugen","given":"Thrond O."},{"family":"Vøllestad","given":"L. Asbjørn"},{"family":"Stenseth","given":"Nils C."}],"issued":{"date-parts":[["2007",10,2]]}}}],"schema":"https://github.com/citation-style-language/schema/raw/master/csl-citation.json"} </w:instrText>
        </w:r>
      </w:ins>
      <w:del w:id="1095" w:author="Clay Cressler" w:date="2020-08-07T11:14:00Z">
        <w:r w:rsidR="002E50A3" w:rsidDel="00B022D9">
          <w:rPr>
            <w:rFonts w:cstheme="minorHAnsi"/>
            <w:sz w:val="22"/>
            <w:szCs w:val="22"/>
          </w:rPr>
          <w:delInstrText xml:space="preserve"> ADDIN ZOTERO_ITEM CSL_CITATION {"citationID":"JSQXKBFR","properties":{"formattedCitation":"(Edeline {\\i{}et al.} 2007)","plainCitation":"(Edeline et al. 2007)","noteIndex":0},"citationItems":[{"id":2779,"uris":["http://zotero.org/users/1264037/items/NERNKUZN"],"uri":["http://zotero.org/users/1264037/items/NERNKUZN"],"itemData":{"id":2779,"type":"article-journal","abstract":"Selective harvest of large individuals should alter natural adaptive landscapes and drive evolution toward reduced somatic growth and increased reproductive investment. However, few studies have simultaneously considered the relative importance of artificial and natural selection in driving trait changes in wild populations. Using 50 years of individual-based data on Windermere pike (Esox lucius), we show that trait changes tracked the adaptive peak, which moved in the direction imposed by the dominating selective force. Individual lifetime somatic growth decreased at the start of the time series because harvest selection was strong and natural selection was too weak to override the strength of harvest selection. However, natural selection favoring fast somatic growth strengthened across the time series in parallel with the increase in pike abundance and, presumably, cannibalism. Harvest selection was overridden by natural selection when the fishing effort dwindled, triggering a rapid increase in pike somatic growth. The two selective forces appear to have acted in concert during only one short period of prey collapse that favored slow-growing pike. Moreover, increased somatic growth occurred concurrently with a reduction in reproductive investment in young and small female pike, indicating a tradeoff between growth and reproduction. The age-specific amplitude of this change paralleled the age-specific strength of harvest pressure, suggesting that reduced investment was also a response to increased life expectancy. This is the first study to demonstrate that a consideration of both natural selection and artificial selection is needed to fully explain time-varying trait dynamics in harvested populations.","container-title":"Proceedings of the National Academy of Sciences","DOI":"10.1073/pnas.0705908104","ISSN":"0027-8424, 1091-6490","issue":"40","journalAbbreviation":"PNAS","language":"en","note":"PMID: 17898170","page":"15799-15804","source":"www.pnas.org","title":"Trait changes in a harvested population are driven by a dynamic tug-of-war between natural and harvest selection","volume":"104","author":[{"family":"Edeline","given":"Eric"},{"family":"Carlson","given":"Stephanie M."},{"family":"Stige","given":"Leif C."},{"family":"Winfield","given":"Ian J."},{"family":"Fletcher","given":"Janice M."},{"family":"James","given":"J. Ben"},{"family":"Haugen","given":"Thrond O."},{"family":"Vøllestad","given":"L. Asbjørn"},{"family":"Stenseth","given":"Nils C."}],"issued":{"date-parts":[["2007",10,2]]}}}],"schema":"https://github.com/citation-style-language/schema/raw/master/csl-citation.json"} </w:delInstrText>
        </w:r>
      </w:del>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Edeline</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7)</w:t>
      </w:r>
      <w:r w:rsidRPr="00496E2D">
        <w:rPr>
          <w:rFonts w:cstheme="minorHAnsi"/>
          <w:sz w:val="22"/>
          <w:szCs w:val="22"/>
        </w:rPr>
        <w:fldChar w:fldCharType="end"/>
      </w:r>
      <w:r w:rsidRPr="00496E2D">
        <w:rPr>
          <w:rFonts w:cstheme="minorHAnsi"/>
          <w:sz w:val="22"/>
          <w:szCs w:val="22"/>
        </w:rPr>
        <w:t xml:space="preserve">. This </w:t>
      </w:r>
      <w:r>
        <w:rPr>
          <w:rFonts w:cstheme="minorHAnsi"/>
          <w:sz w:val="22"/>
          <w:szCs w:val="22"/>
        </w:rPr>
        <w:t>evolutionary outcome</w:t>
      </w:r>
      <w:r w:rsidRPr="00496E2D">
        <w:rPr>
          <w:rFonts w:cstheme="minorHAnsi"/>
          <w:sz w:val="22"/>
          <w:szCs w:val="22"/>
        </w:rPr>
        <w:t xml:space="preserve"> could represent both the direct selective effects of harvesting itself but also the presence of a transient attractor that competed with an ESS attractor, since harvesting maintained populations in a transient state. Understanding evolution in such populations may require a disequilibrium (transient) approach, because harvested populations are by definition being held below their potential equilibrium. To the degree that these populations show density dependence in their birth or death rates, similar to but not necessarily following the birth-death logistic model, they are likely to also display TEAs that could draw their traits away from the starting </w:t>
      </w:r>
      <w:r w:rsidRPr="00496E2D">
        <w:rPr>
          <w:rFonts w:cstheme="minorHAnsi"/>
          <w:sz w:val="22"/>
          <w:szCs w:val="22"/>
        </w:rPr>
        <w:lastRenderedPageBreak/>
        <w:t xml:space="preserve">values, whether the initial trait distributions are at the ESS value or not. </w:t>
      </w:r>
      <w:r>
        <w:rPr>
          <w:rFonts w:cstheme="minorHAnsi"/>
          <w:sz w:val="22"/>
          <w:szCs w:val="22"/>
        </w:rPr>
        <w:t>Culling</w:t>
      </w:r>
      <w:r w:rsidRPr="00496E2D">
        <w:rPr>
          <w:rFonts w:cstheme="minorHAnsi"/>
          <w:sz w:val="22"/>
          <w:szCs w:val="22"/>
        </w:rPr>
        <w:t xml:space="preserve"> our simulated population nearly halve</w:t>
      </w:r>
      <w:r>
        <w:rPr>
          <w:rFonts w:cstheme="minorHAnsi"/>
          <w:sz w:val="22"/>
          <w:szCs w:val="22"/>
        </w:rPr>
        <w:t>d</w:t>
      </w:r>
      <w:r w:rsidRPr="00496E2D">
        <w:rPr>
          <w:rFonts w:cstheme="minorHAnsi"/>
          <w:sz w:val="22"/>
          <w:szCs w:val="22"/>
        </w:rPr>
        <w:t xml:space="preserve"> the fecundity of the population, even without </w:t>
      </w:r>
      <w:r>
        <w:rPr>
          <w:rFonts w:cstheme="minorHAnsi"/>
          <w:sz w:val="22"/>
          <w:szCs w:val="22"/>
        </w:rPr>
        <w:t>it</w:t>
      </w:r>
      <w:r w:rsidRPr="00496E2D">
        <w:rPr>
          <w:rFonts w:cstheme="minorHAnsi"/>
          <w:sz w:val="22"/>
          <w:szCs w:val="22"/>
        </w:rPr>
        <w:t xml:space="preserve"> having a direct selective effect</w:t>
      </w:r>
      <w:r>
        <w:rPr>
          <w:rFonts w:cstheme="minorHAnsi"/>
          <w:sz w:val="22"/>
          <w:szCs w:val="22"/>
        </w:rPr>
        <w:t xml:space="preserve"> (as captured by the equation for the evolutionary dynamics)</w:t>
      </w:r>
      <w:r w:rsidRPr="00496E2D">
        <w:rPr>
          <w:rFonts w:cstheme="minorHAnsi"/>
          <w:sz w:val="22"/>
          <w:szCs w:val="22"/>
        </w:rPr>
        <w:t xml:space="preserve">. </w:t>
      </w:r>
      <w:r>
        <w:rPr>
          <w:rFonts w:cstheme="minorHAnsi"/>
          <w:sz w:val="22"/>
          <w:szCs w:val="22"/>
        </w:rPr>
        <w:t>This would have long-term ramifications for the culled population, as the ecological equilibrium would not quickly return to the pre-cull levels upon relaxation of the cull.</w:t>
      </w:r>
    </w:p>
    <w:p w14:paraId="5990F18B" w14:textId="42C45367" w:rsidR="008F3CF5" w:rsidRPr="00496E2D" w:rsidRDefault="008F3CF5" w:rsidP="008F3CF5">
      <w:pPr>
        <w:spacing w:after="0" w:line="480" w:lineRule="auto"/>
        <w:ind w:firstLine="720"/>
        <w:contextualSpacing/>
        <w:rPr>
          <w:rFonts w:cstheme="minorHAnsi"/>
          <w:sz w:val="22"/>
          <w:szCs w:val="22"/>
        </w:rPr>
      </w:pPr>
      <w:r>
        <w:rPr>
          <w:rFonts w:cstheme="minorHAnsi"/>
          <w:sz w:val="22"/>
          <w:szCs w:val="22"/>
        </w:rPr>
        <w:t xml:space="preserve">Studying the evolutionary process from the perspective of stochastic birth-death processes increases the opportunity for profitable cross-pollination between ecological and evolutionary theory </w:t>
      </w:r>
      <w:r>
        <w:rPr>
          <w:rFonts w:cstheme="minorHAnsi"/>
          <w:sz w:val="22"/>
          <w:szCs w:val="22"/>
        </w:rPr>
        <w:fldChar w:fldCharType="begin"/>
      </w:r>
      <w:ins w:id="1096" w:author="Clay Cressler" w:date="2020-08-07T11:14:00Z">
        <w:r w:rsidR="00B022D9">
          <w:rPr>
            <w:rFonts w:cstheme="minorHAnsi"/>
            <w:sz w:val="22"/>
            <w:szCs w:val="22"/>
          </w:rPr>
          <w:instrText xml:space="preserve"> ADDIN ZOTERO_ITEM CSL_CITATION {"citationID":"PiqGADVd","properties":{"formattedCitation":"(Doebeli {\\i{}et al.} 2017)","plainCitation":"(Doebeli et al. 2017)","noteIndex":0},"citationItems":[{"id":45,"uris":["http://zotero.org/users/246158/items/WL354K73"],"uri":["http://zotero.org/users/246158/items/WL354K73"],"itemData":{"id":45,"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ins>
      <w:del w:id="1097" w:author="Clay Cressler" w:date="2020-08-07T11:14:00Z">
        <w:r w:rsidR="008E4F39" w:rsidDel="00B022D9">
          <w:rPr>
            <w:rFonts w:cstheme="minorHAnsi"/>
            <w:sz w:val="22"/>
            <w:szCs w:val="22"/>
          </w:rPr>
          <w:delInstrText xml:space="preserve"> ADDIN ZOTERO_ITEM CSL_CITATION {"citationID":"PiqGADVd","properties":{"formattedCitation":"(Doebeli {\\i{}et al.} 2017)","plainCitation":"(Doebeli et al. 2017)","noteIndex":0},"citationItems":[{"id":"11N9M0Y2/LkpcSB8Z","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delInstrText>
        </w:r>
      </w:del>
      <w:r>
        <w:rPr>
          <w:rFonts w:cstheme="minorHAnsi"/>
          <w:sz w:val="22"/>
          <w:szCs w:val="22"/>
        </w:rPr>
        <w:fldChar w:fldCharType="separate"/>
      </w:r>
      <w:r w:rsidRPr="00FA2351">
        <w:rPr>
          <w:rFonts w:ascii="Calibri" w:cs="Calibri"/>
          <w:sz w:val="22"/>
        </w:rPr>
        <w:t>(</w:t>
      </w:r>
      <w:proofErr w:type="spellStart"/>
      <w:r w:rsidRPr="00FA2351">
        <w:rPr>
          <w:rFonts w:ascii="Calibri" w:cs="Calibri"/>
          <w:sz w:val="22"/>
        </w:rPr>
        <w:t>Doebeli</w:t>
      </w:r>
      <w:proofErr w:type="spellEnd"/>
      <w:r w:rsidRPr="00FA2351">
        <w:rPr>
          <w:rFonts w:ascii="Calibri" w:cs="Calibri"/>
          <w:sz w:val="22"/>
        </w:rPr>
        <w:t xml:space="preserve"> </w:t>
      </w:r>
      <w:r w:rsidRPr="00FA2351">
        <w:rPr>
          <w:rFonts w:ascii="Calibri" w:cs="Calibri"/>
          <w:i/>
          <w:iCs/>
          <w:sz w:val="22"/>
        </w:rPr>
        <w:t>et al.</w:t>
      </w:r>
      <w:r w:rsidRPr="00FA2351">
        <w:rPr>
          <w:rFonts w:ascii="Calibri" w:cs="Calibri"/>
          <w:sz w:val="22"/>
        </w:rPr>
        <w:t xml:space="preserve"> 2017)</w:t>
      </w:r>
      <w:r>
        <w:rPr>
          <w:rFonts w:cstheme="minorHAnsi"/>
          <w:sz w:val="22"/>
          <w:szCs w:val="22"/>
        </w:rPr>
        <w:fldChar w:fldCharType="end"/>
      </w:r>
      <w:r>
        <w:rPr>
          <w:rFonts w:cstheme="minorHAnsi"/>
          <w:sz w:val="22"/>
          <w:szCs w:val="22"/>
        </w:rPr>
        <w:t xml:space="preserve">. In particular, while other authors have used approaches very similar to GEMs to test the predictions of classic evolutionary theory (e.g., </w:t>
      </w:r>
      <w:r>
        <w:rPr>
          <w:rFonts w:cstheme="minorHAnsi"/>
          <w:sz w:val="22"/>
          <w:szCs w:val="22"/>
        </w:rPr>
        <w:fldChar w:fldCharType="begin"/>
      </w:r>
      <w:ins w:id="1098" w:author="Clay Cressler" w:date="2020-08-07T11:14:00Z">
        <w:r w:rsidR="00B022D9">
          <w:rPr>
            <w:rFonts w:cstheme="minorHAnsi"/>
            <w:sz w:val="22"/>
            <w:szCs w:val="22"/>
          </w:rPr>
          <w:instrText xml:space="preserve"> ADDIN ZOTERO_ITEM CSL_CITATION {"citationID":"wFVCLkqL","properties":{"formattedCitation":"(Claessen {\\i{}et al.} 2007)","plainCitation":"(Claessen et al. 2007)","dontUpdate":true,"noteIndex":0},"citationItems":[{"id":44,"uris":["http://zotero.org/users/246158/items/PDHA689K"],"uri":["http://zotero.org/users/246158/items/PDHA689K"],"itemData":{"id":44,"type":"article-journal","container-title":"Evolutionary Ecology Research","issue":"1","note":"publisher: Evolutionary Ecology, Ltd.","page":"51–69","title":"Delayed evolutionary branching in small populations","volume":"9","author":[{"family":"Claessen","given":"David"},{"family":"Andersson","given":"Jens"},{"family":"Persson","given":"Lennart"},{"family":"Roos","given":"André M","non-dropping-particle":"de"}],"issued":{"date-parts":[["2007"]]}}}],"schema":"https://github.com/citation-style-language/schema/raw/master/csl-citation.json"} </w:instrText>
        </w:r>
      </w:ins>
      <w:del w:id="1099" w:author="Clay Cressler" w:date="2020-08-07T11:14:00Z">
        <w:r w:rsidR="008E4F39" w:rsidDel="00B022D9">
          <w:rPr>
            <w:rFonts w:cstheme="minorHAnsi"/>
            <w:sz w:val="22"/>
            <w:szCs w:val="22"/>
          </w:rPr>
          <w:delInstrText xml:space="preserve"> ADDIN ZOTERO_ITEM CSL_CITATION {"citationID":"wFVCLkqL","properties":{"formattedCitation":"(Claessen {\\i{}et al.} 2007)","plainCitation":"(Claessen et al. 2007)","dontUpdate":true,"noteIndex":0},"citationItems":[{"id":"11N9M0Y2/wigShana","uris":["http://zotero.org/users/246158/items/PDHA689K"],"uri":["http://zotero.org/users/246158/items/PDHA689K"],"itemData":{"id":3569,"type":"article-journal","container-title":"Evolutionary Ecology Research","issue":"1","note":"publisher: Evolutionary Ecology, Ltd.","page":"51–69","title":"Delayed evolutionary branching in small populations","volume":"9","author":[{"family":"Claessen","given":"David"},{"family":"Andersson","given":"Jens"},{"family":"Persson","given":"Lennart"},{"family":"Roos","given":"André M","non-dropping-particle":"de"}],"issued":{"date-parts":[["2007"]]}}}],"schema":"https://github.com/citation-style-language/schema/raw/master/csl-citation.json"} </w:delInstrText>
        </w:r>
      </w:del>
      <w:r>
        <w:rPr>
          <w:rFonts w:cstheme="minorHAnsi"/>
          <w:sz w:val="22"/>
          <w:szCs w:val="22"/>
        </w:rPr>
        <w:fldChar w:fldCharType="separate"/>
      </w:r>
      <w:proofErr w:type="spellStart"/>
      <w:r w:rsidRPr="001409F9">
        <w:rPr>
          <w:rFonts w:ascii="Calibri" w:cs="Calibri"/>
          <w:sz w:val="22"/>
        </w:rPr>
        <w:t>Claessen</w:t>
      </w:r>
      <w:proofErr w:type="spellEnd"/>
      <w:r w:rsidRPr="001409F9">
        <w:rPr>
          <w:rFonts w:ascii="Calibri" w:cs="Calibri"/>
          <w:sz w:val="22"/>
        </w:rPr>
        <w:t xml:space="preserve"> </w:t>
      </w:r>
      <w:r w:rsidRPr="001409F9">
        <w:rPr>
          <w:rFonts w:ascii="Calibri" w:cs="Calibri"/>
          <w:i/>
          <w:iCs/>
          <w:sz w:val="22"/>
        </w:rPr>
        <w:t>et al.</w:t>
      </w:r>
      <w:r w:rsidRPr="001409F9">
        <w:rPr>
          <w:rFonts w:ascii="Calibri" w:cs="Calibri"/>
          <w:sz w:val="22"/>
        </w:rPr>
        <w:t xml:space="preserve"> 2007)</w:t>
      </w:r>
      <w:r>
        <w:rPr>
          <w:rFonts w:cstheme="minorHAnsi"/>
          <w:sz w:val="22"/>
          <w:szCs w:val="22"/>
        </w:rPr>
        <w:fldChar w:fldCharType="end"/>
      </w:r>
      <w:r>
        <w:rPr>
          <w:rFonts w:cstheme="minorHAnsi"/>
          <w:sz w:val="22"/>
          <w:szCs w:val="22"/>
        </w:rPr>
        <w:t xml:space="preserve">, GEMs provide a natural and straightforward way to reformulate classic ecological models into stochastic evolutionary birth-death processes </w:t>
      </w:r>
      <w:r>
        <w:rPr>
          <w:rFonts w:cstheme="minorHAnsi"/>
          <w:sz w:val="22"/>
          <w:szCs w:val="22"/>
        </w:rPr>
        <w:fldChar w:fldCharType="begin"/>
      </w:r>
      <w:ins w:id="1100" w:author="Clay Cressler" w:date="2020-08-07T11:14:00Z">
        <w:r w:rsidR="00B022D9">
          <w:rPr>
            <w:rFonts w:cstheme="minorHAnsi"/>
            <w:sz w:val="22"/>
            <w:szCs w:val="22"/>
          </w:rPr>
          <w:instrText xml:space="preserve"> ADDIN ZOTERO_ITEM CSL_CITATION {"citationID":"bYtTteod","properties":{"formattedCitation":"(DeLong &amp; Gibert 2016; DeLong &amp; Luhring 2018; DeLong &amp; Belmaker 2019)","plainCitation":"(DeLong &amp; Gibert 2016; DeLong &amp; Luhring 2018; DeLong &amp; Belmaker 2019)","noteIndex":0},"citationItems":[{"id":"gBPCYzZI/MCQV0opc","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gBPCYzZI/ipYRFigy","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gBPCYzZI/6LxJZ21U","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del w:id="1101" w:author="Clay Cressler" w:date="2020-08-07T11:14:00Z">
        <w:r w:rsidR="002E50A3" w:rsidDel="00B022D9">
          <w:rPr>
            <w:rFonts w:cstheme="minorHAnsi"/>
            <w:sz w:val="22"/>
            <w:szCs w:val="22"/>
          </w:rPr>
          <w:delInstrText xml:space="preserve"> ADDIN ZOTERO_ITEM CSL_CITATION {"citationID":"bYtTteod","properties":{"formattedCitation":"(DeLong &amp; Gibert 2016; DeLong &amp; Luhring 2018; DeLong &amp; Belmaker 2019)","plainCitation":"(DeLong &amp; Gibert 2016; DeLong &amp; Luhring 2018; DeLong &amp; Belmaker 2019)","noteIndex":0},"citationItems":[{"id":2631,"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6088,"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delInstrText>
        </w:r>
      </w:del>
      <w:r>
        <w:rPr>
          <w:rFonts w:cstheme="minorHAnsi"/>
          <w:sz w:val="22"/>
          <w:szCs w:val="22"/>
        </w:rPr>
        <w:fldChar w:fldCharType="separate"/>
      </w:r>
      <w:r>
        <w:rPr>
          <w:rFonts w:cstheme="minorHAnsi"/>
          <w:noProof/>
          <w:sz w:val="22"/>
          <w:szCs w:val="22"/>
        </w:rPr>
        <w:t>(DeLong &amp; Gibert 2016; DeLong &amp; Luhring 2018; DeLong &amp; Belmaker 2019)</w:t>
      </w:r>
      <w:r>
        <w:rPr>
          <w:rFonts w:cstheme="minorHAnsi"/>
          <w:sz w:val="22"/>
          <w:szCs w:val="22"/>
        </w:rPr>
        <w:fldChar w:fldCharType="end"/>
      </w:r>
      <w:r>
        <w:rPr>
          <w:rFonts w:cstheme="minorHAnsi"/>
          <w:sz w:val="22"/>
          <w:szCs w:val="22"/>
        </w:rPr>
        <w:t xml:space="preserve">, allowing ecologists and evolutionary biologists to study the feedback between ecological and evolutionary dynamics that emerges out of such a reformulation. </w:t>
      </w:r>
    </w:p>
    <w:p w14:paraId="288F4959" w14:textId="77777777" w:rsidR="008F3CF5" w:rsidRPr="00496E2D" w:rsidRDefault="008F3CF5" w:rsidP="008F3CF5">
      <w:pPr>
        <w:spacing w:after="0" w:line="480" w:lineRule="auto"/>
        <w:ind w:firstLine="720"/>
        <w:contextualSpacing/>
        <w:rPr>
          <w:rFonts w:cstheme="minorHAnsi"/>
          <w:sz w:val="22"/>
          <w:szCs w:val="22"/>
        </w:rPr>
      </w:pPr>
      <w:r w:rsidRPr="00496E2D">
        <w:rPr>
          <w:rFonts w:cstheme="minorHAnsi"/>
          <w:sz w:val="22"/>
          <w:szCs w:val="22"/>
        </w:rPr>
        <w:t xml:space="preserve">In conclusion, our results indicate that </w:t>
      </w:r>
      <w:r>
        <w:rPr>
          <w:rFonts w:cstheme="minorHAnsi"/>
          <w:sz w:val="22"/>
          <w:szCs w:val="22"/>
        </w:rPr>
        <w:t xml:space="preserve">stochastic birth-death processes, by introducing </w:t>
      </w:r>
      <w:r w:rsidRPr="00496E2D">
        <w:rPr>
          <w:rFonts w:cstheme="minorHAnsi"/>
          <w:sz w:val="22"/>
          <w:szCs w:val="22"/>
        </w:rPr>
        <w:t xml:space="preserve">individual variation and </w:t>
      </w:r>
      <w:r>
        <w:rPr>
          <w:rFonts w:cstheme="minorHAnsi"/>
          <w:sz w:val="22"/>
          <w:szCs w:val="22"/>
        </w:rPr>
        <w:t xml:space="preserve">demographic </w:t>
      </w:r>
      <w:r w:rsidRPr="00496E2D">
        <w:rPr>
          <w:rFonts w:cstheme="minorHAnsi"/>
          <w:sz w:val="22"/>
          <w:szCs w:val="22"/>
        </w:rPr>
        <w:t>stochasticity</w:t>
      </w:r>
      <w:r>
        <w:rPr>
          <w:rFonts w:cstheme="minorHAnsi"/>
          <w:sz w:val="22"/>
          <w:szCs w:val="22"/>
        </w:rPr>
        <w:t>, can</w:t>
      </w:r>
      <w:r w:rsidRPr="00496E2D">
        <w:rPr>
          <w:rFonts w:cstheme="minorHAnsi"/>
          <w:sz w:val="22"/>
          <w:szCs w:val="22"/>
        </w:rPr>
        <w:t xml:space="preserve"> </w:t>
      </w:r>
      <w:r>
        <w:rPr>
          <w:rFonts w:cstheme="minorHAnsi"/>
          <w:sz w:val="22"/>
          <w:szCs w:val="22"/>
        </w:rPr>
        <w:t>produce</w:t>
      </w:r>
      <w:r w:rsidRPr="00496E2D">
        <w:rPr>
          <w:rFonts w:cstheme="minorHAnsi"/>
          <w:sz w:val="22"/>
          <w:szCs w:val="22"/>
        </w:rPr>
        <w:t xml:space="preserve"> evolution</w:t>
      </w:r>
      <w:r>
        <w:rPr>
          <w:rFonts w:cstheme="minorHAnsi"/>
          <w:sz w:val="22"/>
          <w:szCs w:val="22"/>
        </w:rPr>
        <w:t>ary trajectories that differ significantly from</w:t>
      </w:r>
      <w:r w:rsidRPr="00496E2D">
        <w:rPr>
          <w:rFonts w:cstheme="minorHAnsi"/>
          <w:sz w:val="22"/>
          <w:szCs w:val="22"/>
        </w:rPr>
        <w:t xml:space="preserve"> expectations </w:t>
      </w:r>
      <w:r>
        <w:rPr>
          <w:rFonts w:cstheme="minorHAnsi"/>
          <w:sz w:val="22"/>
          <w:szCs w:val="22"/>
        </w:rPr>
        <w:t>based on</w:t>
      </w:r>
      <w:r w:rsidRPr="00496E2D">
        <w:rPr>
          <w:rFonts w:cstheme="minorHAnsi"/>
          <w:sz w:val="22"/>
          <w:szCs w:val="22"/>
        </w:rPr>
        <w:t xml:space="preserve"> deterministic </w:t>
      </w:r>
      <w:r>
        <w:rPr>
          <w:rFonts w:cstheme="minorHAnsi"/>
          <w:sz w:val="22"/>
          <w:szCs w:val="22"/>
        </w:rPr>
        <w:t xml:space="preserve">approaches, </w:t>
      </w:r>
      <w:r w:rsidRPr="00496E2D">
        <w:rPr>
          <w:rFonts w:cstheme="minorHAnsi"/>
          <w:sz w:val="22"/>
          <w:szCs w:val="22"/>
        </w:rPr>
        <w:t>reveal</w:t>
      </w:r>
      <w:r>
        <w:rPr>
          <w:rFonts w:cstheme="minorHAnsi"/>
          <w:sz w:val="22"/>
          <w:szCs w:val="22"/>
        </w:rPr>
        <w:t>ing</w:t>
      </w:r>
      <w:r w:rsidRPr="00496E2D">
        <w:rPr>
          <w:rFonts w:cstheme="minorHAnsi"/>
          <w:sz w:val="22"/>
          <w:szCs w:val="22"/>
        </w:rPr>
        <w:t xml:space="preserve"> powerful competing evolutionary attractors (TEAs) that have not factored into much (if any) current thinking </w:t>
      </w:r>
      <w:r>
        <w:rPr>
          <w:rFonts w:cstheme="minorHAnsi"/>
          <w:sz w:val="22"/>
          <w:szCs w:val="22"/>
        </w:rPr>
        <w:t>about</w:t>
      </w:r>
      <w:r w:rsidRPr="00496E2D">
        <w:rPr>
          <w:rFonts w:cstheme="minorHAnsi"/>
          <w:sz w:val="22"/>
          <w:szCs w:val="22"/>
        </w:rPr>
        <w:t xml:space="preserve"> the pace and path of adaptation.</w:t>
      </w:r>
      <w:r>
        <w:rPr>
          <w:rFonts w:cstheme="minorHAnsi"/>
          <w:sz w:val="22"/>
          <w:szCs w:val="22"/>
        </w:rPr>
        <w:t xml:space="preserve"> However, we also find that these TEAs can still be understood on via the deterministic approximations, helping to reveal both the utility and the limitations of such approximations. </w:t>
      </w:r>
      <w:r w:rsidRPr="00496E2D">
        <w:rPr>
          <w:rFonts w:cstheme="minorHAnsi"/>
          <w:sz w:val="22"/>
          <w:szCs w:val="22"/>
        </w:rPr>
        <w:t>Becoming aware that evolution is relatively fast, and that many populations are in transient states rather than equilibrium states, may be essential for a fuller understanding of adaptation.</w:t>
      </w:r>
    </w:p>
    <w:p w14:paraId="1BFDABBC" w14:textId="77777777" w:rsidR="008F3CF5" w:rsidRPr="00AB5627" w:rsidRDefault="008F3CF5" w:rsidP="008F3CF5">
      <w:pPr>
        <w:spacing w:after="0" w:line="480" w:lineRule="auto"/>
        <w:contextualSpacing/>
        <w:rPr>
          <w:rFonts w:cstheme="minorHAnsi"/>
          <w:b/>
          <w:sz w:val="22"/>
          <w:szCs w:val="22"/>
        </w:rPr>
      </w:pPr>
      <w:r w:rsidRPr="00AB5627">
        <w:rPr>
          <w:rFonts w:cstheme="minorHAnsi"/>
          <w:b/>
          <w:sz w:val="22"/>
          <w:szCs w:val="22"/>
        </w:rPr>
        <w:t>Acknowledgements</w:t>
      </w:r>
    </w:p>
    <w:p w14:paraId="6DB1FAF3" w14:textId="18CDAFBB" w:rsidR="008F3CF5" w:rsidRPr="00496E2D" w:rsidRDefault="008F3CF5" w:rsidP="008F3CF5">
      <w:pPr>
        <w:spacing w:after="0" w:line="480" w:lineRule="auto"/>
        <w:contextualSpacing/>
        <w:rPr>
          <w:rFonts w:cstheme="minorHAnsi"/>
          <w:sz w:val="22"/>
          <w:szCs w:val="22"/>
        </w:rPr>
      </w:pPr>
      <w:r>
        <w:rPr>
          <w:rFonts w:cstheme="minorHAnsi"/>
          <w:sz w:val="22"/>
          <w:szCs w:val="22"/>
        </w:rPr>
        <w:lastRenderedPageBreak/>
        <w:t xml:space="preserve">This work was supported in part by a grant to JPD from </w:t>
      </w:r>
      <w:r w:rsidRPr="0046658B">
        <w:rPr>
          <w:rFonts w:cstheme="minorHAnsi"/>
          <w:sz w:val="22"/>
          <w:szCs w:val="22"/>
        </w:rPr>
        <w:t>James S. McDonnell</w:t>
      </w:r>
      <w:r>
        <w:rPr>
          <w:rFonts w:cstheme="minorHAnsi"/>
          <w:sz w:val="22"/>
          <w:szCs w:val="22"/>
        </w:rPr>
        <w:t xml:space="preserve"> </w:t>
      </w:r>
      <w:r w:rsidRPr="0046658B">
        <w:rPr>
          <w:rFonts w:cstheme="minorHAnsi"/>
          <w:sz w:val="22"/>
          <w:szCs w:val="22"/>
        </w:rPr>
        <w:t>Foundation Studying Complex Systems Scholar Award</w:t>
      </w:r>
      <w:r>
        <w:rPr>
          <w:rFonts w:cstheme="minorHAnsi"/>
          <w:sz w:val="22"/>
          <w:szCs w:val="22"/>
        </w:rPr>
        <w:t xml:space="preserve">. The authors thank Troy Day for helpful feedback on an early version of this manuscript, and </w:t>
      </w:r>
      <w:r w:rsidR="00DF1C2D">
        <w:rPr>
          <w:rFonts w:cstheme="minorHAnsi"/>
          <w:sz w:val="22"/>
          <w:szCs w:val="22"/>
        </w:rPr>
        <w:t xml:space="preserve">the associate </w:t>
      </w:r>
      <w:r>
        <w:rPr>
          <w:rFonts w:cstheme="minorHAnsi"/>
          <w:sz w:val="22"/>
          <w:szCs w:val="22"/>
        </w:rPr>
        <w:t>editor and two reviewers for comments and suggestions that greatly improved this manuscript.</w:t>
      </w:r>
    </w:p>
    <w:p w14:paraId="5FF52A32" w14:textId="77777777" w:rsidR="008F3CF5" w:rsidRPr="00496E2D" w:rsidRDefault="008F3CF5" w:rsidP="008F3CF5">
      <w:pPr>
        <w:spacing w:after="0" w:line="480" w:lineRule="auto"/>
        <w:contextualSpacing/>
        <w:rPr>
          <w:rFonts w:cstheme="minorHAnsi"/>
          <w:b/>
          <w:sz w:val="22"/>
          <w:szCs w:val="22"/>
        </w:rPr>
      </w:pPr>
      <w:r w:rsidRPr="00496E2D">
        <w:rPr>
          <w:rFonts w:cstheme="minorHAnsi"/>
          <w:b/>
          <w:sz w:val="22"/>
          <w:szCs w:val="22"/>
        </w:rPr>
        <w:t>References</w:t>
      </w:r>
    </w:p>
    <w:p w14:paraId="74BA6084" w14:textId="77777777" w:rsidR="00B147C5" w:rsidRPr="00384D59" w:rsidRDefault="008F3CF5" w:rsidP="00B147C5">
      <w:pPr>
        <w:pStyle w:val="Bibliography"/>
        <w:rPr>
          <w:ins w:id="1102" w:author="Clay Cressler" w:date="2020-08-11T17:14:00Z"/>
        </w:rPr>
        <w:pPrChange w:id="1103" w:author="Clay Cressler" w:date="2020-08-11T17:14:00Z">
          <w:pPr>
            <w:widowControl w:val="0"/>
            <w:autoSpaceDE w:val="0"/>
            <w:autoSpaceDN w:val="0"/>
            <w:adjustRightInd w:val="0"/>
          </w:pPr>
        </w:pPrChange>
      </w:pPr>
      <w:r w:rsidRPr="00496E2D">
        <w:fldChar w:fldCharType="begin"/>
      </w:r>
      <w:r>
        <w:instrText xml:space="preserve"> ADDIN ZOTERO_BIBL {"uncited":[],"omitted":[],"custom":[]} CSL_BIBLIOGRAPHY </w:instrText>
      </w:r>
      <w:r w:rsidRPr="00496E2D">
        <w:fldChar w:fldCharType="separate"/>
      </w:r>
      <w:ins w:id="1104" w:author="Clay Cressler" w:date="2020-08-11T17:14:00Z">
        <w:r w:rsidR="00B147C5" w:rsidRPr="00B147C5">
          <w:t xml:space="preserve">Abbott, K.C. &amp; </w:t>
        </w:r>
        <w:proofErr w:type="spellStart"/>
        <w:r w:rsidR="00B147C5" w:rsidRPr="00B147C5">
          <w:t>Nolting</w:t>
        </w:r>
        <w:proofErr w:type="spellEnd"/>
        <w:r w:rsidR="00B147C5" w:rsidRPr="00B147C5">
          <w:t xml:space="preserve">, B.C. (2017). Alternative (un)stable states in a stochastic predator–prey model. </w:t>
        </w:r>
        <w:r w:rsidR="00B147C5" w:rsidRPr="00B147C5">
          <w:rPr>
            <w:i/>
            <w:iCs/>
          </w:rPr>
          <w:t>Ecological Complexity</w:t>
        </w:r>
        <w:r w:rsidR="00B147C5" w:rsidRPr="00384D59">
          <w:t>, Uncertainty in Ecology, 32, 181–195.</w:t>
        </w:r>
      </w:ins>
    </w:p>
    <w:p w14:paraId="2D15A409" w14:textId="77777777" w:rsidR="00B147C5" w:rsidRPr="00B147C5" w:rsidRDefault="00B147C5" w:rsidP="00B147C5">
      <w:pPr>
        <w:pStyle w:val="Bibliography"/>
        <w:rPr>
          <w:ins w:id="1105" w:author="Clay Cressler" w:date="2020-08-11T17:14:00Z"/>
          <w:rPrChange w:id="1106" w:author="Clay Cressler" w:date="2020-08-11T17:14:00Z">
            <w:rPr>
              <w:ins w:id="1107" w:author="Clay Cressler" w:date="2020-08-11T17:14:00Z"/>
            </w:rPr>
          </w:rPrChange>
        </w:rPr>
        <w:pPrChange w:id="1108" w:author="Clay Cressler" w:date="2020-08-11T17:14:00Z">
          <w:pPr>
            <w:widowControl w:val="0"/>
            <w:autoSpaceDE w:val="0"/>
            <w:autoSpaceDN w:val="0"/>
            <w:adjustRightInd w:val="0"/>
          </w:pPr>
        </w:pPrChange>
      </w:pPr>
      <w:ins w:id="1109" w:author="Clay Cressler" w:date="2020-08-11T17:14:00Z">
        <w:r w:rsidRPr="00B147C5">
          <w:rPr>
            <w:rPrChange w:id="1110" w:author="Clay Cressler" w:date="2020-08-11T17:14:00Z">
              <w:rPr/>
            </w:rPrChange>
          </w:rPr>
          <w:t xml:space="preserve">Abrams. (2001). Modelling the adaptive dynamics of traits involved in inter- and intraspecific interactions: An assessment of three methods. </w:t>
        </w:r>
        <w:r w:rsidRPr="00B147C5">
          <w:rPr>
            <w:i/>
            <w:iCs/>
            <w:rPrChange w:id="1111" w:author="Clay Cressler" w:date="2020-08-11T17:14:00Z">
              <w:rPr>
                <w:i/>
                <w:iCs/>
              </w:rPr>
            </w:rPrChange>
          </w:rPr>
          <w:t>Ecology Letters</w:t>
        </w:r>
        <w:r w:rsidRPr="00B147C5">
          <w:rPr>
            <w:rPrChange w:id="1112" w:author="Clay Cressler" w:date="2020-08-11T17:14:00Z">
              <w:rPr/>
            </w:rPrChange>
          </w:rPr>
          <w:t>, 4, 166–175.</w:t>
        </w:r>
      </w:ins>
    </w:p>
    <w:p w14:paraId="3242BF51" w14:textId="77777777" w:rsidR="00B147C5" w:rsidRPr="00B147C5" w:rsidRDefault="00B147C5" w:rsidP="00B147C5">
      <w:pPr>
        <w:pStyle w:val="Bibliography"/>
        <w:rPr>
          <w:ins w:id="1113" w:author="Clay Cressler" w:date="2020-08-11T17:14:00Z"/>
          <w:rPrChange w:id="1114" w:author="Clay Cressler" w:date="2020-08-11T17:14:00Z">
            <w:rPr>
              <w:ins w:id="1115" w:author="Clay Cressler" w:date="2020-08-11T17:14:00Z"/>
            </w:rPr>
          </w:rPrChange>
        </w:rPr>
        <w:pPrChange w:id="1116" w:author="Clay Cressler" w:date="2020-08-11T17:14:00Z">
          <w:pPr>
            <w:widowControl w:val="0"/>
            <w:autoSpaceDE w:val="0"/>
            <w:autoSpaceDN w:val="0"/>
            <w:adjustRightInd w:val="0"/>
          </w:pPr>
        </w:pPrChange>
      </w:pPr>
      <w:ins w:id="1117" w:author="Clay Cressler" w:date="2020-08-11T17:14:00Z">
        <w:r w:rsidRPr="00B147C5">
          <w:rPr>
            <w:rPrChange w:id="1118" w:author="Clay Cressler" w:date="2020-08-11T17:14:00Z">
              <w:rPr/>
            </w:rPrChange>
          </w:rPr>
          <w:t xml:space="preserve">Abrams, P.A., Harada, Y. &amp; Matsuda, H. (1993a). On the relationship between quantitative genetic and ESS models. </w:t>
        </w:r>
        <w:r w:rsidRPr="00B147C5">
          <w:rPr>
            <w:i/>
            <w:iCs/>
            <w:rPrChange w:id="1119" w:author="Clay Cressler" w:date="2020-08-11T17:14:00Z">
              <w:rPr>
                <w:i/>
                <w:iCs/>
              </w:rPr>
            </w:rPrChange>
          </w:rPr>
          <w:t>Evolution</w:t>
        </w:r>
        <w:r w:rsidRPr="00B147C5">
          <w:rPr>
            <w:rPrChange w:id="1120" w:author="Clay Cressler" w:date="2020-08-11T17:14:00Z">
              <w:rPr/>
            </w:rPrChange>
          </w:rPr>
          <w:t>, 47, 982–985.</w:t>
        </w:r>
      </w:ins>
    </w:p>
    <w:p w14:paraId="45B25C4B" w14:textId="77777777" w:rsidR="00B147C5" w:rsidRPr="00B147C5" w:rsidRDefault="00B147C5" w:rsidP="00B147C5">
      <w:pPr>
        <w:pStyle w:val="Bibliography"/>
        <w:rPr>
          <w:ins w:id="1121" w:author="Clay Cressler" w:date="2020-08-11T17:14:00Z"/>
          <w:rPrChange w:id="1122" w:author="Clay Cressler" w:date="2020-08-11T17:14:00Z">
            <w:rPr>
              <w:ins w:id="1123" w:author="Clay Cressler" w:date="2020-08-11T17:14:00Z"/>
            </w:rPr>
          </w:rPrChange>
        </w:rPr>
        <w:pPrChange w:id="1124" w:author="Clay Cressler" w:date="2020-08-11T17:14:00Z">
          <w:pPr>
            <w:widowControl w:val="0"/>
            <w:autoSpaceDE w:val="0"/>
            <w:autoSpaceDN w:val="0"/>
            <w:adjustRightInd w:val="0"/>
          </w:pPr>
        </w:pPrChange>
      </w:pPr>
      <w:ins w:id="1125" w:author="Clay Cressler" w:date="2020-08-11T17:14:00Z">
        <w:r w:rsidRPr="00B147C5">
          <w:rPr>
            <w:rPrChange w:id="1126" w:author="Clay Cressler" w:date="2020-08-11T17:14:00Z">
              <w:rPr/>
            </w:rPrChange>
          </w:rPr>
          <w:t xml:space="preserve">Abrams, P.A., Matsuda, H. &amp; Harada, Y. (1993b). Evolutionarily unstable fitness maxima and stable fitness minima of continuous traits. </w:t>
        </w:r>
        <w:proofErr w:type="spellStart"/>
        <w:r w:rsidRPr="00B147C5">
          <w:rPr>
            <w:i/>
            <w:iCs/>
            <w:rPrChange w:id="1127" w:author="Clay Cressler" w:date="2020-08-11T17:14:00Z">
              <w:rPr>
                <w:i/>
                <w:iCs/>
              </w:rPr>
            </w:rPrChange>
          </w:rPr>
          <w:t>Evol</w:t>
        </w:r>
        <w:proofErr w:type="spellEnd"/>
        <w:r w:rsidRPr="00B147C5">
          <w:rPr>
            <w:i/>
            <w:iCs/>
            <w:rPrChange w:id="1128" w:author="Clay Cressler" w:date="2020-08-11T17:14:00Z">
              <w:rPr>
                <w:i/>
                <w:iCs/>
              </w:rPr>
            </w:rPrChange>
          </w:rPr>
          <w:t xml:space="preserve"> </w:t>
        </w:r>
        <w:proofErr w:type="spellStart"/>
        <w:r w:rsidRPr="00B147C5">
          <w:rPr>
            <w:i/>
            <w:iCs/>
            <w:rPrChange w:id="1129" w:author="Clay Cressler" w:date="2020-08-11T17:14:00Z">
              <w:rPr>
                <w:i/>
                <w:iCs/>
              </w:rPr>
            </w:rPrChange>
          </w:rPr>
          <w:t>Ecol</w:t>
        </w:r>
        <w:proofErr w:type="spellEnd"/>
        <w:r w:rsidRPr="00B147C5">
          <w:rPr>
            <w:rPrChange w:id="1130" w:author="Clay Cressler" w:date="2020-08-11T17:14:00Z">
              <w:rPr/>
            </w:rPrChange>
          </w:rPr>
          <w:t>, 7, 465–487.</w:t>
        </w:r>
      </w:ins>
    </w:p>
    <w:p w14:paraId="668B893A" w14:textId="77777777" w:rsidR="00B147C5" w:rsidRPr="00B147C5" w:rsidRDefault="00B147C5" w:rsidP="00B147C5">
      <w:pPr>
        <w:pStyle w:val="Bibliography"/>
        <w:rPr>
          <w:ins w:id="1131" w:author="Clay Cressler" w:date="2020-08-11T17:14:00Z"/>
          <w:rPrChange w:id="1132" w:author="Clay Cressler" w:date="2020-08-11T17:14:00Z">
            <w:rPr>
              <w:ins w:id="1133" w:author="Clay Cressler" w:date="2020-08-11T17:14:00Z"/>
            </w:rPr>
          </w:rPrChange>
        </w:rPr>
        <w:pPrChange w:id="1134" w:author="Clay Cressler" w:date="2020-08-11T17:14:00Z">
          <w:pPr>
            <w:widowControl w:val="0"/>
            <w:autoSpaceDE w:val="0"/>
            <w:autoSpaceDN w:val="0"/>
            <w:adjustRightInd w:val="0"/>
          </w:pPr>
        </w:pPrChange>
      </w:pPr>
      <w:ins w:id="1135" w:author="Clay Cressler" w:date="2020-08-11T17:14:00Z">
        <w:r w:rsidRPr="00B147C5">
          <w:rPr>
            <w:rPrChange w:id="1136" w:author="Clay Cressler" w:date="2020-08-11T17:14:00Z">
              <w:rPr/>
            </w:rPrChange>
          </w:rPr>
          <w:t xml:space="preserve">Abrams, P.A., Matsuda, H. &amp; Harada, Y. (1993c). Evolutionarily unstable fitness maxima and stable fitness minima of continuous traits. </w:t>
        </w:r>
        <w:proofErr w:type="spellStart"/>
        <w:r w:rsidRPr="00B147C5">
          <w:rPr>
            <w:i/>
            <w:iCs/>
            <w:rPrChange w:id="1137" w:author="Clay Cressler" w:date="2020-08-11T17:14:00Z">
              <w:rPr>
                <w:i/>
                <w:iCs/>
              </w:rPr>
            </w:rPrChange>
          </w:rPr>
          <w:t>Evol</w:t>
        </w:r>
        <w:proofErr w:type="spellEnd"/>
        <w:r w:rsidRPr="00B147C5">
          <w:rPr>
            <w:i/>
            <w:iCs/>
            <w:rPrChange w:id="1138" w:author="Clay Cressler" w:date="2020-08-11T17:14:00Z">
              <w:rPr>
                <w:i/>
                <w:iCs/>
              </w:rPr>
            </w:rPrChange>
          </w:rPr>
          <w:t xml:space="preserve"> </w:t>
        </w:r>
        <w:proofErr w:type="spellStart"/>
        <w:r w:rsidRPr="00B147C5">
          <w:rPr>
            <w:i/>
            <w:iCs/>
            <w:rPrChange w:id="1139" w:author="Clay Cressler" w:date="2020-08-11T17:14:00Z">
              <w:rPr>
                <w:i/>
                <w:iCs/>
              </w:rPr>
            </w:rPrChange>
          </w:rPr>
          <w:t>Ecol</w:t>
        </w:r>
        <w:proofErr w:type="spellEnd"/>
        <w:r w:rsidRPr="00B147C5">
          <w:rPr>
            <w:rPrChange w:id="1140" w:author="Clay Cressler" w:date="2020-08-11T17:14:00Z">
              <w:rPr/>
            </w:rPrChange>
          </w:rPr>
          <w:t>, 7, 465–487.</w:t>
        </w:r>
      </w:ins>
    </w:p>
    <w:p w14:paraId="121C6A10" w14:textId="77777777" w:rsidR="00B147C5" w:rsidRPr="00B147C5" w:rsidRDefault="00B147C5" w:rsidP="00B147C5">
      <w:pPr>
        <w:pStyle w:val="Bibliography"/>
        <w:rPr>
          <w:ins w:id="1141" w:author="Clay Cressler" w:date="2020-08-11T17:14:00Z"/>
          <w:rPrChange w:id="1142" w:author="Clay Cressler" w:date="2020-08-11T17:14:00Z">
            <w:rPr>
              <w:ins w:id="1143" w:author="Clay Cressler" w:date="2020-08-11T17:14:00Z"/>
            </w:rPr>
          </w:rPrChange>
        </w:rPr>
        <w:pPrChange w:id="1144" w:author="Clay Cressler" w:date="2020-08-11T17:14:00Z">
          <w:pPr>
            <w:widowControl w:val="0"/>
            <w:autoSpaceDE w:val="0"/>
            <w:autoSpaceDN w:val="0"/>
            <w:adjustRightInd w:val="0"/>
          </w:pPr>
        </w:pPrChange>
      </w:pPr>
      <w:ins w:id="1145" w:author="Clay Cressler" w:date="2020-08-11T17:14:00Z">
        <w:r w:rsidRPr="00B147C5">
          <w:rPr>
            <w:rPrChange w:id="1146" w:author="Clay Cressler" w:date="2020-08-11T17:14:00Z">
              <w:rPr/>
            </w:rPrChange>
          </w:rPr>
          <w:t xml:space="preserve">Andrewartha, H.G. &amp; Birch, L.C. (1954). </w:t>
        </w:r>
        <w:r w:rsidRPr="00B147C5">
          <w:rPr>
            <w:i/>
            <w:iCs/>
            <w:rPrChange w:id="1147" w:author="Clay Cressler" w:date="2020-08-11T17:14:00Z">
              <w:rPr>
                <w:i/>
                <w:iCs/>
              </w:rPr>
            </w:rPrChange>
          </w:rPr>
          <w:t>The distribution and abundance of animals</w:t>
        </w:r>
        <w:r w:rsidRPr="00B147C5">
          <w:rPr>
            <w:rPrChange w:id="1148" w:author="Clay Cressler" w:date="2020-08-11T17:14:00Z">
              <w:rPr/>
            </w:rPrChange>
          </w:rPr>
          <w:t>. University of Chicago Press.</w:t>
        </w:r>
      </w:ins>
    </w:p>
    <w:p w14:paraId="671DA22E" w14:textId="77777777" w:rsidR="00B147C5" w:rsidRPr="00B147C5" w:rsidRDefault="00B147C5" w:rsidP="00B147C5">
      <w:pPr>
        <w:pStyle w:val="Bibliography"/>
        <w:rPr>
          <w:ins w:id="1149" w:author="Clay Cressler" w:date="2020-08-11T17:14:00Z"/>
          <w:rPrChange w:id="1150" w:author="Clay Cressler" w:date="2020-08-11T17:14:00Z">
            <w:rPr>
              <w:ins w:id="1151" w:author="Clay Cressler" w:date="2020-08-11T17:14:00Z"/>
            </w:rPr>
          </w:rPrChange>
        </w:rPr>
        <w:pPrChange w:id="1152" w:author="Clay Cressler" w:date="2020-08-11T17:14:00Z">
          <w:pPr>
            <w:widowControl w:val="0"/>
            <w:autoSpaceDE w:val="0"/>
            <w:autoSpaceDN w:val="0"/>
            <w:adjustRightInd w:val="0"/>
          </w:pPr>
        </w:pPrChange>
      </w:pPr>
      <w:ins w:id="1153" w:author="Clay Cressler" w:date="2020-08-11T17:14:00Z">
        <w:r w:rsidRPr="00B147C5">
          <w:rPr>
            <w:rPrChange w:id="1154" w:author="Clay Cressler" w:date="2020-08-11T17:14:00Z">
              <w:rPr/>
            </w:rPrChange>
          </w:rPr>
          <w:t xml:space="preserve">Ashwin, P., </w:t>
        </w:r>
        <w:proofErr w:type="spellStart"/>
        <w:r w:rsidRPr="00B147C5">
          <w:rPr>
            <w:rPrChange w:id="1155" w:author="Clay Cressler" w:date="2020-08-11T17:14:00Z">
              <w:rPr/>
            </w:rPrChange>
          </w:rPr>
          <w:t>Wieczorek</w:t>
        </w:r>
        <w:proofErr w:type="spellEnd"/>
        <w:r w:rsidRPr="00B147C5">
          <w:rPr>
            <w:rPrChange w:id="1156" w:author="Clay Cressler" w:date="2020-08-11T17:14:00Z">
              <w:rPr/>
            </w:rPrChange>
          </w:rPr>
          <w:t xml:space="preserve">, S., </w:t>
        </w:r>
        <w:proofErr w:type="spellStart"/>
        <w:r w:rsidRPr="00B147C5">
          <w:rPr>
            <w:rPrChange w:id="1157" w:author="Clay Cressler" w:date="2020-08-11T17:14:00Z">
              <w:rPr/>
            </w:rPrChange>
          </w:rPr>
          <w:t>Vitolo</w:t>
        </w:r>
        <w:proofErr w:type="spellEnd"/>
        <w:r w:rsidRPr="00B147C5">
          <w:rPr>
            <w:rPrChange w:id="1158" w:author="Clay Cressler" w:date="2020-08-11T17:14:00Z">
              <w:rPr/>
            </w:rPrChange>
          </w:rPr>
          <w:t xml:space="preserve">, R. &amp; Cox, P. (2012). Tipping points in open systems: bifurcation, noise-induced and rate-dependent examples in the climate system. </w:t>
        </w:r>
        <w:r w:rsidRPr="00B147C5">
          <w:rPr>
            <w:i/>
            <w:iCs/>
            <w:rPrChange w:id="1159" w:author="Clay Cressler" w:date="2020-08-11T17:14:00Z">
              <w:rPr>
                <w:i/>
                <w:iCs/>
              </w:rPr>
            </w:rPrChange>
          </w:rPr>
          <w:t>Philosophical Transactions of the Royal Society A: Mathematical, Physical and Engineering Sciences</w:t>
        </w:r>
        <w:r w:rsidRPr="00B147C5">
          <w:rPr>
            <w:rPrChange w:id="1160" w:author="Clay Cressler" w:date="2020-08-11T17:14:00Z">
              <w:rPr/>
            </w:rPrChange>
          </w:rPr>
          <w:t>, 370, 1166–1184.</w:t>
        </w:r>
      </w:ins>
    </w:p>
    <w:p w14:paraId="76E3ABA7" w14:textId="77777777" w:rsidR="00B147C5" w:rsidRPr="00B147C5" w:rsidRDefault="00B147C5" w:rsidP="00B147C5">
      <w:pPr>
        <w:pStyle w:val="Bibliography"/>
        <w:rPr>
          <w:ins w:id="1161" w:author="Clay Cressler" w:date="2020-08-11T17:14:00Z"/>
          <w:rPrChange w:id="1162" w:author="Clay Cressler" w:date="2020-08-11T17:14:00Z">
            <w:rPr>
              <w:ins w:id="1163" w:author="Clay Cressler" w:date="2020-08-11T17:14:00Z"/>
            </w:rPr>
          </w:rPrChange>
        </w:rPr>
        <w:pPrChange w:id="1164" w:author="Clay Cressler" w:date="2020-08-11T17:14:00Z">
          <w:pPr>
            <w:widowControl w:val="0"/>
            <w:autoSpaceDE w:val="0"/>
            <w:autoSpaceDN w:val="0"/>
            <w:adjustRightInd w:val="0"/>
          </w:pPr>
        </w:pPrChange>
      </w:pPr>
      <w:ins w:id="1165" w:author="Clay Cressler" w:date="2020-08-11T17:14:00Z">
        <w:r w:rsidRPr="00B147C5">
          <w:rPr>
            <w:rPrChange w:id="1166" w:author="Clay Cressler" w:date="2020-08-11T17:14:00Z">
              <w:rPr/>
            </w:rPrChange>
          </w:rPr>
          <w:t xml:space="preserve">Banks, M.J. &amp; Thompson, D.J. (1987). Lifetime reproductive success of females of the damselfly </w:t>
        </w:r>
        <w:proofErr w:type="spellStart"/>
        <w:r w:rsidRPr="00B147C5">
          <w:rPr>
            <w:i/>
            <w:iCs/>
            <w:rPrChange w:id="1167" w:author="Clay Cressler" w:date="2020-08-11T17:14:00Z">
              <w:rPr>
                <w:i/>
                <w:iCs/>
              </w:rPr>
            </w:rPrChange>
          </w:rPr>
          <w:t>Coenagrion</w:t>
        </w:r>
        <w:proofErr w:type="spellEnd"/>
        <w:r w:rsidRPr="00B147C5">
          <w:rPr>
            <w:i/>
            <w:iCs/>
            <w:rPrChange w:id="1168" w:author="Clay Cressler" w:date="2020-08-11T17:14:00Z">
              <w:rPr>
                <w:i/>
                <w:iCs/>
              </w:rPr>
            </w:rPrChange>
          </w:rPr>
          <w:t xml:space="preserve"> </w:t>
        </w:r>
        <w:proofErr w:type="spellStart"/>
        <w:r w:rsidRPr="00B147C5">
          <w:rPr>
            <w:i/>
            <w:iCs/>
            <w:rPrChange w:id="1169" w:author="Clay Cressler" w:date="2020-08-11T17:14:00Z">
              <w:rPr>
                <w:i/>
                <w:iCs/>
              </w:rPr>
            </w:rPrChange>
          </w:rPr>
          <w:t>puella</w:t>
        </w:r>
        <w:proofErr w:type="spellEnd"/>
        <w:r w:rsidRPr="00B147C5">
          <w:rPr>
            <w:rPrChange w:id="1170" w:author="Clay Cressler" w:date="2020-08-11T17:14:00Z">
              <w:rPr/>
            </w:rPrChange>
          </w:rPr>
          <w:t xml:space="preserve">. </w:t>
        </w:r>
        <w:r w:rsidRPr="00B147C5">
          <w:rPr>
            <w:i/>
            <w:iCs/>
            <w:rPrChange w:id="1171" w:author="Clay Cressler" w:date="2020-08-11T17:14:00Z">
              <w:rPr>
                <w:i/>
                <w:iCs/>
              </w:rPr>
            </w:rPrChange>
          </w:rPr>
          <w:t>Journal of Animal Ecology</w:t>
        </w:r>
        <w:r w:rsidRPr="00B147C5">
          <w:rPr>
            <w:rPrChange w:id="1172" w:author="Clay Cressler" w:date="2020-08-11T17:14:00Z">
              <w:rPr/>
            </w:rPrChange>
          </w:rPr>
          <w:t>, 56, 815–832.</w:t>
        </w:r>
      </w:ins>
    </w:p>
    <w:p w14:paraId="173D29EB" w14:textId="77777777" w:rsidR="00B147C5" w:rsidRPr="00B147C5" w:rsidRDefault="00B147C5" w:rsidP="00B147C5">
      <w:pPr>
        <w:pStyle w:val="Bibliography"/>
        <w:rPr>
          <w:ins w:id="1173" w:author="Clay Cressler" w:date="2020-08-11T17:14:00Z"/>
          <w:rPrChange w:id="1174" w:author="Clay Cressler" w:date="2020-08-11T17:14:00Z">
            <w:rPr>
              <w:ins w:id="1175" w:author="Clay Cressler" w:date="2020-08-11T17:14:00Z"/>
            </w:rPr>
          </w:rPrChange>
        </w:rPr>
        <w:pPrChange w:id="1176" w:author="Clay Cressler" w:date="2020-08-11T17:14:00Z">
          <w:pPr>
            <w:widowControl w:val="0"/>
            <w:autoSpaceDE w:val="0"/>
            <w:autoSpaceDN w:val="0"/>
            <w:adjustRightInd w:val="0"/>
          </w:pPr>
        </w:pPrChange>
      </w:pPr>
      <w:ins w:id="1177" w:author="Clay Cressler" w:date="2020-08-11T17:14:00Z">
        <w:r w:rsidRPr="00B147C5">
          <w:rPr>
            <w:rPrChange w:id="1178" w:author="Clay Cressler" w:date="2020-08-11T17:14:00Z">
              <w:rPr/>
            </w:rPrChange>
          </w:rPr>
          <w:t xml:space="preserve">Black, A.J. &amp; McKane, A.J. (2012). Stochastic formulation of ecological models and their applications. </w:t>
        </w:r>
        <w:r w:rsidRPr="00B147C5">
          <w:rPr>
            <w:i/>
            <w:iCs/>
            <w:rPrChange w:id="1179" w:author="Clay Cressler" w:date="2020-08-11T17:14:00Z">
              <w:rPr>
                <w:i/>
                <w:iCs/>
              </w:rPr>
            </w:rPrChange>
          </w:rPr>
          <w:t xml:space="preserve">Trends Ecol. </w:t>
        </w:r>
        <w:proofErr w:type="spellStart"/>
        <w:r w:rsidRPr="00B147C5">
          <w:rPr>
            <w:i/>
            <w:iCs/>
            <w:rPrChange w:id="1180" w:author="Clay Cressler" w:date="2020-08-11T17:14:00Z">
              <w:rPr>
                <w:i/>
                <w:iCs/>
              </w:rPr>
            </w:rPrChange>
          </w:rPr>
          <w:t>Evol</w:t>
        </w:r>
        <w:proofErr w:type="spellEnd"/>
        <w:r w:rsidRPr="00B147C5">
          <w:rPr>
            <w:i/>
            <w:iCs/>
            <w:rPrChange w:id="1181" w:author="Clay Cressler" w:date="2020-08-11T17:14:00Z">
              <w:rPr>
                <w:i/>
                <w:iCs/>
              </w:rPr>
            </w:rPrChange>
          </w:rPr>
          <w:t>. (</w:t>
        </w:r>
        <w:proofErr w:type="spellStart"/>
        <w:r w:rsidRPr="00B147C5">
          <w:rPr>
            <w:i/>
            <w:iCs/>
            <w:rPrChange w:id="1182" w:author="Clay Cressler" w:date="2020-08-11T17:14:00Z">
              <w:rPr>
                <w:i/>
                <w:iCs/>
              </w:rPr>
            </w:rPrChange>
          </w:rPr>
          <w:t>Amst</w:t>
        </w:r>
        <w:proofErr w:type="spellEnd"/>
        <w:r w:rsidRPr="00B147C5">
          <w:rPr>
            <w:i/>
            <w:iCs/>
            <w:rPrChange w:id="1183" w:author="Clay Cressler" w:date="2020-08-11T17:14:00Z">
              <w:rPr>
                <w:i/>
                <w:iCs/>
              </w:rPr>
            </w:rPrChange>
          </w:rPr>
          <w:t>.)</w:t>
        </w:r>
        <w:r w:rsidRPr="00B147C5">
          <w:rPr>
            <w:rPrChange w:id="1184" w:author="Clay Cressler" w:date="2020-08-11T17:14:00Z">
              <w:rPr/>
            </w:rPrChange>
          </w:rPr>
          <w:t>, 27, 337–345.</w:t>
        </w:r>
      </w:ins>
    </w:p>
    <w:p w14:paraId="207DE6C7" w14:textId="77777777" w:rsidR="00B147C5" w:rsidRPr="00B147C5" w:rsidRDefault="00B147C5" w:rsidP="00B147C5">
      <w:pPr>
        <w:pStyle w:val="Bibliography"/>
        <w:rPr>
          <w:ins w:id="1185" w:author="Clay Cressler" w:date="2020-08-11T17:14:00Z"/>
          <w:rPrChange w:id="1186" w:author="Clay Cressler" w:date="2020-08-11T17:14:00Z">
            <w:rPr>
              <w:ins w:id="1187" w:author="Clay Cressler" w:date="2020-08-11T17:14:00Z"/>
            </w:rPr>
          </w:rPrChange>
        </w:rPr>
        <w:pPrChange w:id="1188" w:author="Clay Cressler" w:date="2020-08-11T17:14:00Z">
          <w:pPr>
            <w:widowControl w:val="0"/>
            <w:autoSpaceDE w:val="0"/>
            <w:autoSpaceDN w:val="0"/>
            <w:adjustRightInd w:val="0"/>
          </w:pPr>
        </w:pPrChange>
      </w:pPr>
      <w:proofErr w:type="spellStart"/>
      <w:ins w:id="1189" w:author="Clay Cressler" w:date="2020-08-11T17:14:00Z">
        <w:r w:rsidRPr="00B147C5">
          <w:rPr>
            <w:rPrChange w:id="1190" w:author="Clay Cressler" w:date="2020-08-11T17:14:00Z">
              <w:rPr/>
            </w:rPrChange>
          </w:rPr>
          <w:t>Bolnick</w:t>
        </w:r>
        <w:proofErr w:type="spellEnd"/>
        <w:r w:rsidRPr="00B147C5">
          <w:rPr>
            <w:rPrChange w:id="1191" w:author="Clay Cressler" w:date="2020-08-11T17:14:00Z">
              <w:rPr/>
            </w:rPrChange>
          </w:rPr>
          <w:t xml:space="preserve">, D.I., </w:t>
        </w:r>
        <w:proofErr w:type="spellStart"/>
        <w:r w:rsidRPr="00B147C5">
          <w:rPr>
            <w:rPrChange w:id="1192" w:author="Clay Cressler" w:date="2020-08-11T17:14:00Z">
              <w:rPr/>
            </w:rPrChange>
          </w:rPr>
          <w:t>Amarasekare</w:t>
        </w:r>
        <w:proofErr w:type="spellEnd"/>
        <w:r w:rsidRPr="00B147C5">
          <w:rPr>
            <w:rPrChange w:id="1193" w:author="Clay Cressler" w:date="2020-08-11T17:14:00Z">
              <w:rPr/>
            </w:rPrChange>
          </w:rPr>
          <w:t xml:space="preserve">, P., Araújo, M.S., </w:t>
        </w:r>
        <w:proofErr w:type="spellStart"/>
        <w:r w:rsidRPr="00B147C5">
          <w:rPr>
            <w:rPrChange w:id="1194" w:author="Clay Cressler" w:date="2020-08-11T17:14:00Z">
              <w:rPr/>
            </w:rPrChange>
          </w:rPr>
          <w:t>Bürger</w:t>
        </w:r>
        <w:proofErr w:type="spellEnd"/>
        <w:r w:rsidRPr="00B147C5">
          <w:rPr>
            <w:rPrChange w:id="1195" w:author="Clay Cressler" w:date="2020-08-11T17:14:00Z">
              <w:rPr/>
            </w:rPrChange>
          </w:rPr>
          <w:t xml:space="preserve">, R., Levine, J.M., Novak, M., </w:t>
        </w:r>
        <w:r w:rsidRPr="00B147C5">
          <w:rPr>
            <w:i/>
            <w:iCs/>
            <w:rPrChange w:id="1196" w:author="Clay Cressler" w:date="2020-08-11T17:14:00Z">
              <w:rPr>
                <w:i/>
                <w:iCs/>
              </w:rPr>
            </w:rPrChange>
          </w:rPr>
          <w:t>et al.</w:t>
        </w:r>
        <w:r w:rsidRPr="00B147C5">
          <w:rPr>
            <w:rPrChange w:id="1197" w:author="Clay Cressler" w:date="2020-08-11T17:14:00Z">
              <w:rPr/>
            </w:rPrChange>
          </w:rPr>
          <w:t xml:space="preserve"> (2011). Why intraspecific trait variation matters in community ecology. </w:t>
        </w:r>
        <w:r w:rsidRPr="00B147C5">
          <w:rPr>
            <w:i/>
            <w:iCs/>
            <w:rPrChange w:id="1198" w:author="Clay Cressler" w:date="2020-08-11T17:14:00Z">
              <w:rPr>
                <w:i/>
                <w:iCs/>
              </w:rPr>
            </w:rPrChange>
          </w:rPr>
          <w:t xml:space="preserve">Trends Ecol. </w:t>
        </w:r>
        <w:proofErr w:type="spellStart"/>
        <w:r w:rsidRPr="00B147C5">
          <w:rPr>
            <w:i/>
            <w:iCs/>
            <w:rPrChange w:id="1199" w:author="Clay Cressler" w:date="2020-08-11T17:14:00Z">
              <w:rPr>
                <w:i/>
                <w:iCs/>
              </w:rPr>
            </w:rPrChange>
          </w:rPr>
          <w:t>Evol</w:t>
        </w:r>
        <w:proofErr w:type="spellEnd"/>
        <w:r w:rsidRPr="00B147C5">
          <w:rPr>
            <w:i/>
            <w:iCs/>
            <w:rPrChange w:id="1200" w:author="Clay Cressler" w:date="2020-08-11T17:14:00Z">
              <w:rPr>
                <w:i/>
                <w:iCs/>
              </w:rPr>
            </w:rPrChange>
          </w:rPr>
          <w:t>.</w:t>
        </w:r>
        <w:r w:rsidRPr="00B147C5">
          <w:rPr>
            <w:rPrChange w:id="1201" w:author="Clay Cressler" w:date="2020-08-11T17:14:00Z">
              <w:rPr/>
            </w:rPrChange>
          </w:rPr>
          <w:t>, 26, 183–192.</w:t>
        </w:r>
      </w:ins>
    </w:p>
    <w:p w14:paraId="190B21EF" w14:textId="77777777" w:rsidR="00B147C5" w:rsidRPr="00B147C5" w:rsidRDefault="00B147C5" w:rsidP="00B147C5">
      <w:pPr>
        <w:pStyle w:val="Bibliography"/>
        <w:rPr>
          <w:ins w:id="1202" w:author="Clay Cressler" w:date="2020-08-11T17:14:00Z"/>
          <w:rPrChange w:id="1203" w:author="Clay Cressler" w:date="2020-08-11T17:14:00Z">
            <w:rPr>
              <w:ins w:id="1204" w:author="Clay Cressler" w:date="2020-08-11T17:14:00Z"/>
            </w:rPr>
          </w:rPrChange>
        </w:rPr>
        <w:pPrChange w:id="1205" w:author="Clay Cressler" w:date="2020-08-11T17:14:00Z">
          <w:pPr>
            <w:widowControl w:val="0"/>
            <w:autoSpaceDE w:val="0"/>
            <w:autoSpaceDN w:val="0"/>
            <w:adjustRightInd w:val="0"/>
          </w:pPr>
        </w:pPrChange>
      </w:pPr>
      <w:ins w:id="1206" w:author="Clay Cressler" w:date="2020-08-11T17:14:00Z">
        <w:r w:rsidRPr="00B147C5">
          <w:rPr>
            <w:rPrChange w:id="1207" w:author="Clay Cressler" w:date="2020-08-11T17:14:00Z">
              <w:rPr/>
            </w:rPrChange>
          </w:rPr>
          <w:t xml:space="preserve">Champagnat, N., </w:t>
        </w:r>
        <w:proofErr w:type="spellStart"/>
        <w:r w:rsidRPr="00B147C5">
          <w:rPr>
            <w:rPrChange w:id="1208" w:author="Clay Cressler" w:date="2020-08-11T17:14:00Z">
              <w:rPr/>
            </w:rPrChange>
          </w:rPr>
          <w:t>Ferrière</w:t>
        </w:r>
        <w:proofErr w:type="spellEnd"/>
        <w:r w:rsidRPr="00B147C5">
          <w:rPr>
            <w:rPrChange w:id="1209" w:author="Clay Cressler" w:date="2020-08-11T17:14:00Z">
              <w:rPr/>
            </w:rPrChange>
          </w:rPr>
          <w:t xml:space="preserve">, R. &amp; </w:t>
        </w:r>
        <w:proofErr w:type="spellStart"/>
        <w:r w:rsidRPr="00B147C5">
          <w:rPr>
            <w:rPrChange w:id="1210" w:author="Clay Cressler" w:date="2020-08-11T17:14:00Z">
              <w:rPr/>
            </w:rPrChange>
          </w:rPr>
          <w:t>Méléard</w:t>
        </w:r>
        <w:proofErr w:type="spellEnd"/>
        <w:r w:rsidRPr="00B147C5">
          <w:rPr>
            <w:rPrChange w:id="1211" w:author="Clay Cressler" w:date="2020-08-11T17:14:00Z">
              <w:rPr/>
            </w:rPrChange>
          </w:rPr>
          <w:t xml:space="preserve">, S. (2006). Unifying evolutionary dynamics: from individual stochastic processes to macroscopic models. </w:t>
        </w:r>
        <w:proofErr w:type="spellStart"/>
        <w:r w:rsidRPr="00B147C5">
          <w:rPr>
            <w:i/>
            <w:iCs/>
            <w:rPrChange w:id="1212" w:author="Clay Cressler" w:date="2020-08-11T17:14:00Z">
              <w:rPr>
                <w:i/>
                <w:iCs/>
              </w:rPr>
            </w:rPrChange>
          </w:rPr>
          <w:t>Theor</w:t>
        </w:r>
        <w:proofErr w:type="spellEnd"/>
        <w:r w:rsidRPr="00B147C5">
          <w:rPr>
            <w:i/>
            <w:iCs/>
            <w:rPrChange w:id="1213" w:author="Clay Cressler" w:date="2020-08-11T17:14:00Z">
              <w:rPr>
                <w:i/>
                <w:iCs/>
              </w:rPr>
            </w:rPrChange>
          </w:rPr>
          <w:t xml:space="preserve"> </w:t>
        </w:r>
        <w:proofErr w:type="spellStart"/>
        <w:r w:rsidRPr="00B147C5">
          <w:rPr>
            <w:i/>
            <w:iCs/>
            <w:rPrChange w:id="1214" w:author="Clay Cressler" w:date="2020-08-11T17:14:00Z">
              <w:rPr>
                <w:i/>
                <w:iCs/>
              </w:rPr>
            </w:rPrChange>
          </w:rPr>
          <w:t>Popul</w:t>
        </w:r>
        <w:proofErr w:type="spellEnd"/>
        <w:r w:rsidRPr="00B147C5">
          <w:rPr>
            <w:i/>
            <w:iCs/>
            <w:rPrChange w:id="1215" w:author="Clay Cressler" w:date="2020-08-11T17:14:00Z">
              <w:rPr>
                <w:i/>
                <w:iCs/>
              </w:rPr>
            </w:rPrChange>
          </w:rPr>
          <w:t xml:space="preserve"> Biol</w:t>
        </w:r>
        <w:r w:rsidRPr="00B147C5">
          <w:rPr>
            <w:rPrChange w:id="1216" w:author="Clay Cressler" w:date="2020-08-11T17:14:00Z">
              <w:rPr/>
            </w:rPrChange>
          </w:rPr>
          <w:t>, 69, 297–321.</w:t>
        </w:r>
      </w:ins>
    </w:p>
    <w:p w14:paraId="5B2185CB" w14:textId="77777777" w:rsidR="00B147C5" w:rsidRPr="00B147C5" w:rsidRDefault="00B147C5" w:rsidP="00B147C5">
      <w:pPr>
        <w:pStyle w:val="Bibliography"/>
        <w:rPr>
          <w:ins w:id="1217" w:author="Clay Cressler" w:date="2020-08-11T17:14:00Z"/>
          <w:rPrChange w:id="1218" w:author="Clay Cressler" w:date="2020-08-11T17:14:00Z">
            <w:rPr>
              <w:ins w:id="1219" w:author="Clay Cressler" w:date="2020-08-11T17:14:00Z"/>
            </w:rPr>
          </w:rPrChange>
        </w:rPr>
        <w:pPrChange w:id="1220" w:author="Clay Cressler" w:date="2020-08-11T17:14:00Z">
          <w:pPr>
            <w:widowControl w:val="0"/>
            <w:autoSpaceDE w:val="0"/>
            <w:autoSpaceDN w:val="0"/>
            <w:adjustRightInd w:val="0"/>
          </w:pPr>
        </w:pPrChange>
      </w:pPr>
      <w:ins w:id="1221" w:author="Clay Cressler" w:date="2020-08-11T17:14:00Z">
        <w:r w:rsidRPr="00B147C5">
          <w:rPr>
            <w:rPrChange w:id="1222" w:author="Clay Cressler" w:date="2020-08-11T17:14:00Z">
              <w:rPr/>
            </w:rPrChange>
          </w:rPr>
          <w:t xml:space="preserve">Childs, D.Z., Metcalf, C.J.E. &amp; Rees, M. (2010). Evolutionary bet-hedging in the real world: empirical evidence and challenges revealed by plants. </w:t>
        </w:r>
        <w:r w:rsidRPr="00B147C5">
          <w:rPr>
            <w:i/>
            <w:iCs/>
            <w:rPrChange w:id="1223" w:author="Clay Cressler" w:date="2020-08-11T17:14:00Z">
              <w:rPr>
                <w:i/>
                <w:iCs/>
              </w:rPr>
            </w:rPrChange>
          </w:rPr>
          <w:t>Proc. Biol. Sci.</w:t>
        </w:r>
        <w:r w:rsidRPr="00B147C5">
          <w:rPr>
            <w:rPrChange w:id="1224" w:author="Clay Cressler" w:date="2020-08-11T17:14:00Z">
              <w:rPr/>
            </w:rPrChange>
          </w:rPr>
          <w:t>, 277, 3055–3064.</w:t>
        </w:r>
      </w:ins>
    </w:p>
    <w:p w14:paraId="3016B0E3" w14:textId="77777777" w:rsidR="00B147C5" w:rsidRPr="00B147C5" w:rsidRDefault="00B147C5" w:rsidP="00B147C5">
      <w:pPr>
        <w:pStyle w:val="Bibliography"/>
        <w:rPr>
          <w:ins w:id="1225" w:author="Clay Cressler" w:date="2020-08-11T17:14:00Z"/>
          <w:rPrChange w:id="1226" w:author="Clay Cressler" w:date="2020-08-11T17:14:00Z">
            <w:rPr>
              <w:ins w:id="1227" w:author="Clay Cressler" w:date="2020-08-11T17:14:00Z"/>
            </w:rPr>
          </w:rPrChange>
        </w:rPr>
        <w:pPrChange w:id="1228" w:author="Clay Cressler" w:date="2020-08-11T17:14:00Z">
          <w:pPr>
            <w:widowControl w:val="0"/>
            <w:autoSpaceDE w:val="0"/>
            <w:autoSpaceDN w:val="0"/>
            <w:adjustRightInd w:val="0"/>
          </w:pPr>
        </w:pPrChange>
      </w:pPr>
      <w:proofErr w:type="spellStart"/>
      <w:ins w:id="1229" w:author="Clay Cressler" w:date="2020-08-11T17:14:00Z">
        <w:r w:rsidRPr="00B147C5">
          <w:rPr>
            <w:rPrChange w:id="1230" w:author="Clay Cressler" w:date="2020-08-11T17:14:00Z">
              <w:rPr/>
            </w:rPrChange>
          </w:rPr>
          <w:t>Claessen</w:t>
        </w:r>
        <w:proofErr w:type="spellEnd"/>
        <w:r w:rsidRPr="00B147C5">
          <w:rPr>
            <w:rPrChange w:id="1231" w:author="Clay Cressler" w:date="2020-08-11T17:14:00Z">
              <w:rPr/>
            </w:rPrChange>
          </w:rPr>
          <w:t xml:space="preserve">, D., Andersson, J., Persson, L. &amp; de </w:t>
        </w:r>
        <w:proofErr w:type="spellStart"/>
        <w:r w:rsidRPr="00B147C5">
          <w:rPr>
            <w:rPrChange w:id="1232" w:author="Clay Cressler" w:date="2020-08-11T17:14:00Z">
              <w:rPr/>
            </w:rPrChange>
          </w:rPr>
          <w:t>Roos</w:t>
        </w:r>
        <w:proofErr w:type="spellEnd"/>
        <w:r w:rsidRPr="00B147C5">
          <w:rPr>
            <w:rPrChange w:id="1233" w:author="Clay Cressler" w:date="2020-08-11T17:14:00Z">
              <w:rPr/>
            </w:rPrChange>
          </w:rPr>
          <w:t xml:space="preserve">, A.M. (2007). Delayed evolutionary branching in small populations. </w:t>
        </w:r>
        <w:r w:rsidRPr="00B147C5">
          <w:rPr>
            <w:i/>
            <w:iCs/>
            <w:rPrChange w:id="1234" w:author="Clay Cressler" w:date="2020-08-11T17:14:00Z">
              <w:rPr>
                <w:i/>
                <w:iCs/>
              </w:rPr>
            </w:rPrChange>
          </w:rPr>
          <w:t>Evolutionary Ecology Research</w:t>
        </w:r>
        <w:r w:rsidRPr="00B147C5">
          <w:rPr>
            <w:rPrChange w:id="1235" w:author="Clay Cressler" w:date="2020-08-11T17:14:00Z">
              <w:rPr/>
            </w:rPrChange>
          </w:rPr>
          <w:t>, 9, 51–69.</w:t>
        </w:r>
      </w:ins>
    </w:p>
    <w:p w14:paraId="718CBCC5" w14:textId="77777777" w:rsidR="00B147C5" w:rsidRPr="00B147C5" w:rsidRDefault="00B147C5" w:rsidP="00B147C5">
      <w:pPr>
        <w:pStyle w:val="Bibliography"/>
        <w:rPr>
          <w:ins w:id="1236" w:author="Clay Cressler" w:date="2020-08-11T17:14:00Z"/>
          <w:rPrChange w:id="1237" w:author="Clay Cressler" w:date="2020-08-11T17:14:00Z">
            <w:rPr>
              <w:ins w:id="1238" w:author="Clay Cressler" w:date="2020-08-11T17:14:00Z"/>
            </w:rPr>
          </w:rPrChange>
        </w:rPr>
        <w:pPrChange w:id="1239" w:author="Clay Cressler" w:date="2020-08-11T17:14:00Z">
          <w:pPr>
            <w:widowControl w:val="0"/>
            <w:autoSpaceDE w:val="0"/>
            <w:autoSpaceDN w:val="0"/>
            <w:adjustRightInd w:val="0"/>
          </w:pPr>
        </w:pPrChange>
      </w:pPr>
      <w:ins w:id="1240" w:author="Clay Cressler" w:date="2020-08-11T17:14:00Z">
        <w:r w:rsidRPr="00B147C5">
          <w:rPr>
            <w:rPrChange w:id="1241" w:author="Clay Cressler" w:date="2020-08-11T17:14:00Z">
              <w:rPr/>
            </w:rPrChange>
          </w:rPr>
          <w:t xml:space="preserve">Cohen, D. (1966). Optimizing reproduction in a randomly varying environment. </w:t>
        </w:r>
        <w:r w:rsidRPr="00B147C5">
          <w:rPr>
            <w:i/>
            <w:iCs/>
            <w:rPrChange w:id="1242" w:author="Clay Cressler" w:date="2020-08-11T17:14:00Z">
              <w:rPr>
                <w:i/>
                <w:iCs/>
              </w:rPr>
            </w:rPrChange>
          </w:rPr>
          <w:t>Journal of Theoretical Biology</w:t>
        </w:r>
        <w:r w:rsidRPr="00B147C5">
          <w:rPr>
            <w:rPrChange w:id="1243" w:author="Clay Cressler" w:date="2020-08-11T17:14:00Z">
              <w:rPr/>
            </w:rPrChange>
          </w:rPr>
          <w:t>, 12, 119–129.</w:t>
        </w:r>
      </w:ins>
    </w:p>
    <w:p w14:paraId="3F32B645" w14:textId="77777777" w:rsidR="00B147C5" w:rsidRPr="00B147C5" w:rsidRDefault="00B147C5" w:rsidP="00B147C5">
      <w:pPr>
        <w:pStyle w:val="Bibliography"/>
        <w:rPr>
          <w:ins w:id="1244" w:author="Clay Cressler" w:date="2020-08-11T17:14:00Z"/>
          <w:rPrChange w:id="1245" w:author="Clay Cressler" w:date="2020-08-11T17:14:00Z">
            <w:rPr>
              <w:ins w:id="1246" w:author="Clay Cressler" w:date="2020-08-11T17:14:00Z"/>
            </w:rPr>
          </w:rPrChange>
        </w:rPr>
        <w:pPrChange w:id="1247" w:author="Clay Cressler" w:date="2020-08-11T17:14:00Z">
          <w:pPr>
            <w:widowControl w:val="0"/>
            <w:autoSpaceDE w:val="0"/>
            <w:autoSpaceDN w:val="0"/>
            <w:adjustRightInd w:val="0"/>
          </w:pPr>
        </w:pPrChange>
      </w:pPr>
      <w:ins w:id="1248" w:author="Clay Cressler" w:date="2020-08-11T17:14:00Z">
        <w:r w:rsidRPr="00B147C5">
          <w:rPr>
            <w:rPrChange w:id="1249" w:author="Clay Cressler" w:date="2020-08-11T17:14:00Z">
              <w:rPr/>
            </w:rPrChange>
          </w:rPr>
          <w:t xml:space="preserve">Cortez, M.H. (2016). How the magnitude of prey genetic variation alters predator-prey eco-evolutionary dynamics. </w:t>
        </w:r>
        <w:r w:rsidRPr="00B147C5">
          <w:rPr>
            <w:i/>
            <w:iCs/>
            <w:rPrChange w:id="1250" w:author="Clay Cressler" w:date="2020-08-11T17:14:00Z">
              <w:rPr>
                <w:i/>
                <w:iCs/>
              </w:rPr>
            </w:rPrChange>
          </w:rPr>
          <w:t>The American Naturalist</w:t>
        </w:r>
        <w:r w:rsidRPr="00B147C5">
          <w:rPr>
            <w:rPrChange w:id="1251" w:author="Clay Cressler" w:date="2020-08-11T17:14:00Z">
              <w:rPr/>
            </w:rPrChange>
          </w:rPr>
          <w:t>, 188, 329–341.</w:t>
        </w:r>
      </w:ins>
    </w:p>
    <w:p w14:paraId="178753B4" w14:textId="77777777" w:rsidR="00B147C5" w:rsidRPr="00B147C5" w:rsidRDefault="00B147C5" w:rsidP="00B147C5">
      <w:pPr>
        <w:pStyle w:val="Bibliography"/>
        <w:rPr>
          <w:ins w:id="1252" w:author="Clay Cressler" w:date="2020-08-11T17:14:00Z"/>
          <w:rPrChange w:id="1253" w:author="Clay Cressler" w:date="2020-08-11T17:14:00Z">
            <w:rPr>
              <w:ins w:id="1254" w:author="Clay Cressler" w:date="2020-08-11T17:14:00Z"/>
            </w:rPr>
          </w:rPrChange>
        </w:rPr>
        <w:pPrChange w:id="1255" w:author="Clay Cressler" w:date="2020-08-11T17:14:00Z">
          <w:pPr>
            <w:widowControl w:val="0"/>
            <w:autoSpaceDE w:val="0"/>
            <w:autoSpaceDN w:val="0"/>
            <w:adjustRightInd w:val="0"/>
          </w:pPr>
        </w:pPrChange>
      </w:pPr>
      <w:ins w:id="1256" w:author="Clay Cressler" w:date="2020-08-11T17:14:00Z">
        <w:r w:rsidRPr="00B147C5">
          <w:rPr>
            <w:rPrChange w:id="1257" w:author="Clay Cressler" w:date="2020-08-11T17:14:00Z">
              <w:rPr/>
            </w:rPrChange>
          </w:rPr>
          <w:t xml:space="preserve">Cortez, M.H. &amp; </w:t>
        </w:r>
        <w:proofErr w:type="spellStart"/>
        <w:r w:rsidRPr="00B147C5">
          <w:rPr>
            <w:rPrChange w:id="1258" w:author="Clay Cressler" w:date="2020-08-11T17:14:00Z">
              <w:rPr/>
            </w:rPrChange>
          </w:rPr>
          <w:t>Ellner</w:t>
        </w:r>
        <w:proofErr w:type="spellEnd"/>
        <w:r w:rsidRPr="00B147C5">
          <w:rPr>
            <w:rPrChange w:id="1259" w:author="Clay Cressler" w:date="2020-08-11T17:14:00Z">
              <w:rPr/>
            </w:rPrChange>
          </w:rPr>
          <w:t xml:space="preserve">, S.P. (2010). Understanding rapid evolution in predator‐prey interactions using the theory of fast‐slow dynamical systems. </w:t>
        </w:r>
        <w:r w:rsidRPr="00B147C5">
          <w:rPr>
            <w:i/>
            <w:iCs/>
            <w:rPrChange w:id="1260" w:author="Clay Cressler" w:date="2020-08-11T17:14:00Z">
              <w:rPr>
                <w:i/>
                <w:iCs/>
              </w:rPr>
            </w:rPrChange>
          </w:rPr>
          <w:t>Am. Nat.</w:t>
        </w:r>
        <w:r w:rsidRPr="00B147C5">
          <w:rPr>
            <w:rPrChange w:id="1261" w:author="Clay Cressler" w:date="2020-08-11T17:14:00Z">
              <w:rPr/>
            </w:rPrChange>
          </w:rPr>
          <w:t>, 176, E109-127.</w:t>
        </w:r>
      </w:ins>
    </w:p>
    <w:p w14:paraId="3DA2E3AD" w14:textId="77777777" w:rsidR="00B147C5" w:rsidRPr="00B147C5" w:rsidRDefault="00B147C5" w:rsidP="00B147C5">
      <w:pPr>
        <w:pStyle w:val="Bibliography"/>
        <w:rPr>
          <w:ins w:id="1262" w:author="Clay Cressler" w:date="2020-08-11T17:14:00Z"/>
          <w:rPrChange w:id="1263" w:author="Clay Cressler" w:date="2020-08-11T17:14:00Z">
            <w:rPr>
              <w:ins w:id="1264" w:author="Clay Cressler" w:date="2020-08-11T17:14:00Z"/>
            </w:rPr>
          </w:rPrChange>
        </w:rPr>
        <w:pPrChange w:id="1265" w:author="Clay Cressler" w:date="2020-08-11T17:14:00Z">
          <w:pPr>
            <w:widowControl w:val="0"/>
            <w:autoSpaceDE w:val="0"/>
            <w:autoSpaceDN w:val="0"/>
            <w:adjustRightInd w:val="0"/>
          </w:pPr>
        </w:pPrChange>
      </w:pPr>
      <w:ins w:id="1266" w:author="Clay Cressler" w:date="2020-08-11T17:14:00Z">
        <w:r w:rsidRPr="00B147C5">
          <w:rPr>
            <w:rPrChange w:id="1267" w:author="Clay Cressler" w:date="2020-08-11T17:14:00Z">
              <w:rPr/>
            </w:rPrChange>
          </w:rPr>
          <w:lastRenderedPageBreak/>
          <w:t xml:space="preserve">Cortez, M.H. &amp; Weitz, J.S. (2014). Coevolution can reverse predator–prey cycles. </w:t>
        </w:r>
        <w:r w:rsidRPr="00B147C5">
          <w:rPr>
            <w:i/>
            <w:iCs/>
            <w:rPrChange w:id="1268" w:author="Clay Cressler" w:date="2020-08-11T17:14:00Z">
              <w:rPr>
                <w:i/>
                <w:iCs/>
              </w:rPr>
            </w:rPrChange>
          </w:rPr>
          <w:t xml:space="preserve">Proc Natl </w:t>
        </w:r>
        <w:proofErr w:type="spellStart"/>
        <w:r w:rsidRPr="00B147C5">
          <w:rPr>
            <w:i/>
            <w:iCs/>
            <w:rPrChange w:id="1269" w:author="Clay Cressler" w:date="2020-08-11T17:14:00Z">
              <w:rPr>
                <w:i/>
                <w:iCs/>
              </w:rPr>
            </w:rPrChange>
          </w:rPr>
          <w:t>Acad</w:t>
        </w:r>
        <w:proofErr w:type="spellEnd"/>
        <w:r w:rsidRPr="00B147C5">
          <w:rPr>
            <w:i/>
            <w:iCs/>
            <w:rPrChange w:id="1270" w:author="Clay Cressler" w:date="2020-08-11T17:14:00Z">
              <w:rPr>
                <w:i/>
                <w:iCs/>
              </w:rPr>
            </w:rPrChange>
          </w:rPr>
          <w:t xml:space="preserve"> Sci U S A</w:t>
        </w:r>
        <w:r w:rsidRPr="00B147C5">
          <w:rPr>
            <w:rPrChange w:id="1271" w:author="Clay Cressler" w:date="2020-08-11T17:14:00Z">
              <w:rPr/>
            </w:rPrChange>
          </w:rPr>
          <w:t>, 111, 7486–7491.</w:t>
        </w:r>
      </w:ins>
    </w:p>
    <w:p w14:paraId="2D054209" w14:textId="77777777" w:rsidR="00B147C5" w:rsidRPr="00B147C5" w:rsidRDefault="00B147C5" w:rsidP="00B147C5">
      <w:pPr>
        <w:pStyle w:val="Bibliography"/>
        <w:rPr>
          <w:ins w:id="1272" w:author="Clay Cressler" w:date="2020-08-11T17:14:00Z"/>
          <w:rPrChange w:id="1273" w:author="Clay Cressler" w:date="2020-08-11T17:14:00Z">
            <w:rPr>
              <w:ins w:id="1274" w:author="Clay Cressler" w:date="2020-08-11T17:14:00Z"/>
            </w:rPr>
          </w:rPrChange>
        </w:rPr>
        <w:pPrChange w:id="1275" w:author="Clay Cressler" w:date="2020-08-11T17:14:00Z">
          <w:pPr>
            <w:widowControl w:val="0"/>
            <w:autoSpaceDE w:val="0"/>
            <w:autoSpaceDN w:val="0"/>
            <w:adjustRightInd w:val="0"/>
          </w:pPr>
        </w:pPrChange>
      </w:pPr>
      <w:ins w:id="1276" w:author="Clay Cressler" w:date="2020-08-11T17:14:00Z">
        <w:r w:rsidRPr="00B147C5">
          <w:rPr>
            <w:rPrChange w:id="1277" w:author="Clay Cressler" w:date="2020-08-11T17:14:00Z">
              <w:rPr/>
            </w:rPrChange>
          </w:rPr>
          <w:t xml:space="preserve">Coulson, T., Benton, T.G., Lundberg, P., Dall, S.R.X. &amp; Kendall, B.E. (2006). Putting evolutionary biology back in the ecological theatre: a </w:t>
        </w:r>
        <w:proofErr w:type="gramStart"/>
        <w:r w:rsidRPr="00B147C5">
          <w:rPr>
            <w:rPrChange w:id="1278" w:author="Clay Cressler" w:date="2020-08-11T17:14:00Z">
              <w:rPr/>
            </w:rPrChange>
          </w:rPr>
          <w:t>demographic framework mapping genes</w:t>
        </w:r>
        <w:proofErr w:type="gramEnd"/>
        <w:r w:rsidRPr="00B147C5">
          <w:rPr>
            <w:rPrChange w:id="1279" w:author="Clay Cressler" w:date="2020-08-11T17:14:00Z">
              <w:rPr/>
            </w:rPrChange>
          </w:rPr>
          <w:t xml:space="preserve"> to communities. </w:t>
        </w:r>
        <w:proofErr w:type="spellStart"/>
        <w:r w:rsidRPr="00B147C5">
          <w:rPr>
            <w:i/>
            <w:iCs/>
            <w:rPrChange w:id="1280" w:author="Clay Cressler" w:date="2020-08-11T17:14:00Z">
              <w:rPr>
                <w:i/>
                <w:iCs/>
              </w:rPr>
            </w:rPrChange>
          </w:rPr>
          <w:t>Evol</w:t>
        </w:r>
        <w:proofErr w:type="spellEnd"/>
        <w:r w:rsidRPr="00B147C5">
          <w:rPr>
            <w:i/>
            <w:iCs/>
            <w:rPrChange w:id="1281" w:author="Clay Cressler" w:date="2020-08-11T17:14:00Z">
              <w:rPr>
                <w:i/>
                <w:iCs/>
              </w:rPr>
            </w:rPrChange>
          </w:rPr>
          <w:t xml:space="preserve"> </w:t>
        </w:r>
        <w:proofErr w:type="spellStart"/>
        <w:r w:rsidRPr="00B147C5">
          <w:rPr>
            <w:i/>
            <w:iCs/>
            <w:rPrChange w:id="1282" w:author="Clay Cressler" w:date="2020-08-11T17:14:00Z">
              <w:rPr>
                <w:i/>
                <w:iCs/>
              </w:rPr>
            </w:rPrChange>
          </w:rPr>
          <w:t>Ecol</w:t>
        </w:r>
        <w:proofErr w:type="spellEnd"/>
        <w:r w:rsidRPr="00B147C5">
          <w:rPr>
            <w:i/>
            <w:iCs/>
            <w:rPrChange w:id="1283" w:author="Clay Cressler" w:date="2020-08-11T17:14:00Z">
              <w:rPr>
                <w:i/>
                <w:iCs/>
              </w:rPr>
            </w:rPrChange>
          </w:rPr>
          <w:t xml:space="preserve"> Res</w:t>
        </w:r>
        <w:r w:rsidRPr="00B147C5">
          <w:rPr>
            <w:rPrChange w:id="1284" w:author="Clay Cressler" w:date="2020-08-11T17:14:00Z">
              <w:rPr/>
            </w:rPrChange>
          </w:rPr>
          <w:t>, 8, 1155–1171.</w:t>
        </w:r>
      </w:ins>
    </w:p>
    <w:p w14:paraId="3DC3131C" w14:textId="77777777" w:rsidR="00B147C5" w:rsidRPr="00B147C5" w:rsidRDefault="00B147C5" w:rsidP="00B147C5">
      <w:pPr>
        <w:pStyle w:val="Bibliography"/>
        <w:rPr>
          <w:ins w:id="1285" w:author="Clay Cressler" w:date="2020-08-11T17:14:00Z"/>
          <w:rPrChange w:id="1286" w:author="Clay Cressler" w:date="2020-08-11T17:14:00Z">
            <w:rPr>
              <w:ins w:id="1287" w:author="Clay Cressler" w:date="2020-08-11T17:14:00Z"/>
            </w:rPr>
          </w:rPrChange>
        </w:rPr>
        <w:pPrChange w:id="1288" w:author="Clay Cressler" w:date="2020-08-11T17:14:00Z">
          <w:pPr>
            <w:widowControl w:val="0"/>
            <w:autoSpaceDE w:val="0"/>
            <w:autoSpaceDN w:val="0"/>
            <w:adjustRightInd w:val="0"/>
          </w:pPr>
        </w:pPrChange>
      </w:pPr>
      <w:ins w:id="1289" w:author="Clay Cressler" w:date="2020-08-11T17:14:00Z">
        <w:r w:rsidRPr="00B147C5">
          <w:rPr>
            <w:rPrChange w:id="1290" w:author="Clay Cressler" w:date="2020-08-11T17:14:00Z">
              <w:rPr/>
            </w:rPrChange>
          </w:rPr>
          <w:t xml:space="preserve">Coulson, T., </w:t>
        </w:r>
        <w:proofErr w:type="spellStart"/>
        <w:r w:rsidRPr="00B147C5">
          <w:rPr>
            <w:rPrChange w:id="1291" w:author="Clay Cressler" w:date="2020-08-11T17:14:00Z">
              <w:rPr/>
            </w:rPrChange>
          </w:rPr>
          <w:t>Rohani</w:t>
        </w:r>
        <w:proofErr w:type="spellEnd"/>
        <w:r w:rsidRPr="00B147C5">
          <w:rPr>
            <w:rPrChange w:id="1292" w:author="Clay Cressler" w:date="2020-08-11T17:14:00Z">
              <w:rPr/>
            </w:rPrChange>
          </w:rPr>
          <w:t xml:space="preserve">, P. &amp; Pascual, M. (2004). Skeletons, noise and population growth: the end of an old debate? </w:t>
        </w:r>
        <w:r w:rsidRPr="00B147C5">
          <w:rPr>
            <w:i/>
            <w:iCs/>
            <w:rPrChange w:id="1293" w:author="Clay Cressler" w:date="2020-08-11T17:14:00Z">
              <w:rPr>
                <w:i/>
                <w:iCs/>
              </w:rPr>
            </w:rPrChange>
          </w:rPr>
          <w:t xml:space="preserve">Trends Ecol. </w:t>
        </w:r>
        <w:proofErr w:type="spellStart"/>
        <w:r w:rsidRPr="00B147C5">
          <w:rPr>
            <w:i/>
            <w:iCs/>
            <w:rPrChange w:id="1294" w:author="Clay Cressler" w:date="2020-08-11T17:14:00Z">
              <w:rPr>
                <w:i/>
                <w:iCs/>
              </w:rPr>
            </w:rPrChange>
          </w:rPr>
          <w:t>Evol</w:t>
        </w:r>
        <w:proofErr w:type="spellEnd"/>
        <w:r w:rsidRPr="00B147C5">
          <w:rPr>
            <w:i/>
            <w:iCs/>
            <w:rPrChange w:id="1295" w:author="Clay Cressler" w:date="2020-08-11T17:14:00Z">
              <w:rPr>
                <w:i/>
                <w:iCs/>
              </w:rPr>
            </w:rPrChange>
          </w:rPr>
          <w:t>. (</w:t>
        </w:r>
        <w:proofErr w:type="spellStart"/>
        <w:r w:rsidRPr="00B147C5">
          <w:rPr>
            <w:i/>
            <w:iCs/>
            <w:rPrChange w:id="1296" w:author="Clay Cressler" w:date="2020-08-11T17:14:00Z">
              <w:rPr>
                <w:i/>
                <w:iCs/>
              </w:rPr>
            </w:rPrChange>
          </w:rPr>
          <w:t>Amst</w:t>
        </w:r>
        <w:proofErr w:type="spellEnd"/>
        <w:r w:rsidRPr="00B147C5">
          <w:rPr>
            <w:i/>
            <w:iCs/>
            <w:rPrChange w:id="1297" w:author="Clay Cressler" w:date="2020-08-11T17:14:00Z">
              <w:rPr>
                <w:i/>
                <w:iCs/>
              </w:rPr>
            </w:rPrChange>
          </w:rPr>
          <w:t>.)</w:t>
        </w:r>
        <w:r w:rsidRPr="00B147C5">
          <w:rPr>
            <w:rPrChange w:id="1298" w:author="Clay Cressler" w:date="2020-08-11T17:14:00Z">
              <w:rPr/>
            </w:rPrChange>
          </w:rPr>
          <w:t>, 19, 359–364.</w:t>
        </w:r>
      </w:ins>
    </w:p>
    <w:p w14:paraId="7FC0E9B7" w14:textId="77777777" w:rsidR="00B147C5" w:rsidRPr="00B147C5" w:rsidRDefault="00B147C5" w:rsidP="00B147C5">
      <w:pPr>
        <w:pStyle w:val="Bibliography"/>
        <w:rPr>
          <w:ins w:id="1299" w:author="Clay Cressler" w:date="2020-08-11T17:14:00Z"/>
          <w:rPrChange w:id="1300" w:author="Clay Cressler" w:date="2020-08-11T17:14:00Z">
            <w:rPr>
              <w:ins w:id="1301" w:author="Clay Cressler" w:date="2020-08-11T17:14:00Z"/>
            </w:rPr>
          </w:rPrChange>
        </w:rPr>
        <w:pPrChange w:id="1302" w:author="Clay Cressler" w:date="2020-08-11T17:14:00Z">
          <w:pPr>
            <w:widowControl w:val="0"/>
            <w:autoSpaceDE w:val="0"/>
            <w:autoSpaceDN w:val="0"/>
            <w:adjustRightInd w:val="0"/>
          </w:pPr>
        </w:pPrChange>
      </w:pPr>
      <w:ins w:id="1303" w:author="Clay Cressler" w:date="2020-08-11T17:14:00Z">
        <w:r w:rsidRPr="00B147C5">
          <w:rPr>
            <w:rPrChange w:id="1304" w:author="Clay Cressler" w:date="2020-08-11T17:14:00Z">
              <w:rPr/>
            </w:rPrChange>
          </w:rPr>
          <w:t xml:space="preserve">Coyne, J.A., Barton, N.H. &amp; </w:t>
        </w:r>
        <w:proofErr w:type="spellStart"/>
        <w:r w:rsidRPr="00B147C5">
          <w:rPr>
            <w:rPrChange w:id="1305" w:author="Clay Cressler" w:date="2020-08-11T17:14:00Z">
              <w:rPr/>
            </w:rPrChange>
          </w:rPr>
          <w:t>Turelli</w:t>
        </w:r>
        <w:proofErr w:type="spellEnd"/>
        <w:r w:rsidRPr="00B147C5">
          <w:rPr>
            <w:rPrChange w:id="1306" w:author="Clay Cressler" w:date="2020-08-11T17:14:00Z">
              <w:rPr/>
            </w:rPrChange>
          </w:rPr>
          <w:t xml:space="preserve">, M. (1997). Perspective: A Critique of Sewall Wright’s Shifting Balance Theory of Evolution. </w:t>
        </w:r>
        <w:r w:rsidRPr="00B147C5">
          <w:rPr>
            <w:i/>
            <w:iCs/>
            <w:rPrChange w:id="1307" w:author="Clay Cressler" w:date="2020-08-11T17:14:00Z">
              <w:rPr>
                <w:i/>
                <w:iCs/>
              </w:rPr>
            </w:rPrChange>
          </w:rPr>
          <w:t>Evolution</w:t>
        </w:r>
        <w:r w:rsidRPr="00B147C5">
          <w:rPr>
            <w:rPrChange w:id="1308" w:author="Clay Cressler" w:date="2020-08-11T17:14:00Z">
              <w:rPr/>
            </w:rPrChange>
          </w:rPr>
          <w:t>, 51, 643–671.</w:t>
        </w:r>
      </w:ins>
    </w:p>
    <w:p w14:paraId="26D31BCD" w14:textId="77777777" w:rsidR="00B147C5" w:rsidRPr="00B147C5" w:rsidRDefault="00B147C5" w:rsidP="00B147C5">
      <w:pPr>
        <w:pStyle w:val="Bibliography"/>
        <w:rPr>
          <w:ins w:id="1309" w:author="Clay Cressler" w:date="2020-08-11T17:14:00Z"/>
          <w:rPrChange w:id="1310" w:author="Clay Cressler" w:date="2020-08-11T17:14:00Z">
            <w:rPr>
              <w:ins w:id="1311" w:author="Clay Cressler" w:date="2020-08-11T17:14:00Z"/>
            </w:rPr>
          </w:rPrChange>
        </w:rPr>
        <w:pPrChange w:id="1312" w:author="Clay Cressler" w:date="2020-08-11T17:14:00Z">
          <w:pPr>
            <w:widowControl w:val="0"/>
            <w:autoSpaceDE w:val="0"/>
            <w:autoSpaceDN w:val="0"/>
            <w:adjustRightInd w:val="0"/>
          </w:pPr>
        </w:pPrChange>
      </w:pPr>
      <w:proofErr w:type="spellStart"/>
      <w:ins w:id="1313" w:author="Clay Cressler" w:date="2020-08-11T17:14:00Z">
        <w:r w:rsidRPr="00B147C5">
          <w:rPr>
            <w:rPrChange w:id="1314" w:author="Clay Cressler" w:date="2020-08-11T17:14:00Z">
              <w:rPr/>
            </w:rPrChange>
          </w:rPr>
          <w:t>Crespi</w:t>
        </w:r>
        <w:proofErr w:type="spellEnd"/>
        <w:r w:rsidRPr="00B147C5">
          <w:rPr>
            <w:rPrChange w:id="1315" w:author="Clay Cressler" w:date="2020-08-11T17:14:00Z">
              <w:rPr/>
            </w:rPrChange>
          </w:rPr>
          <w:t xml:space="preserve">, B.J. (2000). The evolution of maladaptation. </w:t>
        </w:r>
        <w:r w:rsidRPr="00B147C5">
          <w:rPr>
            <w:i/>
            <w:iCs/>
            <w:rPrChange w:id="1316" w:author="Clay Cressler" w:date="2020-08-11T17:14:00Z">
              <w:rPr>
                <w:i/>
                <w:iCs/>
              </w:rPr>
            </w:rPrChange>
          </w:rPr>
          <w:t>Heredity (</w:t>
        </w:r>
        <w:proofErr w:type="spellStart"/>
        <w:r w:rsidRPr="00B147C5">
          <w:rPr>
            <w:i/>
            <w:iCs/>
            <w:rPrChange w:id="1317" w:author="Clay Cressler" w:date="2020-08-11T17:14:00Z">
              <w:rPr>
                <w:i/>
                <w:iCs/>
              </w:rPr>
            </w:rPrChange>
          </w:rPr>
          <w:t>Edinb</w:t>
        </w:r>
        <w:proofErr w:type="spellEnd"/>
        <w:r w:rsidRPr="00B147C5">
          <w:rPr>
            <w:i/>
            <w:iCs/>
            <w:rPrChange w:id="1318" w:author="Clay Cressler" w:date="2020-08-11T17:14:00Z">
              <w:rPr>
                <w:i/>
                <w:iCs/>
              </w:rPr>
            </w:rPrChange>
          </w:rPr>
          <w:t>)</w:t>
        </w:r>
        <w:r w:rsidRPr="00B147C5">
          <w:rPr>
            <w:rPrChange w:id="1319" w:author="Clay Cressler" w:date="2020-08-11T17:14:00Z">
              <w:rPr/>
            </w:rPrChange>
          </w:rPr>
          <w:t xml:space="preserve">, 84 </w:t>
        </w:r>
        <w:proofErr w:type="gramStart"/>
        <w:r w:rsidRPr="00B147C5">
          <w:rPr>
            <w:rPrChange w:id="1320" w:author="Clay Cressler" w:date="2020-08-11T17:14:00Z">
              <w:rPr/>
            </w:rPrChange>
          </w:rPr>
          <w:t>( Pt</w:t>
        </w:r>
        <w:proofErr w:type="gramEnd"/>
        <w:r w:rsidRPr="00B147C5">
          <w:rPr>
            <w:rPrChange w:id="1321" w:author="Clay Cressler" w:date="2020-08-11T17:14:00Z">
              <w:rPr/>
            </w:rPrChange>
          </w:rPr>
          <w:t xml:space="preserve"> 6), 623–629.</w:t>
        </w:r>
      </w:ins>
    </w:p>
    <w:p w14:paraId="0BDE46F1" w14:textId="77777777" w:rsidR="00B147C5" w:rsidRPr="00B147C5" w:rsidRDefault="00B147C5" w:rsidP="00B147C5">
      <w:pPr>
        <w:pStyle w:val="Bibliography"/>
        <w:rPr>
          <w:ins w:id="1322" w:author="Clay Cressler" w:date="2020-08-11T17:14:00Z"/>
          <w:rPrChange w:id="1323" w:author="Clay Cressler" w:date="2020-08-11T17:14:00Z">
            <w:rPr>
              <w:ins w:id="1324" w:author="Clay Cressler" w:date="2020-08-11T17:14:00Z"/>
            </w:rPr>
          </w:rPrChange>
        </w:rPr>
        <w:pPrChange w:id="1325" w:author="Clay Cressler" w:date="2020-08-11T17:14:00Z">
          <w:pPr>
            <w:widowControl w:val="0"/>
            <w:autoSpaceDE w:val="0"/>
            <w:autoSpaceDN w:val="0"/>
            <w:adjustRightInd w:val="0"/>
          </w:pPr>
        </w:pPrChange>
      </w:pPr>
      <w:proofErr w:type="spellStart"/>
      <w:ins w:id="1326" w:author="Clay Cressler" w:date="2020-08-11T17:14:00Z">
        <w:r w:rsidRPr="00B147C5">
          <w:rPr>
            <w:rPrChange w:id="1327" w:author="Clay Cressler" w:date="2020-08-11T17:14:00Z">
              <w:rPr/>
            </w:rPrChange>
          </w:rPr>
          <w:t>Cressler</w:t>
        </w:r>
        <w:proofErr w:type="spellEnd"/>
        <w:r w:rsidRPr="00B147C5">
          <w:rPr>
            <w:rPrChange w:id="1328" w:author="Clay Cressler" w:date="2020-08-11T17:14:00Z">
              <w:rPr/>
            </w:rPrChange>
          </w:rPr>
          <w:t xml:space="preserve">, C.E., Bengtson, S. &amp; Nelson, W.A. (2017). Unexpected nongenetic individual heterogeneity and trait covariance in </w:t>
        </w:r>
        <w:r w:rsidRPr="00B147C5">
          <w:rPr>
            <w:i/>
            <w:iCs/>
            <w:rPrChange w:id="1329" w:author="Clay Cressler" w:date="2020-08-11T17:14:00Z">
              <w:rPr>
                <w:i/>
                <w:iCs/>
              </w:rPr>
            </w:rPrChange>
          </w:rPr>
          <w:t>Daphnia</w:t>
        </w:r>
        <w:r w:rsidRPr="00B147C5">
          <w:rPr>
            <w:rPrChange w:id="1330" w:author="Clay Cressler" w:date="2020-08-11T17:14:00Z">
              <w:rPr/>
            </w:rPrChange>
          </w:rPr>
          <w:t xml:space="preserve"> and its consequences for ecological and evolutionary dynamics. </w:t>
        </w:r>
        <w:r w:rsidRPr="00B147C5">
          <w:rPr>
            <w:i/>
            <w:iCs/>
            <w:rPrChange w:id="1331" w:author="Clay Cressler" w:date="2020-08-11T17:14:00Z">
              <w:rPr>
                <w:i/>
                <w:iCs/>
              </w:rPr>
            </w:rPrChange>
          </w:rPr>
          <w:t>The American Naturalist</w:t>
        </w:r>
        <w:r w:rsidRPr="00B147C5">
          <w:rPr>
            <w:rPrChange w:id="1332" w:author="Clay Cressler" w:date="2020-08-11T17:14:00Z">
              <w:rPr/>
            </w:rPrChange>
          </w:rPr>
          <w:t>, 190, E13–E27.</w:t>
        </w:r>
      </w:ins>
    </w:p>
    <w:p w14:paraId="69543941" w14:textId="77777777" w:rsidR="00B147C5" w:rsidRPr="00B147C5" w:rsidRDefault="00B147C5" w:rsidP="00B147C5">
      <w:pPr>
        <w:pStyle w:val="Bibliography"/>
        <w:rPr>
          <w:ins w:id="1333" w:author="Clay Cressler" w:date="2020-08-11T17:14:00Z"/>
          <w:rPrChange w:id="1334" w:author="Clay Cressler" w:date="2020-08-11T17:14:00Z">
            <w:rPr>
              <w:ins w:id="1335" w:author="Clay Cressler" w:date="2020-08-11T17:14:00Z"/>
            </w:rPr>
          </w:rPrChange>
        </w:rPr>
        <w:pPrChange w:id="1336" w:author="Clay Cressler" w:date="2020-08-11T17:14:00Z">
          <w:pPr>
            <w:widowControl w:val="0"/>
            <w:autoSpaceDE w:val="0"/>
            <w:autoSpaceDN w:val="0"/>
            <w:adjustRightInd w:val="0"/>
          </w:pPr>
        </w:pPrChange>
      </w:pPr>
      <w:ins w:id="1337" w:author="Clay Cressler" w:date="2020-08-11T17:14:00Z">
        <w:r w:rsidRPr="00B147C5">
          <w:rPr>
            <w:rPrChange w:id="1338" w:author="Clay Cressler" w:date="2020-08-11T17:14:00Z">
              <w:rPr/>
            </w:rPrChange>
          </w:rPr>
          <w:t xml:space="preserve">van </w:t>
        </w:r>
        <w:proofErr w:type="spellStart"/>
        <w:r w:rsidRPr="00B147C5">
          <w:rPr>
            <w:rPrChange w:id="1339" w:author="Clay Cressler" w:date="2020-08-11T17:14:00Z">
              <w:rPr/>
            </w:rPrChange>
          </w:rPr>
          <w:t>Daalen</w:t>
        </w:r>
        <w:proofErr w:type="spellEnd"/>
        <w:r w:rsidRPr="00B147C5">
          <w:rPr>
            <w:rPrChange w:id="1340" w:author="Clay Cressler" w:date="2020-08-11T17:14:00Z">
              <w:rPr/>
            </w:rPrChange>
          </w:rPr>
          <w:t xml:space="preserve">, S.F. &amp; Caswell, H. (2017). Lifetime reproductive output: individual stochasticity, variance, and sensitivity analysis. </w:t>
        </w:r>
        <w:proofErr w:type="spellStart"/>
        <w:r w:rsidRPr="00B147C5">
          <w:rPr>
            <w:i/>
            <w:iCs/>
            <w:rPrChange w:id="1341" w:author="Clay Cressler" w:date="2020-08-11T17:14:00Z">
              <w:rPr>
                <w:i/>
                <w:iCs/>
              </w:rPr>
            </w:rPrChange>
          </w:rPr>
          <w:t>Theor</w:t>
        </w:r>
        <w:proofErr w:type="spellEnd"/>
        <w:r w:rsidRPr="00B147C5">
          <w:rPr>
            <w:i/>
            <w:iCs/>
            <w:rPrChange w:id="1342" w:author="Clay Cressler" w:date="2020-08-11T17:14:00Z">
              <w:rPr>
                <w:i/>
                <w:iCs/>
              </w:rPr>
            </w:rPrChange>
          </w:rPr>
          <w:t xml:space="preserve"> </w:t>
        </w:r>
        <w:proofErr w:type="spellStart"/>
        <w:r w:rsidRPr="00B147C5">
          <w:rPr>
            <w:i/>
            <w:iCs/>
            <w:rPrChange w:id="1343" w:author="Clay Cressler" w:date="2020-08-11T17:14:00Z">
              <w:rPr>
                <w:i/>
                <w:iCs/>
              </w:rPr>
            </w:rPrChange>
          </w:rPr>
          <w:t>Ecol</w:t>
        </w:r>
        <w:proofErr w:type="spellEnd"/>
        <w:r w:rsidRPr="00B147C5">
          <w:rPr>
            <w:rPrChange w:id="1344" w:author="Clay Cressler" w:date="2020-08-11T17:14:00Z">
              <w:rPr/>
            </w:rPrChange>
          </w:rPr>
          <w:t>, 10, 355–374.</w:t>
        </w:r>
      </w:ins>
    </w:p>
    <w:p w14:paraId="5F256B2C" w14:textId="77777777" w:rsidR="00B147C5" w:rsidRPr="00B147C5" w:rsidRDefault="00B147C5" w:rsidP="00B147C5">
      <w:pPr>
        <w:pStyle w:val="Bibliography"/>
        <w:rPr>
          <w:ins w:id="1345" w:author="Clay Cressler" w:date="2020-08-11T17:14:00Z"/>
          <w:rPrChange w:id="1346" w:author="Clay Cressler" w:date="2020-08-11T17:14:00Z">
            <w:rPr>
              <w:ins w:id="1347" w:author="Clay Cressler" w:date="2020-08-11T17:14:00Z"/>
            </w:rPr>
          </w:rPrChange>
        </w:rPr>
        <w:pPrChange w:id="1348" w:author="Clay Cressler" w:date="2020-08-11T17:14:00Z">
          <w:pPr>
            <w:widowControl w:val="0"/>
            <w:autoSpaceDE w:val="0"/>
            <w:autoSpaceDN w:val="0"/>
            <w:adjustRightInd w:val="0"/>
          </w:pPr>
        </w:pPrChange>
      </w:pPr>
      <w:proofErr w:type="spellStart"/>
      <w:ins w:id="1349" w:author="Clay Cressler" w:date="2020-08-11T17:14:00Z">
        <w:r w:rsidRPr="00B147C5">
          <w:rPr>
            <w:rPrChange w:id="1350" w:author="Clay Cressler" w:date="2020-08-11T17:14:00Z">
              <w:rPr/>
            </w:rPrChange>
          </w:rPr>
          <w:t>Darimont</w:t>
        </w:r>
        <w:proofErr w:type="spellEnd"/>
        <w:r w:rsidRPr="00B147C5">
          <w:rPr>
            <w:rPrChange w:id="1351" w:author="Clay Cressler" w:date="2020-08-11T17:14:00Z">
              <w:rPr/>
            </w:rPrChange>
          </w:rPr>
          <w:t xml:space="preserve">, C.T., Carlson, S.M., </w:t>
        </w:r>
        <w:proofErr w:type="spellStart"/>
        <w:r w:rsidRPr="00B147C5">
          <w:rPr>
            <w:rPrChange w:id="1352" w:author="Clay Cressler" w:date="2020-08-11T17:14:00Z">
              <w:rPr/>
            </w:rPrChange>
          </w:rPr>
          <w:t>Kinnison</w:t>
        </w:r>
        <w:proofErr w:type="spellEnd"/>
        <w:r w:rsidRPr="00B147C5">
          <w:rPr>
            <w:rPrChange w:id="1353" w:author="Clay Cressler" w:date="2020-08-11T17:14:00Z">
              <w:rPr/>
            </w:rPrChange>
          </w:rPr>
          <w:t xml:space="preserve">, M.T., Paquet, P.C., </w:t>
        </w:r>
        <w:proofErr w:type="spellStart"/>
        <w:r w:rsidRPr="00B147C5">
          <w:rPr>
            <w:rPrChange w:id="1354" w:author="Clay Cressler" w:date="2020-08-11T17:14:00Z">
              <w:rPr/>
            </w:rPrChange>
          </w:rPr>
          <w:t>Reimchen</w:t>
        </w:r>
        <w:proofErr w:type="spellEnd"/>
        <w:r w:rsidRPr="00B147C5">
          <w:rPr>
            <w:rPrChange w:id="1355" w:author="Clay Cressler" w:date="2020-08-11T17:14:00Z">
              <w:rPr/>
            </w:rPrChange>
          </w:rPr>
          <w:t xml:space="preserve">, T.E. &amp; </w:t>
        </w:r>
        <w:proofErr w:type="spellStart"/>
        <w:r w:rsidRPr="00B147C5">
          <w:rPr>
            <w:rPrChange w:id="1356" w:author="Clay Cressler" w:date="2020-08-11T17:14:00Z">
              <w:rPr/>
            </w:rPrChange>
          </w:rPr>
          <w:t>Wilmers</w:t>
        </w:r>
        <w:proofErr w:type="spellEnd"/>
        <w:r w:rsidRPr="00B147C5">
          <w:rPr>
            <w:rPrChange w:id="1357" w:author="Clay Cressler" w:date="2020-08-11T17:14:00Z">
              <w:rPr/>
            </w:rPrChange>
          </w:rPr>
          <w:t xml:space="preserve">, C.C. (2009). Human predators outpace other agents of trait change in the wild. </w:t>
        </w:r>
        <w:r w:rsidRPr="00B147C5">
          <w:rPr>
            <w:i/>
            <w:iCs/>
            <w:rPrChange w:id="1358" w:author="Clay Cressler" w:date="2020-08-11T17:14:00Z">
              <w:rPr>
                <w:i/>
                <w:iCs/>
              </w:rPr>
            </w:rPrChange>
          </w:rPr>
          <w:t>PNAS</w:t>
        </w:r>
        <w:r w:rsidRPr="00B147C5">
          <w:rPr>
            <w:rPrChange w:id="1359" w:author="Clay Cressler" w:date="2020-08-11T17:14:00Z">
              <w:rPr/>
            </w:rPrChange>
          </w:rPr>
          <w:t>, 106, 952–954.</w:t>
        </w:r>
      </w:ins>
    </w:p>
    <w:p w14:paraId="398D5ACA" w14:textId="77777777" w:rsidR="00B147C5" w:rsidRPr="00B147C5" w:rsidRDefault="00B147C5" w:rsidP="00B147C5">
      <w:pPr>
        <w:pStyle w:val="Bibliography"/>
        <w:rPr>
          <w:ins w:id="1360" w:author="Clay Cressler" w:date="2020-08-11T17:14:00Z"/>
          <w:rPrChange w:id="1361" w:author="Clay Cressler" w:date="2020-08-11T17:14:00Z">
            <w:rPr>
              <w:ins w:id="1362" w:author="Clay Cressler" w:date="2020-08-11T17:14:00Z"/>
            </w:rPr>
          </w:rPrChange>
        </w:rPr>
        <w:pPrChange w:id="1363" w:author="Clay Cressler" w:date="2020-08-11T17:14:00Z">
          <w:pPr>
            <w:widowControl w:val="0"/>
            <w:autoSpaceDE w:val="0"/>
            <w:autoSpaceDN w:val="0"/>
            <w:adjustRightInd w:val="0"/>
          </w:pPr>
        </w:pPrChange>
      </w:pPr>
      <w:ins w:id="1364" w:author="Clay Cressler" w:date="2020-08-11T17:14:00Z">
        <w:r w:rsidRPr="00B147C5">
          <w:rPr>
            <w:rPrChange w:id="1365" w:author="Clay Cressler" w:date="2020-08-11T17:14:00Z">
              <w:rPr/>
            </w:rPrChange>
          </w:rPr>
          <w:t xml:space="preserve">Day, T. &amp; </w:t>
        </w:r>
        <w:proofErr w:type="spellStart"/>
        <w:r w:rsidRPr="00B147C5">
          <w:rPr>
            <w:rPrChange w:id="1366" w:author="Clay Cressler" w:date="2020-08-11T17:14:00Z">
              <w:rPr/>
            </w:rPrChange>
          </w:rPr>
          <w:t>Gandon</w:t>
        </w:r>
        <w:proofErr w:type="spellEnd"/>
        <w:r w:rsidRPr="00B147C5">
          <w:rPr>
            <w:rPrChange w:id="1367" w:author="Clay Cressler" w:date="2020-08-11T17:14:00Z">
              <w:rPr/>
            </w:rPrChange>
          </w:rPr>
          <w:t xml:space="preserve">, S. (2006). Insights from Price’s equation into evolutionary epidemiology. </w:t>
        </w:r>
        <w:r w:rsidRPr="00B147C5">
          <w:rPr>
            <w:i/>
            <w:iCs/>
            <w:rPrChange w:id="1368" w:author="Clay Cressler" w:date="2020-08-11T17:14:00Z">
              <w:rPr>
                <w:i/>
                <w:iCs/>
              </w:rPr>
            </w:rPrChange>
          </w:rPr>
          <w:t>Disease evolution: models, concepts, and data analyses</w:t>
        </w:r>
        <w:r w:rsidRPr="00B147C5">
          <w:rPr>
            <w:rPrChange w:id="1369" w:author="Clay Cressler" w:date="2020-08-11T17:14:00Z">
              <w:rPr/>
            </w:rPrChange>
          </w:rPr>
          <w:t>, 71, 23.</w:t>
        </w:r>
      </w:ins>
    </w:p>
    <w:p w14:paraId="7EE0CF1F" w14:textId="77777777" w:rsidR="00B147C5" w:rsidRPr="00B147C5" w:rsidRDefault="00B147C5" w:rsidP="00B147C5">
      <w:pPr>
        <w:pStyle w:val="Bibliography"/>
        <w:rPr>
          <w:ins w:id="1370" w:author="Clay Cressler" w:date="2020-08-11T17:14:00Z"/>
          <w:rPrChange w:id="1371" w:author="Clay Cressler" w:date="2020-08-11T17:14:00Z">
            <w:rPr>
              <w:ins w:id="1372" w:author="Clay Cressler" w:date="2020-08-11T17:14:00Z"/>
            </w:rPr>
          </w:rPrChange>
        </w:rPr>
        <w:pPrChange w:id="1373" w:author="Clay Cressler" w:date="2020-08-11T17:14:00Z">
          <w:pPr>
            <w:widowControl w:val="0"/>
            <w:autoSpaceDE w:val="0"/>
            <w:autoSpaceDN w:val="0"/>
            <w:adjustRightInd w:val="0"/>
          </w:pPr>
        </w:pPrChange>
      </w:pPr>
      <w:ins w:id="1374" w:author="Clay Cressler" w:date="2020-08-11T17:14:00Z">
        <w:r w:rsidRPr="00B147C5">
          <w:rPr>
            <w:rPrChange w:id="1375" w:author="Clay Cressler" w:date="2020-08-11T17:14:00Z">
              <w:rPr/>
            </w:rPrChange>
          </w:rPr>
          <w:t xml:space="preserve">DeAngelis, D.L. &amp; </w:t>
        </w:r>
        <w:proofErr w:type="spellStart"/>
        <w:r w:rsidRPr="00B147C5">
          <w:rPr>
            <w:rPrChange w:id="1376" w:author="Clay Cressler" w:date="2020-08-11T17:14:00Z">
              <w:rPr/>
            </w:rPrChange>
          </w:rPr>
          <w:t>Mooij</w:t>
        </w:r>
        <w:proofErr w:type="spellEnd"/>
        <w:r w:rsidRPr="00B147C5">
          <w:rPr>
            <w:rPrChange w:id="1377" w:author="Clay Cressler" w:date="2020-08-11T17:14:00Z">
              <w:rPr/>
            </w:rPrChange>
          </w:rPr>
          <w:t xml:space="preserve">, W.M. (2005). Individual-based modeling of ecological and evolutionary processes. </w:t>
        </w:r>
        <w:r w:rsidRPr="00B147C5">
          <w:rPr>
            <w:i/>
            <w:iCs/>
            <w:rPrChange w:id="1378" w:author="Clay Cressler" w:date="2020-08-11T17:14:00Z">
              <w:rPr>
                <w:i/>
                <w:iCs/>
              </w:rPr>
            </w:rPrChange>
          </w:rPr>
          <w:t>Annual Review of Ecology, Evolution, and Systematics</w:t>
        </w:r>
        <w:r w:rsidRPr="00B147C5">
          <w:rPr>
            <w:rPrChange w:id="1379" w:author="Clay Cressler" w:date="2020-08-11T17:14:00Z">
              <w:rPr/>
            </w:rPrChange>
          </w:rPr>
          <w:t>, 36, 147–168.</w:t>
        </w:r>
      </w:ins>
    </w:p>
    <w:p w14:paraId="1176CD01" w14:textId="77777777" w:rsidR="00B147C5" w:rsidRPr="00B147C5" w:rsidRDefault="00B147C5" w:rsidP="00B147C5">
      <w:pPr>
        <w:pStyle w:val="Bibliography"/>
        <w:rPr>
          <w:ins w:id="1380" w:author="Clay Cressler" w:date="2020-08-11T17:14:00Z"/>
          <w:rPrChange w:id="1381" w:author="Clay Cressler" w:date="2020-08-11T17:14:00Z">
            <w:rPr>
              <w:ins w:id="1382" w:author="Clay Cressler" w:date="2020-08-11T17:14:00Z"/>
            </w:rPr>
          </w:rPrChange>
        </w:rPr>
        <w:pPrChange w:id="1383" w:author="Clay Cressler" w:date="2020-08-11T17:14:00Z">
          <w:pPr>
            <w:widowControl w:val="0"/>
            <w:autoSpaceDE w:val="0"/>
            <w:autoSpaceDN w:val="0"/>
            <w:adjustRightInd w:val="0"/>
          </w:pPr>
        </w:pPrChange>
      </w:pPr>
      <w:ins w:id="1384" w:author="Clay Cressler" w:date="2020-08-11T17:14:00Z">
        <w:r w:rsidRPr="00B147C5">
          <w:rPr>
            <w:rPrChange w:id="1385" w:author="Clay Cressler" w:date="2020-08-11T17:14:00Z">
              <w:rPr/>
            </w:rPrChange>
          </w:rPr>
          <w:t xml:space="preserve">DeLong, J.P. &amp; </w:t>
        </w:r>
        <w:proofErr w:type="spellStart"/>
        <w:r w:rsidRPr="00B147C5">
          <w:rPr>
            <w:rPrChange w:id="1386" w:author="Clay Cressler" w:date="2020-08-11T17:14:00Z">
              <w:rPr/>
            </w:rPrChange>
          </w:rPr>
          <w:t>Belmaker</w:t>
        </w:r>
        <w:proofErr w:type="spellEnd"/>
        <w:r w:rsidRPr="00B147C5">
          <w:rPr>
            <w:rPrChange w:id="1387" w:author="Clay Cressler" w:date="2020-08-11T17:14:00Z">
              <w:rPr/>
            </w:rPrChange>
          </w:rPr>
          <w:t xml:space="preserve">, J. (2019). Ecological pleiotropy and indirect effects alter the potential for evolutionary rescue. </w:t>
        </w:r>
        <w:r w:rsidRPr="00B147C5">
          <w:rPr>
            <w:i/>
            <w:iCs/>
            <w:rPrChange w:id="1388" w:author="Clay Cressler" w:date="2020-08-11T17:14:00Z">
              <w:rPr>
                <w:i/>
                <w:iCs/>
              </w:rPr>
            </w:rPrChange>
          </w:rPr>
          <w:t>Evolutionary Applications</w:t>
        </w:r>
        <w:r w:rsidRPr="00B147C5">
          <w:rPr>
            <w:rPrChange w:id="1389" w:author="Clay Cressler" w:date="2020-08-11T17:14:00Z">
              <w:rPr/>
            </w:rPrChange>
          </w:rPr>
          <w:t>, 12, 636–654.</w:t>
        </w:r>
      </w:ins>
    </w:p>
    <w:p w14:paraId="15A352D8" w14:textId="77777777" w:rsidR="00B147C5" w:rsidRPr="00B147C5" w:rsidRDefault="00B147C5" w:rsidP="00B147C5">
      <w:pPr>
        <w:pStyle w:val="Bibliography"/>
        <w:rPr>
          <w:ins w:id="1390" w:author="Clay Cressler" w:date="2020-08-11T17:14:00Z"/>
          <w:rPrChange w:id="1391" w:author="Clay Cressler" w:date="2020-08-11T17:14:00Z">
            <w:rPr>
              <w:ins w:id="1392" w:author="Clay Cressler" w:date="2020-08-11T17:14:00Z"/>
            </w:rPr>
          </w:rPrChange>
        </w:rPr>
        <w:pPrChange w:id="1393" w:author="Clay Cressler" w:date="2020-08-11T17:14:00Z">
          <w:pPr>
            <w:widowControl w:val="0"/>
            <w:autoSpaceDE w:val="0"/>
            <w:autoSpaceDN w:val="0"/>
            <w:adjustRightInd w:val="0"/>
          </w:pPr>
        </w:pPrChange>
      </w:pPr>
      <w:ins w:id="1394" w:author="Clay Cressler" w:date="2020-08-11T17:14:00Z">
        <w:r w:rsidRPr="00B147C5">
          <w:rPr>
            <w:rPrChange w:id="1395" w:author="Clay Cressler" w:date="2020-08-11T17:14:00Z">
              <w:rPr/>
            </w:rPrChange>
          </w:rPr>
          <w:t xml:space="preserve">DeLong, J.P. &amp; </w:t>
        </w:r>
        <w:proofErr w:type="spellStart"/>
        <w:r w:rsidRPr="00B147C5">
          <w:rPr>
            <w:rPrChange w:id="1396" w:author="Clay Cressler" w:date="2020-08-11T17:14:00Z">
              <w:rPr/>
            </w:rPrChange>
          </w:rPr>
          <w:t>Gibert</w:t>
        </w:r>
        <w:proofErr w:type="spellEnd"/>
        <w:r w:rsidRPr="00B147C5">
          <w:rPr>
            <w:rPrChange w:id="1397" w:author="Clay Cressler" w:date="2020-08-11T17:14:00Z">
              <w:rPr/>
            </w:rPrChange>
          </w:rPr>
          <w:t xml:space="preserve">, J.P. (2016). Gillespie eco-evolutionary models (GEMs) reveal the role of heritable trait variation in eco-evolutionary dynamics. </w:t>
        </w:r>
        <w:proofErr w:type="spellStart"/>
        <w:r w:rsidRPr="00B147C5">
          <w:rPr>
            <w:i/>
            <w:iCs/>
            <w:rPrChange w:id="1398" w:author="Clay Cressler" w:date="2020-08-11T17:14:00Z">
              <w:rPr>
                <w:i/>
                <w:iCs/>
              </w:rPr>
            </w:rPrChange>
          </w:rPr>
          <w:t>Ecol</w:t>
        </w:r>
        <w:proofErr w:type="spellEnd"/>
        <w:r w:rsidRPr="00B147C5">
          <w:rPr>
            <w:i/>
            <w:iCs/>
            <w:rPrChange w:id="1399" w:author="Clay Cressler" w:date="2020-08-11T17:14:00Z">
              <w:rPr>
                <w:i/>
                <w:iCs/>
              </w:rPr>
            </w:rPrChange>
          </w:rPr>
          <w:t xml:space="preserve"> </w:t>
        </w:r>
        <w:proofErr w:type="spellStart"/>
        <w:r w:rsidRPr="00B147C5">
          <w:rPr>
            <w:i/>
            <w:iCs/>
            <w:rPrChange w:id="1400" w:author="Clay Cressler" w:date="2020-08-11T17:14:00Z">
              <w:rPr>
                <w:i/>
                <w:iCs/>
              </w:rPr>
            </w:rPrChange>
          </w:rPr>
          <w:t>Evol</w:t>
        </w:r>
        <w:proofErr w:type="spellEnd"/>
        <w:r w:rsidRPr="00B147C5">
          <w:rPr>
            <w:rPrChange w:id="1401" w:author="Clay Cressler" w:date="2020-08-11T17:14:00Z">
              <w:rPr/>
            </w:rPrChange>
          </w:rPr>
          <w:t>, 6, 935–945.</w:t>
        </w:r>
      </w:ins>
    </w:p>
    <w:p w14:paraId="35ADD3C7" w14:textId="77777777" w:rsidR="00B147C5" w:rsidRPr="00B147C5" w:rsidRDefault="00B147C5" w:rsidP="00B147C5">
      <w:pPr>
        <w:pStyle w:val="Bibliography"/>
        <w:rPr>
          <w:ins w:id="1402" w:author="Clay Cressler" w:date="2020-08-11T17:14:00Z"/>
          <w:rPrChange w:id="1403" w:author="Clay Cressler" w:date="2020-08-11T17:14:00Z">
            <w:rPr>
              <w:ins w:id="1404" w:author="Clay Cressler" w:date="2020-08-11T17:14:00Z"/>
            </w:rPr>
          </w:rPrChange>
        </w:rPr>
        <w:pPrChange w:id="1405" w:author="Clay Cressler" w:date="2020-08-11T17:14:00Z">
          <w:pPr>
            <w:widowControl w:val="0"/>
            <w:autoSpaceDE w:val="0"/>
            <w:autoSpaceDN w:val="0"/>
            <w:adjustRightInd w:val="0"/>
          </w:pPr>
        </w:pPrChange>
      </w:pPr>
      <w:ins w:id="1406" w:author="Clay Cressler" w:date="2020-08-11T17:14:00Z">
        <w:r w:rsidRPr="00B147C5">
          <w:rPr>
            <w:rPrChange w:id="1407" w:author="Clay Cressler" w:date="2020-08-11T17:14:00Z">
              <w:rPr/>
            </w:rPrChange>
          </w:rPr>
          <w:t xml:space="preserve">DeLong, J.P. &amp; </w:t>
        </w:r>
        <w:proofErr w:type="spellStart"/>
        <w:r w:rsidRPr="00B147C5">
          <w:rPr>
            <w:rPrChange w:id="1408" w:author="Clay Cressler" w:date="2020-08-11T17:14:00Z">
              <w:rPr/>
            </w:rPrChange>
          </w:rPr>
          <w:t>Luhring</w:t>
        </w:r>
        <w:proofErr w:type="spellEnd"/>
        <w:r w:rsidRPr="00B147C5">
          <w:rPr>
            <w:rPrChange w:id="1409" w:author="Clay Cressler" w:date="2020-08-11T17:14:00Z">
              <w:rPr/>
            </w:rPrChange>
          </w:rPr>
          <w:t xml:space="preserve">, T.M. (2018). Size-dependent predation and correlated life history traits alter eco-evolutionary dynamics and selection for faster individual growth. </w:t>
        </w:r>
        <w:proofErr w:type="spellStart"/>
        <w:r w:rsidRPr="00B147C5">
          <w:rPr>
            <w:i/>
            <w:iCs/>
            <w:rPrChange w:id="1410" w:author="Clay Cressler" w:date="2020-08-11T17:14:00Z">
              <w:rPr>
                <w:i/>
                <w:iCs/>
              </w:rPr>
            </w:rPrChange>
          </w:rPr>
          <w:t>Popul</w:t>
        </w:r>
        <w:proofErr w:type="spellEnd"/>
        <w:r w:rsidRPr="00B147C5">
          <w:rPr>
            <w:i/>
            <w:iCs/>
            <w:rPrChange w:id="1411" w:author="Clay Cressler" w:date="2020-08-11T17:14:00Z">
              <w:rPr>
                <w:i/>
                <w:iCs/>
              </w:rPr>
            </w:rPrChange>
          </w:rPr>
          <w:t xml:space="preserve"> </w:t>
        </w:r>
        <w:proofErr w:type="spellStart"/>
        <w:r w:rsidRPr="00B147C5">
          <w:rPr>
            <w:i/>
            <w:iCs/>
            <w:rPrChange w:id="1412" w:author="Clay Cressler" w:date="2020-08-11T17:14:00Z">
              <w:rPr>
                <w:i/>
                <w:iCs/>
              </w:rPr>
            </w:rPrChange>
          </w:rPr>
          <w:t>Ecol</w:t>
        </w:r>
        <w:proofErr w:type="spellEnd"/>
        <w:r w:rsidRPr="00B147C5">
          <w:rPr>
            <w:rPrChange w:id="1413" w:author="Clay Cressler" w:date="2020-08-11T17:14:00Z">
              <w:rPr/>
            </w:rPrChange>
          </w:rPr>
          <w:t>, 60, 9–20.</w:t>
        </w:r>
      </w:ins>
    </w:p>
    <w:p w14:paraId="68A252AE" w14:textId="77777777" w:rsidR="00B147C5" w:rsidRPr="00B147C5" w:rsidRDefault="00B147C5" w:rsidP="00B147C5">
      <w:pPr>
        <w:pStyle w:val="Bibliography"/>
        <w:rPr>
          <w:ins w:id="1414" w:author="Clay Cressler" w:date="2020-08-11T17:14:00Z"/>
          <w:rPrChange w:id="1415" w:author="Clay Cressler" w:date="2020-08-11T17:14:00Z">
            <w:rPr>
              <w:ins w:id="1416" w:author="Clay Cressler" w:date="2020-08-11T17:14:00Z"/>
            </w:rPr>
          </w:rPrChange>
        </w:rPr>
        <w:pPrChange w:id="1417" w:author="Clay Cressler" w:date="2020-08-11T17:14:00Z">
          <w:pPr>
            <w:widowControl w:val="0"/>
            <w:autoSpaceDE w:val="0"/>
            <w:autoSpaceDN w:val="0"/>
            <w:adjustRightInd w:val="0"/>
          </w:pPr>
        </w:pPrChange>
      </w:pPr>
      <w:proofErr w:type="spellStart"/>
      <w:ins w:id="1418" w:author="Clay Cressler" w:date="2020-08-11T17:14:00Z">
        <w:r w:rsidRPr="00B147C5">
          <w:rPr>
            <w:rPrChange w:id="1419" w:author="Clay Cressler" w:date="2020-08-11T17:14:00Z">
              <w:rPr/>
            </w:rPrChange>
          </w:rPr>
          <w:t>Dieckmann</w:t>
        </w:r>
        <w:proofErr w:type="spellEnd"/>
        <w:r w:rsidRPr="00B147C5">
          <w:rPr>
            <w:rPrChange w:id="1420" w:author="Clay Cressler" w:date="2020-08-11T17:14:00Z">
              <w:rPr/>
            </w:rPrChange>
          </w:rPr>
          <w:t xml:space="preserve">, U. &amp; Law, R. (1996). The dynamical theory of coevolution: a derivation from stochastic ecological processes. </w:t>
        </w:r>
        <w:r w:rsidRPr="00B147C5">
          <w:rPr>
            <w:i/>
            <w:iCs/>
            <w:rPrChange w:id="1421" w:author="Clay Cressler" w:date="2020-08-11T17:14:00Z">
              <w:rPr>
                <w:i/>
                <w:iCs/>
              </w:rPr>
            </w:rPrChange>
          </w:rPr>
          <w:t>J Math Biol</w:t>
        </w:r>
        <w:r w:rsidRPr="00B147C5">
          <w:rPr>
            <w:rPrChange w:id="1422" w:author="Clay Cressler" w:date="2020-08-11T17:14:00Z">
              <w:rPr/>
            </w:rPrChange>
          </w:rPr>
          <w:t>, 34, 579–612.</w:t>
        </w:r>
      </w:ins>
    </w:p>
    <w:p w14:paraId="364AD1CD" w14:textId="77777777" w:rsidR="00B147C5" w:rsidRPr="00B147C5" w:rsidRDefault="00B147C5" w:rsidP="00B147C5">
      <w:pPr>
        <w:pStyle w:val="Bibliography"/>
        <w:rPr>
          <w:ins w:id="1423" w:author="Clay Cressler" w:date="2020-08-11T17:14:00Z"/>
          <w:rPrChange w:id="1424" w:author="Clay Cressler" w:date="2020-08-11T17:14:00Z">
            <w:rPr>
              <w:ins w:id="1425" w:author="Clay Cressler" w:date="2020-08-11T17:14:00Z"/>
            </w:rPr>
          </w:rPrChange>
        </w:rPr>
        <w:pPrChange w:id="1426" w:author="Clay Cressler" w:date="2020-08-11T17:14:00Z">
          <w:pPr>
            <w:widowControl w:val="0"/>
            <w:autoSpaceDE w:val="0"/>
            <w:autoSpaceDN w:val="0"/>
            <w:adjustRightInd w:val="0"/>
          </w:pPr>
        </w:pPrChange>
      </w:pPr>
      <w:proofErr w:type="spellStart"/>
      <w:ins w:id="1427" w:author="Clay Cressler" w:date="2020-08-11T17:14:00Z">
        <w:r w:rsidRPr="00B147C5">
          <w:rPr>
            <w:rPrChange w:id="1428" w:author="Clay Cressler" w:date="2020-08-11T17:14:00Z">
              <w:rPr/>
            </w:rPrChange>
          </w:rPr>
          <w:t>Doebeli</w:t>
        </w:r>
        <w:proofErr w:type="spellEnd"/>
        <w:r w:rsidRPr="00B147C5">
          <w:rPr>
            <w:rPrChange w:id="1429" w:author="Clay Cressler" w:date="2020-08-11T17:14:00Z">
              <w:rPr/>
            </w:rPrChange>
          </w:rPr>
          <w:t xml:space="preserve">, M., </w:t>
        </w:r>
        <w:proofErr w:type="spellStart"/>
        <w:r w:rsidRPr="00B147C5">
          <w:rPr>
            <w:rPrChange w:id="1430" w:author="Clay Cressler" w:date="2020-08-11T17:14:00Z">
              <w:rPr/>
            </w:rPrChange>
          </w:rPr>
          <w:t>Ispolatov</w:t>
        </w:r>
        <w:proofErr w:type="spellEnd"/>
        <w:r w:rsidRPr="00B147C5">
          <w:rPr>
            <w:rPrChange w:id="1431" w:author="Clay Cressler" w:date="2020-08-11T17:14:00Z">
              <w:rPr/>
            </w:rPrChange>
          </w:rPr>
          <w:t xml:space="preserve">, Y. &amp; Simon, B. (2017). Towards a mechanistic foundation of evolutionary theory. </w:t>
        </w:r>
        <w:proofErr w:type="spellStart"/>
        <w:r w:rsidRPr="00B147C5">
          <w:rPr>
            <w:i/>
            <w:iCs/>
            <w:rPrChange w:id="1432" w:author="Clay Cressler" w:date="2020-08-11T17:14:00Z">
              <w:rPr>
                <w:i/>
                <w:iCs/>
              </w:rPr>
            </w:rPrChange>
          </w:rPr>
          <w:t>eLife</w:t>
        </w:r>
        <w:proofErr w:type="spellEnd"/>
        <w:r w:rsidRPr="00B147C5">
          <w:rPr>
            <w:rPrChange w:id="1433" w:author="Clay Cressler" w:date="2020-08-11T17:14:00Z">
              <w:rPr/>
            </w:rPrChange>
          </w:rPr>
          <w:t>, 6, e23804.</w:t>
        </w:r>
      </w:ins>
    </w:p>
    <w:p w14:paraId="6F5F7139" w14:textId="77777777" w:rsidR="00B147C5" w:rsidRPr="00B147C5" w:rsidRDefault="00B147C5" w:rsidP="00B147C5">
      <w:pPr>
        <w:pStyle w:val="Bibliography"/>
        <w:rPr>
          <w:ins w:id="1434" w:author="Clay Cressler" w:date="2020-08-11T17:14:00Z"/>
          <w:rPrChange w:id="1435" w:author="Clay Cressler" w:date="2020-08-11T17:14:00Z">
            <w:rPr>
              <w:ins w:id="1436" w:author="Clay Cressler" w:date="2020-08-11T17:14:00Z"/>
            </w:rPr>
          </w:rPrChange>
        </w:rPr>
        <w:pPrChange w:id="1437" w:author="Clay Cressler" w:date="2020-08-11T17:14:00Z">
          <w:pPr>
            <w:widowControl w:val="0"/>
            <w:autoSpaceDE w:val="0"/>
            <w:autoSpaceDN w:val="0"/>
            <w:adjustRightInd w:val="0"/>
          </w:pPr>
        </w:pPrChange>
      </w:pPr>
      <w:proofErr w:type="spellStart"/>
      <w:ins w:id="1438" w:author="Clay Cressler" w:date="2020-08-11T17:14:00Z">
        <w:r w:rsidRPr="00B147C5">
          <w:rPr>
            <w:rPrChange w:id="1439" w:author="Clay Cressler" w:date="2020-08-11T17:14:00Z">
              <w:rPr/>
            </w:rPrChange>
          </w:rPr>
          <w:t>Edeline</w:t>
        </w:r>
        <w:proofErr w:type="spellEnd"/>
        <w:r w:rsidRPr="00B147C5">
          <w:rPr>
            <w:rPrChange w:id="1440" w:author="Clay Cressler" w:date="2020-08-11T17:14:00Z">
              <w:rPr/>
            </w:rPrChange>
          </w:rPr>
          <w:t xml:space="preserve">, E., Carlson, S.M., </w:t>
        </w:r>
        <w:proofErr w:type="spellStart"/>
        <w:r w:rsidRPr="00B147C5">
          <w:rPr>
            <w:rPrChange w:id="1441" w:author="Clay Cressler" w:date="2020-08-11T17:14:00Z">
              <w:rPr/>
            </w:rPrChange>
          </w:rPr>
          <w:t>Stige</w:t>
        </w:r>
        <w:proofErr w:type="spellEnd"/>
        <w:r w:rsidRPr="00B147C5">
          <w:rPr>
            <w:rPrChange w:id="1442" w:author="Clay Cressler" w:date="2020-08-11T17:14:00Z">
              <w:rPr/>
            </w:rPrChange>
          </w:rPr>
          <w:t xml:space="preserve">, L.C., Winfield, I.J., Fletcher, J.M., James, J.B., </w:t>
        </w:r>
        <w:r w:rsidRPr="00B147C5">
          <w:rPr>
            <w:i/>
            <w:iCs/>
            <w:rPrChange w:id="1443" w:author="Clay Cressler" w:date="2020-08-11T17:14:00Z">
              <w:rPr>
                <w:i/>
                <w:iCs/>
              </w:rPr>
            </w:rPrChange>
          </w:rPr>
          <w:t>et al.</w:t>
        </w:r>
        <w:r w:rsidRPr="00B147C5">
          <w:rPr>
            <w:rPrChange w:id="1444" w:author="Clay Cressler" w:date="2020-08-11T17:14:00Z">
              <w:rPr/>
            </w:rPrChange>
          </w:rPr>
          <w:t xml:space="preserve"> (2007). Trait changes in a harvested population are driven by a dynamic tug-of-war between natural and harvest selection. </w:t>
        </w:r>
        <w:r w:rsidRPr="00B147C5">
          <w:rPr>
            <w:i/>
            <w:iCs/>
            <w:rPrChange w:id="1445" w:author="Clay Cressler" w:date="2020-08-11T17:14:00Z">
              <w:rPr>
                <w:i/>
                <w:iCs/>
              </w:rPr>
            </w:rPrChange>
          </w:rPr>
          <w:t>PNAS</w:t>
        </w:r>
        <w:r w:rsidRPr="00B147C5">
          <w:rPr>
            <w:rPrChange w:id="1446" w:author="Clay Cressler" w:date="2020-08-11T17:14:00Z">
              <w:rPr/>
            </w:rPrChange>
          </w:rPr>
          <w:t>, 104, 15799–15804.</w:t>
        </w:r>
      </w:ins>
    </w:p>
    <w:p w14:paraId="3B878A0C" w14:textId="77777777" w:rsidR="00B147C5" w:rsidRPr="00B147C5" w:rsidRDefault="00B147C5" w:rsidP="00B147C5">
      <w:pPr>
        <w:pStyle w:val="Bibliography"/>
        <w:rPr>
          <w:ins w:id="1447" w:author="Clay Cressler" w:date="2020-08-11T17:14:00Z"/>
          <w:rPrChange w:id="1448" w:author="Clay Cressler" w:date="2020-08-11T17:14:00Z">
            <w:rPr>
              <w:ins w:id="1449" w:author="Clay Cressler" w:date="2020-08-11T17:14:00Z"/>
            </w:rPr>
          </w:rPrChange>
        </w:rPr>
        <w:pPrChange w:id="1450" w:author="Clay Cressler" w:date="2020-08-11T17:14:00Z">
          <w:pPr>
            <w:widowControl w:val="0"/>
            <w:autoSpaceDE w:val="0"/>
            <w:autoSpaceDN w:val="0"/>
            <w:adjustRightInd w:val="0"/>
          </w:pPr>
        </w:pPrChange>
      </w:pPr>
      <w:proofErr w:type="spellStart"/>
      <w:ins w:id="1451" w:author="Clay Cressler" w:date="2020-08-11T17:14:00Z">
        <w:r w:rsidRPr="00B147C5">
          <w:rPr>
            <w:rPrChange w:id="1452" w:author="Clay Cressler" w:date="2020-08-11T17:14:00Z">
              <w:rPr/>
            </w:rPrChange>
          </w:rPr>
          <w:t>Ellner</w:t>
        </w:r>
        <w:proofErr w:type="spellEnd"/>
        <w:r w:rsidRPr="00B147C5">
          <w:rPr>
            <w:rPrChange w:id="1453" w:author="Clay Cressler" w:date="2020-08-11T17:14:00Z">
              <w:rPr/>
            </w:rPrChange>
          </w:rPr>
          <w:t xml:space="preserve">, S.P. &amp; Rees, M. (2006). Integral projection models for species with complex demography. </w:t>
        </w:r>
        <w:r w:rsidRPr="00B147C5">
          <w:rPr>
            <w:i/>
            <w:iCs/>
            <w:rPrChange w:id="1454" w:author="Clay Cressler" w:date="2020-08-11T17:14:00Z">
              <w:rPr>
                <w:i/>
                <w:iCs/>
              </w:rPr>
            </w:rPrChange>
          </w:rPr>
          <w:t>Am. Nat.</w:t>
        </w:r>
        <w:r w:rsidRPr="00B147C5">
          <w:rPr>
            <w:rPrChange w:id="1455" w:author="Clay Cressler" w:date="2020-08-11T17:14:00Z">
              <w:rPr/>
            </w:rPrChange>
          </w:rPr>
          <w:t>, 167, 410–428.</w:t>
        </w:r>
      </w:ins>
    </w:p>
    <w:p w14:paraId="59C7CF64" w14:textId="77777777" w:rsidR="00B147C5" w:rsidRPr="00B147C5" w:rsidRDefault="00B147C5" w:rsidP="00B147C5">
      <w:pPr>
        <w:pStyle w:val="Bibliography"/>
        <w:rPr>
          <w:ins w:id="1456" w:author="Clay Cressler" w:date="2020-08-11T17:14:00Z"/>
          <w:rPrChange w:id="1457" w:author="Clay Cressler" w:date="2020-08-11T17:14:00Z">
            <w:rPr>
              <w:ins w:id="1458" w:author="Clay Cressler" w:date="2020-08-11T17:14:00Z"/>
            </w:rPr>
          </w:rPrChange>
        </w:rPr>
        <w:pPrChange w:id="1459" w:author="Clay Cressler" w:date="2020-08-11T17:14:00Z">
          <w:pPr>
            <w:widowControl w:val="0"/>
            <w:autoSpaceDE w:val="0"/>
            <w:autoSpaceDN w:val="0"/>
            <w:adjustRightInd w:val="0"/>
          </w:pPr>
        </w:pPrChange>
      </w:pPr>
      <w:ins w:id="1460" w:author="Clay Cressler" w:date="2020-08-11T17:14:00Z">
        <w:r w:rsidRPr="00B147C5">
          <w:rPr>
            <w:rPrChange w:id="1461" w:author="Clay Cressler" w:date="2020-08-11T17:14:00Z">
              <w:rPr/>
            </w:rPrChange>
          </w:rPr>
          <w:t xml:space="preserve">Engen, S. &amp; </w:t>
        </w:r>
        <w:proofErr w:type="spellStart"/>
        <w:r w:rsidRPr="00B147C5">
          <w:rPr>
            <w:rPrChange w:id="1462" w:author="Clay Cressler" w:date="2020-08-11T17:14:00Z">
              <w:rPr/>
            </w:rPrChange>
          </w:rPr>
          <w:t>Sæther</w:t>
        </w:r>
        <w:proofErr w:type="spellEnd"/>
        <w:r w:rsidRPr="00B147C5">
          <w:rPr>
            <w:rPrChange w:id="1463" w:author="Clay Cressler" w:date="2020-08-11T17:14:00Z">
              <w:rPr/>
            </w:rPrChange>
          </w:rPr>
          <w:t xml:space="preserve">, B.-E. (2017). r- and K-selection in fluctuating populations is determined by the evolutionary trade-off between two fitness measures: Growth rate and lifetime reproductive success. </w:t>
        </w:r>
        <w:r w:rsidRPr="00B147C5">
          <w:rPr>
            <w:i/>
            <w:iCs/>
            <w:rPrChange w:id="1464" w:author="Clay Cressler" w:date="2020-08-11T17:14:00Z">
              <w:rPr>
                <w:i/>
                <w:iCs/>
              </w:rPr>
            </w:rPrChange>
          </w:rPr>
          <w:t>Evolution</w:t>
        </w:r>
        <w:r w:rsidRPr="00B147C5">
          <w:rPr>
            <w:rPrChange w:id="1465" w:author="Clay Cressler" w:date="2020-08-11T17:14:00Z">
              <w:rPr/>
            </w:rPrChange>
          </w:rPr>
          <w:t>, 71, 167–173.</w:t>
        </w:r>
      </w:ins>
    </w:p>
    <w:p w14:paraId="616C11C8" w14:textId="77777777" w:rsidR="00B147C5" w:rsidRPr="00B147C5" w:rsidRDefault="00B147C5" w:rsidP="00B147C5">
      <w:pPr>
        <w:pStyle w:val="Bibliography"/>
        <w:rPr>
          <w:ins w:id="1466" w:author="Clay Cressler" w:date="2020-08-11T17:14:00Z"/>
          <w:rPrChange w:id="1467" w:author="Clay Cressler" w:date="2020-08-11T17:14:00Z">
            <w:rPr>
              <w:ins w:id="1468" w:author="Clay Cressler" w:date="2020-08-11T17:14:00Z"/>
            </w:rPr>
          </w:rPrChange>
        </w:rPr>
        <w:pPrChange w:id="1469" w:author="Clay Cressler" w:date="2020-08-11T17:14:00Z">
          <w:pPr>
            <w:widowControl w:val="0"/>
            <w:autoSpaceDE w:val="0"/>
            <w:autoSpaceDN w:val="0"/>
            <w:adjustRightInd w:val="0"/>
          </w:pPr>
        </w:pPrChange>
      </w:pPr>
      <w:ins w:id="1470" w:author="Clay Cressler" w:date="2020-08-11T17:14:00Z">
        <w:r w:rsidRPr="00B147C5">
          <w:rPr>
            <w:rPrChange w:id="1471" w:author="Clay Cressler" w:date="2020-08-11T17:14:00Z">
              <w:rPr/>
            </w:rPrChange>
          </w:rPr>
          <w:t xml:space="preserve">Fisher, R.A. (1930). </w:t>
        </w:r>
        <w:r w:rsidRPr="00B147C5">
          <w:rPr>
            <w:i/>
            <w:iCs/>
            <w:rPrChange w:id="1472" w:author="Clay Cressler" w:date="2020-08-11T17:14:00Z">
              <w:rPr>
                <w:i/>
                <w:iCs/>
              </w:rPr>
            </w:rPrChange>
          </w:rPr>
          <w:t>The Genetical Theory of Natural Selection: A Complete Variorum Edition</w:t>
        </w:r>
        <w:r w:rsidRPr="00B147C5">
          <w:rPr>
            <w:rPrChange w:id="1473" w:author="Clay Cressler" w:date="2020-08-11T17:14:00Z">
              <w:rPr/>
            </w:rPrChange>
          </w:rPr>
          <w:t>. OUP Oxford.</w:t>
        </w:r>
      </w:ins>
    </w:p>
    <w:p w14:paraId="09F3196D" w14:textId="77777777" w:rsidR="00B147C5" w:rsidRPr="00B147C5" w:rsidRDefault="00B147C5" w:rsidP="00B147C5">
      <w:pPr>
        <w:pStyle w:val="Bibliography"/>
        <w:rPr>
          <w:ins w:id="1474" w:author="Clay Cressler" w:date="2020-08-11T17:14:00Z"/>
          <w:rPrChange w:id="1475" w:author="Clay Cressler" w:date="2020-08-11T17:14:00Z">
            <w:rPr>
              <w:ins w:id="1476" w:author="Clay Cressler" w:date="2020-08-11T17:14:00Z"/>
            </w:rPr>
          </w:rPrChange>
        </w:rPr>
        <w:pPrChange w:id="1477" w:author="Clay Cressler" w:date="2020-08-11T17:14:00Z">
          <w:pPr>
            <w:widowControl w:val="0"/>
            <w:autoSpaceDE w:val="0"/>
            <w:autoSpaceDN w:val="0"/>
            <w:adjustRightInd w:val="0"/>
          </w:pPr>
        </w:pPrChange>
      </w:pPr>
      <w:proofErr w:type="spellStart"/>
      <w:ins w:id="1478" w:author="Clay Cressler" w:date="2020-08-11T17:14:00Z">
        <w:r w:rsidRPr="00B147C5">
          <w:rPr>
            <w:rPrChange w:id="1479" w:author="Clay Cressler" w:date="2020-08-11T17:14:00Z">
              <w:rPr/>
            </w:rPrChange>
          </w:rPr>
          <w:lastRenderedPageBreak/>
          <w:t>Fussmann</w:t>
        </w:r>
        <w:proofErr w:type="spellEnd"/>
        <w:r w:rsidRPr="00B147C5">
          <w:rPr>
            <w:rPrChange w:id="1480" w:author="Clay Cressler" w:date="2020-08-11T17:14:00Z">
              <w:rPr/>
            </w:rPrChange>
          </w:rPr>
          <w:t xml:space="preserve">, G.F., </w:t>
        </w:r>
        <w:proofErr w:type="spellStart"/>
        <w:r w:rsidRPr="00B147C5">
          <w:rPr>
            <w:rPrChange w:id="1481" w:author="Clay Cressler" w:date="2020-08-11T17:14:00Z">
              <w:rPr/>
            </w:rPrChange>
          </w:rPr>
          <w:t>Ellner</w:t>
        </w:r>
        <w:proofErr w:type="spellEnd"/>
        <w:r w:rsidRPr="00B147C5">
          <w:rPr>
            <w:rPrChange w:id="1482" w:author="Clay Cressler" w:date="2020-08-11T17:14:00Z">
              <w:rPr/>
            </w:rPrChange>
          </w:rPr>
          <w:t xml:space="preserve">, S.P. &amp; Hairston, N.G., Jr. (2003). Evolution as a critical component of plankton dynamics. </w:t>
        </w:r>
        <w:r w:rsidRPr="00B147C5">
          <w:rPr>
            <w:i/>
            <w:iCs/>
            <w:rPrChange w:id="1483" w:author="Clay Cressler" w:date="2020-08-11T17:14:00Z">
              <w:rPr>
                <w:i/>
                <w:iCs/>
              </w:rPr>
            </w:rPrChange>
          </w:rPr>
          <w:t>Proc. Biol. Sci.</w:t>
        </w:r>
        <w:r w:rsidRPr="00B147C5">
          <w:rPr>
            <w:rPrChange w:id="1484" w:author="Clay Cressler" w:date="2020-08-11T17:14:00Z">
              <w:rPr/>
            </w:rPrChange>
          </w:rPr>
          <w:t>, 270, 1015–1022.</w:t>
        </w:r>
      </w:ins>
    </w:p>
    <w:p w14:paraId="4E231010" w14:textId="77777777" w:rsidR="00B147C5" w:rsidRPr="00B147C5" w:rsidRDefault="00B147C5" w:rsidP="00B147C5">
      <w:pPr>
        <w:pStyle w:val="Bibliography"/>
        <w:rPr>
          <w:ins w:id="1485" w:author="Clay Cressler" w:date="2020-08-11T17:14:00Z"/>
          <w:rPrChange w:id="1486" w:author="Clay Cressler" w:date="2020-08-11T17:14:00Z">
            <w:rPr>
              <w:ins w:id="1487" w:author="Clay Cressler" w:date="2020-08-11T17:14:00Z"/>
            </w:rPr>
          </w:rPrChange>
        </w:rPr>
        <w:pPrChange w:id="1488" w:author="Clay Cressler" w:date="2020-08-11T17:14:00Z">
          <w:pPr>
            <w:widowControl w:val="0"/>
            <w:autoSpaceDE w:val="0"/>
            <w:autoSpaceDN w:val="0"/>
            <w:adjustRightInd w:val="0"/>
          </w:pPr>
        </w:pPrChange>
      </w:pPr>
      <w:proofErr w:type="spellStart"/>
      <w:ins w:id="1489" w:author="Clay Cressler" w:date="2020-08-11T17:14:00Z">
        <w:r w:rsidRPr="00B147C5">
          <w:rPr>
            <w:rPrChange w:id="1490" w:author="Clay Cressler" w:date="2020-08-11T17:14:00Z">
              <w:rPr/>
            </w:rPrChange>
          </w:rPr>
          <w:t>Gause</w:t>
        </w:r>
        <w:proofErr w:type="spellEnd"/>
        <w:r w:rsidRPr="00B147C5">
          <w:rPr>
            <w:rPrChange w:id="1491" w:author="Clay Cressler" w:date="2020-08-11T17:14:00Z">
              <w:rPr/>
            </w:rPrChange>
          </w:rPr>
          <w:t xml:space="preserve">, G.F. (1934). </w:t>
        </w:r>
        <w:r w:rsidRPr="00B147C5">
          <w:rPr>
            <w:i/>
            <w:iCs/>
            <w:rPrChange w:id="1492" w:author="Clay Cressler" w:date="2020-08-11T17:14:00Z">
              <w:rPr>
                <w:i/>
                <w:iCs/>
              </w:rPr>
            </w:rPrChange>
          </w:rPr>
          <w:t>The Struggle for Existence.</w:t>
        </w:r>
        <w:r w:rsidRPr="00B147C5">
          <w:rPr>
            <w:rPrChange w:id="1493" w:author="Clay Cressler" w:date="2020-08-11T17:14:00Z">
              <w:rPr/>
            </w:rPrChange>
          </w:rPr>
          <w:t xml:space="preserve"> Williams and Wilkins, Baltimore (Reprinted 1964 by Hafner).</w:t>
        </w:r>
      </w:ins>
    </w:p>
    <w:p w14:paraId="322C08C2" w14:textId="77777777" w:rsidR="00B147C5" w:rsidRPr="00B147C5" w:rsidRDefault="00B147C5" w:rsidP="00B147C5">
      <w:pPr>
        <w:pStyle w:val="Bibliography"/>
        <w:rPr>
          <w:ins w:id="1494" w:author="Clay Cressler" w:date="2020-08-11T17:14:00Z"/>
          <w:rPrChange w:id="1495" w:author="Clay Cressler" w:date="2020-08-11T17:14:00Z">
            <w:rPr>
              <w:ins w:id="1496" w:author="Clay Cressler" w:date="2020-08-11T17:14:00Z"/>
            </w:rPr>
          </w:rPrChange>
        </w:rPr>
        <w:pPrChange w:id="1497" w:author="Clay Cressler" w:date="2020-08-11T17:14:00Z">
          <w:pPr>
            <w:widowControl w:val="0"/>
            <w:autoSpaceDE w:val="0"/>
            <w:autoSpaceDN w:val="0"/>
            <w:adjustRightInd w:val="0"/>
          </w:pPr>
        </w:pPrChange>
      </w:pPr>
      <w:proofErr w:type="spellStart"/>
      <w:ins w:id="1498" w:author="Clay Cressler" w:date="2020-08-11T17:14:00Z">
        <w:r w:rsidRPr="00B147C5">
          <w:rPr>
            <w:rPrChange w:id="1499" w:author="Clay Cressler" w:date="2020-08-11T17:14:00Z">
              <w:rPr/>
            </w:rPrChange>
          </w:rPr>
          <w:t>Geritz</w:t>
        </w:r>
        <w:proofErr w:type="spellEnd"/>
        <w:r w:rsidRPr="00B147C5">
          <w:rPr>
            <w:rPrChange w:id="1500" w:author="Clay Cressler" w:date="2020-08-11T17:14:00Z">
              <w:rPr/>
            </w:rPrChange>
          </w:rPr>
          <w:t xml:space="preserve">, S.A.H., </w:t>
        </w:r>
        <w:proofErr w:type="spellStart"/>
        <w:r w:rsidRPr="00B147C5">
          <w:rPr>
            <w:rPrChange w:id="1501" w:author="Clay Cressler" w:date="2020-08-11T17:14:00Z">
              <w:rPr/>
            </w:rPrChange>
          </w:rPr>
          <w:t>Kisdi</w:t>
        </w:r>
        <w:proofErr w:type="spellEnd"/>
        <w:r w:rsidRPr="00B147C5">
          <w:rPr>
            <w:rPrChange w:id="1502" w:author="Clay Cressler" w:date="2020-08-11T17:14:00Z">
              <w:rPr/>
            </w:rPrChange>
          </w:rPr>
          <w:t xml:space="preserve">, E., </w:t>
        </w:r>
        <w:proofErr w:type="spellStart"/>
        <w:r w:rsidRPr="00B147C5">
          <w:rPr>
            <w:rPrChange w:id="1503" w:author="Clay Cressler" w:date="2020-08-11T17:14:00Z">
              <w:rPr/>
            </w:rPrChange>
          </w:rPr>
          <w:t>Mesze´NA</w:t>
        </w:r>
        <w:proofErr w:type="spellEnd"/>
        <w:r w:rsidRPr="00B147C5">
          <w:rPr>
            <w:rPrChange w:id="1504" w:author="Clay Cressler" w:date="2020-08-11T17:14:00Z">
              <w:rPr/>
            </w:rPrChange>
          </w:rPr>
          <w:t xml:space="preserve">, G. &amp; Metz, J.A.J. (1998). Evolutionarily singular strategies and the adaptive growth and branching of the evolutionary tree. </w:t>
        </w:r>
        <w:r w:rsidRPr="00B147C5">
          <w:rPr>
            <w:i/>
            <w:iCs/>
            <w:rPrChange w:id="1505" w:author="Clay Cressler" w:date="2020-08-11T17:14:00Z">
              <w:rPr>
                <w:i/>
                <w:iCs/>
              </w:rPr>
            </w:rPrChange>
          </w:rPr>
          <w:t>Evolutionary Ecology</w:t>
        </w:r>
        <w:r w:rsidRPr="00B147C5">
          <w:rPr>
            <w:rPrChange w:id="1506" w:author="Clay Cressler" w:date="2020-08-11T17:14:00Z">
              <w:rPr/>
            </w:rPrChange>
          </w:rPr>
          <w:t>, 12, 35–57.</w:t>
        </w:r>
      </w:ins>
    </w:p>
    <w:p w14:paraId="5E58D73C" w14:textId="77777777" w:rsidR="00B147C5" w:rsidRPr="00B147C5" w:rsidRDefault="00B147C5" w:rsidP="00B147C5">
      <w:pPr>
        <w:pStyle w:val="Bibliography"/>
        <w:rPr>
          <w:ins w:id="1507" w:author="Clay Cressler" w:date="2020-08-11T17:14:00Z"/>
          <w:rPrChange w:id="1508" w:author="Clay Cressler" w:date="2020-08-11T17:14:00Z">
            <w:rPr>
              <w:ins w:id="1509" w:author="Clay Cressler" w:date="2020-08-11T17:14:00Z"/>
            </w:rPr>
          </w:rPrChange>
        </w:rPr>
        <w:pPrChange w:id="1510" w:author="Clay Cressler" w:date="2020-08-11T17:14:00Z">
          <w:pPr>
            <w:widowControl w:val="0"/>
            <w:autoSpaceDE w:val="0"/>
            <w:autoSpaceDN w:val="0"/>
            <w:adjustRightInd w:val="0"/>
          </w:pPr>
        </w:pPrChange>
      </w:pPr>
      <w:ins w:id="1511" w:author="Clay Cressler" w:date="2020-08-11T17:14:00Z">
        <w:r w:rsidRPr="00B147C5">
          <w:rPr>
            <w:rPrChange w:id="1512" w:author="Clay Cressler" w:date="2020-08-11T17:14:00Z">
              <w:rPr/>
            </w:rPrChange>
          </w:rPr>
          <w:t xml:space="preserve">Gillespie, D.T. (1977). Exact stochastic simulation of coupled chemical reactions. </w:t>
        </w:r>
        <w:r w:rsidRPr="00B147C5">
          <w:rPr>
            <w:i/>
            <w:iCs/>
            <w:rPrChange w:id="1513" w:author="Clay Cressler" w:date="2020-08-11T17:14:00Z">
              <w:rPr>
                <w:i/>
                <w:iCs/>
              </w:rPr>
            </w:rPrChange>
          </w:rPr>
          <w:t>J. Phys. Chem.</w:t>
        </w:r>
        <w:r w:rsidRPr="00B147C5">
          <w:rPr>
            <w:rPrChange w:id="1514" w:author="Clay Cressler" w:date="2020-08-11T17:14:00Z">
              <w:rPr/>
            </w:rPrChange>
          </w:rPr>
          <w:t>, 81, 2340–2361.</w:t>
        </w:r>
      </w:ins>
    </w:p>
    <w:p w14:paraId="1146140F" w14:textId="77777777" w:rsidR="00B147C5" w:rsidRPr="00B147C5" w:rsidRDefault="00B147C5" w:rsidP="00B147C5">
      <w:pPr>
        <w:pStyle w:val="Bibliography"/>
        <w:rPr>
          <w:ins w:id="1515" w:author="Clay Cressler" w:date="2020-08-11T17:14:00Z"/>
          <w:rPrChange w:id="1516" w:author="Clay Cressler" w:date="2020-08-11T17:14:00Z">
            <w:rPr>
              <w:ins w:id="1517" w:author="Clay Cressler" w:date="2020-08-11T17:14:00Z"/>
            </w:rPr>
          </w:rPrChange>
        </w:rPr>
        <w:pPrChange w:id="1518" w:author="Clay Cressler" w:date="2020-08-11T17:14:00Z">
          <w:pPr>
            <w:widowControl w:val="0"/>
            <w:autoSpaceDE w:val="0"/>
            <w:autoSpaceDN w:val="0"/>
            <w:adjustRightInd w:val="0"/>
          </w:pPr>
        </w:pPrChange>
      </w:pPr>
      <w:proofErr w:type="spellStart"/>
      <w:ins w:id="1519" w:author="Clay Cressler" w:date="2020-08-11T17:14:00Z">
        <w:r w:rsidRPr="00B147C5">
          <w:rPr>
            <w:rPrChange w:id="1520" w:author="Clay Cressler" w:date="2020-08-11T17:14:00Z">
              <w:rPr/>
            </w:rPrChange>
          </w:rPr>
          <w:t>Govaert</w:t>
        </w:r>
        <w:proofErr w:type="spellEnd"/>
        <w:r w:rsidRPr="00B147C5">
          <w:rPr>
            <w:rPrChange w:id="1521" w:author="Clay Cressler" w:date="2020-08-11T17:14:00Z">
              <w:rPr/>
            </w:rPrChange>
          </w:rPr>
          <w:t xml:space="preserve">, L., </w:t>
        </w:r>
        <w:proofErr w:type="spellStart"/>
        <w:r w:rsidRPr="00B147C5">
          <w:rPr>
            <w:rPrChange w:id="1522" w:author="Clay Cressler" w:date="2020-08-11T17:14:00Z">
              <w:rPr/>
            </w:rPrChange>
          </w:rPr>
          <w:t>Fronhofer</w:t>
        </w:r>
        <w:proofErr w:type="spellEnd"/>
        <w:r w:rsidRPr="00B147C5">
          <w:rPr>
            <w:rPrChange w:id="1523" w:author="Clay Cressler" w:date="2020-08-11T17:14:00Z">
              <w:rPr/>
            </w:rPrChange>
          </w:rPr>
          <w:t xml:space="preserve">, E.A., Lion, S., </w:t>
        </w:r>
        <w:proofErr w:type="spellStart"/>
        <w:r w:rsidRPr="00B147C5">
          <w:rPr>
            <w:rPrChange w:id="1524" w:author="Clay Cressler" w:date="2020-08-11T17:14:00Z">
              <w:rPr/>
            </w:rPrChange>
          </w:rPr>
          <w:t>Eizaguirre</w:t>
        </w:r>
        <w:proofErr w:type="spellEnd"/>
        <w:r w:rsidRPr="00B147C5">
          <w:rPr>
            <w:rPrChange w:id="1525" w:author="Clay Cressler" w:date="2020-08-11T17:14:00Z">
              <w:rPr/>
            </w:rPrChange>
          </w:rPr>
          <w:t xml:space="preserve">, C., </w:t>
        </w:r>
        <w:proofErr w:type="spellStart"/>
        <w:r w:rsidRPr="00B147C5">
          <w:rPr>
            <w:rPrChange w:id="1526" w:author="Clay Cressler" w:date="2020-08-11T17:14:00Z">
              <w:rPr/>
            </w:rPrChange>
          </w:rPr>
          <w:t>Bonte</w:t>
        </w:r>
        <w:proofErr w:type="spellEnd"/>
        <w:r w:rsidRPr="00B147C5">
          <w:rPr>
            <w:rPrChange w:id="1527" w:author="Clay Cressler" w:date="2020-08-11T17:14:00Z">
              <w:rPr/>
            </w:rPrChange>
          </w:rPr>
          <w:t xml:space="preserve">, D., </w:t>
        </w:r>
        <w:proofErr w:type="spellStart"/>
        <w:r w:rsidRPr="00B147C5">
          <w:rPr>
            <w:rPrChange w:id="1528" w:author="Clay Cressler" w:date="2020-08-11T17:14:00Z">
              <w:rPr/>
            </w:rPrChange>
          </w:rPr>
          <w:t>Egas</w:t>
        </w:r>
        <w:proofErr w:type="spellEnd"/>
        <w:r w:rsidRPr="00B147C5">
          <w:rPr>
            <w:rPrChange w:id="1529" w:author="Clay Cressler" w:date="2020-08-11T17:14:00Z">
              <w:rPr/>
            </w:rPrChange>
          </w:rPr>
          <w:t xml:space="preserve">, M., </w:t>
        </w:r>
        <w:r w:rsidRPr="00B147C5">
          <w:rPr>
            <w:i/>
            <w:iCs/>
            <w:rPrChange w:id="1530" w:author="Clay Cressler" w:date="2020-08-11T17:14:00Z">
              <w:rPr>
                <w:i/>
                <w:iCs/>
              </w:rPr>
            </w:rPrChange>
          </w:rPr>
          <w:t>et al.</w:t>
        </w:r>
        <w:r w:rsidRPr="00B147C5">
          <w:rPr>
            <w:rPrChange w:id="1531" w:author="Clay Cressler" w:date="2020-08-11T17:14:00Z">
              <w:rPr/>
            </w:rPrChange>
          </w:rPr>
          <w:t xml:space="preserve"> (2019). Eco-evolutionary feedbacks—Theoretical models and perspectives. </w:t>
        </w:r>
        <w:r w:rsidRPr="00B147C5">
          <w:rPr>
            <w:i/>
            <w:iCs/>
            <w:rPrChange w:id="1532" w:author="Clay Cressler" w:date="2020-08-11T17:14:00Z">
              <w:rPr>
                <w:i/>
                <w:iCs/>
              </w:rPr>
            </w:rPrChange>
          </w:rPr>
          <w:t>Functional Ecology</w:t>
        </w:r>
        <w:r w:rsidRPr="00B147C5">
          <w:rPr>
            <w:rPrChange w:id="1533" w:author="Clay Cressler" w:date="2020-08-11T17:14:00Z">
              <w:rPr/>
            </w:rPrChange>
          </w:rPr>
          <w:t>, 33, 13–30.</w:t>
        </w:r>
      </w:ins>
    </w:p>
    <w:p w14:paraId="487C2F35" w14:textId="77777777" w:rsidR="00B147C5" w:rsidRPr="00B147C5" w:rsidRDefault="00B147C5" w:rsidP="00B147C5">
      <w:pPr>
        <w:pStyle w:val="Bibliography"/>
        <w:rPr>
          <w:ins w:id="1534" w:author="Clay Cressler" w:date="2020-08-11T17:14:00Z"/>
          <w:rPrChange w:id="1535" w:author="Clay Cressler" w:date="2020-08-11T17:14:00Z">
            <w:rPr>
              <w:ins w:id="1536" w:author="Clay Cressler" w:date="2020-08-11T17:14:00Z"/>
            </w:rPr>
          </w:rPrChange>
        </w:rPr>
        <w:pPrChange w:id="1537" w:author="Clay Cressler" w:date="2020-08-11T17:14:00Z">
          <w:pPr>
            <w:widowControl w:val="0"/>
            <w:autoSpaceDE w:val="0"/>
            <w:autoSpaceDN w:val="0"/>
            <w:adjustRightInd w:val="0"/>
          </w:pPr>
        </w:pPrChange>
      </w:pPr>
      <w:ins w:id="1538" w:author="Clay Cressler" w:date="2020-08-11T17:14:00Z">
        <w:r w:rsidRPr="00B147C5">
          <w:rPr>
            <w:rPrChange w:id="1539" w:author="Clay Cressler" w:date="2020-08-11T17:14:00Z">
              <w:rPr/>
            </w:rPrChange>
          </w:rPr>
          <w:t xml:space="preserve">Grant, P.R. &amp; Grant, B.R. (2002). Unpredictable evolution in a 30-Year study of Darwin’s finches. </w:t>
        </w:r>
        <w:r w:rsidRPr="00B147C5">
          <w:rPr>
            <w:i/>
            <w:iCs/>
            <w:rPrChange w:id="1540" w:author="Clay Cressler" w:date="2020-08-11T17:14:00Z">
              <w:rPr>
                <w:i/>
                <w:iCs/>
              </w:rPr>
            </w:rPrChange>
          </w:rPr>
          <w:t>Science</w:t>
        </w:r>
        <w:r w:rsidRPr="00B147C5">
          <w:rPr>
            <w:rPrChange w:id="1541" w:author="Clay Cressler" w:date="2020-08-11T17:14:00Z">
              <w:rPr/>
            </w:rPrChange>
          </w:rPr>
          <w:t>, 296, 707–711.</w:t>
        </w:r>
      </w:ins>
    </w:p>
    <w:p w14:paraId="5F2BE117" w14:textId="77777777" w:rsidR="00B147C5" w:rsidRPr="00B147C5" w:rsidRDefault="00B147C5" w:rsidP="00B147C5">
      <w:pPr>
        <w:pStyle w:val="Bibliography"/>
        <w:rPr>
          <w:ins w:id="1542" w:author="Clay Cressler" w:date="2020-08-11T17:14:00Z"/>
          <w:rPrChange w:id="1543" w:author="Clay Cressler" w:date="2020-08-11T17:14:00Z">
            <w:rPr>
              <w:ins w:id="1544" w:author="Clay Cressler" w:date="2020-08-11T17:14:00Z"/>
            </w:rPr>
          </w:rPrChange>
        </w:rPr>
        <w:pPrChange w:id="1545" w:author="Clay Cressler" w:date="2020-08-11T17:14:00Z">
          <w:pPr>
            <w:widowControl w:val="0"/>
            <w:autoSpaceDE w:val="0"/>
            <w:autoSpaceDN w:val="0"/>
            <w:adjustRightInd w:val="0"/>
          </w:pPr>
        </w:pPrChange>
      </w:pPr>
      <w:ins w:id="1546" w:author="Clay Cressler" w:date="2020-08-11T17:14:00Z">
        <w:r w:rsidRPr="00B147C5">
          <w:rPr>
            <w:rPrChange w:id="1547" w:author="Clay Cressler" w:date="2020-08-11T17:14:00Z">
              <w:rPr/>
            </w:rPrChange>
          </w:rPr>
          <w:t xml:space="preserve">Greenman, J.V. &amp; Benton, T.G. (2003). The amplification of environmental noise in population </w:t>
        </w:r>
        <w:proofErr w:type="gramStart"/>
        <w:r w:rsidRPr="00B147C5">
          <w:rPr>
            <w:rPrChange w:id="1548" w:author="Clay Cressler" w:date="2020-08-11T17:14:00Z">
              <w:rPr/>
            </w:rPrChange>
          </w:rPr>
          <w:t>models:</w:t>
        </w:r>
        <w:proofErr w:type="gramEnd"/>
        <w:r w:rsidRPr="00B147C5">
          <w:rPr>
            <w:rPrChange w:id="1549" w:author="Clay Cressler" w:date="2020-08-11T17:14:00Z">
              <w:rPr/>
            </w:rPrChange>
          </w:rPr>
          <w:t xml:space="preserve"> causes and consequences. </w:t>
        </w:r>
        <w:r w:rsidRPr="00B147C5">
          <w:rPr>
            <w:i/>
            <w:iCs/>
            <w:rPrChange w:id="1550" w:author="Clay Cressler" w:date="2020-08-11T17:14:00Z">
              <w:rPr>
                <w:i/>
                <w:iCs/>
              </w:rPr>
            </w:rPrChange>
          </w:rPr>
          <w:t>Am. Nat.</w:t>
        </w:r>
        <w:r w:rsidRPr="00B147C5">
          <w:rPr>
            <w:rPrChange w:id="1551" w:author="Clay Cressler" w:date="2020-08-11T17:14:00Z">
              <w:rPr/>
            </w:rPrChange>
          </w:rPr>
          <w:t>, 161, 225–239.</w:t>
        </w:r>
      </w:ins>
    </w:p>
    <w:p w14:paraId="31670B38" w14:textId="77777777" w:rsidR="00B147C5" w:rsidRPr="00B147C5" w:rsidRDefault="00B147C5" w:rsidP="00B147C5">
      <w:pPr>
        <w:pStyle w:val="Bibliography"/>
        <w:rPr>
          <w:ins w:id="1552" w:author="Clay Cressler" w:date="2020-08-11T17:14:00Z"/>
          <w:rPrChange w:id="1553" w:author="Clay Cressler" w:date="2020-08-11T17:14:00Z">
            <w:rPr>
              <w:ins w:id="1554" w:author="Clay Cressler" w:date="2020-08-11T17:14:00Z"/>
            </w:rPr>
          </w:rPrChange>
        </w:rPr>
        <w:pPrChange w:id="1555" w:author="Clay Cressler" w:date="2020-08-11T17:14:00Z">
          <w:pPr>
            <w:widowControl w:val="0"/>
            <w:autoSpaceDE w:val="0"/>
            <w:autoSpaceDN w:val="0"/>
            <w:adjustRightInd w:val="0"/>
          </w:pPr>
        </w:pPrChange>
      </w:pPr>
      <w:ins w:id="1556" w:author="Clay Cressler" w:date="2020-08-11T17:14:00Z">
        <w:r w:rsidRPr="00B147C5">
          <w:rPr>
            <w:rPrChange w:id="1557" w:author="Clay Cressler" w:date="2020-08-11T17:14:00Z">
              <w:rPr/>
            </w:rPrChange>
          </w:rPr>
          <w:t xml:space="preserve">Hairston, Jr., N.G., </w:t>
        </w:r>
        <w:proofErr w:type="spellStart"/>
        <w:r w:rsidRPr="00B147C5">
          <w:rPr>
            <w:rPrChange w:id="1558" w:author="Clay Cressler" w:date="2020-08-11T17:14:00Z">
              <w:rPr/>
            </w:rPrChange>
          </w:rPr>
          <w:t>Ellner</w:t>
        </w:r>
        <w:proofErr w:type="spellEnd"/>
        <w:r w:rsidRPr="00B147C5">
          <w:rPr>
            <w:rPrChange w:id="1559" w:author="Clay Cressler" w:date="2020-08-11T17:14:00Z">
              <w:rPr/>
            </w:rPrChange>
          </w:rPr>
          <w:t xml:space="preserve">, S.P., Geber, M.A., Yoshida, T. &amp; Fox, J.A. (2005). Rapid evolution and the convergence of ecological and evolutionary time. </w:t>
        </w:r>
        <w:r w:rsidRPr="00B147C5">
          <w:rPr>
            <w:i/>
            <w:iCs/>
            <w:rPrChange w:id="1560" w:author="Clay Cressler" w:date="2020-08-11T17:14:00Z">
              <w:rPr>
                <w:i/>
                <w:iCs/>
              </w:rPr>
            </w:rPrChange>
          </w:rPr>
          <w:t>Ecol. Lett.</w:t>
        </w:r>
        <w:r w:rsidRPr="00B147C5">
          <w:rPr>
            <w:rPrChange w:id="1561" w:author="Clay Cressler" w:date="2020-08-11T17:14:00Z">
              <w:rPr/>
            </w:rPrChange>
          </w:rPr>
          <w:t>, 8, 1114–1127.</w:t>
        </w:r>
      </w:ins>
    </w:p>
    <w:p w14:paraId="59263158" w14:textId="77777777" w:rsidR="00B147C5" w:rsidRPr="00B147C5" w:rsidRDefault="00B147C5" w:rsidP="00B147C5">
      <w:pPr>
        <w:pStyle w:val="Bibliography"/>
        <w:rPr>
          <w:ins w:id="1562" w:author="Clay Cressler" w:date="2020-08-11T17:14:00Z"/>
          <w:rPrChange w:id="1563" w:author="Clay Cressler" w:date="2020-08-11T17:14:00Z">
            <w:rPr>
              <w:ins w:id="1564" w:author="Clay Cressler" w:date="2020-08-11T17:14:00Z"/>
            </w:rPr>
          </w:rPrChange>
        </w:rPr>
        <w:pPrChange w:id="1565" w:author="Clay Cressler" w:date="2020-08-11T17:14:00Z">
          <w:pPr>
            <w:widowControl w:val="0"/>
            <w:autoSpaceDE w:val="0"/>
            <w:autoSpaceDN w:val="0"/>
            <w:adjustRightInd w:val="0"/>
          </w:pPr>
        </w:pPrChange>
      </w:pPr>
      <w:ins w:id="1566" w:author="Clay Cressler" w:date="2020-08-11T17:14:00Z">
        <w:r w:rsidRPr="00B147C5">
          <w:rPr>
            <w:rPrChange w:id="1567" w:author="Clay Cressler" w:date="2020-08-11T17:14:00Z">
              <w:rPr/>
            </w:rPrChange>
          </w:rPr>
          <w:t xml:space="preserve">Hastings, A., Abbott, K.C., </w:t>
        </w:r>
        <w:proofErr w:type="spellStart"/>
        <w:r w:rsidRPr="00B147C5">
          <w:rPr>
            <w:rPrChange w:id="1568" w:author="Clay Cressler" w:date="2020-08-11T17:14:00Z">
              <w:rPr/>
            </w:rPrChange>
          </w:rPr>
          <w:t>Cuddington</w:t>
        </w:r>
        <w:proofErr w:type="spellEnd"/>
        <w:r w:rsidRPr="00B147C5">
          <w:rPr>
            <w:rPrChange w:id="1569" w:author="Clay Cressler" w:date="2020-08-11T17:14:00Z">
              <w:rPr/>
            </w:rPrChange>
          </w:rPr>
          <w:t xml:space="preserve">, K., Francis, T., Gellner, G., Lai, Y.-C., </w:t>
        </w:r>
        <w:r w:rsidRPr="00B147C5">
          <w:rPr>
            <w:i/>
            <w:iCs/>
            <w:rPrChange w:id="1570" w:author="Clay Cressler" w:date="2020-08-11T17:14:00Z">
              <w:rPr>
                <w:i/>
                <w:iCs/>
              </w:rPr>
            </w:rPrChange>
          </w:rPr>
          <w:t>et al.</w:t>
        </w:r>
        <w:r w:rsidRPr="00B147C5">
          <w:rPr>
            <w:rPrChange w:id="1571" w:author="Clay Cressler" w:date="2020-08-11T17:14:00Z">
              <w:rPr/>
            </w:rPrChange>
          </w:rPr>
          <w:t xml:space="preserve"> (2018). Transient phenomena in ecology. </w:t>
        </w:r>
        <w:r w:rsidRPr="00B147C5">
          <w:rPr>
            <w:i/>
            <w:iCs/>
            <w:rPrChange w:id="1572" w:author="Clay Cressler" w:date="2020-08-11T17:14:00Z">
              <w:rPr>
                <w:i/>
                <w:iCs/>
              </w:rPr>
            </w:rPrChange>
          </w:rPr>
          <w:t>Science</w:t>
        </w:r>
        <w:r w:rsidRPr="00B147C5">
          <w:rPr>
            <w:rPrChange w:id="1573" w:author="Clay Cressler" w:date="2020-08-11T17:14:00Z">
              <w:rPr/>
            </w:rPrChange>
          </w:rPr>
          <w:t>, 361.</w:t>
        </w:r>
      </w:ins>
    </w:p>
    <w:p w14:paraId="293FDA2E" w14:textId="77777777" w:rsidR="00B147C5" w:rsidRPr="00B147C5" w:rsidRDefault="00B147C5" w:rsidP="00B147C5">
      <w:pPr>
        <w:pStyle w:val="Bibliography"/>
        <w:rPr>
          <w:ins w:id="1574" w:author="Clay Cressler" w:date="2020-08-11T17:14:00Z"/>
          <w:rPrChange w:id="1575" w:author="Clay Cressler" w:date="2020-08-11T17:14:00Z">
            <w:rPr>
              <w:ins w:id="1576" w:author="Clay Cressler" w:date="2020-08-11T17:14:00Z"/>
            </w:rPr>
          </w:rPrChange>
        </w:rPr>
        <w:pPrChange w:id="1577" w:author="Clay Cressler" w:date="2020-08-11T17:14:00Z">
          <w:pPr>
            <w:widowControl w:val="0"/>
            <w:autoSpaceDE w:val="0"/>
            <w:autoSpaceDN w:val="0"/>
            <w:adjustRightInd w:val="0"/>
          </w:pPr>
        </w:pPrChange>
      </w:pPr>
      <w:ins w:id="1578" w:author="Clay Cressler" w:date="2020-08-11T17:14:00Z">
        <w:r w:rsidRPr="00B147C5">
          <w:rPr>
            <w:rPrChange w:id="1579" w:author="Clay Cressler" w:date="2020-08-11T17:14:00Z">
              <w:rPr/>
            </w:rPrChange>
          </w:rPr>
          <w:t xml:space="preserve">Henson, S.M., Cushing, J.M., Costantino, R.F., Dennis, B. &amp; </w:t>
        </w:r>
        <w:proofErr w:type="spellStart"/>
        <w:r w:rsidRPr="00B147C5">
          <w:rPr>
            <w:rPrChange w:id="1580" w:author="Clay Cressler" w:date="2020-08-11T17:14:00Z">
              <w:rPr/>
            </w:rPrChange>
          </w:rPr>
          <w:t>Desharnais</w:t>
        </w:r>
        <w:proofErr w:type="spellEnd"/>
        <w:r w:rsidRPr="00B147C5">
          <w:rPr>
            <w:rPrChange w:id="1581" w:author="Clay Cressler" w:date="2020-08-11T17:14:00Z">
              <w:rPr/>
            </w:rPrChange>
          </w:rPr>
          <w:t xml:space="preserve">, R.A. (1998). Phase switching in population cycles. </w:t>
        </w:r>
        <w:r w:rsidRPr="00B147C5">
          <w:rPr>
            <w:i/>
            <w:iCs/>
            <w:rPrChange w:id="1582" w:author="Clay Cressler" w:date="2020-08-11T17:14:00Z">
              <w:rPr>
                <w:i/>
                <w:iCs/>
              </w:rPr>
            </w:rPrChange>
          </w:rPr>
          <w:t>Proceedings of the Royal Society of London. Series B: Biological Sciences</w:t>
        </w:r>
        <w:r w:rsidRPr="00B147C5">
          <w:rPr>
            <w:rPrChange w:id="1583" w:author="Clay Cressler" w:date="2020-08-11T17:14:00Z">
              <w:rPr/>
            </w:rPrChange>
          </w:rPr>
          <w:t>, 265, 2229–2234.</w:t>
        </w:r>
      </w:ins>
    </w:p>
    <w:p w14:paraId="11A1EF0E" w14:textId="77777777" w:rsidR="00B147C5" w:rsidRPr="00B147C5" w:rsidRDefault="00B147C5" w:rsidP="00B147C5">
      <w:pPr>
        <w:pStyle w:val="Bibliography"/>
        <w:rPr>
          <w:ins w:id="1584" w:author="Clay Cressler" w:date="2020-08-11T17:14:00Z"/>
          <w:rPrChange w:id="1585" w:author="Clay Cressler" w:date="2020-08-11T17:14:00Z">
            <w:rPr>
              <w:ins w:id="1586" w:author="Clay Cressler" w:date="2020-08-11T17:14:00Z"/>
            </w:rPr>
          </w:rPrChange>
        </w:rPr>
        <w:pPrChange w:id="1587" w:author="Clay Cressler" w:date="2020-08-11T17:14:00Z">
          <w:pPr>
            <w:widowControl w:val="0"/>
            <w:autoSpaceDE w:val="0"/>
            <w:autoSpaceDN w:val="0"/>
            <w:adjustRightInd w:val="0"/>
          </w:pPr>
        </w:pPrChange>
      </w:pPr>
      <w:ins w:id="1588" w:author="Clay Cressler" w:date="2020-08-11T17:14:00Z">
        <w:r w:rsidRPr="00B147C5">
          <w:rPr>
            <w:rPrChange w:id="1589" w:author="Clay Cressler" w:date="2020-08-11T17:14:00Z">
              <w:rPr/>
            </w:rPrChange>
          </w:rPr>
          <w:t xml:space="preserve">Hosking, C.J., </w:t>
        </w:r>
        <w:proofErr w:type="spellStart"/>
        <w:r w:rsidRPr="00B147C5">
          <w:rPr>
            <w:rPrChange w:id="1590" w:author="Clay Cressler" w:date="2020-08-11T17:14:00Z">
              <w:rPr/>
            </w:rPrChange>
          </w:rPr>
          <w:t>Raubenheimer</w:t>
        </w:r>
        <w:proofErr w:type="spellEnd"/>
        <w:r w:rsidRPr="00B147C5">
          <w:rPr>
            <w:rPrChange w:id="1591" w:author="Clay Cressler" w:date="2020-08-11T17:14:00Z">
              <w:rPr/>
            </w:rPrChange>
          </w:rPr>
          <w:t xml:space="preserve">, D., Charleston, M.A., Simpson, S.J. &amp; Senior, A.M. (2019). Macronutrient intakes and the lifespan-fecundity trade-off: a geometric framework agent-based model. </w:t>
        </w:r>
        <w:r w:rsidRPr="00B147C5">
          <w:rPr>
            <w:i/>
            <w:iCs/>
            <w:rPrChange w:id="1592" w:author="Clay Cressler" w:date="2020-08-11T17:14:00Z">
              <w:rPr>
                <w:i/>
                <w:iCs/>
              </w:rPr>
            </w:rPrChange>
          </w:rPr>
          <w:t>Journal of The Royal Society Interface</w:t>
        </w:r>
        <w:r w:rsidRPr="00B147C5">
          <w:rPr>
            <w:rPrChange w:id="1593" w:author="Clay Cressler" w:date="2020-08-11T17:14:00Z">
              <w:rPr/>
            </w:rPrChange>
          </w:rPr>
          <w:t>, 16, 20180733.</w:t>
        </w:r>
      </w:ins>
    </w:p>
    <w:p w14:paraId="0C5CA57C" w14:textId="77777777" w:rsidR="00B147C5" w:rsidRPr="00B147C5" w:rsidRDefault="00B147C5" w:rsidP="00B147C5">
      <w:pPr>
        <w:pStyle w:val="Bibliography"/>
        <w:rPr>
          <w:ins w:id="1594" w:author="Clay Cressler" w:date="2020-08-11T17:14:00Z"/>
          <w:rPrChange w:id="1595" w:author="Clay Cressler" w:date="2020-08-11T17:14:00Z">
            <w:rPr>
              <w:ins w:id="1596" w:author="Clay Cressler" w:date="2020-08-11T17:14:00Z"/>
            </w:rPr>
          </w:rPrChange>
        </w:rPr>
        <w:pPrChange w:id="1597" w:author="Clay Cressler" w:date="2020-08-11T17:14:00Z">
          <w:pPr>
            <w:widowControl w:val="0"/>
            <w:autoSpaceDE w:val="0"/>
            <w:autoSpaceDN w:val="0"/>
            <w:adjustRightInd w:val="0"/>
          </w:pPr>
        </w:pPrChange>
      </w:pPr>
      <w:proofErr w:type="spellStart"/>
      <w:ins w:id="1598" w:author="Clay Cressler" w:date="2020-08-11T17:14:00Z">
        <w:r w:rsidRPr="00B147C5">
          <w:rPr>
            <w:rPrChange w:id="1599" w:author="Clay Cressler" w:date="2020-08-11T17:14:00Z">
              <w:rPr/>
            </w:rPrChange>
          </w:rPr>
          <w:t>Humplik</w:t>
        </w:r>
        <w:proofErr w:type="spellEnd"/>
        <w:r w:rsidRPr="00B147C5">
          <w:rPr>
            <w:rPrChange w:id="1600" w:author="Clay Cressler" w:date="2020-08-11T17:14:00Z">
              <w:rPr/>
            </w:rPrChange>
          </w:rPr>
          <w:t xml:space="preserve">, J., Hill, A.L. &amp; Nowak, M.A. (2014). Evolutionary dynamics of infectious diseases in finite populations. </w:t>
        </w:r>
        <w:r w:rsidRPr="00B147C5">
          <w:rPr>
            <w:i/>
            <w:iCs/>
            <w:rPrChange w:id="1601" w:author="Clay Cressler" w:date="2020-08-11T17:14:00Z">
              <w:rPr>
                <w:i/>
                <w:iCs/>
              </w:rPr>
            </w:rPrChange>
          </w:rPr>
          <w:t xml:space="preserve">J. </w:t>
        </w:r>
        <w:proofErr w:type="spellStart"/>
        <w:r w:rsidRPr="00B147C5">
          <w:rPr>
            <w:i/>
            <w:iCs/>
            <w:rPrChange w:id="1602" w:author="Clay Cressler" w:date="2020-08-11T17:14:00Z">
              <w:rPr>
                <w:i/>
                <w:iCs/>
              </w:rPr>
            </w:rPrChange>
          </w:rPr>
          <w:t>Theor</w:t>
        </w:r>
        <w:proofErr w:type="spellEnd"/>
        <w:r w:rsidRPr="00B147C5">
          <w:rPr>
            <w:i/>
            <w:iCs/>
            <w:rPrChange w:id="1603" w:author="Clay Cressler" w:date="2020-08-11T17:14:00Z">
              <w:rPr>
                <w:i/>
                <w:iCs/>
              </w:rPr>
            </w:rPrChange>
          </w:rPr>
          <w:t>. Biol.</w:t>
        </w:r>
        <w:r w:rsidRPr="00B147C5">
          <w:rPr>
            <w:rPrChange w:id="1604" w:author="Clay Cressler" w:date="2020-08-11T17:14:00Z">
              <w:rPr/>
            </w:rPrChange>
          </w:rPr>
          <w:t>, 360, 149–162.</w:t>
        </w:r>
      </w:ins>
    </w:p>
    <w:p w14:paraId="59453EC4" w14:textId="77777777" w:rsidR="00B147C5" w:rsidRPr="00B147C5" w:rsidRDefault="00B147C5" w:rsidP="00B147C5">
      <w:pPr>
        <w:pStyle w:val="Bibliography"/>
        <w:rPr>
          <w:ins w:id="1605" w:author="Clay Cressler" w:date="2020-08-11T17:14:00Z"/>
          <w:rPrChange w:id="1606" w:author="Clay Cressler" w:date="2020-08-11T17:14:00Z">
            <w:rPr>
              <w:ins w:id="1607" w:author="Clay Cressler" w:date="2020-08-11T17:14:00Z"/>
            </w:rPr>
          </w:rPrChange>
        </w:rPr>
        <w:pPrChange w:id="1608" w:author="Clay Cressler" w:date="2020-08-11T17:14:00Z">
          <w:pPr>
            <w:widowControl w:val="0"/>
            <w:autoSpaceDE w:val="0"/>
            <w:autoSpaceDN w:val="0"/>
            <w:adjustRightInd w:val="0"/>
          </w:pPr>
        </w:pPrChange>
      </w:pPr>
      <w:ins w:id="1609" w:author="Clay Cressler" w:date="2020-08-11T17:14:00Z">
        <w:r w:rsidRPr="00B147C5">
          <w:rPr>
            <w:rPrChange w:id="1610" w:author="Clay Cressler" w:date="2020-08-11T17:14:00Z">
              <w:rPr/>
            </w:rPrChange>
          </w:rPr>
          <w:t xml:space="preserve">Ives, A.R., </w:t>
        </w:r>
        <w:proofErr w:type="spellStart"/>
        <w:r w:rsidRPr="00B147C5">
          <w:rPr>
            <w:rPrChange w:id="1611" w:author="Clay Cressler" w:date="2020-08-11T17:14:00Z">
              <w:rPr/>
            </w:rPrChange>
          </w:rPr>
          <w:t>Einarsson</w:t>
        </w:r>
        <w:proofErr w:type="spellEnd"/>
        <w:r w:rsidRPr="00B147C5">
          <w:rPr>
            <w:rPrChange w:id="1612" w:author="Clay Cressler" w:date="2020-08-11T17:14:00Z">
              <w:rPr/>
            </w:rPrChange>
          </w:rPr>
          <w:t xml:space="preserve">, A., Jansen, V.A.A. &amp; </w:t>
        </w:r>
        <w:proofErr w:type="spellStart"/>
        <w:r w:rsidRPr="00B147C5">
          <w:rPr>
            <w:rPrChange w:id="1613" w:author="Clay Cressler" w:date="2020-08-11T17:14:00Z">
              <w:rPr/>
            </w:rPrChange>
          </w:rPr>
          <w:t>Gardarsson</w:t>
        </w:r>
        <w:proofErr w:type="spellEnd"/>
        <w:r w:rsidRPr="00B147C5">
          <w:rPr>
            <w:rPrChange w:id="1614" w:author="Clay Cressler" w:date="2020-08-11T17:14:00Z">
              <w:rPr/>
            </w:rPrChange>
          </w:rPr>
          <w:t xml:space="preserve">, A. (2008). High-amplitude fluctuations and alternative dynamical states of midges in Lake </w:t>
        </w:r>
        <w:proofErr w:type="spellStart"/>
        <w:r w:rsidRPr="00B147C5">
          <w:rPr>
            <w:rPrChange w:id="1615" w:author="Clay Cressler" w:date="2020-08-11T17:14:00Z">
              <w:rPr/>
            </w:rPrChange>
          </w:rPr>
          <w:t>Myvatn</w:t>
        </w:r>
        <w:proofErr w:type="spellEnd"/>
        <w:r w:rsidRPr="00B147C5">
          <w:rPr>
            <w:rPrChange w:id="1616" w:author="Clay Cressler" w:date="2020-08-11T17:14:00Z">
              <w:rPr/>
            </w:rPrChange>
          </w:rPr>
          <w:t xml:space="preserve">. </w:t>
        </w:r>
        <w:r w:rsidRPr="00B147C5">
          <w:rPr>
            <w:i/>
            <w:iCs/>
            <w:rPrChange w:id="1617" w:author="Clay Cressler" w:date="2020-08-11T17:14:00Z">
              <w:rPr>
                <w:i/>
                <w:iCs/>
              </w:rPr>
            </w:rPrChange>
          </w:rPr>
          <w:t>Nature</w:t>
        </w:r>
        <w:r w:rsidRPr="00B147C5">
          <w:rPr>
            <w:rPrChange w:id="1618" w:author="Clay Cressler" w:date="2020-08-11T17:14:00Z">
              <w:rPr/>
            </w:rPrChange>
          </w:rPr>
          <w:t>, 452, 84–87.</w:t>
        </w:r>
      </w:ins>
    </w:p>
    <w:p w14:paraId="5085D24C" w14:textId="77777777" w:rsidR="00B147C5" w:rsidRPr="00B147C5" w:rsidRDefault="00B147C5" w:rsidP="00B147C5">
      <w:pPr>
        <w:pStyle w:val="Bibliography"/>
        <w:rPr>
          <w:ins w:id="1619" w:author="Clay Cressler" w:date="2020-08-11T17:14:00Z"/>
          <w:rPrChange w:id="1620" w:author="Clay Cressler" w:date="2020-08-11T17:14:00Z">
            <w:rPr>
              <w:ins w:id="1621" w:author="Clay Cressler" w:date="2020-08-11T17:14:00Z"/>
            </w:rPr>
          </w:rPrChange>
        </w:rPr>
        <w:pPrChange w:id="1622" w:author="Clay Cressler" w:date="2020-08-11T17:14:00Z">
          <w:pPr>
            <w:widowControl w:val="0"/>
            <w:autoSpaceDE w:val="0"/>
            <w:autoSpaceDN w:val="0"/>
            <w:adjustRightInd w:val="0"/>
          </w:pPr>
        </w:pPrChange>
      </w:pPr>
      <w:proofErr w:type="spellStart"/>
      <w:ins w:id="1623" w:author="Clay Cressler" w:date="2020-08-11T17:14:00Z">
        <w:r w:rsidRPr="00B147C5">
          <w:rPr>
            <w:rPrChange w:id="1624" w:author="Clay Cressler" w:date="2020-08-11T17:14:00Z">
              <w:rPr/>
            </w:rPrChange>
          </w:rPr>
          <w:t>Iwasa</w:t>
        </w:r>
        <w:proofErr w:type="spellEnd"/>
        <w:r w:rsidRPr="00B147C5">
          <w:rPr>
            <w:rPrChange w:id="1625" w:author="Clay Cressler" w:date="2020-08-11T17:14:00Z">
              <w:rPr/>
            </w:rPrChange>
          </w:rPr>
          <w:t xml:space="preserve">, Y., </w:t>
        </w:r>
        <w:proofErr w:type="spellStart"/>
        <w:r w:rsidRPr="00B147C5">
          <w:rPr>
            <w:rPrChange w:id="1626" w:author="Clay Cressler" w:date="2020-08-11T17:14:00Z">
              <w:rPr/>
            </w:rPrChange>
          </w:rPr>
          <w:t>Pomiankowski</w:t>
        </w:r>
        <w:proofErr w:type="spellEnd"/>
        <w:r w:rsidRPr="00B147C5">
          <w:rPr>
            <w:rPrChange w:id="1627" w:author="Clay Cressler" w:date="2020-08-11T17:14:00Z">
              <w:rPr/>
            </w:rPrChange>
          </w:rPr>
          <w:t xml:space="preserve">, A. &amp; Nee, S. (1991). The evolution of costly mate preferences Ii. the “handicap” principle. </w:t>
        </w:r>
        <w:r w:rsidRPr="00B147C5">
          <w:rPr>
            <w:i/>
            <w:iCs/>
            <w:rPrChange w:id="1628" w:author="Clay Cressler" w:date="2020-08-11T17:14:00Z">
              <w:rPr>
                <w:i/>
                <w:iCs/>
              </w:rPr>
            </w:rPrChange>
          </w:rPr>
          <w:t>Evolution</w:t>
        </w:r>
        <w:r w:rsidRPr="00B147C5">
          <w:rPr>
            <w:rPrChange w:id="1629" w:author="Clay Cressler" w:date="2020-08-11T17:14:00Z">
              <w:rPr/>
            </w:rPrChange>
          </w:rPr>
          <w:t>, 45, 1431–1442.</w:t>
        </w:r>
      </w:ins>
    </w:p>
    <w:p w14:paraId="38E1996F" w14:textId="77777777" w:rsidR="00B147C5" w:rsidRPr="00B147C5" w:rsidRDefault="00B147C5" w:rsidP="00B147C5">
      <w:pPr>
        <w:pStyle w:val="Bibliography"/>
        <w:rPr>
          <w:ins w:id="1630" w:author="Clay Cressler" w:date="2020-08-11T17:14:00Z"/>
          <w:rPrChange w:id="1631" w:author="Clay Cressler" w:date="2020-08-11T17:14:00Z">
            <w:rPr>
              <w:ins w:id="1632" w:author="Clay Cressler" w:date="2020-08-11T17:14:00Z"/>
            </w:rPr>
          </w:rPrChange>
        </w:rPr>
        <w:pPrChange w:id="1633" w:author="Clay Cressler" w:date="2020-08-11T17:14:00Z">
          <w:pPr>
            <w:widowControl w:val="0"/>
            <w:autoSpaceDE w:val="0"/>
            <w:autoSpaceDN w:val="0"/>
            <w:adjustRightInd w:val="0"/>
          </w:pPr>
        </w:pPrChange>
      </w:pPr>
      <w:ins w:id="1634" w:author="Clay Cressler" w:date="2020-08-11T17:14:00Z">
        <w:r w:rsidRPr="00B147C5">
          <w:rPr>
            <w:rPrChange w:id="1635" w:author="Clay Cressler" w:date="2020-08-11T17:14:00Z">
              <w:rPr/>
            </w:rPrChange>
          </w:rPr>
          <w:t xml:space="preserve">Kendall, B.E., Fox, G.A., Fujiwara, M. &amp; </w:t>
        </w:r>
        <w:proofErr w:type="spellStart"/>
        <w:r w:rsidRPr="00B147C5">
          <w:rPr>
            <w:rPrChange w:id="1636" w:author="Clay Cressler" w:date="2020-08-11T17:14:00Z">
              <w:rPr/>
            </w:rPrChange>
          </w:rPr>
          <w:t>Nogeire</w:t>
        </w:r>
        <w:proofErr w:type="spellEnd"/>
        <w:r w:rsidRPr="00B147C5">
          <w:rPr>
            <w:rPrChange w:id="1637" w:author="Clay Cressler" w:date="2020-08-11T17:14:00Z">
              <w:rPr/>
            </w:rPrChange>
          </w:rPr>
          <w:t xml:space="preserve">, T.M. (2011). Demographic heterogeneity, cohort selection, and population growth. </w:t>
        </w:r>
        <w:r w:rsidRPr="00B147C5">
          <w:rPr>
            <w:i/>
            <w:iCs/>
            <w:rPrChange w:id="1638" w:author="Clay Cressler" w:date="2020-08-11T17:14:00Z">
              <w:rPr>
                <w:i/>
                <w:iCs/>
              </w:rPr>
            </w:rPrChange>
          </w:rPr>
          <w:t>Ecology</w:t>
        </w:r>
        <w:r w:rsidRPr="00B147C5">
          <w:rPr>
            <w:rPrChange w:id="1639" w:author="Clay Cressler" w:date="2020-08-11T17:14:00Z">
              <w:rPr/>
            </w:rPrChange>
          </w:rPr>
          <w:t>, 92, 1985–1993.</w:t>
        </w:r>
      </w:ins>
    </w:p>
    <w:p w14:paraId="41C7F969" w14:textId="77777777" w:rsidR="00B147C5" w:rsidRPr="00B147C5" w:rsidRDefault="00B147C5" w:rsidP="00B147C5">
      <w:pPr>
        <w:pStyle w:val="Bibliography"/>
        <w:rPr>
          <w:ins w:id="1640" w:author="Clay Cressler" w:date="2020-08-11T17:14:00Z"/>
          <w:rPrChange w:id="1641" w:author="Clay Cressler" w:date="2020-08-11T17:14:00Z">
            <w:rPr>
              <w:ins w:id="1642" w:author="Clay Cressler" w:date="2020-08-11T17:14:00Z"/>
            </w:rPr>
          </w:rPrChange>
        </w:rPr>
        <w:pPrChange w:id="1643" w:author="Clay Cressler" w:date="2020-08-11T17:14:00Z">
          <w:pPr>
            <w:widowControl w:val="0"/>
            <w:autoSpaceDE w:val="0"/>
            <w:autoSpaceDN w:val="0"/>
            <w:adjustRightInd w:val="0"/>
          </w:pPr>
        </w:pPrChange>
      </w:pPr>
      <w:proofErr w:type="spellStart"/>
      <w:ins w:id="1644" w:author="Clay Cressler" w:date="2020-08-11T17:14:00Z">
        <w:r w:rsidRPr="00B147C5">
          <w:rPr>
            <w:rPrChange w:id="1645" w:author="Clay Cressler" w:date="2020-08-11T17:14:00Z">
              <w:rPr/>
            </w:rPrChange>
          </w:rPr>
          <w:t>Lande</w:t>
        </w:r>
        <w:proofErr w:type="spellEnd"/>
        <w:r w:rsidRPr="00B147C5">
          <w:rPr>
            <w:rPrChange w:id="1646" w:author="Clay Cressler" w:date="2020-08-11T17:14:00Z">
              <w:rPr/>
            </w:rPrChange>
          </w:rPr>
          <w:t xml:space="preserve">, R. (1976). Natural selection and random genetic drift in phenotypic evolution. </w:t>
        </w:r>
        <w:r w:rsidRPr="00B147C5">
          <w:rPr>
            <w:i/>
            <w:iCs/>
            <w:rPrChange w:id="1647" w:author="Clay Cressler" w:date="2020-08-11T17:14:00Z">
              <w:rPr>
                <w:i/>
                <w:iCs/>
              </w:rPr>
            </w:rPrChange>
          </w:rPr>
          <w:t>Evolution</w:t>
        </w:r>
        <w:r w:rsidRPr="00B147C5">
          <w:rPr>
            <w:rPrChange w:id="1648" w:author="Clay Cressler" w:date="2020-08-11T17:14:00Z">
              <w:rPr/>
            </w:rPrChange>
          </w:rPr>
          <w:t>, 30, 314–334.</w:t>
        </w:r>
      </w:ins>
    </w:p>
    <w:p w14:paraId="2FB812ED" w14:textId="77777777" w:rsidR="00B147C5" w:rsidRPr="00B147C5" w:rsidRDefault="00B147C5" w:rsidP="00B147C5">
      <w:pPr>
        <w:pStyle w:val="Bibliography"/>
        <w:rPr>
          <w:ins w:id="1649" w:author="Clay Cressler" w:date="2020-08-11T17:14:00Z"/>
          <w:rPrChange w:id="1650" w:author="Clay Cressler" w:date="2020-08-11T17:14:00Z">
            <w:rPr>
              <w:ins w:id="1651" w:author="Clay Cressler" w:date="2020-08-11T17:14:00Z"/>
            </w:rPr>
          </w:rPrChange>
        </w:rPr>
        <w:pPrChange w:id="1652" w:author="Clay Cressler" w:date="2020-08-11T17:14:00Z">
          <w:pPr>
            <w:widowControl w:val="0"/>
            <w:autoSpaceDE w:val="0"/>
            <w:autoSpaceDN w:val="0"/>
            <w:adjustRightInd w:val="0"/>
          </w:pPr>
        </w:pPrChange>
      </w:pPr>
      <w:proofErr w:type="spellStart"/>
      <w:ins w:id="1653" w:author="Clay Cressler" w:date="2020-08-11T17:14:00Z">
        <w:r w:rsidRPr="00B147C5">
          <w:rPr>
            <w:rPrChange w:id="1654" w:author="Clay Cressler" w:date="2020-08-11T17:14:00Z">
              <w:rPr/>
            </w:rPrChange>
          </w:rPr>
          <w:t>Lande</w:t>
        </w:r>
        <w:proofErr w:type="spellEnd"/>
        <w:r w:rsidRPr="00B147C5">
          <w:rPr>
            <w:rPrChange w:id="1655" w:author="Clay Cressler" w:date="2020-08-11T17:14:00Z">
              <w:rPr/>
            </w:rPrChange>
          </w:rPr>
          <w:t xml:space="preserve">, R. (1982). A quantitative genetic theory of Life history evolution. </w:t>
        </w:r>
        <w:r w:rsidRPr="00B147C5">
          <w:rPr>
            <w:i/>
            <w:iCs/>
            <w:rPrChange w:id="1656" w:author="Clay Cressler" w:date="2020-08-11T17:14:00Z">
              <w:rPr>
                <w:i/>
                <w:iCs/>
              </w:rPr>
            </w:rPrChange>
          </w:rPr>
          <w:t>Ecology</w:t>
        </w:r>
        <w:r w:rsidRPr="00B147C5">
          <w:rPr>
            <w:rPrChange w:id="1657" w:author="Clay Cressler" w:date="2020-08-11T17:14:00Z">
              <w:rPr/>
            </w:rPrChange>
          </w:rPr>
          <w:t>, 63, 607–615.</w:t>
        </w:r>
      </w:ins>
    </w:p>
    <w:p w14:paraId="43BAE983" w14:textId="77777777" w:rsidR="00B147C5" w:rsidRPr="00B147C5" w:rsidRDefault="00B147C5" w:rsidP="00B147C5">
      <w:pPr>
        <w:pStyle w:val="Bibliography"/>
        <w:rPr>
          <w:ins w:id="1658" w:author="Clay Cressler" w:date="2020-08-11T17:14:00Z"/>
          <w:rPrChange w:id="1659" w:author="Clay Cressler" w:date="2020-08-11T17:14:00Z">
            <w:rPr>
              <w:ins w:id="1660" w:author="Clay Cressler" w:date="2020-08-11T17:14:00Z"/>
            </w:rPr>
          </w:rPrChange>
        </w:rPr>
        <w:pPrChange w:id="1661" w:author="Clay Cressler" w:date="2020-08-11T17:14:00Z">
          <w:pPr>
            <w:widowControl w:val="0"/>
            <w:autoSpaceDE w:val="0"/>
            <w:autoSpaceDN w:val="0"/>
            <w:adjustRightInd w:val="0"/>
          </w:pPr>
        </w:pPrChange>
      </w:pPr>
      <w:proofErr w:type="spellStart"/>
      <w:ins w:id="1662" w:author="Clay Cressler" w:date="2020-08-11T17:14:00Z">
        <w:r w:rsidRPr="00B147C5">
          <w:rPr>
            <w:rPrChange w:id="1663" w:author="Clay Cressler" w:date="2020-08-11T17:14:00Z">
              <w:rPr/>
            </w:rPrChange>
          </w:rPr>
          <w:t>Lande</w:t>
        </w:r>
        <w:proofErr w:type="spellEnd"/>
        <w:r w:rsidRPr="00B147C5">
          <w:rPr>
            <w:rPrChange w:id="1664" w:author="Clay Cressler" w:date="2020-08-11T17:14:00Z">
              <w:rPr/>
            </w:rPrChange>
          </w:rPr>
          <w:t xml:space="preserve">, R., Engen, S. &amp; </w:t>
        </w:r>
        <w:proofErr w:type="spellStart"/>
        <w:r w:rsidRPr="00B147C5">
          <w:rPr>
            <w:rPrChange w:id="1665" w:author="Clay Cressler" w:date="2020-08-11T17:14:00Z">
              <w:rPr/>
            </w:rPrChange>
          </w:rPr>
          <w:t>Sæther</w:t>
        </w:r>
        <w:proofErr w:type="spellEnd"/>
        <w:r w:rsidRPr="00B147C5">
          <w:rPr>
            <w:rPrChange w:id="1666" w:author="Clay Cressler" w:date="2020-08-11T17:14:00Z">
              <w:rPr/>
            </w:rPrChange>
          </w:rPr>
          <w:t xml:space="preserve">, B.-E. (2009). An evolutionary maximum principle for density-dependent population dynamics in a fluctuating environment. </w:t>
        </w:r>
        <w:r w:rsidRPr="00B147C5">
          <w:rPr>
            <w:i/>
            <w:iCs/>
            <w:rPrChange w:id="1667" w:author="Clay Cressler" w:date="2020-08-11T17:14:00Z">
              <w:rPr>
                <w:i/>
                <w:iCs/>
              </w:rPr>
            </w:rPrChange>
          </w:rPr>
          <w:t>Philosophical Transactions of the Royal Society B: Biological Sciences</w:t>
        </w:r>
        <w:r w:rsidRPr="00B147C5">
          <w:rPr>
            <w:rPrChange w:id="1668" w:author="Clay Cressler" w:date="2020-08-11T17:14:00Z">
              <w:rPr/>
            </w:rPrChange>
          </w:rPr>
          <w:t>, 364, 1511–1518.</w:t>
        </w:r>
      </w:ins>
    </w:p>
    <w:p w14:paraId="749D1124" w14:textId="77777777" w:rsidR="00B147C5" w:rsidRPr="00B147C5" w:rsidRDefault="00B147C5" w:rsidP="00B147C5">
      <w:pPr>
        <w:pStyle w:val="Bibliography"/>
        <w:rPr>
          <w:ins w:id="1669" w:author="Clay Cressler" w:date="2020-08-11T17:14:00Z"/>
          <w:rPrChange w:id="1670" w:author="Clay Cressler" w:date="2020-08-11T17:14:00Z">
            <w:rPr>
              <w:ins w:id="1671" w:author="Clay Cressler" w:date="2020-08-11T17:14:00Z"/>
            </w:rPr>
          </w:rPrChange>
        </w:rPr>
        <w:pPrChange w:id="1672" w:author="Clay Cressler" w:date="2020-08-11T17:14:00Z">
          <w:pPr>
            <w:widowControl w:val="0"/>
            <w:autoSpaceDE w:val="0"/>
            <w:autoSpaceDN w:val="0"/>
            <w:adjustRightInd w:val="0"/>
          </w:pPr>
        </w:pPrChange>
      </w:pPr>
      <w:ins w:id="1673" w:author="Clay Cressler" w:date="2020-08-11T17:14:00Z">
        <w:r w:rsidRPr="00B147C5">
          <w:rPr>
            <w:rPrChange w:id="1674" w:author="Clay Cressler" w:date="2020-08-11T17:14:00Z">
              <w:rPr/>
            </w:rPrChange>
          </w:rPr>
          <w:t xml:space="preserve">Lee, D.E., Berger, R.W., </w:t>
        </w:r>
        <w:proofErr w:type="spellStart"/>
        <w:r w:rsidRPr="00B147C5">
          <w:rPr>
            <w:rPrChange w:id="1675" w:author="Clay Cressler" w:date="2020-08-11T17:14:00Z">
              <w:rPr/>
            </w:rPrChange>
          </w:rPr>
          <w:t>Tietz</w:t>
        </w:r>
        <w:proofErr w:type="spellEnd"/>
        <w:r w:rsidRPr="00B147C5">
          <w:rPr>
            <w:rPrChange w:id="1676" w:author="Clay Cressler" w:date="2020-08-11T17:14:00Z">
              <w:rPr/>
            </w:rPrChange>
          </w:rPr>
          <w:t xml:space="preserve">, J.R., </w:t>
        </w:r>
        <w:proofErr w:type="spellStart"/>
        <w:r w:rsidRPr="00B147C5">
          <w:rPr>
            <w:rPrChange w:id="1677" w:author="Clay Cressler" w:date="2020-08-11T17:14:00Z">
              <w:rPr/>
            </w:rPrChange>
          </w:rPr>
          <w:t>Warzybok</w:t>
        </w:r>
        <w:proofErr w:type="spellEnd"/>
        <w:r w:rsidRPr="00B147C5">
          <w:rPr>
            <w:rPrChange w:id="1678" w:author="Clay Cressler" w:date="2020-08-11T17:14:00Z">
              <w:rPr/>
            </w:rPrChange>
          </w:rPr>
          <w:t xml:space="preserve">, P., Bradley, R.W., Orr, A.J., </w:t>
        </w:r>
        <w:r w:rsidRPr="00B147C5">
          <w:rPr>
            <w:i/>
            <w:iCs/>
            <w:rPrChange w:id="1679" w:author="Clay Cressler" w:date="2020-08-11T17:14:00Z">
              <w:rPr>
                <w:i/>
                <w:iCs/>
              </w:rPr>
            </w:rPrChange>
          </w:rPr>
          <w:t>et al.</w:t>
        </w:r>
        <w:r w:rsidRPr="00B147C5">
          <w:rPr>
            <w:rPrChange w:id="1680" w:author="Clay Cressler" w:date="2020-08-11T17:14:00Z">
              <w:rPr/>
            </w:rPrChange>
          </w:rPr>
          <w:t xml:space="preserve"> (2018). Initial growth of northern fur seal (</w:t>
        </w:r>
        <w:proofErr w:type="spellStart"/>
        <w:r w:rsidRPr="00B147C5">
          <w:rPr>
            <w:i/>
            <w:iCs/>
            <w:rPrChange w:id="1681" w:author="Clay Cressler" w:date="2020-08-11T17:14:00Z">
              <w:rPr>
                <w:i/>
                <w:iCs/>
              </w:rPr>
            </w:rPrChange>
          </w:rPr>
          <w:t>Callorhinus</w:t>
        </w:r>
        <w:proofErr w:type="spellEnd"/>
        <w:r w:rsidRPr="00B147C5">
          <w:rPr>
            <w:i/>
            <w:iCs/>
            <w:rPrChange w:id="1682" w:author="Clay Cressler" w:date="2020-08-11T17:14:00Z">
              <w:rPr>
                <w:i/>
                <w:iCs/>
              </w:rPr>
            </w:rPrChange>
          </w:rPr>
          <w:t xml:space="preserve"> </w:t>
        </w:r>
        <w:proofErr w:type="spellStart"/>
        <w:r w:rsidRPr="00B147C5">
          <w:rPr>
            <w:i/>
            <w:iCs/>
            <w:rPrChange w:id="1683" w:author="Clay Cressler" w:date="2020-08-11T17:14:00Z">
              <w:rPr>
                <w:i/>
                <w:iCs/>
              </w:rPr>
            </w:rPrChange>
          </w:rPr>
          <w:t>ursinus</w:t>
        </w:r>
        <w:proofErr w:type="spellEnd"/>
        <w:r w:rsidRPr="00B147C5">
          <w:rPr>
            <w:rPrChange w:id="1684" w:author="Clay Cressler" w:date="2020-08-11T17:14:00Z">
              <w:rPr/>
            </w:rPrChange>
          </w:rPr>
          <w:t xml:space="preserve">) colonies at the South Farallon, San Miguel, and </w:t>
        </w:r>
        <w:proofErr w:type="spellStart"/>
        <w:r w:rsidRPr="00B147C5">
          <w:rPr>
            <w:rPrChange w:id="1685" w:author="Clay Cressler" w:date="2020-08-11T17:14:00Z">
              <w:rPr/>
            </w:rPrChange>
          </w:rPr>
          <w:t>Bogoslof</w:t>
        </w:r>
        <w:proofErr w:type="spellEnd"/>
        <w:r w:rsidRPr="00B147C5">
          <w:rPr>
            <w:rPrChange w:id="1686" w:author="Clay Cressler" w:date="2020-08-11T17:14:00Z">
              <w:rPr/>
            </w:rPrChange>
          </w:rPr>
          <w:t xml:space="preserve"> Islands. </w:t>
        </w:r>
        <w:r w:rsidRPr="00B147C5">
          <w:rPr>
            <w:i/>
            <w:iCs/>
            <w:rPrChange w:id="1687" w:author="Clay Cressler" w:date="2020-08-11T17:14:00Z">
              <w:rPr>
                <w:i/>
                <w:iCs/>
              </w:rPr>
            </w:rPrChange>
          </w:rPr>
          <w:t>J Mammal</w:t>
        </w:r>
        <w:r w:rsidRPr="00B147C5">
          <w:rPr>
            <w:rPrChange w:id="1688" w:author="Clay Cressler" w:date="2020-08-11T17:14:00Z">
              <w:rPr/>
            </w:rPrChange>
          </w:rPr>
          <w:t>, 99, 1529–1538.</w:t>
        </w:r>
      </w:ins>
    </w:p>
    <w:p w14:paraId="48A78804" w14:textId="77777777" w:rsidR="00B147C5" w:rsidRPr="00B147C5" w:rsidRDefault="00B147C5" w:rsidP="00B147C5">
      <w:pPr>
        <w:pStyle w:val="Bibliography"/>
        <w:rPr>
          <w:ins w:id="1689" w:author="Clay Cressler" w:date="2020-08-11T17:14:00Z"/>
          <w:rPrChange w:id="1690" w:author="Clay Cressler" w:date="2020-08-11T17:14:00Z">
            <w:rPr>
              <w:ins w:id="1691" w:author="Clay Cressler" w:date="2020-08-11T17:14:00Z"/>
            </w:rPr>
          </w:rPrChange>
        </w:rPr>
        <w:pPrChange w:id="1692" w:author="Clay Cressler" w:date="2020-08-11T17:14:00Z">
          <w:pPr>
            <w:widowControl w:val="0"/>
            <w:autoSpaceDE w:val="0"/>
            <w:autoSpaceDN w:val="0"/>
            <w:adjustRightInd w:val="0"/>
          </w:pPr>
        </w:pPrChange>
      </w:pPr>
      <w:ins w:id="1693" w:author="Clay Cressler" w:date="2020-08-11T17:14:00Z">
        <w:r w:rsidRPr="00B147C5">
          <w:rPr>
            <w:rPrChange w:id="1694" w:author="Clay Cressler" w:date="2020-08-11T17:14:00Z">
              <w:rPr/>
            </w:rPrChange>
          </w:rPr>
          <w:lastRenderedPageBreak/>
          <w:t xml:space="preserve">Lee, K.P., Simpson, S.J., Clissold, F.J., Brooks, R., Ballard, J.W.O., Taylor, P.W., </w:t>
        </w:r>
        <w:r w:rsidRPr="00B147C5">
          <w:rPr>
            <w:i/>
            <w:iCs/>
            <w:rPrChange w:id="1695" w:author="Clay Cressler" w:date="2020-08-11T17:14:00Z">
              <w:rPr>
                <w:i/>
                <w:iCs/>
              </w:rPr>
            </w:rPrChange>
          </w:rPr>
          <w:t>et al.</w:t>
        </w:r>
        <w:r w:rsidRPr="00B147C5">
          <w:rPr>
            <w:rPrChange w:id="1696" w:author="Clay Cressler" w:date="2020-08-11T17:14:00Z">
              <w:rPr/>
            </w:rPrChange>
          </w:rPr>
          <w:t xml:space="preserve"> (2008). Lifespan and reproduction in Drosophila: New insights from nutritional geometry. </w:t>
        </w:r>
        <w:r w:rsidRPr="00B147C5">
          <w:rPr>
            <w:i/>
            <w:iCs/>
            <w:rPrChange w:id="1697" w:author="Clay Cressler" w:date="2020-08-11T17:14:00Z">
              <w:rPr>
                <w:i/>
                <w:iCs/>
              </w:rPr>
            </w:rPrChange>
          </w:rPr>
          <w:t xml:space="preserve">Proc Natl </w:t>
        </w:r>
        <w:proofErr w:type="spellStart"/>
        <w:r w:rsidRPr="00B147C5">
          <w:rPr>
            <w:i/>
            <w:iCs/>
            <w:rPrChange w:id="1698" w:author="Clay Cressler" w:date="2020-08-11T17:14:00Z">
              <w:rPr>
                <w:i/>
                <w:iCs/>
              </w:rPr>
            </w:rPrChange>
          </w:rPr>
          <w:t>Acad</w:t>
        </w:r>
        <w:proofErr w:type="spellEnd"/>
        <w:r w:rsidRPr="00B147C5">
          <w:rPr>
            <w:i/>
            <w:iCs/>
            <w:rPrChange w:id="1699" w:author="Clay Cressler" w:date="2020-08-11T17:14:00Z">
              <w:rPr>
                <w:i/>
                <w:iCs/>
              </w:rPr>
            </w:rPrChange>
          </w:rPr>
          <w:t xml:space="preserve"> Sci U S A</w:t>
        </w:r>
        <w:r w:rsidRPr="00B147C5">
          <w:rPr>
            <w:rPrChange w:id="1700" w:author="Clay Cressler" w:date="2020-08-11T17:14:00Z">
              <w:rPr/>
            </w:rPrChange>
          </w:rPr>
          <w:t>, 105, 2498–2503.</w:t>
        </w:r>
      </w:ins>
    </w:p>
    <w:p w14:paraId="5E19D7B2" w14:textId="77777777" w:rsidR="00B147C5" w:rsidRPr="00B147C5" w:rsidRDefault="00B147C5" w:rsidP="00B147C5">
      <w:pPr>
        <w:pStyle w:val="Bibliography"/>
        <w:rPr>
          <w:ins w:id="1701" w:author="Clay Cressler" w:date="2020-08-11T17:14:00Z"/>
          <w:rPrChange w:id="1702" w:author="Clay Cressler" w:date="2020-08-11T17:14:00Z">
            <w:rPr>
              <w:ins w:id="1703" w:author="Clay Cressler" w:date="2020-08-11T17:14:00Z"/>
            </w:rPr>
          </w:rPrChange>
        </w:rPr>
        <w:pPrChange w:id="1704" w:author="Clay Cressler" w:date="2020-08-11T17:14:00Z">
          <w:pPr>
            <w:widowControl w:val="0"/>
            <w:autoSpaceDE w:val="0"/>
            <w:autoSpaceDN w:val="0"/>
            <w:adjustRightInd w:val="0"/>
          </w:pPr>
        </w:pPrChange>
      </w:pPr>
      <w:proofErr w:type="spellStart"/>
      <w:ins w:id="1705" w:author="Clay Cressler" w:date="2020-08-11T17:14:00Z">
        <w:r w:rsidRPr="00B147C5">
          <w:rPr>
            <w:rPrChange w:id="1706" w:author="Clay Cressler" w:date="2020-08-11T17:14:00Z">
              <w:rPr/>
            </w:rPrChange>
          </w:rPr>
          <w:t>Lenormand</w:t>
        </w:r>
        <w:proofErr w:type="spellEnd"/>
        <w:r w:rsidRPr="00B147C5">
          <w:rPr>
            <w:rPrChange w:id="1707" w:author="Clay Cressler" w:date="2020-08-11T17:14:00Z">
              <w:rPr/>
            </w:rPrChange>
          </w:rPr>
          <w:t xml:space="preserve">, T., </w:t>
        </w:r>
        <w:proofErr w:type="spellStart"/>
        <w:r w:rsidRPr="00B147C5">
          <w:rPr>
            <w:rPrChange w:id="1708" w:author="Clay Cressler" w:date="2020-08-11T17:14:00Z">
              <w:rPr/>
            </w:rPrChange>
          </w:rPr>
          <w:t>Roze</w:t>
        </w:r>
        <w:proofErr w:type="spellEnd"/>
        <w:r w:rsidRPr="00B147C5">
          <w:rPr>
            <w:rPrChange w:id="1709" w:author="Clay Cressler" w:date="2020-08-11T17:14:00Z">
              <w:rPr/>
            </w:rPrChange>
          </w:rPr>
          <w:t xml:space="preserve">, D. &amp; </w:t>
        </w:r>
        <w:proofErr w:type="spellStart"/>
        <w:r w:rsidRPr="00B147C5">
          <w:rPr>
            <w:rPrChange w:id="1710" w:author="Clay Cressler" w:date="2020-08-11T17:14:00Z">
              <w:rPr/>
            </w:rPrChange>
          </w:rPr>
          <w:t>Rousset</w:t>
        </w:r>
        <w:proofErr w:type="spellEnd"/>
        <w:r w:rsidRPr="00B147C5">
          <w:rPr>
            <w:rPrChange w:id="1711" w:author="Clay Cressler" w:date="2020-08-11T17:14:00Z">
              <w:rPr/>
            </w:rPrChange>
          </w:rPr>
          <w:t xml:space="preserve">, F. (2009). Stochasticity in evolution. </w:t>
        </w:r>
        <w:r w:rsidRPr="00B147C5">
          <w:rPr>
            <w:i/>
            <w:iCs/>
            <w:rPrChange w:id="1712" w:author="Clay Cressler" w:date="2020-08-11T17:14:00Z">
              <w:rPr>
                <w:i/>
                <w:iCs/>
              </w:rPr>
            </w:rPrChange>
          </w:rPr>
          <w:t>Trends in Ecology &amp; Evolution</w:t>
        </w:r>
        <w:r w:rsidRPr="00B147C5">
          <w:rPr>
            <w:rPrChange w:id="1713" w:author="Clay Cressler" w:date="2020-08-11T17:14:00Z">
              <w:rPr/>
            </w:rPrChange>
          </w:rPr>
          <w:t>, 24, 157–165.</w:t>
        </w:r>
      </w:ins>
    </w:p>
    <w:p w14:paraId="2074A421" w14:textId="77777777" w:rsidR="00B147C5" w:rsidRPr="00B147C5" w:rsidRDefault="00B147C5" w:rsidP="00B147C5">
      <w:pPr>
        <w:pStyle w:val="Bibliography"/>
        <w:rPr>
          <w:ins w:id="1714" w:author="Clay Cressler" w:date="2020-08-11T17:14:00Z"/>
          <w:rPrChange w:id="1715" w:author="Clay Cressler" w:date="2020-08-11T17:14:00Z">
            <w:rPr>
              <w:ins w:id="1716" w:author="Clay Cressler" w:date="2020-08-11T17:14:00Z"/>
            </w:rPr>
          </w:rPrChange>
        </w:rPr>
        <w:pPrChange w:id="1717" w:author="Clay Cressler" w:date="2020-08-11T17:14:00Z">
          <w:pPr>
            <w:widowControl w:val="0"/>
            <w:autoSpaceDE w:val="0"/>
            <w:autoSpaceDN w:val="0"/>
            <w:adjustRightInd w:val="0"/>
          </w:pPr>
        </w:pPrChange>
      </w:pPr>
      <w:ins w:id="1718" w:author="Clay Cressler" w:date="2020-08-11T17:14:00Z">
        <w:r w:rsidRPr="00B147C5">
          <w:rPr>
            <w:rPrChange w:id="1719" w:author="Clay Cressler" w:date="2020-08-11T17:14:00Z">
              <w:rPr/>
            </w:rPrChange>
          </w:rPr>
          <w:t xml:space="preserve">Lion, S. (2017). Theoretical approaches in evolutionary ecology: Environmental feedback as a unifying perspective. </w:t>
        </w:r>
        <w:r w:rsidRPr="00B147C5">
          <w:rPr>
            <w:i/>
            <w:iCs/>
            <w:rPrChange w:id="1720" w:author="Clay Cressler" w:date="2020-08-11T17:14:00Z">
              <w:rPr>
                <w:i/>
                <w:iCs/>
              </w:rPr>
            </w:rPrChange>
          </w:rPr>
          <w:t>The American Naturalist</w:t>
        </w:r>
        <w:r w:rsidRPr="00B147C5">
          <w:rPr>
            <w:rPrChange w:id="1721" w:author="Clay Cressler" w:date="2020-08-11T17:14:00Z">
              <w:rPr/>
            </w:rPrChange>
          </w:rPr>
          <w:t>, 191, 21–44.</w:t>
        </w:r>
      </w:ins>
    </w:p>
    <w:p w14:paraId="35C93F02" w14:textId="77777777" w:rsidR="00B147C5" w:rsidRPr="00B147C5" w:rsidRDefault="00B147C5" w:rsidP="00B147C5">
      <w:pPr>
        <w:pStyle w:val="Bibliography"/>
        <w:rPr>
          <w:ins w:id="1722" w:author="Clay Cressler" w:date="2020-08-11T17:14:00Z"/>
          <w:rPrChange w:id="1723" w:author="Clay Cressler" w:date="2020-08-11T17:14:00Z">
            <w:rPr>
              <w:ins w:id="1724" w:author="Clay Cressler" w:date="2020-08-11T17:14:00Z"/>
            </w:rPr>
          </w:rPrChange>
        </w:rPr>
        <w:pPrChange w:id="1725" w:author="Clay Cressler" w:date="2020-08-11T17:14:00Z">
          <w:pPr>
            <w:widowControl w:val="0"/>
            <w:autoSpaceDE w:val="0"/>
            <w:autoSpaceDN w:val="0"/>
            <w:adjustRightInd w:val="0"/>
          </w:pPr>
        </w:pPrChange>
      </w:pPr>
      <w:ins w:id="1726" w:author="Clay Cressler" w:date="2020-08-11T17:14:00Z">
        <w:r w:rsidRPr="00B147C5">
          <w:rPr>
            <w:rPrChange w:id="1727" w:author="Clay Cressler" w:date="2020-08-11T17:14:00Z">
              <w:rPr/>
            </w:rPrChange>
          </w:rPr>
          <w:t xml:space="preserve">Lowe, W.H., Kovach, R.P. &amp; </w:t>
        </w:r>
        <w:proofErr w:type="spellStart"/>
        <w:r w:rsidRPr="00B147C5">
          <w:rPr>
            <w:rPrChange w:id="1728" w:author="Clay Cressler" w:date="2020-08-11T17:14:00Z">
              <w:rPr/>
            </w:rPrChange>
          </w:rPr>
          <w:t>Allendorf</w:t>
        </w:r>
        <w:proofErr w:type="spellEnd"/>
        <w:r w:rsidRPr="00B147C5">
          <w:rPr>
            <w:rPrChange w:id="1729" w:author="Clay Cressler" w:date="2020-08-11T17:14:00Z">
              <w:rPr/>
            </w:rPrChange>
          </w:rPr>
          <w:t xml:space="preserve">, F.W. (2017). Population genetics and demography unite ecology and evolution. </w:t>
        </w:r>
        <w:r w:rsidRPr="00B147C5">
          <w:rPr>
            <w:i/>
            <w:iCs/>
            <w:rPrChange w:id="1730" w:author="Clay Cressler" w:date="2020-08-11T17:14:00Z">
              <w:rPr>
                <w:i/>
                <w:iCs/>
              </w:rPr>
            </w:rPrChange>
          </w:rPr>
          <w:t xml:space="preserve">Trends Ecol. </w:t>
        </w:r>
        <w:proofErr w:type="spellStart"/>
        <w:r w:rsidRPr="00B147C5">
          <w:rPr>
            <w:i/>
            <w:iCs/>
            <w:rPrChange w:id="1731" w:author="Clay Cressler" w:date="2020-08-11T17:14:00Z">
              <w:rPr>
                <w:i/>
                <w:iCs/>
              </w:rPr>
            </w:rPrChange>
          </w:rPr>
          <w:t>Evol</w:t>
        </w:r>
        <w:proofErr w:type="spellEnd"/>
        <w:r w:rsidRPr="00B147C5">
          <w:rPr>
            <w:i/>
            <w:iCs/>
            <w:rPrChange w:id="1732" w:author="Clay Cressler" w:date="2020-08-11T17:14:00Z">
              <w:rPr>
                <w:i/>
                <w:iCs/>
              </w:rPr>
            </w:rPrChange>
          </w:rPr>
          <w:t>. (</w:t>
        </w:r>
        <w:proofErr w:type="spellStart"/>
        <w:r w:rsidRPr="00B147C5">
          <w:rPr>
            <w:i/>
            <w:iCs/>
            <w:rPrChange w:id="1733" w:author="Clay Cressler" w:date="2020-08-11T17:14:00Z">
              <w:rPr>
                <w:i/>
                <w:iCs/>
              </w:rPr>
            </w:rPrChange>
          </w:rPr>
          <w:t>Amst</w:t>
        </w:r>
        <w:proofErr w:type="spellEnd"/>
        <w:r w:rsidRPr="00B147C5">
          <w:rPr>
            <w:i/>
            <w:iCs/>
            <w:rPrChange w:id="1734" w:author="Clay Cressler" w:date="2020-08-11T17:14:00Z">
              <w:rPr>
                <w:i/>
                <w:iCs/>
              </w:rPr>
            </w:rPrChange>
          </w:rPr>
          <w:t>.)</w:t>
        </w:r>
        <w:r w:rsidRPr="00B147C5">
          <w:rPr>
            <w:rPrChange w:id="1735" w:author="Clay Cressler" w:date="2020-08-11T17:14:00Z">
              <w:rPr/>
            </w:rPrChange>
          </w:rPr>
          <w:t>, 32, 141–152.</w:t>
        </w:r>
      </w:ins>
    </w:p>
    <w:p w14:paraId="04831256" w14:textId="77777777" w:rsidR="00B147C5" w:rsidRPr="00B147C5" w:rsidRDefault="00B147C5" w:rsidP="00B147C5">
      <w:pPr>
        <w:pStyle w:val="Bibliography"/>
        <w:rPr>
          <w:ins w:id="1736" w:author="Clay Cressler" w:date="2020-08-11T17:14:00Z"/>
          <w:rPrChange w:id="1737" w:author="Clay Cressler" w:date="2020-08-11T17:14:00Z">
            <w:rPr>
              <w:ins w:id="1738" w:author="Clay Cressler" w:date="2020-08-11T17:14:00Z"/>
            </w:rPr>
          </w:rPrChange>
        </w:rPr>
        <w:pPrChange w:id="1739" w:author="Clay Cressler" w:date="2020-08-11T17:14:00Z">
          <w:pPr>
            <w:widowControl w:val="0"/>
            <w:autoSpaceDE w:val="0"/>
            <w:autoSpaceDN w:val="0"/>
            <w:adjustRightInd w:val="0"/>
          </w:pPr>
        </w:pPrChange>
      </w:pPr>
      <w:ins w:id="1740" w:author="Clay Cressler" w:date="2020-08-11T17:14:00Z">
        <w:r w:rsidRPr="00B147C5">
          <w:rPr>
            <w:rPrChange w:id="1741" w:author="Clay Cressler" w:date="2020-08-11T17:14:00Z">
              <w:rPr/>
            </w:rPrChange>
          </w:rPr>
          <w:t xml:space="preserve">MacArthur, R.H. (1962). Some Generalized Theorems of Natural Selection. </w:t>
        </w:r>
        <w:r w:rsidRPr="00B147C5">
          <w:rPr>
            <w:i/>
            <w:iCs/>
            <w:rPrChange w:id="1742" w:author="Clay Cressler" w:date="2020-08-11T17:14:00Z">
              <w:rPr>
                <w:i/>
                <w:iCs/>
              </w:rPr>
            </w:rPrChange>
          </w:rPr>
          <w:t>PNAS</w:t>
        </w:r>
        <w:r w:rsidRPr="00B147C5">
          <w:rPr>
            <w:rPrChange w:id="1743" w:author="Clay Cressler" w:date="2020-08-11T17:14:00Z">
              <w:rPr/>
            </w:rPrChange>
          </w:rPr>
          <w:t>, 48, 1893–1897.</w:t>
        </w:r>
      </w:ins>
    </w:p>
    <w:p w14:paraId="33632238" w14:textId="77777777" w:rsidR="00B147C5" w:rsidRPr="00B147C5" w:rsidRDefault="00B147C5" w:rsidP="00B147C5">
      <w:pPr>
        <w:pStyle w:val="Bibliography"/>
        <w:rPr>
          <w:ins w:id="1744" w:author="Clay Cressler" w:date="2020-08-11T17:14:00Z"/>
          <w:rPrChange w:id="1745" w:author="Clay Cressler" w:date="2020-08-11T17:14:00Z">
            <w:rPr>
              <w:ins w:id="1746" w:author="Clay Cressler" w:date="2020-08-11T17:14:00Z"/>
            </w:rPr>
          </w:rPrChange>
        </w:rPr>
        <w:pPrChange w:id="1747" w:author="Clay Cressler" w:date="2020-08-11T17:14:00Z">
          <w:pPr>
            <w:widowControl w:val="0"/>
            <w:autoSpaceDE w:val="0"/>
            <w:autoSpaceDN w:val="0"/>
            <w:adjustRightInd w:val="0"/>
          </w:pPr>
        </w:pPrChange>
      </w:pPr>
      <w:ins w:id="1748" w:author="Clay Cressler" w:date="2020-08-11T17:14:00Z">
        <w:r w:rsidRPr="00B147C5">
          <w:rPr>
            <w:rPrChange w:id="1749" w:author="Clay Cressler" w:date="2020-08-11T17:14:00Z">
              <w:rPr/>
            </w:rPrChange>
          </w:rPr>
          <w:t xml:space="preserve">MacArthur, R.H. &amp; Wilson, E.O. (2001). </w:t>
        </w:r>
        <w:r w:rsidRPr="00B147C5">
          <w:rPr>
            <w:i/>
            <w:iCs/>
            <w:rPrChange w:id="1750" w:author="Clay Cressler" w:date="2020-08-11T17:14:00Z">
              <w:rPr>
                <w:i/>
                <w:iCs/>
              </w:rPr>
            </w:rPrChange>
          </w:rPr>
          <w:t>The Theory of Island Biogeography</w:t>
        </w:r>
        <w:r w:rsidRPr="00B147C5">
          <w:rPr>
            <w:rPrChange w:id="1751" w:author="Clay Cressler" w:date="2020-08-11T17:14:00Z">
              <w:rPr/>
            </w:rPrChange>
          </w:rPr>
          <w:t>. Princeton University Press.</w:t>
        </w:r>
      </w:ins>
    </w:p>
    <w:p w14:paraId="7D2481ED" w14:textId="77777777" w:rsidR="00B147C5" w:rsidRPr="00B147C5" w:rsidRDefault="00B147C5" w:rsidP="00B147C5">
      <w:pPr>
        <w:pStyle w:val="Bibliography"/>
        <w:rPr>
          <w:ins w:id="1752" w:author="Clay Cressler" w:date="2020-08-11T17:14:00Z"/>
          <w:rPrChange w:id="1753" w:author="Clay Cressler" w:date="2020-08-11T17:14:00Z">
            <w:rPr>
              <w:ins w:id="1754" w:author="Clay Cressler" w:date="2020-08-11T17:14:00Z"/>
            </w:rPr>
          </w:rPrChange>
        </w:rPr>
        <w:pPrChange w:id="1755" w:author="Clay Cressler" w:date="2020-08-11T17:14:00Z">
          <w:pPr>
            <w:widowControl w:val="0"/>
            <w:autoSpaceDE w:val="0"/>
            <w:autoSpaceDN w:val="0"/>
            <w:adjustRightInd w:val="0"/>
          </w:pPr>
        </w:pPrChange>
      </w:pPr>
      <w:ins w:id="1756" w:author="Clay Cressler" w:date="2020-08-11T17:14:00Z">
        <w:r w:rsidRPr="00B147C5">
          <w:rPr>
            <w:rPrChange w:id="1757" w:author="Clay Cressler" w:date="2020-08-11T17:14:00Z">
              <w:rPr/>
            </w:rPrChange>
          </w:rPr>
          <w:t xml:space="preserve">McKane, A.J. &amp; Newman, T.J. (2005). Predator-prey cycles from resonant amplification of demographic stochasticity. </w:t>
        </w:r>
        <w:r w:rsidRPr="00B147C5">
          <w:rPr>
            <w:i/>
            <w:iCs/>
            <w:rPrChange w:id="1758" w:author="Clay Cressler" w:date="2020-08-11T17:14:00Z">
              <w:rPr>
                <w:i/>
                <w:iCs/>
              </w:rPr>
            </w:rPrChange>
          </w:rPr>
          <w:t>Phys. Rev. Lett.</w:t>
        </w:r>
        <w:r w:rsidRPr="00B147C5">
          <w:rPr>
            <w:rPrChange w:id="1759" w:author="Clay Cressler" w:date="2020-08-11T17:14:00Z">
              <w:rPr/>
            </w:rPrChange>
          </w:rPr>
          <w:t>, 94, 218102.</w:t>
        </w:r>
      </w:ins>
    </w:p>
    <w:p w14:paraId="7C995B27" w14:textId="77777777" w:rsidR="00B147C5" w:rsidRPr="00B147C5" w:rsidRDefault="00B147C5" w:rsidP="00B147C5">
      <w:pPr>
        <w:pStyle w:val="Bibliography"/>
        <w:rPr>
          <w:ins w:id="1760" w:author="Clay Cressler" w:date="2020-08-11T17:14:00Z"/>
          <w:rPrChange w:id="1761" w:author="Clay Cressler" w:date="2020-08-11T17:14:00Z">
            <w:rPr>
              <w:ins w:id="1762" w:author="Clay Cressler" w:date="2020-08-11T17:14:00Z"/>
            </w:rPr>
          </w:rPrChange>
        </w:rPr>
        <w:pPrChange w:id="1763" w:author="Clay Cressler" w:date="2020-08-11T17:14:00Z">
          <w:pPr>
            <w:widowControl w:val="0"/>
            <w:autoSpaceDE w:val="0"/>
            <w:autoSpaceDN w:val="0"/>
            <w:adjustRightInd w:val="0"/>
          </w:pPr>
        </w:pPrChange>
      </w:pPr>
      <w:ins w:id="1764" w:author="Clay Cressler" w:date="2020-08-11T17:14:00Z">
        <w:r w:rsidRPr="00B147C5">
          <w:rPr>
            <w:rPrChange w:id="1765" w:author="Clay Cressler" w:date="2020-08-11T17:14:00Z">
              <w:rPr/>
            </w:rPrChange>
          </w:rPr>
          <w:t xml:space="preserve">Nicholson, A.J. (1957). The self-adjustment of populations to change. </w:t>
        </w:r>
        <w:r w:rsidRPr="00B147C5">
          <w:rPr>
            <w:i/>
            <w:iCs/>
            <w:rPrChange w:id="1766" w:author="Clay Cressler" w:date="2020-08-11T17:14:00Z">
              <w:rPr>
                <w:i/>
                <w:iCs/>
              </w:rPr>
            </w:rPrChange>
          </w:rPr>
          <w:t xml:space="preserve">Cold Spring </w:t>
        </w:r>
        <w:proofErr w:type="spellStart"/>
        <w:r w:rsidRPr="00B147C5">
          <w:rPr>
            <w:i/>
            <w:iCs/>
            <w:rPrChange w:id="1767" w:author="Clay Cressler" w:date="2020-08-11T17:14:00Z">
              <w:rPr>
                <w:i/>
                <w:iCs/>
              </w:rPr>
            </w:rPrChange>
          </w:rPr>
          <w:t>Harb</w:t>
        </w:r>
        <w:proofErr w:type="spellEnd"/>
        <w:r w:rsidRPr="00B147C5">
          <w:rPr>
            <w:i/>
            <w:iCs/>
            <w:rPrChange w:id="1768" w:author="Clay Cressler" w:date="2020-08-11T17:14:00Z">
              <w:rPr>
                <w:i/>
                <w:iCs/>
              </w:rPr>
            </w:rPrChange>
          </w:rPr>
          <w:t xml:space="preserve"> </w:t>
        </w:r>
        <w:proofErr w:type="spellStart"/>
        <w:r w:rsidRPr="00B147C5">
          <w:rPr>
            <w:i/>
            <w:iCs/>
            <w:rPrChange w:id="1769" w:author="Clay Cressler" w:date="2020-08-11T17:14:00Z">
              <w:rPr>
                <w:i/>
                <w:iCs/>
              </w:rPr>
            </w:rPrChange>
          </w:rPr>
          <w:t>Symp</w:t>
        </w:r>
        <w:proofErr w:type="spellEnd"/>
        <w:r w:rsidRPr="00B147C5">
          <w:rPr>
            <w:i/>
            <w:iCs/>
            <w:rPrChange w:id="1770" w:author="Clay Cressler" w:date="2020-08-11T17:14:00Z">
              <w:rPr>
                <w:i/>
                <w:iCs/>
              </w:rPr>
            </w:rPrChange>
          </w:rPr>
          <w:t xml:space="preserve"> Quant Biol</w:t>
        </w:r>
        <w:r w:rsidRPr="00B147C5">
          <w:rPr>
            <w:rPrChange w:id="1771" w:author="Clay Cressler" w:date="2020-08-11T17:14:00Z">
              <w:rPr/>
            </w:rPrChange>
          </w:rPr>
          <w:t>, 22, 153–173.</w:t>
        </w:r>
      </w:ins>
    </w:p>
    <w:p w14:paraId="224AE354" w14:textId="77777777" w:rsidR="00B147C5" w:rsidRPr="00B147C5" w:rsidRDefault="00B147C5" w:rsidP="00B147C5">
      <w:pPr>
        <w:pStyle w:val="Bibliography"/>
        <w:rPr>
          <w:ins w:id="1772" w:author="Clay Cressler" w:date="2020-08-11T17:14:00Z"/>
          <w:rPrChange w:id="1773" w:author="Clay Cressler" w:date="2020-08-11T17:14:00Z">
            <w:rPr>
              <w:ins w:id="1774" w:author="Clay Cressler" w:date="2020-08-11T17:14:00Z"/>
            </w:rPr>
          </w:rPrChange>
        </w:rPr>
        <w:pPrChange w:id="1775" w:author="Clay Cressler" w:date="2020-08-11T17:14:00Z">
          <w:pPr>
            <w:widowControl w:val="0"/>
            <w:autoSpaceDE w:val="0"/>
            <w:autoSpaceDN w:val="0"/>
            <w:adjustRightInd w:val="0"/>
          </w:pPr>
        </w:pPrChange>
      </w:pPr>
      <w:ins w:id="1776" w:author="Clay Cressler" w:date="2020-08-11T17:14:00Z">
        <w:r w:rsidRPr="00B147C5">
          <w:rPr>
            <w:rPrChange w:id="1777" w:author="Clay Cressler" w:date="2020-08-11T17:14:00Z">
              <w:rPr/>
            </w:rPrChange>
          </w:rPr>
          <w:t xml:space="preserve">Nisbet, R.M. &amp; Gurney, W.S.C. (1982). </w:t>
        </w:r>
        <w:r w:rsidRPr="00B147C5">
          <w:rPr>
            <w:i/>
            <w:iCs/>
            <w:rPrChange w:id="1778" w:author="Clay Cressler" w:date="2020-08-11T17:14:00Z">
              <w:rPr>
                <w:i/>
                <w:iCs/>
              </w:rPr>
            </w:rPrChange>
          </w:rPr>
          <w:t>Modelling Fluctuating Populations</w:t>
        </w:r>
        <w:r w:rsidRPr="00B147C5">
          <w:rPr>
            <w:rPrChange w:id="1779" w:author="Clay Cressler" w:date="2020-08-11T17:14:00Z">
              <w:rPr/>
            </w:rPrChange>
          </w:rPr>
          <w:t>. Wiley.</w:t>
        </w:r>
      </w:ins>
    </w:p>
    <w:p w14:paraId="2DFFC03E" w14:textId="77777777" w:rsidR="00B147C5" w:rsidRPr="00B147C5" w:rsidRDefault="00B147C5" w:rsidP="00B147C5">
      <w:pPr>
        <w:pStyle w:val="Bibliography"/>
        <w:rPr>
          <w:ins w:id="1780" w:author="Clay Cressler" w:date="2020-08-11T17:14:00Z"/>
          <w:rPrChange w:id="1781" w:author="Clay Cressler" w:date="2020-08-11T17:14:00Z">
            <w:rPr>
              <w:ins w:id="1782" w:author="Clay Cressler" w:date="2020-08-11T17:14:00Z"/>
            </w:rPr>
          </w:rPrChange>
        </w:rPr>
        <w:pPrChange w:id="1783" w:author="Clay Cressler" w:date="2020-08-11T17:14:00Z">
          <w:pPr>
            <w:widowControl w:val="0"/>
            <w:autoSpaceDE w:val="0"/>
            <w:autoSpaceDN w:val="0"/>
            <w:adjustRightInd w:val="0"/>
          </w:pPr>
        </w:pPrChange>
      </w:pPr>
      <w:ins w:id="1784" w:author="Clay Cressler" w:date="2020-08-11T17:14:00Z">
        <w:r w:rsidRPr="00B147C5">
          <w:rPr>
            <w:rPrChange w:id="1785" w:author="Clay Cressler" w:date="2020-08-11T17:14:00Z">
              <w:rPr/>
            </w:rPrChange>
          </w:rPr>
          <w:t xml:space="preserve">Parsons, T.L., Lambert, A., Day, T. &amp; </w:t>
        </w:r>
        <w:proofErr w:type="spellStart"/>
        <w:r w:rsidRPr="00B147C5">
          <w:rPr>
            <w:rPrChange w:id="1786" w:author="Clay Cressler" w:date="2020-08-11T17:14:00Z">
              <w:rPr/>
            </w:rPrChange>
          </w:rPr>
          <w:t>Gandon</w:t>
        </w:r>
        <w:proofErr w:type="spellEnd"/>
        <w:r w:rsidRPr="00B147C5">
          <w:rPr>
            <w:rPrChange w:id="1787" w:author="Clay Cressler" w:date="2020-08-11T17:14:00Z">
              <w:rPr/>
            </w:rPrChange>
          </w:rPr>
          <w:t xml:space="preserve">, S. (2018). Pathogen evolution in finite populations: slow and steady spreads the best. </w:t>
        </w:r>
        <w:r w:rsidRPr="00B147C5">
          <w:rPr>
            <w:i/>
            <w:iCs/>
            <w:rPrChange w:id="1788" w:author="Clay Cressler" w:date="2020-08-11T17:14:00Z">
              <w:rPr>
                <w:i/>
                <w:iCs/>
              </w:rPr>
            </w:rPrChange>
          </w:rPr>
          <w:t>Journal of The Royal Society Interface</w:t>
        </w:r>
        <w:r w:rsidRPr="00B147C5">
          <w:rPr>
            <w:rPrChange w:id="1789" w:author="Clay Cressler" w:date="2020-08-11T17:14:00Z">
              <w:rPr/>
            </w:rPrChange>
          </w:rPr>
          <w:t>, 15, 20180135.</w:t>
        </w:r>
      </w:ins>
    </w:p>
    <w:p w14:paraId="477EE33D" w14:textId="77777777" w:rsidR="00B147C5" w:rsidRPr="00B147C5" w:rsidRDefault="00B147C5" w:rsidP="00B147C5">
      <w:pPr>
        <w:pStyle w:val="Bibliography"/>
        <w:rPr>
          <w:ins w:id="1790" w:author="Clay Cressler" w:date="2020-08-11T17:14:00Z"/>
          <w:rPrChange w:id="1791" w:author="Clay Cressler" w:date="2020-08-11T17:14:00Z">
            <w:rPr>
              <w:ins w:id="1792" w:author="Clay Cressler" w:date="2020-08-11T17:14:00Z"/>
            </w:rPr>
          </w:rPrChange>
        </w:rPr>
        <w:pPrChange w:id="1793" w:author="Clay Cressler" w:date="2020-08-11T17:14:00Z">
          <w:pPr>
            <w:widowControl w:val="0"/>
            <w:autoSpaceDE w:val="0"/>
            <w:autoSpaceDN w:val="0"/>
            <w:adjustRightInd w:val="0"/>
          </w:pPr>
        </w:pPrChange>
      </w:pPr>
      <w:ins w:id="1794" w:author="Clay Cressler" w:date="2020-08-11T17:14:00Z">
        <w:r w:rsidRPr="00B147C5">
          <w:rPr>
            <w:rPrChange w:id="1795" w:author="Clay Cressler" w:date="2020-08-11T17:14:00Z">
              <w:rPr/>
            </w:rPrChange>
          </w:rPr>
          <w:t xml:space="preserve">Pimentel, D. (1961). Animal population regulation by the genetic feed-back mechanism. </w:t>
        </w:r>
        <w:r w:rsidRPr="00B147C5">
          <w:rPr>
            <w:i/>
            <w:iCs/>
            <w:rPrChange w:id="1796" w:author="Clay Cressler" w:date="2020-08-11T17:14:00Z">
              <w:rPr>
                <w:i/>
                <w:iCs/>
              </w:rPr>
            </w:rPrChange>
          </w:rPr>
          <w:t>The American Naturalist</w:t>
        </w:r>
        <w:r w:rsidRPr="00B147C5">
          <w:rPr>
            <w:rPrChange w:id="1797" w:author="Clay Cressler" w:date="2020-08-11T17:14:00Z">
              <w:rPr/>
            </w:rPrChange>
          </w:rPr>
          <w:t>, 95, 65–79.</w:t>
        </w:r>
      </w:ins>
    </w:p>
    <w:p w14:paraId="69E07765" w14:textId="77777777" w:rsidR="00B147C5" w:rsidRPr="00B147C5" w:rsidRDefault="00B147C5" w:rsidP="00B147C5">
      <w:pPr>
        <w:pStyle w:val="Bibliography"/>
        <w:rPr>
          <w:ins w:id="1798" w:author="Clay Cressler" w:date="2020-08-11T17:14:00Z"/>
          <w:rPrChange w:id="1799" w:author="Clay Cressler" w:date="2020-08-11T17:14:00Z">
            <w:rPr>
              <w:ins w:id="1800" w:author="Clay Cressler" w:date="2020-08-11T17:14:00Z"/>
            </w:rPr>
          </w:rPrChange>
        </w:rPr>
        <w:pPrChange w:id="1801" w:author="Clay Cressler" w:date="2020-08-11T17:14:00Z">
          <w:pPr>
            <w:widowControl w:val="0"/>
            <w:autoSpaceDE w:val="0"/>
            <w:autoSpaceDN w:val="0"/>
            <w:adjustRightInd w:val="0"/>
          </w:pPr>
        </w:pPrChange>
      </w:pPr>
      <w:ins w:id="1802" w:author="Clay Cressler" w:date="2020-08-11T17:14:00Z">
        <w:r w:rsidRPr="00B147C5">
          <w:rPr>
            <w:rPrChange w:id="1803" w:author="Clay Cressler" w:date="2020-08-11T17:14:00Z">
              <w:rPr/>
            </w:rPrChange>
          </w:rPr>
          <w:t xml:space="preserve">Proulx, S.R. &amp; Day, T. (2001). What can invasion analyses tell us about evolution under stochasticity in finite populations? </w:t>
        </w:r>
        <w:r w:rsidRPr="00B147C5">
          <w:rPr>
            <w:i/>
            <w:iCs/>
            <w:rPrChange w:id="1804" w:author="Clay Cressler" w:date="2020-08-11T17:14:00Z">
              <w:rPr>
                <w:i/>
                <w:iCs/>
              </w:rPr>
            </w:rPrChange>
          </w:rPr>
          <w:t>Selection</w:t>
        </w:r>
        <w:r w:rsidRPr="00B147C5">
          <w:rPr>
            <w:rPrChange w:id="1805" w:author="Clay Cressler" w:date="2020-08-11T17:14:00Z">
              <w:rPr/>
            </w:rPrChange>
          </w:rPr>
          <w:t>, 2, 2–15.</w:t>
        </w:r>
      </w:ins>
    </w:p>
    <w:p w14:paraId="63514E88" w14:textId="77777777" w:rsidR="00B147C5" w:rsidRPr="00B147C5" w:rsidRDefault="00B147C5" w:rsidP="00B147C5">
      <w:pPr>
        <w:pStyle w:val="Bibliography"/>
        <w:rPr>
          <w:ins w:id="1806" w:author="Clay Cressler" w:date="2020-08-11T17:14:00Z"/>
          <w:rPrChange w:id="1807" w:author="Clay Cressler" w:date="2020-08-11T17:14:00Z">
            <w:rPr>
              <w:ins w:id="1808" w:author="Clay Cressler" w:date="2020-08-11T17:14:00Z"/>
            </w:rPr>
          </w:rPrChange>
        </w:rPr>
        <w:pPrChange w:id="1809" w:author="Clay Cressler" w:date="2020-08-11T17:14:00Z">
          <w:pPr>
            <w:widowControl w:val="0"/>
            <w:autoSpaceDE w:val="0"/>
            <w:autoSpaceDN w:val="0"/>
            <w:adjustRightInd w:val="0"/>
          </w:pPr>
        </w:pPrChange>
      </w:pPr>
      <w:ins w:id="1810" w:author="Clay Cressler" w:date="2020-08-11T17:14:00Z">
        <w:r w:rsidRPr="00B147C5">
          <w:rPr>
            <w:rPrChange w:id="1811" w:author="Clay Cressler" w:date="2020-08-11T17:14:00Z">
              <w:rPr/>
            </w:rPrChange>
          </w:rPr>
          <w:t xml:space="preserve">Rees, M. &amp; </w:t>
        </w:r>
        <w:proofErr w:type="spellStart"/>
        <w:r w:rsidRPr="00B147C5">
          <w:rPr>
            <w:rPrChange w:id="1812" w:author="Clay Cressler" w:date="2020-08-11T17:14:00Z">
              <w:rPr/>
            </w:rPrChange>
          </w:rPr>
          <w:t>Ellner</w:t>
        </w:r>
        <w:proofErr w:type="spellEnd"/>
        <w:r w:rsidRPr="00B147C5">
          <w:rPr>
            <w:rPrChange w:id="1813" w:author="Clay Cressler" w:date="2020-08-11T17:14:00Z">
              <w:rPr/>
            </w:rPrChange>
          </w:rPr>
          <w:t xml:space="preserve">, S.P. (2019). Why so variable: Can genetic variance in flowering thresholds be maintained by fluctuating selection? </w:t>
        </w:r>
        <w:r w:rsidRPr="00B147C5">
          <w:rPr>
            <w:i/>
            <w:iCs/>
            <w:rPrChange w:id="1814" w:author="Clay Cressler" w:date="2020-08-11T17:14:00Z">
              <w:rPr>
                <w:i/>
                <w:iCs/>
              </w:rPr>
            </w:rPrChange>
          </w:rPr>
          <w:t>The American Naturalist</w:t>
        </w:r>
        <w:r w:rsidRPr="00B147C5">
          <w:rPr>
            <w:rPrChange w:id="1815" w:author="Clay Cressler" w:date="2020-08-11T17:14:00Z">
              <w:rPr/>
            </w:rPrChange>
          </w:rPr>
          <w:t>, 194, E13–E29.</w:t>
        </w:r>
      </w:ins>
    </w:p>
    <w:p w14:paraId="413EA660" w14:textId="77777777" w:rsidR="00B147C5" w:rsidRPr="00B147C5" w:rsidRDefault="00B147C5" w:rsidP="00B147C5">
      <w:pPr>
        <w:pStyle w:val="Bibliography"/>
        <w:rPr>
          <w:ins w:id="1816" w:author="Clay Cressler" w:date="2020-08-11T17:14:00Z"/>
          <w:rPrChange w:id="1817" w:author="Clay Cressler" w:date="2020-08-11T17:14:00Z">
            <w:rPr>
              <w:ins w:id="1818" w:author="Clay Cressler" w:date="2020-08-11T17:14:00Z"/>
            </w:rPr>
          </w:rPrChange>
        </w:rPr>
        <w:pPrChange w:id="1819" w:author="Clay Cressler" w:date="2020-08-11T17:14:00Z">
          <w:pPr>
            <w:widowControl w:val="0"/>
            <w:autoSpaceDE w:val="0"/>
            <w:autoSpaceDN w:val="0"/>
            <w:adjustRightInd w:val="0"/>
          </w:pPr>
        </w:pPrChange>
      </w:pPr>
      <w:ins w:id="1820" w:author="Clay Cressler" w:date="2020-08-11T17:14:00Z">
        <w:r w:rsidRPr="00B147C5">
          <w:rPr>
            <w:rPrChange w:id="1821" w:author="Clay Cressler" w:date="2020-08-11T17:14:00Z">
              <w:rPr/>
            </w:rPrChange>
          </w:rPr>
          <w:t xml:space="preserve">Reznick, D., </w:t>
        </w:r>
        <w:proofErr w:type="spellStart"/>
        <w:r w:rsidRPr="00B147C5">
          <w:rPr>
            <w:rPrChange w:id="1822" w:author="Clay Cressler" w:date="2020-08-11T17:14:00Z">
              <w:rPr/>
            </w:rPrChange>
          </w:rPr>
          <w:t>Nunney</w:t>
        </w:r>
        <w:proofErr w:type="spellEnd"/>
        <w:r w:rsidRPr="00B147C5">
          <w:rPr>
            <w:rPrChange w:id="1823" w:author="Clay Cressler" w:date="2020-08-11T17:14:00Z">
              <w:rPr/>
            </w:rPrChange>
          </w:rPr>
          <w:t xml:space="preserve">, L. &amp; Tessier, A. (2000). Big houses, big cars, </w:t>
        </w:r>
        <w:proofErr w:type="spellStart"/>
        <w:r w:rsidRPr="00B147C5">
          <w:rPr>
            <w:rPrChange w:id="1824" w:author="Clay Cressler" w:date="2020-08-11T17:14:00Z">
              <w:rPr/>
            </w:rPrChange>
          </w:rPr>
          <w:t>superfleas</w:t>
        </w:r>
        <w:proofErr w:type="spellEnd"/>
        <w:r w:rsidRPr="00B147C5">
          <w:rPr>
            <w:rPrChange w:id="1825" w:author="Clay Cressler" w:date="2020-08-11T17:14:00Z">
              <w:rPr/>
            </w:rPrChange>
          </w:rPr>
          <w:t xml:space="preserve"> and the costs of reproduction. </w:t>
        </w:r>
        <w:r w:rsidRPr="00B147C5">
          <w:rPr>
            <w:i/>
            <w:iCs/>
            <w:rPrChange w:id="1826" w:author="Clay Cressler" w:date="2020-08-11T17:14:00Z">
              <w:rPr>
                <w:i/>
                <w:iCs/>
              </w:rPr>
            </w:rPrChange>
          </w:rPr>
          <w:t>Trends in Ecology &amp; Evolution</w:t>
        </w:r>
        <w:r w:rsidRPr="00B147C5">
          <w:rPr>
            <w:rPrChange w:id="1827" w:author="Clay Cressler" w:date="2020-08-11T17:14:00Z">
              <w:rPr/>
            </w:rPrChange>
          </w:rPr>
          <w:t>, 15, 421–425.</w:t>
        </w:r>
      </w:ins>
    </w:p>
    <w:p w14:paraId="1B818B17" w14:textId="77777777" w:rsidR="00B147C5" w:rsidRPr="00B147C5" w:rsidRDefault="00B147C5" w:rsidP="00B147C5">
      <w:pPr>
        <w:pStyle w:val="Bibliography"/>
        <w:rPr>
          <w:ins w:id="1828" w:author="Clay Cressler" w:date="2020-08-11T17:14:00Z"/>
          <w:rPrChange w:id="1829" w:author="Clay Cressler" w:date="2020-08-11T17:14:00Z">
            <w:rPr>
              <w:ins w:id="1830" w:author="Clay Cressler" w:date="2020-08-11T17:14:00Z"/>
            </w:rPr>
          </w:rPrChange>
        </w:rPr>
        <w:pPrChange w:id="1831" w:author="Clay Cressler" w:date="2020-08-11T17:14:00Z">
          <w:pPr>
            <w:widowControl w:val="0"/>
            <w:autoSpaceDE w:val="0"/>
            <w:autoSpaceDN w:val="0"/>
            <w:adjustRightInd w:val="0"/>
          </w:pPr>
        </w:pPrChange>
      </w:pPr>
      <w:proofErr w:type="spellStart"/>
      <w:ins w:id="1832" w:author="Clay Cressler" w:date="2020-08-11T17:14:00Z">
        <w:r w:rsidRPr="00B147C5">
          <w:rPr>
            <w:rPrChange w:id="1833" w:author="Clay Cressler" w:date="2020-08-11T17:14:00Z">
              <w:rPr/>
            </w:rPrChange>
          </w:rPr>
          <w:t>Schoener</w:t>
        </w:r>
        <w:proofErr w:type="spellEnd"/>
        <w:r w:rsidRPr="00B147C5">
          <w:rPr>
            <w:rPrChange w:id="1834" w:author="Clay Cressler" w:date="2020-08-11T17:14:00Z">
              <w:rPr/>
            </w:rPrChange>
          </w:rPr>
          <w:t xml:space="preserve">, T.W. (2011). The newest synthesis: understanding the interplay of evolutionary and ecological dynamics. </w:t>
        </w:r>
        <w:r w:rsidRPr="00B147C5">
          <w:rPr>
            <w:i/>
            <w:iCs/>
            <w:rPrChange w:id="1835" w:author="Clay Cressler" w:date="2020-08-11T17:14:00Z">
              <w:rPr>
                <w:i/>
                <w:iCs/>
              </w:rPr>
            </w:rPrChange>
          </w:rPr>
          <w:t>Science</w:t>
        </w:r>
        <w:r w:rsidRPr="00B147C5">
          <w:rPr>
            <w:rPrChange w:id="1836" w:author="Clay Cressler" w:date="2020-08-11T17:14:00Z">
              <w:rPr/>
            </w:rPrChange>
          </w:rPr>
          <w:t>, 331, 426–429.</w:t>
        </w:r>
      </w:ins>
    </w:p>
    <w:p w14:paraId="53C1BF81" w14:textId="77777777" w:rsidR="00B147C5" w:rsidRPr="00B147C5" w:rsidRDefault="00B147C5" w:rsidP="00B147C5">
      <w:pPr>
        <w:pStyle w:val="Bibliography"/>
        <w:rPr>
          <w:ins w:id="1837" w:author="Clay Cressler" w:date="2020-08-11T17:14:00Z"/>
          <w:rPrChange w:id="1838" w:author="Clay Cressler" w:date="2020-08-11T17:14:00Z">
            <w:rPr>
              <w:ins w:id="1839" w:author="Clay Cressler" w:date="2020-08-11T17:14:00Z"/>
            </w:rPr>
          </w:rPrChange>
        </w:rPr>
        <w:pPrChange w:id="1840" w:author="Clay Cressler" w:date="2020-08-11T17:14:00Z">
          <w:pPr>
            <w:widowControl w:val="0"/>
            <w:autoSpaceDE w:val="0"/>
            <w:autoSpaceDN w:val="0"/>
            <w:adjustRightInd w:val="0"/>
          </w:pPr>
        </w:pPrChange>
      </w:pPr>
      <w:proofErr w:type="spellStart"/>
      <w:ins w:id="1841" w:author="Clay Cressler" w:date="2020-08-11T17:14:00Z">
        <w:r w:rsidRPr="00B147C5">
          <w:rPr>
            <w:rPrChange w:id="1842" w:author="Clay Cressler" w:date="2020-08-11T17:14:00Z">
              <w:rPr/>
            </w:rPrChange>
          </w:rPr>
          <w:t>Sibly</w:t>
        </w:r>
        <w:proofErr w:type="spellEnd"/>
        <w:r w:rsidRPr="00B147C5">
          <w:rPr>
            <w:rPrChange w:id="1843" w:author="Clay Cressler" w:date="2020-08-11T17:14:00Z">
              <w:rPr/>
            </w:rPrChange>
          </w:rPr>
          <w:t xml:space="preserve">, R.M., Barker, D., Denham, M.C., Hone, J. &amp; </w:t>
        </w:r>
        <w:proofErr w:type="spellStart"/>
        <w:r w:rsidRPr="00B147C5">
          <w:rPr>
            <w:rPrChange w:id="1844" w:author="Clay Cressler" w:date="2020-08-11T17:14:00Z">
              <w:rPr/>
            </w:rPrChange>
          </w:rPr>
          <w:t>Pagel</w:t>
        </w:r>
        <w:proofErr w:type="spellEnd"/>
        <w:r w:rsidRPr="00B147C5">
          <w:rPr>
            <w:rPrChange w:id="1845" w:author="Clay Cressler" w:date="2020-08-11T17:14:00Z">
              <w:rPr/>
            </w:rPrChange>
          </w:rPr>
          <w:t xml:space="preserve">, M. (2005). On the regulation of populations of mammals, birds, fish, and insects. </w:t>
        </w:r>
        <w:r w:rsidRPr="00B147C5">
          <w:rPr>
            <w:i/>
            <w:iCs/>
            <w:rPrChange w:id="1846" w:author="Clay Cressler" w:date="2020-08-11T17:14:00Z">
              <w:rPr>
                <w:i/>
                <w:iCs/>
              </w:rPr>
            </w:rPrChange>
          </w:rPr>
          <w:t>Science</w:t>
        </w:r>
        <w:r w:rsidRPr="00B147C5">
          <w:rPr>
            <w:rPrChange w:id="1847" w:author="Clay Cressler" w:date="2020-08-11T17:14:00Z">
              <w:rPr/>
            </w:rPrChange>
          </w:rPr>
          <w:t>, 309, 607–610.</w:t>
        </w:r>
      </w:ins>
    </w:p>
    <w:p w14:paraId="4ADCA303" w14:textId="77777777" w:rsidR="00B147C5" w:rsidRPr="00B147C5" w:rsidRDefault="00B147C5" w:rsidP="00B147C5">
      <w:pPr>
        <w:pStyle w:val="Bibliography"/>
        <w:rPr>
          <w:ins w:id="1848" w:author="Clay Cressler" w:date="2020-08-11T17:14:00Z"/>
          <w:rPrChange w:id="1849" w:author="Clay Cressler" w:date="2020-08-11T17:14:00Z">
            <w:rPr>
              <w:ins w:id="1850" w:author="Clay Cressler" w:date="2020-08-11T17:14:00Z"/>
            </w:rPr>
          </w:rPrChange>
        </w:rPr>
        <w:pPrChange w:id="1851" w:author="Clay Cressler" w:date="2020-08-11T17:14:00Z">
          <w:pPr>
            <w:widowControl w:val="0"/>
            <w:autoSpaceDE w:val="0"/>
            <w:autoSpaceDN w:val="0"/>
            <w:adjustRightInd w:val="0"/>
          </w:pPr>
        </w:pPrChange>
      </w:pPr>
      <w:ins w:id="1852" w:author="Clay Cressler" w:date="2020-08-11T17:14:00Z">
        <w:r w:rsidRPr="00B147C5">
          <w:rPr>
            <w:rPrChange w:id="1853" w:author="Clay Cressler" w:date="2020-08-11T17:14:00Z">
              <w:rPr/>
            </w:rPrChange>
          </w:rPr>
          <w:t xml:space="preserve">Start, D., Weis, A.E. &amp; Gilbert, B. (2020). Ecological and evolutionary stochasticity shape natural selection. </w:t>
        </w:r>
        <w:r w:rsidRPr="00B147C5">
          <w:rPr>
            <w:i/>
            <w:iCs/>
            <w:rPrChange w:id="1854" w:author="Clay Cressler" w:date="2020-08-11T17:14:00Z">
              <w:rPr>
                <w:i/>
                <w:iCs/>
              </w:rPr>
            </w:rPrChange>
          </w:rPr>
          <w:t>The American Naturalist</w:t>
        </w:r>
        <w:r w:rsidRPr="00B147C5">
          <w:rPr>
            <w:rPrChange w:id="1855" w:author="Clay Cressler" w:date="2020-08-11T17:14:00Z">
              <w:rPr/>
            </w:rPrChange>
          </w:rPr>
          <w:t>, 195, 705–716.</w:t>
        </w:r>
      </w:ins>
    </w:p>
    <w:p w14:paraId="0D667A31" w14:textId="77777777" w:rsidR="00B147C5" w:rsidRPr="00B147C5" w:rsidRDefault="00B147C5" w:rsidP="00B147C5">
      <w:pPr>
        <w:pStyle w:val="Bibliography"/>
        <w:rPr>
          <w:ins w:id="1856" w:author="Clay Cressler" w:date="2020-08-11T17:14:00Z"/>
          <w:rPrChange w:id="1857" w:author="Clay Cressler" w:date="2020-08-11T17:14:00Z">
            <w:rPr>
              <w:ins w:id="1858" w:author="Clay Cressler" w:date="2020-08-11T17:14:00Z"/>
            </w:rPr>
          </w:rPrChange>
        </w:rPr>
        <w:pPrChange w:id="1859" w:author="Clay Cressler" w:date="2020-08-11T17:14:00Z">
          <w:pPr>
            <w:widowControl w:val="0"/>
            <w:autoSpaceDE w:val="0"/>
            <w:autoSpaceDN w:val="0"/>
            <w:adjustRightInd w:val="0"/>
          </w:pPr>
        </w:pPrChange>
      </w:pPr>
      <w:ins w:id="1860" w:author="Clay Cressler" w:date="2020-08-11T17:14:00Z">
        <w:r w:rsidRPr="00B147C5">
          <w:rPr>
            <w:rPrChange w:id="1861" w:author="Clay Cressler" w:date="2020-08-11T17:14:00Z">
              <w:rPr/>
            </w:rPrChange>
          </w:rPr>
          <w:t xml:space="preserve">Stearns, S.C. (1976). Life-History Tactics: A Review of the Ideas. </w:t>
        </w:r>
        <w:r w:rsidRPr="00B147C5">
          <w:rPr>
            <w:i/>
            <w:iCs/>
            <w:rPrChange w:id="1862" w:author="Clay Cressler" w:date="2020-08-11T17:14:00Z">
              <w:rPr>
                <w:i/>
                <w:iCs/>
              </w:rPr>
            </w:rPrChange>
          </w:rPr>
          <w:t>The Quarterly Review of Biology</w:t>
        </w:r>
        <w:r w:rsidRPr="00B147C5">
          <w:rPr>
            <w:rPrChange w:id="1863" w:author="Clay Cressler" w:date="2020-08-11T17:14:00Z">
              <w:rPr/>
            </w:rPrChange>
          </w:rPr>
          <w:t>, 51, 3–47.</w:t>
        </w:r>
      </w:ins>
    </w:p>
    <w:p w14:paraId="2F6A63F2" w14:textId="77777777" w:rsidR="00B147C5" w:rsidRPr="00B147C5" w:rsidRDefault="00B147C5" w:rsidP="00B147C5">
      <w:pPr>
        <w:pStyle w:val="Bibliography"/>
        <w:rPr>
          <w:ins w:id="1864" w:author="Clay Cressler" w:date="2020-08-11T17:14:00Z"/>
          <w:rPrChange w:id="1865" w:author="Clay Cressler" w:date="2020-08-11T17:14:00Z">
            <w:rPr>
              <w:ins w:id="1866" w:author="Clay Cressler" w:date="2020-08-11T17:14:00Z"/>
            </w:rPr>
          </w:rPrChange>
        </w:rPr>
        <w:pPrChange w:id="1867" w:author="Clay Cressler" w:date="2020-08-11T17:14:00Z">
          <w:pPr>
            <w:widowControl w:val="0"/>
            <w:autoSpaceDE w:val="0"/>
            <w:autoSpaceDN w:val="0"/>
            <w:adjustRightInd w:val="0"/>
          </w:pPr>
        </w:pPrChange>
      </w:pPr>
      <w:ins w:id="1868" w:author="Clay Cressler" w:date="2020-08-11T17:14:00Z">
        <w:r w:rsidRPr="00B147C5">
          <w:rPr>
            <w:rPrChange w:id="1869" w:author="Clay Cressler" w:date="2020-08-11T17:14:00Z">
              <w:rPr/>
            </w:rPrChange>
          </w:rPr>
          <w:t xml:space="preserve">Stover, J.P., Kendall, B.E. &amp; Fox, G.A. (2012). Demographic heterogeneity impacts density-dependent population dynamics. </w:t>
        </w:r>
        <w:proofErr w:type="spellStart"/>
        <w:r w:rsidRPr="00B147C5">
          <w:rPr>
            <w:i/>
            <w:iCs/>
            <w:rPrChange w:id="1870" w:author="Clay Cressler" w:date="2020-08-11T17:14:00Z">
              <w:rPr>
                <w:i/>
                <w:iCs/>
              </w:rPr>
            </w:rPrChange>
          </w:rPr>
          <w:t>Theor</w:t>
        </w:r>
        <w:proofErr w:type="spellEnd"/>
        <w:r w:rsidRPr="00B147C5">
          <w:rPr>
            <w:i/>
            <w:iCs/>
            <w:rPrChange w:id="1871" w:author="Clay Cressler" w:date="2020-08-11T17:14:00Z">
              <w:rPr>
                <w:i/>
                <w:iCs/>
              </w:rPr>
            </w:rPrChange>
          </w:rPr>
          <w:t xml:space="preserve"> </w:t>
        </w:r>
        <w:proofErr w:type="spellStart"/>
        <w:r w:rsidRPr="00B147C5">
          <w:rPr>
            <w:i/>
            <w:iCs/>
            <w:rPrChange w:id="1872" w:author="Clay Cressler" w:date="2020-08-11T17:14:00Z">
              <w:rPr>
                <w:i/>
                <w:iCs/>
              </w:rPr>
            </w:rPrChange>
          </w:rPr>
          <w:t>Ecol</w:t>
        </w:r>
        <w:proofErr w:type="spellEnd"/>
        <w:r w:rsidRPr="00B147C5">
          <w:rPr>
            <w:rPrChange w:id="1873" w:author="Clay Cressler" w:date="2020-08-11T17:14:00Z">
              <w:rPr/>
            </w:rPrChange>
          </w:rPr>
          <w:t>, 5, 297–309.</w:t>
        </w:r>
      </w:ins>
    </w:p>
    <w:p w14:paraId="1F8912F5" w14:textId="77777777" w:rsidR="00B147C5" w:rsidRPr="00B147C5" w:rsidRDefault="00B147C5" w:rsidP="00B147C5">
      <w:pPr>
        <w:pStyle w:val="Bibliography"/>
        <w:rPr>
          <w:ins w:id="1874" w:author="Clay Cressler" w:date="2020-08-11T17:14:00Z"/>
          <w:rPrChange w:id="1875" w:author="Clay Cressler" w:date="2020-08-11T17:14:00Z">
            <w:rPr>
              <w:ins w:id="1876" w:author="Clay Cressler" w:date="2020-08-11T17:14:00Z"/>
            </w:rPr>
          </w:rPrChange>
        </w:rPr>
        <w:pPrChange w:id="1877" w:author="Clay Cressler" w:date="2020-08-11T17:14:00Z">
          <w:pPr>
            <w:widowControl w:val="0"/>
            <w:autoSpaceDE w:val="0"/>
            <w:autoSpaceDN w:val="0"/>
            <w:adjustRightInd w:val="0"/>
          </w:pPr>
        </w:pPrChange>
      </w:pPr>
      <w:ins w:id="1878" w:author="Clay Cressler" w:date="2020-08-11T17:14:00Z">
        <w:r w:rsidRPr="00B147C5">
          <w:rPr>
            <w:rPrChange w:id="1879" w:author="Clay Cressler" w:date="2020-08-11T17:14:00Z">
              <w:rPr/>
            </w:rPrChange>
          </w:rPr>
          <w:t xml:space="preserve">Taper, M.L. &amp; Case, T.J. (1992). Models of character displacement and the theoretical robustness of taxon cycles. </w:t>
        </w:r>
        <w:r w:rsidRPr="00B147C5">
          <w:rPr>
            <w:i/>
            <w:iCs/>
            <w:rPrChange w:id="1880" w:author="Clay Cressler" w:date="2020-08-11T17:14:00Z">
              <w:rPr>
                <w:i/>
                <w:iCs/>
              </w:rPr>
            </w:rPrChange>
          </w:rPr>
          <w:t>Evolution</w:t>
        </w:r>
        <w:r w:rsidRPr="00B147C5">
          <w:rPr>
            <w:rPrChange w:id="1881" w:author="Clay Cressler" w:date="2020-08-11T17:14:00Z">
              <w:rPr/>
            </w:rPrChange>
          </w:rPr>
          <w:t>, 46, 317–333.</w:t>
        </w:r>
      </w:ins>
    </w:p>
    <w:p w14:paraId="68A904E3" w14:textId="77777777" w:rsidR="00B147C5" w:rsidRPr="00B147C5" w:rsidRDefault="00B147C5" w:rsidP="00B147C5">
      <w:pPr>
        <w:pStyle w:val="Bibliography"/>
        <w:rPr>
          <w:ins w:id="1882" w:author="Clay Cressler" w:date="2020-08-11T17:14:00Z"/>
          <w:rPrChange w:id="1883" w:author="Clay Cressler" w:date="2020-08-11T17:14:00Z">
            <w:rPr>
              <w:ins w:id="1884" w:author="Clay Cressler" w:date="2020-08-11T17:14:00Z"/>
            </w:rPr>
          </w:rPrChange>
        </w:rPr>
        <w:pPrChange w:id="1885" w:author="Clay Cressler" w:date="2020-08-11T17:14:00Z">
          <w:pPr>
            <w:widowControl w:val="0"/>
            <w:autoSpaceDE w:val="0"/>
            <w:autoSpaceDN w:val="0"/>
            <w:adjustRightInd w:val="0"/>
          </w:pPr>
        </w:pPrChange>
      </w:pPr>
      <w:ins w:id="1886" w:author="Clay Cressler" w:date="2020-08-11T17:14:00Z">
        <w:r w:rsidRPr="00B147C5">
          <w:rPr>
            <w:rPrChange w:id="1887" w:author="Clay Cressler" w:date="2020-08-11T17:14:00Z">
              <w:rPr/>
            </w:rPrChange>
          </w:rPr>
          <w:t xml:space="preserve">Taylor, P. &amp; Day, T. (1997). Evolutionary stability under the replicator and the gradient dynamics. </w:t>
        </w:r>
        <w:proofErr w:type="spellStart"/>
        <w:r w:rsidRPr="00B147C5">
          <w:rPr>
            <w:i/>
            <w:iCs/>
            <w:rPrChange w:id="1888" w:author="Clay Cressler" w:date="2020-08-11T17:14:00Z">
              <w:rPr>
                <w:i/>
                <w:iCs/>
              </w:rPr>
            </w:rPrChange>
          </w:rPr>
          <w:t>Evol</w:t>
        </w:r>
        <w:proofErr w:type="spellEnd"/>
        <w:r w:rsidRPr="00B147C5">
          <w:rPr>
            <w:i/>
            <w:iCs/>
            <w:rPrChange w:id="1889" w:author="Clay Cressler" w:date="2020-08-11T17:14:00Z">
              <w:rPr>
                <w:i/>
                <w:iCs/>
              </w:rPr>
            </w:rPrChange>
          </w:rPr>
          <w:t xml:space="preserve"> </w:t>
        </w:r>
        <w:proofErr w:type="spellStart"/>
        <w:r w:rsidRPr="00B147C5">
          <w:rPr>
            <w:i/>
            <w:iCs/>
            <w:rPrChange w:id="1890" w:author="Clay Cressler" w:date="2020-08-11T17:14:00Z">
              <w:rPr>
                <w:i/>
                <w:iCs/>
              </w:rPr>
            </w:rPrChange>
          </w:rPr>
          <w:t>Ecol</w:t>
        </w:r>
        <w:proofErr w:type="spellEnd"/>
        <w:r w:rsidRPr="00B147C5">
          <w:rPr>
            <w:rPrChange w:id="1891" w:author="Clay Cressler" w:date="2020-08-11T17:14:00Z">
              <w:rPr/>
            </w:rPrChange>
          </w:rPr>
          <w:t>, 11, 579–590.</w:t>
        </w:r>
      </w:ins>
    </w:p>
    <w:p w14:paraId="372D6809" w14:textId="77777777" w:rsidR="00B147C5" w:rsidRPr="00B147C5" w:rsidRDefault="00B147C5" w:rsidP="00B147C5">
      <w:pPr>
        <w:pStyle w:val="Bibliography"/>
        <w:rPr>
          <w:ins w:id="1892" w:author="Clay Cressler" w:date="2020-08-11T17:14:00Z"/>
          <w:rPrChange w:id="1893" w:author="Clay Cressler" w:date="2020-08-11T17:14:00Z">
            <w:rPr>
              <w:ins w:id="1894" w:author="Clay Cressler" w:date="2020-08-11T17:14:00Z"/>
            </w:rPr>
          </w:rPrChange>
        </w:rPr>
        <w:pPrChange w:id="1895" w:author="Clay Cressler" w:date="2020-08-11T17:14:00Z">
          <w:pPr>
            <w:widowControl w:val="0"/>
            <w:autoSpaceDE w:val="0"/>
            <w:autoSpaceDN w:val="0"/>
            <w:adjustRightInd w:val="0"/>
          </w:pPr>
        </w:pPrChange>
      </w:pPr>
      <w:proofErr w:type="spellStart"/>
      <w:ins w:id="1896" w:author="Clay Cressler" w:date="2020-08-11T17:14:00Z">
        <w:r w:rsidRPr="00B147C5">
          <w:rPr>
            <w:rPrChange w:id="1897" w:author="Clay Cressler" w:date="2020-08-11T17:14:00Z">
              <w:rPr/>
            </w:rPrChange>
          </w:rPr>
          <w:t>Tirok</w:t>
        </w:r>
        <w:proofErr w:type="spellEnd"/>
        <w:r w:rsidRPr="00B147C5">
          <w:rPr>
            <w:rPrChange w:id="1898" w:author="Clay Cressler" w:date="2020-08-11T17:14:00Z">
              <w:rPr/>
            </w:rPrChange>
          </w:rPr>
          <w:t xml:space="preserve">, K., Bauer, B., Wirtz, K. &amp; </w:t>
        </w:r>
        <w:proofErr w:type="spellStart"/>
        <w:r w:rsidRPr="00B147C5">
          <w:rPr>
            <w:rPrChange w:id="1899" w:author="Clay Cressler" w:date="2020-08-11T17:14:00Z">
              <w:rPr/>
            </w:rPrChange>
          </w:rPr>
          <w:t>Gaedke</w:t>
        </w:r>
        <w:proofErr w:type="spellEnd"/>
        <w:r w:rsidRPr="00B147C5">
          <w:rPr>
            <w:rPrChange w:id="1900" w:author="Clay Cressler" w:date="2020-08-11T17:14:00Z">
              <w:rPr/>
            </w:rPrChange>
          </w:rPr>
          <w:t xml:space="preserve">, U. (2011). Predator-prey dynamics driven by feedback between functionally diverse trophic levels. </w:t>
        </w:r>
        <w:proofErr w:type="spellStart"/>
        <w:r w:rsidRPr="00B147C5">
          <w:rPr>
            <w:i/>
            <w:iCs/>
            <w:rPrChange w:id="1901" w:author="Clay Cressler" w:date="2020-08-11T17:14:00Z">
              <w:rPr>
                <w:i/>
                <w:iCs/>
              </w:rPr>
            </w:rPrChange>
          </w:rPr>
          <w:t>PLoS</w:t>
        </w:r>
        <w:proofErr w:type="spellEnd"/>
        <w:r w:rsidRPr="00B147C5">
          <w:rPr>
            <w:i/>
            <w:iCs/>
            <w:rPrChange w:id="1902" w:author="Clay Cressler" w:date="2020-08-11T17:14:00Z">
              <w:rPr>
                <w:i/>
                <w:iCs/>
              </w:rPr>
            </w:rPrChange>
          </w:rPr>
          <w:t xml:space="preserve"> ONE</w:t>
        </w:r>
        <w:r w:rsidRPr="00B147C5">
          <w:rPr>
            <w:rPrChange w:id="1903" w:author="Clay Cressler" w:date="2020-08-11T17:14:00Z">
              <w:rPr/>
            </w:rPrChange>
          </w:rPr>
          <w:t>, 6, e27357.</w:t>
        </w:r>
      </w:ins>
    </w:p>
    <w:p w14:paraId="63FCE680" w14:textId="77777777" w:rsidR="00B147C5" w:rsidRPr="00B147C5" w:rsidRDefault="00B147C5" w:rsidP="00B147C5">
      <w:pPr>
        <w:pStyle w:val="Bibliography"/>
        <w:rPr>
          <w:ins w:id="1904" w:author="Clay Cressler" w:date="2020-08-11T17:14:00Z"/>
          <w:rPrChange w:id="1905" w:author="Clay Cressler" w:date="2020-08-11T17:14:00Z">
            <w:rPr>
              <w:ins w:id="1906" w:author="Clay Cressler" w:date="2020-08-11T17:14:00Z"/>
            </w:rPr>
          </w:rPrChange>
        </w:rPr>
        <w:pPrChange w:id="1907" w:author="Clay Cressler" w:date="2020-08-11T17:14:00Z">
          <w:pPr>
            <w:widowControl w:val="0"/>
            <w:autoSpaceDE w:val="0"/>
            <w:autoSpaceDN w:val="0"/>
            <w:adjustRightInd w:val="0"/>
          </w:pPr>
        </w:pPrChange>
      </w:pPr>
      <w:proofErr w:type="spellStart"/>
      <w:ins w:id="1908" w:author="Clay Cressler" w:date="2020-08-11T17:14:00Z">
        <w:r w:rsidRPr="00B147C5">
          <w:rPr>
            <w:rPrChange w:id="1909" w:author="Clay Cressler" w:date="2020-08-11T17:14:00Z">
              <w:rPr/>
            </w:rPrChange>
          </w:rPr>
          <w:lastRenderedPageBreak/>
          <w:t>Vasseur</w:t>
        </w:r>
        <w:proofErr w:type="spellEnd"/>
        <w:r w:rsidRPr="00B147C5">
          <w:rPr>
            <w:rPrChange w:id="1910" w:author="Clay Cressler" w:date="2020-08-11T17:14:00Z">
              <w:rPr/>
            </w:rPrChange>
          </w:rPr>
          <w:t xml:space="preserve">, D.A., </w:t>
        </w:r>
        <w:proofErr w:type="spellStart"/>
        <w:r w:rsidRPr="00B147C5">
          <w:rPr>
            <w:rPrChange w:id="1911" w:author="Clay Cressler" w:date="2020-08-11T17:14:00Z">
              <w:rPr/>
            </w:rPrChange>
          </w:rPr>
          <w:t>Amarasekare</w:t>
        </w:r>
        <w:proofErr w:type="spellEnd"/>
        <w:r w:rsidRPr="00B147C5">
          <w:rPr>
            <w:rPrChange w:id="1912" w:author="Clay Cressler" w:date="2020-08-11T17:14:00Z">
              <w:rPr/>
            </w:rPrChange>
          </w:rPr>
          <w:t xml:space="preserve">, P., Rudolf, V.H.W. &amp; Levine, J.M. (2011). Eco-evolutionary dynamics enable coexistence via neighbor-dependent selection. </w:t>
        </w:r>
        <w:r w:rsidRPr="00B147C5">
          <w:rPr>
            <w:i/>
            <w:iCs/>
            <w:rPrChange w:id="1913" w:author="Clay Cressler" w:date="2020-08-11T17:14:00Z">
              <w:rPr>
                <w:i/>
                <w:iCs/>
              </w:rPr>
            </w:rPrChange>
          </w:rPr>
          <w:t>Am. Nat.</w:t>
        </w:r>
        <w:r w:rsidRPr="00B147C5">
          <w:rPr>
            <w:rPrChange w:id="1914" w:author="Clay Cressler" w:date="2020-08-11T17:14:00Z">
              <w:rPr/>
            </w:rPrChange>
          </w:rPr>
          <w:t>, 178, E96–E109.</w:t>
        </w:r>
      </w:ins>
    </w:p>
    <w:p w14:paraId="7823B668" w14:textId="77777777" w:rsidR="00B147C5" w:rsidRPr="00B147C5" w:rsidRDefault="00B147C5" w:rsidP="00B147C5">
      <w:pPr>
        <w:pStyle w:val="Bibliography"/>
        <w:rPr>
          <w:ins w:id="1915" w:author="Clay Cressler" w:date="2020-08-11T17:14:00Z"/>
          <w:rPrChange w:id="1916" w:author="Clay Cressler" w:date="2020-08-11T17:14:00Z">
            <w:rPr>
              <w:ins w:id="1917" w:author="Clay Cressler" w:date="2020-08-11T17:14:00Z"/>
            </w:rPr>
          </w:rPrChange>
        </w:rPr>
        <w:pPrChange w:id="1918" w:author="Clay Cressler" w:date="2020-08-11T17:14:00Z">
          <w:pPr>
            <w:widowControl w:val="0"/>
            <w:autoSpaceDE w:val="0"/>
            <w:autoSpaceDN w:val="0"/>
            <w:adjustRightInd w:val="0"/>
          </w:pPr>
        </w:pPrChange>
      </w:pPr>
      <w:ins w:id="1919" w:author="Clay Cressler" w:date="2020-08-11T17:14:00Z">
        <w:r w:rsidRPr="00B147C5">
          <w:rPr>
            <w:rPrChange w:id="1920" w:author="Clay Cressler" w:date="2020-08-11T17:14:00Z">
              <w:rPr/>
            </w:rPrChange>
          </w:rPr>
          <w:t xml:space="preserve">de Vries, C. &amp; Caswell, H. (2019). Stage-structured evolutionary demography: Linking life histories, population genetics, and ecological dynamics. </w:t>
        </w:r>
        <w:r w:rsidRPr="00B147C5">
          <w:rPr>
            <w:i/>
            <w:iCs/>
            <w:rPrChange w:id="1921" w:author="Clay Cressler" w:date="2020-08-11T17:14:00Z">
              <w:rPr>
                <w:i/>
                <w:iCs/>
              </w:rPr>
            </w:rPrChange>
          </w:rPr>
          <w:t>The American Naturalist</w:t>
        </w:r>
        <w:r w:rsidRPr="00B147C5">
          <w:rPr>
            <w:rPrChange w:id="1922" w:author="Clay Cressler" w:date="2020-08-11T17:14:00Z">
              <w:rPr/>
            </w:rPrChange>
          </w:rPr>
          <w:t>, 193, 545–559.</w:t>
        </w:r>
      </w:ins>
    </w:p>
    <w:p w14:paraId="0D19A1EE" w14:textId="77777777" w:rsidR="00B147C5" w:rsidRPr="00B147C5" w:rsidRDefault="00B147C5" w:rsidP="00B147C5">
      <w:pPr>
        <w:pStyle w:val="Bibliography"/>
        <w:rPr>
          <w:ins w:id="1923" w:author="Clay Cressler" w:date="2020-08-11T17:14:00Z"/>
          <w:rPrChange w:id="1924" w:author="Clay Cressler" w:date="2020-08-11T17:14:00Z">
            <w:rPr>
              <w:ins w:id="1925" w:author="Clay Cressler" w:date="2020-08-11T17:14:00Z"/>
            </w:rPr>
          </w:rPrChange>
        </w:rPr>
        <w:pPrChange w:id="1926" w:author="Clay Cressler" w:date="2020-08-11T17:14:00Z">
          <w:pPr>
            <w:widowControl w:val="0"/>
            <w:autoSpaceDE w:val="0"/>
            <w:autoSpaceDN w:val="0"/>
            <w:adjustRightInd w:val="0"/>
          </w:pPr>
        </w:pPrChange>
      </w:pPr>
      <w:proofErr w:type="spellStart"/>
      <w:ins w:id="1927" w:author="Clay Cressler" w:date="2020-08-11T17:14:00Z">
        <w:r w:rsidRPr="00B147C5">
          <w:rPr>
            <w:rPrChange w:id="1928" w:author="Clay Cressler" w:date="2020-08-11T17:14:00Z">
              <w:rPr/>
            </w:rPrChange>
          </w:rPr>
          <w:t>Wakano</w:t>
        </w:r>
        <w:proofErr w:type="spellEnd"/>
        <w:r w:rsidRPr="00B147C5">
          <w:rPr>
            <w:rPrChange w:id="1929" w:author="Clay Cressler" w:date="2020-08-11T17:14:00Z">
              <w:rPr/>
            </w:rPrChange>
          </w:rPr>
          <w:t xml:space="preserve">, J.Y. &amp; </w:t>
        </w:r>
        <w:proofErr w:type="spellStart"/>
        <w:r w:rsidRPr="00B147C5">
          <w:rPr>
            <w:rPrChange w:id="1930" w:author="Clay Cressler" w:date="2020-08-11T17:14:00Z">
              <w:rPr/>
            </w:rPrChange>
          </w:rPr>
          <w:t>Iwasa</w:t>
        </w:r>
        <w:proofErr w:type="spellEnd"/>
        <w:r w:rsidRPr="00B147C5">
          <w:rPr>
            <w:rPrChange w:id="1931" w:author="Clay Cressler" w:date="2020-08-11T17:14:00Z">
              <w:rPr/>
            </w:rPrChange>
          </w:rPr>
          <w:t xml:space="preserve">, Y. (2013). Evolutionary Branching in a Finite Population: Deterministic Branching vs. Stochastic Branching. </w:t>
        </w:r>
        <w:r w:rsidRPr="00B147C5">
          <w:rPr>
            <w:i/>
            <w:iCs/>
            <w:rPrChange w:id="1932" w:author="Clay Cressler" w:date="2020-08-11T17:14:00Z">
              <w:rPr>
                <w:i/>
                <w:iCs/>
              </w:rPr>
            </w:rPrChange>
          </w:rPr>
          <w:t>Genetics</w:t>
        </w:r>
        <w:r w:rsidRPr="00B147C5">
          <w:rPr>
            <w:rPrChange w:id="1933" w:author="Clay Cressler" w:date="2020-08-11T17:14:00Z">
              <w:rPr/>
            </w:rPrChange>
          </w:rPr>
          <w:t>, 193, 229–241.</w:t>
        </w:r>
      </w:ins>
    </w:p>
    <w:p w14:paraId="2B65DB8A" w14:textId="77777777" w:rsidR="00B147C5" w:rsidRPr="00B147C5" w:rsidRDefault="00B147C5" w:rsidP="00B147C5">
      <w:pPr>
        <w:pStyle w:val="Bibliography"/>
        <w:rPr>
          <w:ins w:id="1934" w:author="Clay Cressler" w:date="2020-08-11T17:14:00Z"/>
          <w:rPrChange w:id="1935" w:author="Clay Cressler" w:date="2020-08-11T17:14:00Z">
            <w:rPr>
              <w:ins w:id="1936" w:author="Clay Cressler" w:date="2020-08-11T17:14:00Z"/>
            </w:rPr>
          </w:rPrChange>
        </w:rPr>
        <w:pPrChange w:id="1937" w:author="Clay Cressler" w:date="2020-08-11T17:14:00Z">
          <w:pPr>
            <w:widowControl w:val="0"/>
            <w:autoSpaceDE w:val="0"/>
            <w:autoSpaceDN w:val="0"/>
            <w:adjustRightInd w:val="0"/>
          </w:pPr>
        </w:pPrChange>
      </w:pPr>
      <w:ins w:id="1938" w:author="Clay Cressler" w:date="2020-08-11T17:14:00Z">
        <w:r w:rsidRPr="00B147C5">
          <w:rPr>
            <w:rPrChange w:id="1939" w:author="Clay Cressler" w:date="2020-08-11T17:14:00Z">
              <w:rPr/>
            </w:rPrChange>
          </w:rPr>
          <w:t xml:space="preserve">Wilder, S.M., Le </w:t>
        </w:r>
        <w:proofErr w:type="spellStart"/>
        <w:r w:rsidRPr="00B147C5">
          <w:rPr>
            <w:rPrChange w:id="1940" w:author="Clay Cressler" w:date="2020-08-11T17:14:00Z">
              <w:rPr/>
            </w:rPrChange>
          </w:rPr>
          <w:t>Couteur</w:t>
        </w:r>
        <w:proofErr w:type="spellEnd"/>
        <w:r w:rsidRPr="00B147C5">
          <w:rPr>
            <w:rPrChange w:id="1941" w:author="Clay Cressler" w:date="2020-08-11T17:14:00Z">
              <w:rPr/>
            </w:rPrChange>
          </w:rPr>
          <w:t xml:space="preserve">, D.G. &amp; Simpson, S.J. (2013). Diet mediates the relationship between longevity and reproduction in mammals. </w:t>
        </w:r>
        <w:r w:rsidRPr="00B147C5">
          <w:rPr>
            <w:i/>
            <w:iCs/>
            <w:rPrChange w:id="1942" w:author="Clay Cressler" w:date="2020-08-11T17:14:00Z">
              <w:rPr>
                <w:i/>
                <w:iCs/>
              </w:rPr>
            </w:rPrChange>
          </w:rPr>
          <w:t>AGE</w:t>
        </w:r>
        <w:r w:rsidRPr="00B147C5">
          <w:rPr>
            <w:rPrChange w:id="1943" w:author="Clay Cressler" w:date="2020-08-11T17:14:00Z">
              <w:rPr/>
            </w:rPrChange>
          </w:rPr>
          <w:t>, 35, 921–927.</w:t>
        </w:r>
      </w:ins>
    </w:p>
    <w:p w14:paraId="7DA3F9D2" w14:textId="77777777" w:rsidR="00B147C5" w:rsidRPr="00B147C5" w:rsidRDefault="00B147C5" w:rsidP="00B147C5">
      <w:pPr>
        <w:pStyle w:val="Bibliography"/>
        <w:rPr>
          <w:ins w:id="1944" w:author="Clay Cressler" w:date="2020-08-11T17:14:00Z"/>
          <w:rPrChange w:id="1945" w:author="Clay Cressler" w:date="2020-08-11T17:14:00Z">
            <w:rPr>
              <w:ins w:id="1946" w:author="Clay Cressler" w:date="2020-08-11T17:14:00Z"/>
            </w:rPr>
          </w:rPrChange>
        </w:rPr>
        <w:pPrChange w:id="1947" w:author="Clay Cressler" w:date="2020-08-11T17:14:00Z">
          <w:pPr>
            <w:widowControl w:val="0"/>
            <w:autoSpaceDE w:val="0"/>
            <w:autoSpaceDN w:val="0"/>
            <w:adjustRightInd w:val="0"/>
          </w:pPr>
        </w:pPrChange>
      </w:pPr>
      <w:ins w:id="1948" w:author="Clay Cressler" w:date="2020-08-11T17:14:00Z">
        <w:r w:rsidRPr="00B147C5">
          <w:rPr>
            <w:rPrChange w:id="1949" w:author="Clay Cressler" w:date="2020-08-11T17:14:00Z">
              <w:rPr/>
            </w:rPrChange>
          </w:rPr>
          <w:t xml:space="preserve">Wright, S. (1931). Evolution in Mendelian populations. </w:t>
        </w:r>
        <w:r w:rsidRPr="00B147C5">
          <w:rPr>
            <w:i/>
            <w:iCs/>
            <w:rPrChange w:id="1950" w:author="Clay Cressler" w:date="2020-08-11T17:14:00Z">
              <w:rPr>
                <w:i/>
                <w:iCs/>
              </w:rPr>
            </w:rPrChange>
          </w:rPr>
          <w:t>Genetics</w:t>
        </w:r>
        <w:r w:rsidRPr="00B147C5">
          <w:rPr>
            <w:rPrChange w:id="1951" w:author="Clay Cressler" w:date="2020-08-11T17:14:00Z">
              <w:rPr/>
            </w:rPrChange>
          </w:rPr>
          <w:t>, 16, 97–159.</w:t>
        </w:r>
      </w:ins>
    </w:p>
    <w:p w14:paraId="16B3F271" w14:textId="77777777" w:rsidR="00B147C5" w:rsidRPr="00B147C5" w:rsidRDefault="00B147C5" w:rsidP="00B147C5">
      <w:pPr>
        <w:pStyle w:val="Bibliography"/>
        <w:rPr>
          <w:ins w:id="1952" w:author="Clay Cressler" w:date="2020-08-11T17:14:00Z"/>
          <w:rPrChange w:id="1953" w:author="Clay Cressler" w:date="2020-08-11T17:14:00Z">
            <w:rPr>
              <w:ins w:id="1954" w:author="Clay Cressler" w:date="2020-08-11T17:14:00Z"/>
            </w:rPr>
          </w:rPrChange>
        </w:rPr>
        <w:pPrChange w:id="1955" w:author="Clay Cressler" w:date="2020-08-11T17:14:00Z">
          <w:pPr>
            <w:widowControl w:val="0"/>
            <w:autoSpaceDE w:val="0"/>
            <w:autoSpaceDN w:val="0"/>
            <w:adjustRightInd w:val="0"/>
          </w:pPr>
        </w:pPrChange>
      </w:pPr>
      <w:proofErr w:type="spellStart"/>
      <w:ins w:id="1956" w:author="Clay Cressler" w:date="2020-08-11T17:14:00Z">
        <w:r w:rsidRPr="00B147C5">
          <w:rPr>
            <w:rPrChange w:id="1957" w:author="Clay Cressler" w:date="2020-08-11T17:14:00Z">
              <w:rPr/>
            </w:rPrChange>
          </w:rPr>
          <w:t>Yaari</w:t>
        </w:r>
        <w:proofErr w:type="spellEnd"/>
        <w:r w:rsidRPr="00B147C5">
          <w:rPr>
            <w:rPrChange w:id="1958" w:author="Clay Cressler" w:date="2020-08-11T17:14:00Z">
              <w:rPr/>
            </w:rPrChange>
          </w:rPr>
          <w:t xml:space="preserve">, G., Ben-Zion, Y., </w:t>
        </w:r>
        <w:proofErr w:type="spellStart"/>
        <w:r w:rsidRPr="00B147C5">
          <w:rPr>
            <w:rPrChange w:id="1959" w:author="Clay Cressler" w:date="2020-08-11T17:14:00Z">
              <w:rPr/>
            </w:rPrChange>
          </w:rPr>
          <w:t>Shnerb</w:t>
        </w:r>
        <w:proofErr w:type="spellEnd"/>
        <w:r w:rsidRPr="00B147C5">
          <w:rPr>
            <w:rPrChange w:id="1960" w:author="Clay Cressler" w:date="2020-08-11T17:14:00Z">
              <w:rPr/>
            </w:rPrChange>
          </w:rPr>
          <w:t xml:space="preserve">, N.M. &amp; </w:t>
        </w:r>
        <w:proofErr w:type="spellStart"/>
        <w:r w:rsidRPr="00B147C5">
          <w:rPr>
            <w:rPrChange w:id="1961" w:author="Clay Cressler" w:date="2020-08-11T17:14:00Z">
              <w:rPr/>
            </w:rPrChange>
          </w:rPr>
          <w:t>Vasseur</w:t>
        </w:r>
        <w:proofErr w:type="spellEnd"/>
        <w:r w:rsidRPr="00B147C5">
          <w:rPr>
            <w:rPrChange w:id="1962" w:author="Clay Cressler" w:date="2020-08-11T17:14:00Z">
              <w:rPr/>
            </w:rPrChange>
          </w:rPr>
          <w:t xml:space="preserve">, D.A. (2012). Consistent scaling of persistence time in metapopulations. </w:t>
        </w:r>
        <w:r w:rsidRPr="00B147C5">
          <w:rPr>
            <w:i/>
            <w:iCs/>
            <w:rPrChange w:id="1963" w:author="Clay Cressler" w:date="2020-08-11T17:14:00Z">
              <w:rPr>
                <w:i/>
                <w:iCs/>
              </w:rPr>
            </w:rPrChange>
          </w:rPr>
          <w:t>Ecology</w:t>
        </w:r>
        <w:r w:rsidRPr="00B147C5">
          <w:rPr>
            <w:rPrChange w:id="1964" w:author="Clay Cressler" w:date="2020-08-11T17:14:00Z">
              <w:rPr/>
            </w:rPrChange>
          </w:rPr>
          <w:t>, 93, 1214–1227.</w:t>
        </w:r>
      </w:ins>
    </w:p>
    <w:p w14:paraId="106883FD" w14:textId="77777777" w:rsidR="00B147C5" w:rsidRPr="00B147C5" w:rsidRDefault="00B147C5" w:rsidP="00B147C5">
      <w:pPr>
        <w:pStyle w:val="Bibliography"/>
        <w:rPr>
          <w:ins w:id="1965" w:author="Clay Cressler" w:date="2020-08-11T17:14:00Z"/>
          <w:rPrChange w:id="1966" w:author="Clay Cressler" w:date="2020-08-11T17:14:00Z">
            <w:rPr>
              <w:ins w:id="1967" w:author="Clay Cressler" w:date="2020-08-11T17:14:00Z"/>
            </w:rPr>
          </w:rPrChange>
        </w:rPr>
        <w:pPrChange w:id="1968" w:author="Clay Cressler" w:date="2020-08-11T17:14:00Z">
          <w:pPr>
            <w:widowControl w:val="0"/>
            <w:autoSpaceDE w:val="0"/>
            <w:autoSpaceDN w:val="0"/>
            <w:adjustRightInd w:val="0"/>
          </w:pPr>
        </w:pPrChange>
      </w:pPr>
      <w:ins w:id="1969" w:author="Clay Cressler" w:date="2020-08-11T17:14:00Z">
        <w:r w:rsidRPr="00B147C5">
          <w:rPr>
            <w:rPrChange w:id="1970" w:author="Clay Cressler" w:date="2020-08-11T17:14:00Z">
              <w:rPr/>
            </w:rPrChange>
          </w:rPr>
          <w:t xml:space="preserve">Yoshida, T., Jones, L.E., </w:t>
        </w:r>
        <w:proofErr w:type="spellStart"/>
        <w:r w:rsidRPr="00B147C5">
          <w:rPr>
            <w:rPrChange w:id="1971" w:author="Clay Cressler" w:date="2020-08-11T17:14:00Z">
              <w:rPr/>
            </w:rPrChange>
          </w:rPr>
          <w:t>Ellner</w:t>
        </w:r>
        <w:proofErr w:type="spellEnd"/>
        <w:r w:rsidRPr="00B147C5">
          <w:rPr>
            <w:rPrChange w:id="1972" w:author="Clay Cressler" w:date="2020-08-11T17:14:00Z">
              <w:rPr/>
            </w:rPrChange>
          </w:rPr>
          <w:t xml:space="preserve">, S.P., </w:t>
        </w:r>
        <w:proofErr w:type="spellStart"/>
        <w:r w:rsidRPr="00B147C5">
          <w:rPr>
            <w:rPrChange w:id="1973" w:author="Clay Cressler" w:date="2020-08-11T17:14:00Z">
              <w:rPr/>
            </w:rPrChange>
          </w:rPr>
          <w:t>Fussmann</w:t>
        </w:r>
        <w:proofErr w:type="spellEnd"/>
        <w:r w:rsidRPr="00B147C5">
          <w:rPr>
            <w:rPrChange w:id="1974" w:author="Clay Cressler" w:date="2020-08-11T17:14:00Z">
              <w:rPr/>
            </w:rPrChange>
          </w:rPr>
          <w:t xml:space="preserve">, G.F. &amp; Hairston, Jr., N.G. (2003). Rapid evolution drives ecological dynamics in a predator-prey system. </w:t>
        </w:r>
        <w:r w:rsidRPr="00B147C5">
          <w:rPr>
            <w:i/>
            <w:iCs/>
            <w:rPrChange w:id="1975" w:author="Clay Cressler" w:date="2020-08-11T17:14:00Z">
              <w:rPr>
                <w:i/>
                <w:iCs/>
              </w:rPr>
            </w:rPrChange>
          </w:rPr>
          <w:t>Nature</w:t>
        </w:r>
        <w:r w:rsidRPr="00B147C5">
          <w:rPr>
            <w:rPrChange w:id="1976" w:author="Clay Cressler" w:date="2020-08-11T17:14:00Z">
              <w:rPr/>
            </w:rPrChange>
          </w:rPr>
          <w:t>, 424, 303–306.</w:t>
        </w:r>
      </w:ins>
    </w:p>
    <w:p w14:paraId="149C3776" w14:textId="77777777" w:rsidR="00B147C5" w:rsidRPr="00B147C5" w:rsidRDefault="00B147C5" w:rsidP="00B147C5">
      <w:pPr>
        <w:pStyle w:val="Bibliography"/>
        <w:rPr>
          <w:ins w:id="1977" w:author="Clay Cressler" w:date="2020-08-11T17:14:00Z"/>
          <w:rPrChange w:id="1978" w:author="Clay Cressler" w:date="2020-08-11T17:14:00Z">
            <w:rPr>
              <w:ins w:id="1979" w:author="Clay Cressler" w:date="2020-08-11T17:14:00Z"/>
            </w:rPr>
          </w:rPrChange>
        </w:rPr>
        <w:pPrChange w:id="1980" w:author="Clay Cressler" w:date="2020-08-11T17:14:00Z">
          <w:pPr>
            <w:widowControl w:val="0"/>
            <w:autoSpaceDE w:val="0"/>
            <w:autoSpaceDN w:val="0"/>
            <w:adjustRightInd w:val="0"/>
          </w:pPr>
        </w:pPrChange>
      </w:pPr>
      <w:ins w:id="1981" w:author="Clay Cressler" w:date="2020-08-11T17:14:00Z">
        <w:r w:rsidRPr="00B147C5">
          <w:rPr>
            <w:rPrChange w:id="1982" w:author="Clay Cressler" w:date="2020-08-11T17:14:00Z">
              <w:rPr/>
            </w:rPrChange>
          </w:rPr>
          <w:t xml:space="preserve">Yoshida, T., Jr, N.G.H. &amp; </w:t>
        </w:r>
        <w:proofErr w:type="spellStart"/>
        <w:r w:rsidRPr="00B147C5">
          <w:rPr>
            <w:rPrChange w:id="1983" w:author="Clay Cressler" w:date="2020-08-11T17:14:00Z">
              <w:rPr/>
            </w:rPrChange>
          </w:rPr>
          <w:t>Ellner</w:t>
        </w:r>
        <w:proofErr w:type="spellEnd"/>
        <w:r w:rsidRPr="00B147C5">
          <w:rPr>
            <w:rPrChange w:id="1984" w:author="Clay Cressler" w:date="2020-08-11T17:14:00Z">
              <w:rPr/>
            </w:rPrChange>
          </w:rPr>
          <w:t xml:space="preserve">, S.P. (2004). Evolutionary trade-off between </w:t>
        </w:r>
        <w:proofErr w:type="spellStart"/>
        <w:r w:rsidRPr="00B147C5">
          <w:rPr>
            <w:rPrChange w:id="1985" w:author="Clay Cressler" w:date="2020-08-11T17:14:00Z">
              <w:rPr/>
            </w:rPrChange>
          </w:rPr>
          <w:t>defence</w:t>
        </w:r>
        <w:proofErr w:type="spellEnd"/>
        <w:r w:rsidRPr="00B147C5">
          <w:rPr>
            <w:rPrChange w:id="1986" w:author="Clay Cressler" w:date="2020-08-11T17:14:00Z">
              <w:rPr/>
            </w:rPrChange>
          </w:rPr>
          <w:t xml:space="preserve"> against grazing and competitive ability in a simple unicellular alga, Chlorella vulgaris. </w:t>
        </w:r>
        <w:r w:rsidRPr="00B147C5">
          <w:rPr>
            <w:i/>
            <w:iCs/>
            <w:rPrChange w:id="1987" w:author="Clay Cressler" w:date="2020-08-11T17:14:00Z">
              <w:rPr>
                <w:i/>
                <w:iCs/>
              </w:rPr>
            </w:rPrChange>
          </w:rPr>
          <w:t>Proc Biol Sci.</w:t>
        </w:r>
        <w:r w:rsidRPr="00B147C5">
          <w:rPr>
            <w:rPrChange w:id="1988" w:author="Clay Cressler" w:date="2020-08-11T17:14:00Z">
              <w:rPr/>
            </w:rPrChange>
          </w:rPr>
          <w:t>, 271, 1947–1953.</w:t>
        </w:r>
      </w:ins>
    </w:p>
    <w:p w14:paraId="5D364D6B" w14:textId="48086656" w:rsidR="0073431C" w:rsidRPr="00B147C5" w:rsidDel="00B022D9" w:rsidRDefault="0073431C" w:rsidP="00B147C5">
      <w:pPr>
        <w:pStyle w:val="Bibliography"/>
        <w:rPr>
          <w:del w:id="1989" w:author="Clay Cressler" w:date="2020-08-07T11:14:00Z"/>
          <w:rPrChange w:id="1990" w:author="Clay Cressler" w:date="2020-08-11T17:14:00Z">
            <w:rPr>
              <w:del w:id="1991" w:author="Clay Cressler" w:date="2020-08-07T11:14:00Z"/>
            </w:rPr>
          </w:rPrChange>
        </w:rPr>
        <w:pPrChange w:id="1992" w:author="Clay Cressler" w:date="2020-08-11T17:14:00Z">
          <w:pPr>
            <w:pStyle w:val="Bibliography"/>
          </w:pPr>
        </w:pPrChange>
      </w:pPr>
      <w:del w:id="1993" w:author="Clay Cressler" w:date="2020-08-07T11:14:00Z">
        <w:r w:rsidRPr="00B147C5" w:rsidDel="00B022D9">
          <w:rPr>
            <w:rPrChange w:id="1994" w:author="Clay Cressler" w:date="2020-08-11T17:14:00Z">
              <w:rPr/>
            </w:rPrChange>
          </w:rPr>
          <w:delText xml:space="preserve">Abbott, K.C. &amp; Nolting, B.C. (2017). Alternative (un)stable states in a stochastic predator–prey model. </w:delText>
        </w:r>
        <w:r w:rsidRPr="00B147C5" w:rsidDel="00B022D9">
          <w:rPr>
            <w:i/>
            <w:iCs/>
            <w:rPrChange w:id="1995" w:author="Clay Cressler" w:date="2020-08-11T17:14:00Z">
              <w:rPr>
                <w:i/>
                <w:iCs/>
              </w:rPr>
            </w:rPrChange>
          </w:rPr>
          <w:delText>Ecological Complexity</w:delText>
        </w:r>
        <w:r w:rsidRPr="00B147C5" w:rsidDel="00B022D9">
          <w:rPr>
            <w:rPrChange w:id="1996" w:author="Clay Cressler" w:date="2020-08-11T17:14:00Z">
              <w:rPr/>
            </w:rPrChange>
          </w:rPr>
          <w:delText>, Uncertainty in Ecology, 32, 181–195.</w:delText>
        </w:r>
      </w:del>
    </w:p>
    <w:p w14:paraId="0744DFC3" w14:textId="041368AB" w:rsidR="0073431C" w:rsidRPr="00B147C5" w:rsidDel="00B022D9" w:rsidRDefault="0073431C" w:rsidP="00B147C5">
      <w:pPr>
        <w:pStyle w:val="Bibliography"/>
        <w:rPr>
          <w:del w:id="1997" w:author="Clay Cressler" w:date="2020-08-07T11:14:00Z"/>
          <w:rPrChange w:id="1998" w:author="Clay Cressler" w:date="2020-08-11T17:14:00Z">
            <w:rPr>
              <w:del w:id="1999" w:author="Clay Cressler" w:date="2020-08-07T11:14:00Z"/>
            </w:rPr>
          </w:rPrChange>
        </w:rPr>
        <w:pPrChange w:id="2000" w:author="Clay Cressler" w:date="2020-08-11T17:14:00Z">
          <w:pPr>
            <w:pStyle w:val="Bibliography"/>
          </w:pPr>
        </w:pPrChange>
      </w:pPr>
      <w:del w:id="2001" w:author="Clay Cressler" w:date="2020-08-07T11:14:00Z">
        <w:r w:rsidRPr="00B147C5" w:rsidDel="00B022D9">
          <w:rPr>
            <w:rPrChange w:id="2002" w:author="Clay Cressler" w:date="2020-08-11T17:14:00Z">
              <w:rPr/>
            </w:rPrChange>
          </w:rPr>
          <w:delText xml:space="preserve">Abrams. (2001). Modelling the adaptive dynamics of traits involved in inter- and intraspecific interactions: An assessment of three methods. </w:delText>
        </w:r>
        <w:r w:rsidRPr="00B147C5" w:rsidDel="00B022D9">
          <w:rPr>
            <w:i/>
            <w:iCs/>
            <w:rPrChange w:id="2003" w:author="Clay Cressler" w:date="2020-08-11T17:14:00Z">
              <w:rPr>
                <w:i/>
                <w:iCs/>
              </w:rPr>
            </w:rPrChange>
          </w:rPr>
          <w:delText>Ecology Letters</w:delText>
        </w:r>
        <w:r w:rsidRPr="00B147C5" w:rsidDel="00B022D9">
          <w:rPr>
            <w:rPrChange w:id="2004" w:author="Clay Cressler" w:date="2020-08-11T17:14:00Z">
              <w:rPr/>
            </w:rPrChange>
          </w:rPr>
          <w:delText>, 4, 166–175.</w:delText>
        </w:r>
      </w:del>
    </w:p>
    <w:p w14:paraId="7848DFCD" w14:textId="5C346602" w:rsidR="0073431C" w:rsidRPr="00B147C5" w:rsidDel="00B022D9" w:rsidRDefault="0073431C" w:rsidP="00B147C5">
      <w:pPr>
        <w:pStyle w:val="Bibliography"/>
        <w:rPr>
          <w:del w:id="2005" w:author="Clay Cressler" w:date="2020-08-07T11:14:00Z"/>
          <w:rPrChange w:id="2006" w:author="Clay Cressler" w:date="2020-08-11T17:14:00Z">
            <w:rPr>
              <w:del w:id="2007" w:author="Clay Cressler" w:date="2020-08-07T11:14:00Z"/>
            </w:rPr>
          </w:rPrChange>
        </w:rPr>
        <w:pPrChange w:id="2008" w:author="Clay Cressler" w:date="2020-08-11T17:14:00Z">
          <w:pPr>
            <w:pStyle w:val="Bibliography"/>
          </w:pPr>
        </w:pPrChange>
      </w:pPr>
      <w:del w:id="2009" w:author="Clay Cressler" w:date="2020-08-07T11:14:00Z">
        <w:r w:rsidRPr="00B147C5" w:rsidDel="00B022D9">
          <w:rPr>
            <w:rPrChange w:id="2010" w:author="Clay Cressler" w:date="2020-08-11T17:14:00Z">
              <w:rPr/>
            </w:rPrChange>
          </w:rPr>
          <w:delText xml:space="preserve">Abrams, P.A., Harada, Y. &amp; Matsuda, H. (1993a). On the relationship between quantitative genetic and ESS models. </w:delText>
        </w:r>
        <w:r w:rsidRPr="00B147C5" w:rsidDel="00B022D9">
          <w:rPr>
            <w:i/>
            <w:iCs/>
            <w:rPrChange w:id="2011" w:author="Clay Cressler" w:date="2020-08-11T17:14:00Z">
              <w:rPr>
                <w:i/>
                <w:iCs/>
              </w:rPr>
            </w:rPrChange>
          </w:rPr>
          <w:delText>Evolution</w:delText>
        </w:r>
        <w:r w:rsidRPr="00B147C5" w:rsidDel="00B022D9">
          <w:rPr>
            <w:rPrChange w:id="2012" w:author="Clay Cressler" w:date="2020-08-11T17:14:00Z">
              <w:rPr/>
            </w:rPrChange>
          </w:rPr>
          <w:delText>, 47, 982–985.</w:delText>
        </w:r>
      </w:del>
    </w:p>
    <w:p w14:paraId="1EBEC2DF" w14:textId="2D6C06B9" w:rsidR="0073431C" w:rsidRPr="00B147C5" w:rsidDel="00B022D9" w:rsidRDefault="0073431C" w:rsidP="00B147C5">
      <w:pPr>
        <w:pStyle w:val="Bibliography"/>
        <w:rPr>
          <w:del w:id="2013" w:author="Clay Cressler" w:date="2020-08-07T11:14:00Z"/>
          <w:rPrChange w:id="2014" w:author="Clay Cressler" w:date="2020-08-11T17:14:00Z">
            <w:rPr>
              <w:del w:id="2015" w:author="Clay Cressler" w:date="2020-08-07T11:14:00Z"/>
            </w:rPr>
          </w:rPrChange>
        </w:rPr>
        <w:pPrChange w:id="2016" w:author="Clay Cressler" w:date="2020-08-11T17:14:00Z">
          <w:pPr>
            <w:pStyle w:val="Bibliography"/>
          </w:pPr>
        </w:pPrChange>
      </w:pPr>
      <w:del w:id="2017" w:author="Clay Cressler" w:date="2020-08-07T11:14:00Z">
        <w:r w:rsidRPr="00B147C5" w:rsidDel="00B022D9">
          <w:rPr>
            <w:rPrChange w:id="2018" w:author="Clay Cressler" w:date="2020-08-11T17:14:00Z">
              <w:rPr/>
            </w:rPrChange>
          </w:rPr>
          <w:delText xml:space="preserve">Abrams, P.A., Matsuda, H. &amp; Harada, Y. (1993b). Evolutionarily unstable fitness maxima and stable fitness minima of continuous traits. </w:delText>
        </w:r>
        <w:r w:rsidRPr="00B147C5" w:rsidDel="00B022D9">
          <w:rPr>
            <w:i/>
            <w:iCs/>
            <w:rPrChange w:id="2019" w:author="Clay Cressler" w:date="2020-08-11T17:14:00Z">
              <w:rPr>
                <w:i/>
                <w:iCs/>
              </w:rPr>
            </w:rPrChange>
          </w:rPr>
          <w:delText>Evol Ecol</w:delText>
        </w:r>
        <w:r w:rsidRPr="00B147C5" w:rsidDel="00B022D9">
          <w:rPr>
            <w:rPrChange w:id="2020" w:author="Clay Cressler" w:date="2020-08-11T17:14:00Z">
              <w:rPr/>
            </w:rPrChange>
          </w:rPr>
          <w:delText>, 7, 465–487.</w:delText>
        </w:r>
      </w:del>
    </w:p>
    <w:p w14:paraId="1746A12F" w14:textId="03B56F67" w:rsidR="0073431C" w:rsidRPr="00B147C5" w:rsidDel="00B022D9" w:rsidRDefault="0073431C" w:rsidP="00B147C5">
      <w:pPr>
        <w:pStyle w:val="Bibliography"/>
        <w:rPr>
          <w:del w:id="2021" w:author="Clay Cressler" w:date="2020-08-07T11:14:00Z"/>
          <w:rPrChange w:id="2022" w:author="Clay Cressler" w:date="2020-08-11T17:14:00Z">
            <w:rPr>
              <w:del w:id="2023" w:author="Clay Cressler" w:date="2020-08-07T11:14:00Z"/>
            </w:rPr>
          </w:rPrChange>
        </w:rPr>
        <w:pPrChange w:id="2024" w:author="Clay Cressler" w:date="2020-08-11T17:14:00Z">
          <w:pPr>
            <w:pStyle w:val="Bibliography"/>
          </w:pPr>
        </w:pPrChange>
      </w:pPr>
      <w:del w:id="2025" w:author="Clay Cressler" w:date="2020-08-07T11:14:00Z">
        <w:r w:rsidRPr="00B147C5" w:rsidDel="00B022D9">
          <w:rPr>
            <w:rPrChange w:id="2026" w:author="Clay Cressler" w:date="2020-08-11T17:14:00Z">
              <w:rPr/>
            </w:rPrChange>
          </w:rPr>
          <w:delText xml:space="preserve">Abrams, P.A., Matsuda, H. &amp; Harada, Y. (1993c). Evolutionarily unstable fitness maxima and stable fitness minima of continuous traits. </w:delText>
        </w:r>
        <w:r w:rsidRPr="00B147C5" w:rsidDel="00B022D9">
          <w:rPr>
            <w:i/>
            <w:iCs/>
            <w:rPrChange w:id="2027" w:author="Clay Cressler" w:date="2020-08-11T17:14:00Z">
              <w:rPr>
                <w:i/>
                <w:iCs/>
              </w:rPr>
            </w:rPrChange>
          </w:rPr>
          <w:delText>Evol Ecol</w:delText>
        </w:r>
        <w:r w:rsidRPr="00B147C5" w:rsidDel="00B022D9">
          <w:rPr>
            <w:rPrChange w:id="2028" w:author="Clay Cressler" w:date="2020-08-11T17:14:00Z">
              <w:rPr/>
            </w:rPrChange>
          </w:rPr>
          <w:delText>, 7, 465–487.</w:delText>
        </w:r>
      </w:del>
    </w:p>
    <w:p w14:paraId="0BA23615" w14:textId="7DF0C663" w:rsidR="0073431C" w:rsidRPr="00B147C5" w:rsidDel="00B022D9" w:rsidRDefault="0073431C" w:rsidP="00B147C5">
      <w:pPr>
        <w:pStyle w:val="Bibliography"/>
        <w:rPr>
          <w:del w:id="2029" w:author="Clay Cressler" w:date="2020-08-07T11:14:00Z"/>
          <w:rPrChange w:id="2030" w:author="Clay Cressler" w:date="2020-08-11T17:14:00Z">
            <w:rPr>
              <w:del w:id="2031" w:author="Clay Cressler" w:date="2020-08-07T11:14:00Z"/>
            </w:rPr>
          </w:rPrChange>
        </w:rPr>
        <w:pPrChange w:id="2032" w:author="Clay Cressler" w:date="2020-08-11T17:14:00Z">
          <w:pPr>
            <w:pStyle w:val="Bibliography"/>
          </w:pPr>
        </w:pPrChange>
      </w:pPr>
      <w:del w:id="2033" w:author="Clay Cressler" w:date="2020-08-07T11:14:00Z">
        <w:r w:rsidRPr="00B147C5" w:rsidDel="00B022D9">
          <w:rPr>
            <w:rPrChange w:id="2034" w:author="Clay Cressler" w:date="2020-08-11T17:14:00Z">
              <w:rPr/>
            </w:rPrChange>
          </w:rPr>
          <w:delText xml:space="preserve">Andrewartha, H.G. &amp; Birch, L.C. (1954). </w:delText>
        </w:r>
        <w:r w:rsidRPr="00B147C5" w:rsidDel="00B022D9">
          <w:rPr>
            <w:i/>
            <w:iCs/>
            <w:rPrChange w:id="2035" w:author="Clay Cressler" w:date="2020-08-11T17:14:00Z">
              <w:rPr>
                <w:i/>
                <w:iCs/>
              </w:rPr>
            </w:rPrChange>
          </w:rPr>
          <w:delText>The distribution and abundance of animals</w:delText>
        </w:r>
        <w:r w:rsidRPr="00B147C5" w:rsidDel="00B022D9">
          <w:rPr>
            <w:rPrChange w:id="2036" w:author="Clay Cressler" w:date="2020-08-11T17:14:00Z">
              <w:rPr/>
            </w:rPrChange>
          </w:rPr>
          <w:delText>. University of Chicago Press.</w:delText>
        </w:r>
      </w:del>
    </w:p>
    <w:p w14:paraId="69018B55" w14:textId="44CF5EE2" w:rsidR="0073431C" w:rsidRPr="00B147C5" w:rsidDel="00B022D9" w:rsidRDefault="0073431C" w:rsidP="00B147C5">
      <w:pPr>
        <w:pStyle w:val="Bibliography"/>
        <w:rPr>
          <w:del w:id="2037" w:author="Clay Cressler" w:date="2020-08-07T11:14:00Z"/>
          <w:rPrChange w:id="2038" w:author="Clay Cressler" w:date="2020-08-11T17:14:00Z">
            <w:rPr>
              <w:del w:id="2039" w:author="Clay Cressler" w:date="2020-08-07T11:14:00Z"/>
            </w:rPr>
          </w:rPrChange>
        </w:rPr>
        <w:pPrChange w:id="2040" w:author="Clay Cressler" w:date="2020-08-11T17:14:00Z">
          <w:pPr>
            <w:pStyle w:val="Bibliography"/>
          </w:pPr>
        </w:pPrChange>
      </w:pPr>
      <w:del w:id="2041" w:author="Clay Cressler" w:date="2020-08-07T11:14:00Z">
        <w:r w:rsidRPr="00B147C5" w:rsidDel="00B022D9">
          <w:rPr>
            <w:rPrChange w:id="2042" w:author="Clay Cressler" w:date="2020-08-11T17:14:00Z">
              <w:rPr/>
            </w:rPrChange>
          </w:rPr>
          <w:delText xml:space="preserve">Ashwin, P., Wieczorek, S., Vitolo, R. &amp; Cox, P. (2012). Tipping points in open systems: bifurcation, noise-induced and rate-dependent examples in the climate system. </w:delText>
        </w:r>
        <w:r w:rsidRPr="00B147C5" w:rsidDel="00B022D9">
          <w:rPr>
            <w:i/>
            <w:iCs/>
            <w:rPrChange w:id="2043" w:author="Clay Cressler" w:date="2020-08-11T17:14:00Z">
              <w:rPr>
                <w:i/>
                <w:iCs/>
              </w:rPr>
            </w:rPrChange>
          </w:rPr>
          <w:delText>Philosophical Transactions of the Royal Society A: Mathematical, Physical and Engineering Sciences</w:delText>
        </w:r>
        <w:r w:rsidRPr="00B147C5" w:rsidDel="00B022D9">
          <w:rPr>
            <w:rPrChange w:id="2044" w:author="Clay Cressler" w:date="2020-08-11T17:14:00Z">
              <w:rPr/>
            </w:rPrChange>
          </w:rPr>
          <w:delText>, 370, 1166–1184.</w:delText>
        </w:r>
      </w:del>
    </w:p>
    <w:p w14:paraId="7B4B358F" w14:textId="7D324E51" w:rsidR="0073431C" w:rsidRPr="00B147C5" w:rsidDel="00B022D9" w:rsidRDefault="0073431C" w:rsidP="00B147C5">
      <w:pPr>
        <w:pStyle w:val="Bibliography"/>
        <w:rPr>
          <w:del w:id="2045" w:author="Clay Cressler" w:date="2020-08-07T11:14:00Z"/>
          <w:rPrChange w:id="2046" w:author="Clay Cressler" w:date="2020-08-11T17:14:00Z">
            <w:rPr>
              <w:del w:id="2047" w:author="Clay Cressler" w:date="2020-08-07T11:14:00Z"/>
            </w:rPr>
          </w:rPrChange>
        </w:rPr>
        <w:pPrChange w:id="2048" w:author="Clay Cressler" w:date="2020-08-11T17:14:00Z">
          <w:pPr>
            <w:pStyle w:val="Bibliography"/>
          </w:pPr>
        </w:pPrChange>
      </w:pPr>
      <w:del w:id="2049" w:author="Clay Cressler" w:date="2020-08-07T11:14:00Z">
        <w:r w:rsidRPr="00B147C5" w:rsidDel="00B022D9">
          <w:rPr>
            <w:rPrChange w:id="2050" w:author="Clay Cressler" w:date="2020-08-11T17:14:00Z">
              <w:rPr/>
            </w:rPrChange>
          </w:rPr>
          <w:delText xml:space="preserve">Banks, M.J. &amp; Thompson, D.J. (1987). Lifetime reproductive success of females of the damselfly </w:delText>
        </w:r>
        <w:r w:rsidRPr="00B147C5" w:rsidDel="00B022D9">
          <w:rPr>
            <w:i/>
            <w:iCs/>
            <w:rPrChange w:id="2051" w:author="Clay Cressler" w:date="2020-08-11T17:14:00Z">
              <w:rPr>
                <w:i/>
                <w:iCs/>
              </w:rPr>
            </w:rPrChange>
          </w:rPr>
          <w:delText>Coenagrion puella</w:delText>
        </w:r>
        <w:r w:rsidRPr="00B147C5" w:rsidDel="00B022D9">
          <w:rPr>
            <w:rPrChange w:id="2052" w:author="Clay Cressler" w:date="2020-08-11T17:14:00Z">
              <w:rPr/>
            </w:rPrChange>
          </w:rPr>
          <w:delText xml:space="preserve">. </w:delText>
        </w:r>
        <w:r w:rsidRPr="00B147C5" w:rsidDel="00B022D9">
          <w:rPr>
            <w:i/>
            <w:iCs/>
            <w:rPrChange w:id="2053" w:author="Clay Cressler" w:date="2020-08-11T17:14:00Z">
              <w:rPr>
                <w:i/>
                <w:iCs/>
              </w:rPr>
            </w:rPrChange>
          </w:rPr>
          <w:delText>Journal of Animal Ecology</w:delText>
        </w:r>
        <w:r w:rsidRPr="00B147C5" w:rsidDel="00B022D9">
          <w:rPr>
            <w:rPrChange w:id="2054" w:author="Clay Cressler" w:date="2020-08-11T17:14:00Z">
              <w:rPr/>
            </w:rPrChange>
          </w:rPr>
          <w:delText>, 56, 815–832.</w:delText>
        </w:r>
      </w:del>
    </w:p>
    <w:p w14:paraId="0F52AE8E" w14:textId="0CE4C2DA" w:rsidR="0073431C" w:rsidRPr="00B147C5" w:rsidDel="00B022D9" w:rsidRDefault="0073431C" w:rsidP="00B147C5">
      <w:pPr>
        <w:pStyle w:val="Bibliography"/>
        <w:rPr>
          <w:del w:id="2055" w:author="Clay Cressler" w:date="2020-08-07T11:14:00Z"/>
          <w:rPrChange w:id="2056" w:author="Clay Cressler" w:date="2020-08-11T17:14:00Z">
            <w:rPr>
              <w:del w:id="2057" w:author="Clay Cressler" w:date="2020-08-07T11:14:00Z"/>
            </w:rPr>
          </w:rPrChange>
        </w:rPr>
        <w:pPrChange w:id="2058" w:author="Clay Cressler" w:date="2020-08-11T17:14:00Z">
          <w:pPr>
            <w:pStyle w:val="Bibliography"/>
          </w:pPr>
        </w:pPrChange>
      </w:pPr>
      <w:del w:id="2059" w:author="Clay Cressler" w:date="2020-08-07T11:14:00Z">
        <w:r w:rsidRPr="00B147C5" w:rsidDel="00B022D9">
          <w:rPr>
            <w:rPrChange w:id="2060" w:author="Clay Cressler" w:date="2020-08-11T17:14:00Z">
              <w:rPr/>
            </w:rPrChange>
          </w:rPr>
          <w:delText xml:space="preserve">Black, A.J. &amp; McKane, A.J. (2012). Stochastic formulation of ecological models and their applications. </w:delText>
        </w:r>
        <w:r w:rsidRPr="00B147C5" w:rsidDel="00B022D9">
          <w:rPr>
            <w:i/>
            <w:iCs/>
            <w:rPrChange w:id="2061" w:author="Clay Cressler" w:date="2020-08-11T17:14:00Z">
              <w:rPr>
                <w:i/>
                <w:iCs/>
              </w:rPr>
            </w:rPrChange>
          </w:rPr>
          <w:delText>Trends Ecol. Evol. (Amst.)</w:delText>
        </w:r>
        <w:r w:rsidRPr="00B147C5" w:rsidDel="00B022D9">
          <w:rPr>
            <w:rPrChange w:id="2062" w:author="Clay Cressler" w:date="2020-08-11T17:14:00Z">
              <w:rPr/>
            </w:rPrChange>
          </w:rPr>
          <w:delText>, 27, 337–345.</w:delText>
        </w:r>
      </w:del>
    </w:p>
    <w:p w14:paraId="71FF3DF2" w14:textId="6A0E8520" w:rsidR="0073431C" w:rsidRPr="00B147C5" w:rsidDel="00B022D9" w:rsidRDefault="0073431C" w:rsidP="00B147C5">
      <w:pPr>
        <w:pStyle w:val="Bibliography"/>
        <w:rPr>
          <w:del w:id="2063" w:author="Clay Cressler" w:date="2020-08-07T11:14:00Z"/>
          <w:rPrChange w:id="2064" w:author="Clay Cressler" w:date="2020-08-11T17:14:00Z">
            <w:rPr>
              <w:del w:id="2065" w:author="Clay Cressler" w:date="2020-08-07T11:14:00Z"/>
            </w:rPr>
          </w:rPrChange>
        </w:rPr>
        <w:pPrChange w:id="2066" w:author="Clay Cressler" w:date="2020-08-11T17:14:00Z">
          <w:pPr>
            <w:pStyle w:val="Bibliography"/>
          </w:pPr>
        </w:pPrChange>
      </w:pPr>
      <w:del w:id="2067" w:author="Clay Cressler" w:date="2020-08-07T11:14:00Z">
        <w:r w:rsidRPr="00B147C5" w:rsidDel="00B022D9">
          <w:rPr>
            <w:rPrChange w:id="2068" w:author="Clay Cressler" w:date="2020-08-11T17:14:00Z">
              <w:rPr/>
            </w:rPrChange>
          </w:rPr>
          <w:delText xml:space="preserve">Bolnick, D.I., Amarasekare, P., Araújo, M.S., Bürger, R., Levine, J.M., Novak, M., </w:delText>
        </w:r>
        <w:r w:rsidRPr="00B147C5" w:rsidDel="00B022D9">
          <w:rPr>
            <w:i/>
            <w:iCs/>
            <w:rPrChange w:id="2069" w:author="Clay Cressler" w:date="2020-08-11T17:14:00Z">
              <w:rPr>
                <w:i/>
                <w:iCs/>
              </w:rPr>
            </w:rPrChange>
          </w:rPr>
          <w:delText>et al.</w:delText>
        </w:r>
        <w:r w:rsidRPr="00B147C5" w:rsidDel="00B022D9">
          <w:rPr>
            <w:rPrChange w:id="2070" w:author="Clay Cressler" w:date="2020-08-11T17:14:00Z">
              <w:rPr/>
            </w:rPrChange>
          </w:rPr>
          <w:delText xml:space="preserve"> (2011). Why intraspecific trait variation matters in community ecology. </w:delText>
        </w:r>
        <w:r w:rsidRPr="00B147C5" w:rsidDel="00B022D9">
          <w:rPr>
            <w:i/>
            <w:iCs/>
            <w:rPrChange w:id="2071" w:author="Clay Cressler" w:date="2020-08-11T17:14:00Z">
              <w:rPr>
                <w:i/>
                <w:iCs/>
              </w:rPr>
            </w:rPrChange>
          </w:rPr>
          <w:delText>Trends Ecol. Evol.</w:delText>
        </w:r>
        <w:r w:rsidRPr="00B147C5" w:rsidDel="00B022D9">
          <w:rPr>
            <w:rPrChange w:id="2072" w:author="Clay Cressler" w:date="2020-08-11T17:14:00Z">
              <w:rPr/>
            </w:rPrChange>
          </w:rPr>
          <w:delText>, 26, 183–192.</w:delText>
        </w:r>
      </w:del>
    </w:p>
    <w:p w14:paraId="67F86E3D" w14:textId="0CCEA1EB" w:rsidR="0073431C" w:rsidRPr="00B147C5" w:rsidDel="00B022D9" w:rsidRDefault="0073431C" w:rsidP="00B147C5">
      <w:pPr>
        <w:pStyle w:val="Bibliography"/>
        <w:rPr>
          <w:del w:id="2073" w:author="Clay Cressler" w:date="2020-08-07T11:14:00Z"/>
          <w:rPrChange w:id="2074" w:author="Clay Cressler" w:date="2020-08-11T17:14:00Z">
            <w:rPr>
              <w:del w:id="2075" w:author="Clay Cressler" w:date="2020-08-07T11:14:00Z"/>
            </w:rPr>
          </w:rPrChange>
        </w:rPr>
        <w:pPrChange w:id="2076" w:author="Clay Cressler" w:date="2020-08-11T17:14:00Z">
          <w:pPr>
            <w:pStyle w:val="Bibliography"/>
          </w:pPr>
        </w:pPrChange>
      </w:pPr>
      <w:del w:id="2077" w:author="Clay Cressler" w:date="2020-08-07T11:14:00Z">
        <w:r w:rsidRPr="00B147C5" w:rsidDel="00B022D9">
          <w:rPr>
            <w:rPrChange w:id="2078" w:author="Clay Cressler" w:date="2020-08-11T17:14:00Z">
              <w:rPr/>
            </w:rPrChange>
          </w:rPr>
          <w:delText xml:space="preserve">Champagnat, N., Ferrière, R. &amp; Méléard, S. (2006). Unifying evolutionary dynamics: from individual stochastic processes to macroscopic models. </w:delText>
        </w:r>
        <w:r w:rsidRPr="00B147C5" w:rsidDel="00B022D9">
          <w:rPr>
            <w:i/>
            <w:iCs/>
            <w:rPrChange w:id="2079" w:author="Clay Cressler" w:date="2020-08-11T17:14:00Z">
              <w:rPr>
                <w:i/>
                <w:iCs/>
              </w:rPr>
            </w:rPrChange>
          </w:rPr>
          <w:delText>Theor Popul Biol</w:delText>
        </w:r>
        <w:r w:rsidRPr="00B147C5" w:rsidDel="00B022D9">
          <w:rPr>
            <w:rPrChange w:id="2080" w:author="Clay Cressler" w:date="2020-08-11T17:14:00Z">
              <w:rPr/>
            </w:rPrChange>
          </w:rPr>
          <w:delText>, 69, 297–321.</w:delText>
        </w:r>
      </w:del>
    </w:p>
    <w:p w14:paraId="40AA07C8" w14:textId="0215C1CB" w:rsidR="0073431C" w:rsidRPr="00B147C5" w:rsidDel="00B022D9" w:rsidRDefault="0073431C" w:rsidP="00B147C5">
      <w:pPr>
        <w:pStyle w:val="Bibliography"/>
        <w:rPr>
          <w:del w:id="2081" w:author="Clay Cressler" w:date="2020-08-07T11:14:00Z"/>
          <w:rPrChange w:id="2082" w:author="Clay Cressler" w:date="2020-08-11T17:14:00Z">
            <w:rPr>
              <w:del w:id="2083" w:author="Clay Cressler" w:date="2020-08-07T11:14:00Z"/>
            </w:rPr>
          </w:rPrChange>
        </w:rPr>
        <w:pPrChange w:id="2084" w:author="Clay Cressler" w:date="2020-08-11T17:14:00Z">
          <w:pPr>
            <w:pStyle w:val="Bibliography"/>
          </w:pPr>
        </w:pPrChange>
      </w:pPr>
      <w:del w:id="2085" w:author="Clay Cressler" w:date="2020-08-07T11:14:00Z">
        <w:r w:rsidRPr="00B147C5" w:rsidDel="00B022D9">
          <w:rPr>
            <w:rPrChange w:id="2086" w:author="Clay Cressler" w:date="2020-08-11T17:14:00Z">
              <w:rPr/>
            </w:rPrChange>
          </w:rPr>
          <w:delText xml:space="preserve">Childs, D.Z., Metcalf, C.J.E. &amp; Rees, M. (2010). Evolutionary bet-hedging in the real world: empirical evidence and challenges revealed by plants. </w:delText>
        </w:r>
        <w:r w:rsidRPr="00B147C5" w:rsidDel="00B022D9">
          <w:rPr>
            <w:i/>
            <w:iCs/>
            <w:rPrChange w:id="2087" w:author="Clay Cressler" w:date="2020-08-11T17:14:00Z">
              <w:rPr>
                <w:i/>
                <w:iCs/>
              </w:rPr>
            </w:rPrChange>
          </w:rPr>
          <w:delText>Proc. Biol. Sci.</w:delText>
        </w:r>
        <w:r w:rsidRPr="00B147C5" w:rsidDel="00B022D9">
          <w:rPr>
            <w:rPrChange w:id="2088" w:author="Clay Cressler" w:date="2020-08-11T17:14:00Z">
              <w:rPr/>
            </w:rPrChange>
          </w:rPr>
          <w:delText>, 277, 3055–3064.</w:delText>
        </w:r>
      </w:del>
    </w:p>
    <w:p w14:paraId="55F95387" w14:textId="21ED34FC" w:rsidR="0073431C" w:rsidRPr="00B147C5" w:rsidDel="00B022D9" w:rsidRDefault="0073431C" w:rsidP="00B147C5">
      <w:pPr>
        <w:pStyle w:val="Bibliography"/>
        <w:rPr>
          <w:del w:id="2089" w:author="Clay Cressler" w:date="2020-08-07T11:14:00Z"/>
          <w:rPrChange w:id="2090" w:author="Clay Cressler" w:date="2020-08-11T17:14:00Z">
            <w:rPr>
              <w:del w:id="2091" w:author="Clay Cressler" w:date="2020-08-07T11:14:00Z"/>
            </w:rPr>
          </w:rPrChange>
        </w:rPr>
        <w:pPrChange w:id="2092" w:author="Clay Cressler" w:date="2020-08-11T17:14:00Z">
          <w:pPr>
            <w:pStyle w:val="Bibliography"/>
          </w:pPr>
        </w:pPrChange>
      </w:pPr>
      <w:del w:id="2093" w:author="Clay Cressler" w:date="2020-08-07T11:14:00Z">
        <w:r w:rsidRPr="00B147C5" w:rsidDel="00B022D9">
          <w:rPr>
            <w:rPrChange w:id="2094" w:author="Clay Cressler" w:date="2020-08-11T17:14:00Z">
              <w:rPr/>
            </w:rPrChange>
          </w:rPr>
          <w:delText xml:space="preserve">Claessen, D., Andersson, J., Persson, L. &amp; de Roos, A.M. (2007). Delayed evolutionary branching in small populations. </w:delText>
        </w:r>
        <w:r w:rsidRPr="00B147C5" w:rsidDel="00B022D9">
          <w:rPr>
            <w:i/>
            <w:iCs/>
            <w:rPrChange w:id="2095" w:author="Clay Cressler" w:date="2020-08-11T17:14:00Z">
              <w:rPr>
                <w:i/>
                <w:iCs/>
              </w:rPr>
            </w:rPrChange>
          </w:rPr>
          <w:delText>Evolutionary Ecology Research</w:delText>
        </w:r>
        <w:r w:rsidRPr="00B147C5" w:rsidDel="00B022D9">
          <w:rPr>
            <w:rPrChange w:id="2096" w:author="Clay Cressler" w:date="2020-08-11T17:14:00Z">
              <w:rPr/>
            </w:rPrChange>
          </w:rPr>
          <w:delText>, 9, 51–69.</w:delText>
        </w:r>
      </w:del>
    </w:p>
    <w:p w14:paraId="59065402" w14:textId="3C820969" w:rsidR="0073431C" w:rsidRPr="00B147C5" w:rsidDel="00B022D9" w:rsidRDefault="0073431C" w:rsidP="00B147C5">
      <w:pPr>
        <w:pStyle w:val="Bibliography"/>
        <w:rPr>
          <w:del w:id="2097" w:author="Clay Cressler" w:date="2020-08-07T11:14:00Z"/>
          <w:rPrChange w:id="2098" w:author="Clay Cressler" w:date="2020-08-11T17:14:00Z">
            <w:rPr>
              <w:del w:id="2099" w:author="Clay Cressler" w:date="2020-08-07T11:14:00Z"/>
            </w:rPr>
          </w:rPrChange>
        </w:rPr>
        <w:pPrChange w:id="2100" w:author="Clay Cressler" w:date="2020-08-11T17:14:00Z">
          <w:pPr>
            <w:pStyle w:val="Bibliography"/>
          </w:pPr>
        </w:pPrChange>
      </w:pPr>
      <w:del w:id="2101" w:author="Clay Cressler" w:date="2020-08-07T11:14:00Z">
        <w:r w:rsidRPr="00B147C5" w:rsidDel="00B022D9">
          <w:rPr>
            <w:rPrChange w:id="2102" w:author="Clay Cressler" w:date="2020-08-11T17:14:00Z">
              <w:rPr/>
            </w:rPrChange>
          </w:rPr>
          <w:delText xml:space="preserve">Cohen, D. (1966). Optimizing reproduction in a randomly varying environment. </w:delText>
        </w:r>
        <w:r w:rsidRPr="00B147C5" w:rsidDel="00B022D9">
          <w:rPr>
            <w:i/>
            <w:iCs/>
            <w:rPrChange w:id="2103" w:author="Clay Cressler" w:date="2020-08-11T17:14:00Z">
              <w:rPr>
                <w:i/>
                <w:iCs/>
              </w:rPr>
            </w:rPrChange>
          </w:rPr>
          <w:delText>Journal of Theoretical Biology</w:delText>
        </w:r>
        <w:r w:rsidRPr="00B147C5" w:rsidDel="00B022D9">
          <w:rPr>
            <w:rPrChange w:id="2104" w:author="Clay Cressler" w:date="2020-08-11T17:14:00Z">
              <w:rPr/>
            </w:rPrChange>
          </w:rPr>
          <w:delText>, 12, 119–129.</w:delText>
        </w:r>
      </w:del>
    </w:p>
    <w:p w14:paraId="62D1B521" w14:textId="7E91F532" w:rsidR="0073431C" w:rsidRPr="00B147C5" w:rsidDel="00B022D9" w:rsidRDefault="0073431C" w:rsidP="00B147C5">
      <w:pPr>
        <w:pStyle w:val="Bibliography"/>
        <w:rPr>
          <w:del w:id="2105" w:author="Clay Cressler" w:date="2020-08-07T11:14:00Z"/>
          <w:rPrChange w:id="2106" w:author="Clay Cressler" w:date="2020-08-11T17:14:00Z">
            <w:rPr>
              <w:del w:id="2107" w:author="Clay Cressler" w:date="2020-08-07T11:14:00Z"/>
            </w:rPr>
          </w:rPrChange>
        </w:rPr>
        <w:pPrChange w:id="2108" w:author="Clay Cressler" w:date="2020-08-11T17:14:00Z">
          <w:pPr>
            <w:pStyle w:val="Bibliography"/>
          </w:pPr>
        </w:pPrChange>
      </w:pPr>
      <w:del w:id="2109" w:author="Clay Cressler" w:date="2020-08-07T11:14:00Z">
        <w:r w:rsidRPr="00B147C5" w:rsidDel="00B022D9">
          <w:rPr>
            <w:rPrChange w:id="2110" w:author="Clay Cressler" w:date="2020-08-11T17:14:00Z">
              <w:rPr/>
            </w:rPrChange>
          </w:rPr>
          <w:delText xml:space="preserve">Cortez, M.H. (2016). How the magnitude of prey genetic variation alters predator-prey eco-evolutionary dynamics. </w:delText>
        </w:r>
        <w:r w:rsidRPr="00B147C5" w:rsidDel="00B022D9">
          <w:rPr>
            <w:i/>
            <w:iCs/>
            <w:rPrChange w:id="2111" w:author="Clay Cressler" w:date="2020-08-11T17:14:00Z">
              <w:rPr>
                <w:i/>
                <w:iCs/>
              </w:rPr>
            </w:rPrChange>
          </w:rPr>
          <w:delText>The American Naturalist</w:delText>
        </w:r>
        <w:r w:rsidRPr="00B147C5" w:rsidDel="00B022D9">
          <w:rPr>
            <w:rPrChange w:id="2112" w:author="Clay Cressler" w:date="2020-08-11T17:14:00Z">
              <w:rPr/>
            </w:rPrChange>
          </w:rPr>
          <w:delText>, 188, 329–341.</w:delText>
        </w:r>
      </w:del>
    </w:p>
    <w:p w14:paraId="221E9C1D" w14:textId="29ACF3BB" w:rsidR="0073431C" w:rsidRPr="00B147C5" w:rsidDel="00B022D9" w:rsidRDefault="0073431C" w:rsidP="00B147C5">
      <w:pPr>
        <w:pStyle w:val="Bibliography"/>
        <w:rPr>
          <w:del w:id="2113" w:author="Clay Cressler" w:date="2020-08-07T11:14:00Z"/>
          <w:rPrChange w:id="2114" w:author="Clay Cressler" w:date="2020-08-11T17:14:00Z">
            <w:rPr>
              <w:del w:id="2115" w:author="Clay Cressler" w:date="2020-08-07T11:14:00Z"/>
            </w:rPr>
          </w:rPrChange>
        </w:rPr>
        <w:pPrChange w:id="2116" w:author="Clay Cressler" w:date="2020-08-11T17:14:00Z">
          <w:pPr>
            <w:pStyle w:val="Bibliography"/>
          </w:pPr>
        </w:pPrChange>
      </w:pPr>
      <w:del w:id="2117" w:author="Clay Cressler" w:date="2020-08-07T11:14:00Z">
        <w:r w:rsidRPr="00B147C5" w:rsidDel="00B022D9">
          <w:rPr>
            <w:rPrChange w:id="2118" w:author="Clay Cressler" w:date="2020-08-11T17:14:00Z">
              <w:rPr/>
            </w:rPrChange>
          </w:rPr>
          <w:delText xml:space="preserve">Cortez, M.H. &amp; Ellner, S.P. (2010). Understanding rapid evolution in predator‐prey interactions using the theory of fast‐slow dynamical systems. </w:delText>
        </w:r>
        <w:r w:rsidRPr="00B147C5" w:rsidDel="00B022D9">
          <w:rPr>
            <w:i/>
            <w:iCs/>
            <w:rPrChange w:id="2119" w:author="Clay Cressler" w:date="2020-08-11T17:14:00Z">
              <w:rPr>
                <w:i/>
                <w:iCs/>
              </w:rPr>
            </w:rPrChange>
          </w:rPr>
          <w:delText>Am. Nat.</w:delText>
        </w:r>
        <w:r w:rsidRPr="00B147C5" w:rsidDel="00B022D9">
          <w:rPr>
            <w:rPrChange w:id="2120" w:author="Clay Cressler" w:date="2020-08-11T17:14:00Z">
              <w:rPr/>
            </w:rPrChange>
          </w:rPr>
          <w:delText>, 176, E109-127.</w:delText>
        </w:r>
      </w:del>
    </w:p>
    <w:p w14:paraId="0B57D84F" w14:textId="78729CF5" w:rsidR="0073431C" w:rsidRPr="00B147C5" w:rsidDel="00B022D9" w:rsidRDefault="0073431C" w:rsidP="00B147C5">
      <w:pPr>
        <w:pStyle w:val="Bibliography"/>
        <w:rPr>
          <w:del w:id="2121" w:author="Clay Cressler" w:date="2020-08-07T11:14:00Z"/>
          <w:rPrChange w:id="2122" w:author="Clay Cressler" w:date="2020-08-11T17:14:00Z">
            <w:rPr>
              <w:del w:id="2123" w:author="Clay Cressler" w:date="2020-08-07T11:14:00Z"/>
            </w:rPr>
          </w:rPrChange>
        </w:rPr>
        <w:pPrChange w:id="2124" w:author="Clay Cressler" w:date="2020-08-11T17:14:00Z">
          <w:pPr>
            <w:pStyle w:val="Bibliography"/>
          </w:pPr>
        </w:pPrChange>
      </w:pPr>
      <w:del w:id="2125" w:author="Clay Cressler" w:date="2020-08-07T11:14:00Z">
        <w:r w:rsidRPr="00B147C5" w:rsidDel="00B022D9">
          <w:rPr>
            <w:rPrChange w:id="2126" w:author="Clay Cressler" w:date="2020-08-11T17:14:00Z">
              <w:rPr/>
            </w:rPrChange>
          </w:rPr>
          <w:delText xml:space="preserve">Cortez, M.H. &amp; Weitz, J.S. (2014). Coevolution can reverse predator–prey cycles. </w:delText>
        </w:r>
        <w:r w:rsidRPr="00B147C5" w:rsidDel="00B022D9">
          <w:rPr>
            <w:i/>
            <w:iCs/>
            <w:rPrChange w:id="2127" w:author="Clay Cressler" w:date="2020-08-11T17:14:00Z">
              <w:rPr>
                <w:i/>
                <w:iCs/>
              </w:rPr>
            </w:rPrChange>
          </w:rPr>
          <w:delText>Proc Natl Acad Sci U S A</w:delText>
        </w:r>
        <w:r w:rsidRPr="00B147C5" w:rsidDel="00B022D9">
          <w:rPr>
            <w:rPrChange w:id="2128" w:author="Clay Cressler" w:date="2020-08-11T17:14:00Z">
              <w:rPr/>
            </w:rPrChange>
          </w:rPr>
          <w:delText>, 111, 7486–7491.</w:delText>
        </w:r>
      </w:del>
    </w:p>
    <w:p w14:paraId="44120506" w14:textId="75EB649A" w:rsidR="0073431C" w:rsidRPr="00B147C5" w:rsidDel="00B022D9" w:rsidRDefault="0073431C" w:rsidP="00B147C5">
      <w:pPr>
        <w:pStyle w:val="Bibliography"/>
        <w:rPr>
          <w:del w:id="2129" w:author="Clay Cressler" w:date="2020-08-07T11:14:00Z"/>
          <w:rPrChange w:id="2130" w:author="Clay Cressler" w:date="2020-08-11T17:14:00Z">
            <w:rPr>
              <w:del w:id="2131" w:author="Clay Cressler" w:date="2020-08-07T11:14:00Z"/>
            </w:rPr>
          </w:rPrChange>
        </w:rPr>
        <w:pPrChange w:id="2132" w:author="Clay Cressler" w:date="2020-08-11T17:14:00Z">
          <w:pPr>
            <w:pStyle w:val="Bibliography"/>
          </w:pPr>
        </w:pPrChange>
      </w:pPr>
      <w:del w:id="2133" w:author="Clay Cressler" w:date="2020-08-07T11:14:00Z">
        <w:r w:rsidRPr="00B147C5" w:rsidDel="00B022D9">
          <w:rPr>
            <w:rPrChange w:id="2134" w:author="Clay Cressler" w:date="2020-08-11T17:14:00Z">
              <w:rPr/>
            </w:rPrChange>
          </w:rPr>
          <w:delText xml:space="preserve">Coulson, T., Benton, T.G., Lundberg, P., Dall, S.R.X. &amp; Kendall, B.E. (2006). Putting evolutionary biology back in the ecological theatre: a demographic framework mapping genes to communities. </w:delText>
        </w:r>
        <w:r w:rsidRPr="00B147C5" w:rsidDel="00B022D9">
          <w:rPr>
            <w:i/>
            <w:iCs/>
            <w:rPrChange w:id="2135" w:author="Clay Cressler" w:date="2020-08-11T17:14:00Z">
              <w:rPr>
                <w:i/>
                <w:iCs/>
              </w:rPr>
            </w:rPrChange>
          </w:rPr>
          <w:delText>Evol Ecol Res</w:delText>
        </w:r>
        <w:r w:rsidRPr="00B147C5" w:rsidDel="00B022D9">
          <w:rPr>
            <w:rPrChange w:id="2136" w:author="Clay Cressler" w:date="2020-08-11T17:14:00Z">
              <w:rPr/>
            </w:rPrChange>
          </w:rPr>
          <w:delText>, 8, 1155–1171.</w:delText>
        </w:r>
      </w:del>
    </w:p>
    <w:p w14:paraId="0257851C" w14:textId="040FDC59" w:rsidR="0073431C" w:rsidRPr="00B147C5" w:rsidDel="00B022D9" w:rsidRDefault="0073431C" w:rsidP="00B147C5">
      <w:pPr>
        <w:pStyle w:val="Bibliography"/>
        <w:rPr>
          <w:del w:id="2137" w:author="Clay Cressler" w:date="2020-08-07T11:14:00Z"/>
          <w:rPrChange w:id="2138" w:author="Clay Cressler" w:date="2020-08-11T17:14:00Z">
            <w:rPr>
              <w:del w:id="2139" w:author="Clay Cressler" w:date="2020-08-07T11:14:00Z"/>
            </w:rPr>
          </w:rPrChange>
        </w:rPr>
        <w:pPrChange w:id="2140" w:author="Clay Cressler" w:date="2020-08-11T17:14:00Z">
          <w:pPr>
            <w:pStyle w:val="Bibliography"/>
          </w:pPr>
        </w:pPrChange>
      </w:pPr>
      <w:del w:id="2141" w:author="Clay Cressler" w:date="2020-08-07T11:14:00Z">
        <w:r w:rsidRPr="00B147C5" w:rsidDel="00B022D9">
          <w:rPr>
            <w:rPrChange w:id="2142" w:author="Clay Cressler" w:date="2020-08-11T17:14:00Z">
              <w:rPr/>
            </w:rPrChange>
          </w:rPr>
          <w:delText xml:space="preserve">Coulson, T., Rohani, P. &amp; Pascual, M. (2004). Skeletons, noise and population growth: the end of an old debate? </w:delText>
        </w:r>
        <w:r w:rsidRPr="00B147C5" w:rsidDel="00B022D9">
          <w:rPr>
            <w:i/>
            <w:iCs/>
            <w:rPrChange w:id="2143" w:author="Clay Cressler" w:date="2020-08-11T17:14:00Z">
              <w:rPr>
                <w:i/>
                <w:iCs/>
              </w:rPr>
            </w:rPrChange>
          </w:rPr>
          <w:delText>Trends Ecol. Evol. (Amst.)</w:delText>
        </w:r>
        <w:r w:rsidRPr="00B147C5" w:rsidDel="00B022D9">
          <w:rPr>
            <w:rPrChange w:id="2144" w:author="Clay Cressler" w:date="2020-08-11T17:14:00Z">
              <w:rPr/>
            </w:rPrChange>
          </w:rPr>
          <w:delText>, 19, 359–364.</w:delText>
        </w:r>
      </w:del>
    </w:p>
    <w:p w14:paraId="729A330C" w14:textId="7BB26DE5" w:rsidR="0073431C" w:rsidRPr="00B147C5" w:rsidDel="00B022D9" w:rsidRDefault="0073431C" w:rsidP="00B147C5">
      <w:pPr>
        <w:pStyle w:val="Bibliography"/>
        <w:rPr>
          <w:del w:id="2145" w:author="Clay Cressler" w:date="2020-08-07T11:14:00Z"/>
          <w:rPrChange w:id="2146" w:author="Clay Cressler" w:date="2020-08-11T17:14:00Z">
            <w:rPr>
              <w:del w:id="2147" w:author="Clay Cressler" w:date="2020-08-07T11:14:00Z"/>
            </w:rPr>
          </w:rPrChange>
        </w:rPr>
        <w:pPrChange w:id="2148" w:author="Clay Cressler" w:date="2020-08-11T17:14:00Z">
          <w:pPr>
            <w:pStyle w:val="Bibliography"/>
          </w:pPr>
        </w:pPrChange>
      </w:pPr>
      <w:del w:id="2149" w:author="Clay Cressler" w:date="2020-08-07T11:14:00Z">
        <w:r w:rsidRPr="00B147C5" w:rsidDel="00B022D9">
          <w:rPr>
            <w:rPrChange w:id="2150" w:author="Clay Cressler" w:date="2020-08-11T17:14:00Z">
              <w:rPr/>
            </w:rPrChange>
          </w:rPr>
          <w:delText xml:space="preserve">Coyne, J.A., Barton, N.H. &amp; Turelli, M. (1997). Perspective: A Critique of Sewall Wright’s Shifting Balance Theory of Evolution. </w:delText>
        </w:r>
        <w:r w:rsidRPr="00B147C5" w:rsidDel="00B022D9">
          <w:rPr>
            <w:i/>
            <w:iCs/>
            <w:rPrChange w:id="2151" w:author="Clay Cressler" w:date="2020-08-11T17:14:00Z">
              <w:rPr>
                <w:i/>
                <w:iCs/>
              </w:rPr>
            </w:rPrChange>
          </w:rPr>
          <w:delText>Evolution</w:delText>
        </w:r>
        <w:r w:rsidRPr="00B147C5" w:rsidDel="00B022D9">
          <w:rPr>
            <w:rPrChange w:id="2152" w:author="Clay Cressler" w:date="2020-08-11T17:14:00Z">
              <w:rPr/>
            </w:rPrChange>
          </w:rPr>
          <w:delText>, 51, 643–671.</w:delText>
        </w:r>
      </w:del>
    </w:p>
    <w:p w14:paraId="20A55630" w14:textId="32ECCD30" w:rsidR="0073431C" w:rsidRPr="00B147C5" w:rsidDel="00B022D9" w:rsidRDefault="0073431C" w:rsidP="00B147C5">
      <w:pPr>
        <w:pStyle w:val="Bibliography"/>
        <w:rPr>
          <w:del w:id="2153" w:author="Clay Cressler" w:date="2020-08-07T11:14:00Z"/>
          <w:rPrChange w:id="2154" w:author="Clay Cressler" w:date="2020-08-11T17:14:00Z">
            <w:rPr>
              <w:del w:id="2155" w:author="Clay Cressler" w:date="2020-08-07T11:14:00Z"/>
            </w:rPr>
          </w:rPrChange>
        </w:rPr>
        <w:pPrChange w:id="2156" w:author="Clay Cressler" w:date="2020-08-11T17:14:00Z">
          <w:pPr>
            <w:pStyle w:val="Bibliography"/>
          </w:pPr>
        </w:pPrChange>
      </w:pPr>
      <w:del w:id="2157" w:author="Clay Cressler" w:date="2020-08-07T11:14:00Z">
        <w:r w:rsidRPr="00B147C5" w:rsidDel="00B022D9">
          <w:rPr>
            <w:rPrChange w:id="2158" w:author="Clay Cressler" w:date="2020-08-11T17:14:00Z">
              <w:rPr/>
            </w:rPrChange>
          </w:rPr>
          <w:delText xml:space="preserve">Crespi, B.J. (2000). The evolution of maladaptation. </w:delText>
        </w:r>
        <w:r w:rsidRPr="00B147C5" w:rsidDel="00B022D9">
          <w:rPr>
            <w:i/>
            <w:iCs/>
            <w:rPrChange w:id="2159" w:author="Clay Cressler" w:date="2020-08-11T17:14:00Z">
              <w:rPr>
                <w:i/>
                <w:iCs/>
              </w:rPr>
            </w:rPrChange>
          </w:rPr>
          <w:delText>Heredity (Edinb)</w:delText>
        </w:r>
        <w:r w:rsidRPr="00B147C5" w:rsidDel="00B022D9">
          <w:rPr>
            <w:rPrChange w:id="2160" w:author="Clay Cressler" w:date="2020-08-11T17:14:00Z">
              <w:rPr/>
            </w:rPrChange>
          </w:rPr>
          <w:delText>, 84 ( Pt 6), 623–629.</w:delText>
        </w:r>
      </w:del>
    </w:p>
    <w:p w14:paraId="01E83F8A" w14:textId="20753253" w:rsidR="0073431C" w:rsidRPr="00B147C5" w:rsidDel="00B022D9" w:rsidRDefault="0073431C" w:rsidP="00B147C5">
      <w:pPr>
        <w:pStyle w:val="Bibliography"/>
        <w:rPr>
          <w:del w:id="2161" w:author="Clay Cressler" w:date="2020-08-07T11:14:00Z"/>
          <w:rPrChange w:id="2162" w:author="Clay Cressler" w:date="2020-08-11T17:14:00Z">
            <w:rPr>
              <w:del w:id="2163" w:author="Clay Cressler" w:date="2020-08-07T11:14:00Z"/>
            </w:rPr>
          </w:rPrChange>
        </w:rPr>
        <w:pPrChange w:id="2164" w:author="Clay Cressler" w:date="2020-08-11T17:14:00Z">
          <w:pPr>
            <w:pStyle w:val="Bibliography"/>
          </w:pPr>
        </w:pPrChange>
      </w:pPr>
      <w:del w:id="2165" w:author="Clay Cressler" w:date="2020-08-07T11:14:00Z">
        <w:r w:rsidRPr="00B147C5" w:rsidDel="00B022D9">
          <w:rPr>
            <w:rPrChange w:id="2166" w:author="Clay Cressler" w:date="2020-08-11T17:14:00Z">
              <w:rPr/>
            </w:rPrChange>
          </w:rPr>
          <w:delText xml:space="preserve">Cressler, C.E., Bengtson, S. &amp; Nelson, W.A. (2017). Unexpected nongenetic individual heterogeneity and trait covariance in </w:delText>
        </w:r>
        <w:r w:rsidRPr="00B147C5" w:rsidDel="00B022D9">
          <w:rPr>
            <w:i/>
            <w:iCs/>
            <w:rPrChange w:id="2167" w:author="Clay Cressler" w:date="2020-08-11T17:14:00Z">
              <w:rPr>
                <w:i/>
                <w:iCs/>
              </w:rPr>
            </w:rPrChange>
          </w:rPr>
          <w:delText>Daphnia</w:delText>
        </w:r>
        <w:r w:rsidRPr="00B147C5" w:rsidDel="00B022D9">
          <w:rPr>
            <w:rPrChange w:id="2168" w:author="Clay Cressler" w:date="2020-08-11T17:14:00Z">
              <w:rPr/>
            </w:rPrChange>
          </w:rPr>
          <w:delText xml:space="preserve"> and its consequences for ecological and evolutionary dynamics. </w:delText>
        </w:r>
        <w:r w:rsidRPr="00B147C5" w:rsidDel="00B022D9">
          <w:rPr>
            <w:i/>
            <w:iCs/>
            <w:rPrChange w:id="2169" w:author="Clay Cressler" w:date="2020-08-11T17:14:00Z">
              <w:rPr>
                <w:i/>
                <w:iCs/>
              </w:rPr>
            </w:rPrChange>
          </w:rPr>
          <w:delText>The American Naturalist</w:delText>
        </w:r>
        <w:r w:rsidRPr="00B147C5" w:rsidDel="00B022D9">
          <w:rPr>
            <w:rPrChange w:id="2170" w:author="Clay Cressler" w:date="2020-08-11T17:14:00Z">
              <w:rPr/>
            </w:rPrChange>
          </w:rPr>
          <w:delText>, 190, E13–E27.</w:delText>
        </w:r>
      </w:del>
    </w:p>
    <w:p w14:paraId="45DA4B47" w14:textId="16849B98" w:rsidR="0073431C" w:rsidRPr="00B147C5" w:rsidDel="00B022D9" w:rsidRDefault="0073431C" w:rsidP="00B147C5">
      <w:pPr>
        <w:pStyle w:val="Bibliography"/>
        <w:rPr>
          <w:del w:id="2171" w:author="Clay Cressler" w:date="2020-08-07T11:14:00Z"/>
          <w:rPrChange w:id="2172" w:author="Clay Cressler" w:date="2020-08-11T17:14:00Z">
            <w:rPr>
              <w:del w:id="2173" w:author="Clay Cressler" w:date="2020-08-07T11:14:00Z"/>
            </w:rPr>
          </w:rPrChange>
        </w:rPr>
        <w:pPrChange w:id="2174" w:author="Clay Cressler" w:date="2020-08-11T17:14:00Z">
          <w:pPr>
            <w:pStyle w:val="Bibliography"/>
          </w:pPr>
        </w:pPrChange>
      </w:pPr>
      <w:del w:id="2175" w:author="Clay Cressler" w:date="2020-08-07T11:14:00Z">
        <w:r w:rsidRPr="00B147C5" w:rsidDel="00B022D9">
          <w:rPr>
            <w:rPrChange w:id="2176" w:author="Clay Cressler" w:date="2020-08-11T17:14:00Z">
              <w:rPr/>
            </w:rPrChange>
          </w:rPr>
          <w:delText xml:space="preserve">van Daalen, S.F. &amp; Caswell, H. (2017). Lifetime reproductive output: individual stochasticity, variance, and sensitivity analysis. </w:delText>
        </w:r>
        <w:r w:rsidRPr="00B147C5" w:rsidDel="00B022D9">
          <w:rPr>
            <w:i/>
            <w:iCs/>
            <w:rPrChange w:id="2177" w:author="Clay Cressler" w:date="2020-08-11T17:14:00Z">
              <w:rPr>
                <w:i/>
                <w:iCs/>
              </w:rPr>
            </w:rPrChange>
          </w:rPr>
          <w:delText>Theor Ecol</w:delText>
        </w:r>
        <w:r w:rsidRPr="00B147C5" w:rsidDel="00B022D9">
          <w:rPr>
            <w:rPrChange w:id="2178" w:author="Clay Cressler" w:date="2020-08-11T17:14:00Z">
              <w:rPr/>
            </w:rPrChange>
          </w:rPr>
          <w:delText>, 10, 355–374.</w:delText>
        </w:r>
      </w:del>
    </w:p>
    <w:p w14:paraId="6286BAD6" w14:textId="2BB253EF" w:rsidR="0073431C" w:rsidRPr="00B147C5" w:rsidDel="00B022D9" w:rsidRDefault="0073431C" w:rsidP="00B147C5">
      <w:pPr>
        <w:pStyle w:val="Bibliography"/>
        <w:rPr>
          <w:del w:id="2179" w:author="Clay Cressler" w:date="2020-08-07T11:14:00Z"/>
          <w:rPrChange w:id="2180" w:author="Clay Cressler" w:date="2020-08-11T17:14:00Z">
            <w:rPr>
              <w:del w:id="2181" w:author="Clay Cressler" w:date="2020-08-07T11:14:00Z"/>
            </w:rPr>
          </w:rPrChange>
        </w:rPr>
        <w:pPrChange w:id="2182" w:author="Clay Cressler" w:date="2020-08-11T17:14:00Z">
          <w:pPr>
            <w:pStyle w:val="Bibliography"/>
          </w:pPr>
        </w:pPrChange>
      </w:pPr>
      <w:del w:id="2183" w:author="Clay Cressler" w:date="2020-08-07T11:14:00Z">
        <w:r w:rsidRPr="00B147C5" w:rsidDel="00B022D9">
          <w:rPr>
            <w:rPrChange w:id="2184" w:author="Clay Cressler" w:date="2020-08-11T17:14:00Z">
              <w:rPr/>
            </w:rPrChange>
          </w:rPr>
          <w:delText xml:space="preserve">Darimont, C.T., Carlson, S.M., Kinnison, M.T., Paquet, P.C., Reimchen, T.E. &amp; Wilmers, C.C. (2009). Human predators outpace other agents of trait change in the wild. </w:delText>
        </w:r>
        <w:r w:rsidRPr="00B147C5" w:rsidDel="00B022D9">
          <w:rPr>
            <w:i/>
            <w:iCs/>
            <w:rPrChange w:id="2185" w:author="Clay Cressler" w:date="2020-08-11T17:14:00Z">
              <w:rPr>
                <w:i/>
                <w:iCs/>
              </w:rPr>
            </w:rPrChange>
          </w:rPr>
          <w:delText>PNAS</w:delText>
        </w:r>
        <w:r w:rsidRPr="00B147C5" w:rsidDel="00B022D9">
          <w:rPr>
            <w:rPrChange w:id="2186" w:author="Clay Cressler" w:date="2020-08-11T17:14:00Z">
              <w:rPr/>
            </w:rPrChange>
          </w:rPr>
          <w:delText>, 106, 952–954.</w:delText>
        </w:r>
      </w:del>
    </w:p>
    <w:p w14:paraId="65BA7EA1" w14:textId="14FC571E" w:rsidR="0073431C" w:rsidRPr="00B147C5" w:rsidDel="00B022D9" w:rsidRDefault="0073431C" w:rsidP="00B147C5">
      <w:pPr>
        <w:pStyle w:val="Bibliography"/>
        <w:rPr>
          <w:del w:id="2187" w:author="Clay Cressler" w:date="2020-08-07T11:14:00Z"/>
          <w:rPrChange w:id="2188" w:author="Clay Cressler" w:date="2020-08-11T17:14:00Z">
            <w:rPr>
              <w:del w:id="2189" w:author="Clay Cressler" w:date="2020-08-07T11:14:00Z"/>
            </w:rPr>
          </w:rPrChange>
        </w:rPr>
        <w:pPrChange w:id="2190" w:author="Clay Cressler" w:date="2020-08-11T17:14:00Z">
          <w:pPr>
            <w:pStyle w:val="Bibliography"/>
          </w:pPr>
        </w:pPrChange>
      </w:pPr>
      <w:del w:id="2191" w:author="Clay Cressler" w:date="2020-08-07T11:14:00Z">
        <w:r w:rsidRPr="00B147C5" w:rsidDel="00B022D9">
          <w:rPr>
            <w:rPrChange w:id="2192" w:author="Clay Cressler" w:date="2020-08-11T17:14:00Z">
              <w:rPr/>
            </w:rPrChange>
          </w:rPr>
          <w:delText xml:space="preserve">Day, T. &amp; Gandon, S. (2006). Insights from Price’s equation into evolutionary epidemiology. </w:delText>
        </w:r>
        <w:r w:rsidRPr="00B147C5" w:rsidDel="00B022D9">
          <w:rPr>
            <w:i/>
            <w:iCs/>
            <w:rPrChange w:id="2193" w:author="Clay Cressler" w:date="2020-08-11T17:14:00Z">
              <w:rPr>
                <w:i/>
                <w:iCs/>
              </w:rPr>
            </w:rPrChange>
          </w:rPr>
          <w:delText>Disease evolution: models, concepts, and data analyses</w:delText>
        </w:r>
        <w:r w:rsidRPr="00B147C5" w:rsidDel="00B022D9">
          <w:rPr>
            <w:rPrChange w:id="2194" w:author="Clay Cressler" w:date="2020-08-11T17:14:00Z">
              <w:rPr/>
            </w:rPrChange>
          </w:rPr>
          <w:delText>, 71, 23.</w:delText>
        </w:r>
      </w:del>
    </w:p>
    <w:p w14:paraId="3E98CCFE" w14:textId="43F0F36B" w:rsidR="0073431C" w:rsidRPr="00B147C5" w:rsidDel="00B022D9" w:rsidRDefault="0073431C" w:rsidP="00B147C5">
      <w:pPr>
        <w:pStyle w:val="Bibliography"/>
        <w:rPr>
          <w:del w:id="2195" w:author="Clay Cressler" w:date="2020-08-07T11:14:00Z"/>
          <w:rPrChange w:id="2196" w:author="Clay Cressler" w:date="2020-08-11T17:14:00Z">
            <w:rPr>
              <w:del w:id="2197" w:author="Clay Cressler" w:date="2020-08-07T11:14:00Z"/>
            </w:rPr>
          </w:rPrChange>
        </w:rPr>
        <w:pPrChange w:id="2198" w:author="Clay Cressler" w:date="2020-08-11T17:14:00Z">
          <w:pPr>
            <w:pStyle w:val="Bibliography"/>
          </w:pPr>
        </w:pPrChange>
      </w:pPr>
      <w:del w:id="2199" w:author="Clay Cressler" w:date="2020-08-07T11:14:00Z">
        <w:r w:rsidRPr="00B147C5" w:rsidDel="00B022D9">
          <w:rPr>
            <w:rPrChange w:id="2200" w:author="Clay Cressler" w:date="2020-08-11T17:14:00Z">
              <w:rPr/>
            </w:rPrChange>
          </w:rPr>
          <w:delText xml:space="preserve">DeAngelis, D.L. &amp; Mooij, W.M. (2005). Individual-based modeling of ecological and evolutionary processes. </w:delText>
        </w:r>
        <w:r w:rsidRPr="00B147C5" w:rsidDel="00B022D9">
          <w:rPr>
            <w:i/>
            <w:iCs/>
            <w:rPrChange w:id="2201" w:author="Clay Cressler" w:date="2020-08-11T17:14:00Z">
              <w:rPr>
                <w:i/>
                <w:iCs/>
              </w:rPr>
            </w:rPrChange>
          </w:rPr>
          <w:delText>Annual Review of Ecology, Evolution, and Systematics</w:delText>
        </w:r>
        <w:r w:rsidRPr="00B147C5" w:rsidDel="00B022D9">
          <w:rPr>
            <w:rPrChange w:id="2202" w:author="Clay Cressler" w:date="2020-08-11T17:14:00Z">
              <w:rPr/>
            </w:rPrChange>
          </w:rPr>
          <w:delText>, 36, 147–168.</w:delText>
        </w:r>
      </w:del>
    </w:p>
    <w:p w14:paraId="06FCF256" w14:textId="5A37BF6F" w:rsidR="0073431C" w:rsidRPr="00B147C5" w:rsidDel="00B022D9" w:rsidRDefault="0073431C" w:rsidP="00B147C5">
      <w:pPr>
        <w:pStyle w:val="Bibliography"/>
        <w:rPr>
          <w:del w:id="2203" w:author="Clay Cressler" w:date="2020-08-07T11:14:00Z"/>
          <w:rPrChange w:id="2204" w:author="Clay Cressler" w:date="2020-08-11T17:14:00Z">
            <w:rPr>
              <w:del w:id="2205" w:author="Clay Cressler" w:date="2020-08-07T11:14:00Z"/>
            </w:rPr>
          </w:rPrChange>
        </w:rPr>
        <w:pPrChange w:id="2206" w:author="Clay Cressler" w:date="2020-08-11T17:14:00Z">
          <w:pPr>
            <w:pStyle w:val="Bibliography"/>
          </w:pPr>
        </w:pPrChange>
      </w:pPr>
      <w:del w:id="2207" w:author="Clay Cressler" w:date="2020-08-07T11:14:00Z">
        <w:r w:rsidRPr="00B147C5" w:rsidDel="00B022D9">
          <w:rPr>
            <w:rPrChange w:id="2208" w:author="Clay Cressler" w:date="2020-08-11T17:14:00Z">
              <w:rPr/>
            </w:rPrChange>
          </w:rPr>
          <w:delText xml:space="preserve">DeLong, J.P. &amp; Belmaker, J. (2019). Ecological pleiotropy and indirect effects alter the potential for evolutionary rescue. </w:delText>
        </w:r>
        <w:r w:rsidRPr="00B147C5" w:rsidDel="00B022D9">
          <w:rPr>
            <w:i/>
            <w:iCs/>
            <w:rPrChange w:id="2209" w:author="Clay Cressler" w:date="2020-08-11T17:14:00Z">
              <w:rPr>
                <w:i/>
                <w:iCs/>
              </w:rPr>
            </w:rPrChange>
          </w:rPr>
          <w:delText>Evolutionary Applications</w:delText>
        </w:r>
        <w:r w:rsidRPr="00B147C5" w:rsidDel="00B022D9">
          <w:rPr>
            <w:rPrChange w:id="2210" w:author="Clay Cressler" w:date="2020-08-11T17:14:00Z">
              <w:rPr/>
            </w:rPrChange>
          </w:rPr>
          <w:delText>, 12, 636–654.</w:delText>
        </w:r>
      </w:del>
    </w:p>
    <w:p w14:paraId="30E97A5A" w14:textId="2AD54314" w:rsidR="0073431C" w:rsidRPr="00B147C5" w:rsidDel="00B022D9" w:rsidRDefault="0073431C" w:rsidP="00B147C5">
      <w:pPr>
        <w:pStyle w:val="Bibliography"/>
        <w:rPr>
          <w:del w:id="2211" w:author="Clay Cressler" w:date="2020-08-07T11:14:00Z"/>
          <w:rPrChange w:id="2212" w:author="Clay Cressler" w:date="2020-08-11T17:14:00Z">
            <w:rPr>
              <w:del w:id="2213" w:author="Clay Cressler" w:date="2020-08-07T11:14:00Z"/>
            </w:rPr>
          </w:rPrChange>
        </w:rPr>
        <w:pPrChange w:id="2214" w:author="Clay Cressler" w:date="2020-08-11T17:14:00Z">
          <w:pPr>
            <w:pStyle w:val="Bibliography"/>
          </w:pPr>
        </w:pPrChange>
      </w:pPr>
      <w:del w:id="2215" w:author="Clay Cressler" w:date="2020-08-07T11:14:00Z">
        <w:r w:rsidRPr="00B147C5" w:rsidDel="00B022D9">
          <w:rPr>
            <w:rPrChange w:id="2216" w:author="Clay Cressler" w:date="2020-08-11T17:14:00Z">
              <w:rPr/>
            </w:rPrChange>
          </w:rPr>
          <w:delText xml:space="preserve">DeLong, J.P. &amp; Gibert, J.P. (2016). Gillespie eco-evolutionary models (GEMs) reveal the role of heritable trait variation in eco-evolutionary dynamics. </w:delText>
        </w:r>
        <w:r w:rsidRPr="00B147C5" w:rsidDel="00B022D9">
          <w:rPr>
            <w:i/>
            <w:iCs/>
            <w:rPrChange w:id="2217" w:author="Clay Cressler" w:date="2020-08-11T17:14:00Z">
              <w:rPr>
                <w:i/>
                <w:iCs/>
              </w:rPr>
            </w:rPrChange>
          </w:rPr>
          <w:delText>Ecol Evol</w:delText>
        </w:r>
        <w:r w:rsidRPr="00B147C5" w:rsidDel="00B022D9">
          <w:rPr>
            <w:rPrChange w:id="2218" w:author="Clay Cressler" w:date="2020-08-11T17:14:00Z">
              <w:rPr/>
            </w:rPrChange>
          </w:rPr>
          <w:delText>, 6, 935–945.</w:delText>
        </w:r>
      </w:del>
    </w:p>
    <w:p w14:paraId="08078F83" w14:textId="2224924B" w:rsidR="0073431C" w:rsidRPr="00B147C5" w:rsidDel="00B022D9" w:rsidRDefault="0073431C" w:rsidP="00B147C5">
      <w:pPr>
        <w:pStyle w:val="Bibliography"/>
        <w:rPr>
          <w:del w:id="2219" w:author="Clay Cressler" w:date="2020-08-07T11:14:00Z"/>
          <w:rPrChange w:id="2220" w:author="Clay Cressler" w:date="2020-08-11T17:14:00Z">
            <w:rPr>
              <w:del w:id="2221" w:author="Clay Cressler" w:date="2020-08-07T11:14:00Z"/>
            </w:rPr>
          </w:rPrChange>
        </w:rPr>
        <w:pPrChange w:id="2222" w:author="Clay Cressler" w:date="2020-08-11T17:14:00Z">
          <w:pPr>
            <w:pStyle w:val="Bibliography"/>
          </w:pPr>
        </w:pPrChange>
      </w:pPr>
      <w:del w:id="2223" w:author="Clay Cressler" w:date="2020-08-07T11:14:00Z">
        <w:r w:rsidRPr="00B147C5" w:rsidDel="00B022D9">
          <w:rPr>
            <w:rPrChange w:id="2224" w:author="Clay Cressler" w:date="2020-08-11T17:14:00Z">
              <w:rPr/>
            </w:rPrChange>
          </w:rPr>
          <w:delText xml:space="preserve">DeLong, J.P. &amp; Luhring, T.M. (2018). Size-dependent predation and correlated life history traits alter eco-evolutionary dynamics and selection for faster individual growth. </w:delText>
        </w:r>
        <w:r w:rsidRPr="00B147C5" w:rsidDel="00B022D9">
          <w:rPr>
            <w:i/>
            <w:iCs/>
            <w:rPrChange w:id="2225" w:author="Clay Cressler" w:date="2020-08-11T17:14:00Z">
              <w:rPr>
                <w:i/>
                <w:iCs/>
              </w:rPr>
            </w:rPrChange>
          </w:rPr>
          <w:delText>Popul Ecol</w:delText>
        </w:r>
        <w:r w:rsidRPr="00B147C5" w:rsidDel="00B022D9">
          <w:rPr>
            <w:rPrChange w:id="2226" w:author="Clay Cressler" w:date="2020-08-11T17:14:00Z">
              <w:rPr/>
            </w:rPrChange>
          </w:rPr>
          <w:delText>, 60, 9–20.</w:delText>
        </w:r>
      </w:del>
    </w:p>
    <w:p w14:paraId="25194CA3" w14:textId="58D1BD4E" w:rsidR="0073431C" w:rsidRPr="00B147C5" w:rsidDel="00B022D9" w:rsidRDefault="0073431C" w:rsidP="00B147C5">
      <w:pPr>
        <w:pStyle w:val="Bibliography"/>
        <w:rPr>
          <w:del w:id="2227" w:author="Clay Cressler" w:date="2020-08-07T11:14:00Z"/>
          <w:rPrChange w:id="2228" w:author="Clay Cressler" w:date="2020-08-11T17:14:00Z">
            <w:rPr>
              <w:del w:id="2229" w:author="Clay Cressler" w:date="2020-08-07T11:14:00Z"/>
            </w:rPr>
          </w:rPrChange>
        </w:rPr>
        <w:pPrChange w:id="2230" w:author="Clay Cressler" w:date="2020-08-11T17:14:00Z">
          <w:pPr>
            <w:pStyle w:val="Bibliography"/>
          </w:pPr>
        </w:pPrChange>
      </w:pPr>
      <w:del w:id="2231" w:author="Clay Cressler" w:date="2020-08-07T11:14:00Z">
        <w:r w:rsidRPr="00B147C5" w:rsidDel="00B022D9">
          <w:rPr>
            <w:rPrChange w:id="2232" w:author="Clay Cressler" w:date="2020-08-11T17:14:00Z">
              <w:rPr/>
            </w:rPrChange>
          </w:rPr>
          <w:delText xml:space="preserve">Dieckmann, U. &amp; Law, R. (1996). The dynamical theory of coevolution: a derivation from stochastic ecological processes. </w:delText>
        </w:r>
        <w:r w:rsidRPr="00B147C5" w:rsidDel="00B022D9">
          <w:rPr>
            <w:i/>
            <w:iCs/>
            <w:rPrChange w:id="2233" w:author="Clay Cressler" w:date="2020-08-11T17:14:00Z">
              <w:rPr>
                <w:i/>
                <w:iCs/>
              </w:rPr>
            </w:rPrChange>
          </w:rPr>
          <w:delText>J Math Biol</w:delText>
        </w:r>
        <w:r w:rsidRPr="00B147C5" w:rsidDel="00B022D9">
          <w:rPr>
            <w:rPrChange w:id="2234" w:author="Clay Cressler" w:date="2020-08-11T17:14:00Z">
              <w:rPr/>
            </w:rPrChange>
          </w:rPr>
          <w:delText>, 34, 579–612.</w:delText>
        </w:r>
      </w:del>
    </w:p>
    <w:p w14:paraId="569DDDF5" w14:textId="158846E9" w:rsidR="0073431C" w:rsidRPr="00B147C5" w:rsidDel="00B022D9" w:rsidRDefault="0073431C" w:rsidP="00B147C5">
      <w:pPr>
        <w:pStyle w:val="Bibliography"/>
        <w:rPr>
          <w:del w:id="2235" w:author="Clay Cressler" w:date="2020-08-07T11:14:00Z"/>
          <w:rPrChange w:id="2236" w:author="Clay Cressler" w:date="2020-08-11T17:14:00Z">
            <w:rPr>
              <w:del w:id="2237" w:author="Clay Cressler" w:date="2020-08-07T11:14:00Z"/>
            </w:rPr>
          </w:rPrChange>
        </w:rPr>
        <w:pPrChange w:id="2238" w:author="Clay Cressler" w:date="2020-08-11T17:14:00Z">
          <w:pPr>
            <w:pStyle w:val="Bibliography"/>
          </w:pPr>
        </w:pPrChange>
      </w:pPr>
      <w:del w:id="2239" w:author="Clay Cressler" w:date="2020-08-07T11:14:00Z">
        <w:r w:rsidRPr="00B147C5" w:rsidDel="00B022D9">
          <w:rPr>
            <w:rPrChange w:id="2240" w:author="Clay Cressler" w:date="2020-08-11T17:14:00Z">
              <w:rPr/>
            </w:rPrChange>
          </w:rPr>
          <w:delText xml:space="preserve">Doebeli, M., Ispolatov, Y. &amp; Simon, B. (2017). Towards a mechanistic foundation of evolutionary theory. </w:delText>
        </w:r>
        <w:r w:rsidRPr="00B147C5" w:rsidDel="00B022D9">
          <w:rPr>
            <w:i/>
            <w:iCs/>
            <w:rPrChange w:id="2241" w:author="Clay Cressler" w:date="2020-08-11T17:14:00Z">
              <w:rPr>
                <w:i/>
                <w:iCs/>
              </w:rPr>
            </w:rPrChange>
          </w:rPr>
          <w:delText>eLife</w:delText>
        </w:r>
        <w:r w:rsidRPr="00B147C5" w:rsidDel="00B022D9">
          <w:rPr>
            <w:rPrChange w:id="2242" w:author="Clay Cressler" w:date="2020-08-11T17:14:00Z">
              <w:rPr/>
            </w:rPrChange>
          </w:rPr>
          <w:delText>, 6, e23804.</w:delText>
        </w:r>
      </w:del>
    </w:p>
    <w:p w14:paraId="0158EA8E" w14:textId="2A9F892A" w:rsidR="0073431C" w:rsidRPr="00B147C5" w:rsidDel="00B022D9" w:rsidRDefault="0073431C" w:rsidP="00B147C5">
      <w:pPr>
        <w:pStyle w:val="Bibliography"/>
        <w:rPr>
          <w:del w:id="2243" w:author="Clay Cressler" w:date="2020-08-07T11:14:00Z"/>
          <w:rPrChange w:id="2244" w:author="Clay Cressler" w:date="2020-08-11T17:14:00Z">
            <w:rPr>
              <w:del w:id="2245" w:author="Clay Cressler" w:date="2020-08-07T11:14:00Z"/>
            </w:rPr>
          </w:rPrChange>
        </w:rPr>
        <w:pPrChange w:id="2246" w:author="Clay Cressler" w:date="2020-08-11T17:14:00Z">
          <w:pPr>
            <w:pStyle w:val="Bibliography"/>
          </w:pPr>
        </w:pPrChange>
      </w:pPr>
      <w:del w:id="2247" w:author="Clay Cressler" w:date="2020-08-07T11:14:00Z">
        <w:r w:rsidRPr="00B147C5" w:rsidDel="00B022D9">
          <w:rPr>
            <w:rPrChange w:id="2248" w:author="Clay Cressler" w:date="2020-08-11T17:14:00Z">
              <w:rPr/>
            </w:rPrChange>
          </w:rPr>
          <w:delText xml:space="preserve">Edeline, E., Carlson, S.M., Stige, L.C., Winfield, I.J., Fletcher, J.M., James, J.B., </w:delText>
        </w:r>
        <w:r w:rsidRPr="00B147C5" w:rsidDel="00B022D9">
          <w:rPr>
            <w:i/>
            <w:iCs/>
            <w:rPrChange w:id="2249" w:author="Clay Cressler" w:date="2020-08-11T17:14:00Z">
              <w:rPr>
                <w:i/>
                <w:iCs/>
              </w:rPr>
            </w:rPrChange>
          </w:rPr>
          <w:delText>et al.</w:delText>
        </w:r>
        <w:r w:rsidRPr="00B147C5" w:rsidDel="00B022D9">
          <w:rPr>
            <w:rPrChange w:id="2250" w:author="Clay Cressler" w:date="2020-08-11T17:14:00Z">
              <w:rPr/>
            </w:rPrChange>
          </w:rPr>
          <w:delText xml:space="preserve"> (2007). Trait changes in a harvested population are driven by a dynamic tug-of-war between natural and harvest selection. </w:delText>
        </w:r>
        <w:r w:rsidRPr="00B147C5" w:rsidDel="00B022D9">
          <w:rPr>
            <w:i/>
            <w:iCs/>
            <w:rPrChange w:id="2251" w:author="Clay Cressler" w:date="2020-08-11T17:14:00Z">
              <w:rPr>
                <w:i/>
                <w:iCs/>
              </w:rPr>
            </w:rPrChange>
          </w:rPr>
          <w:delText>PNAS</w:delText>
        </w:r>
        <w:r w:rsidRPr="00B147C5" w:rsidDel="00B022D9">
          <w:rPr>
            <w:rPrChange w:id="2252" w:author="Clay Cressler" w:date="2020-08-11T17:14:00Z">
              <w:rPr/>
            </w:rPrChange>
          </w:rPr>
          <w:delText>, 104, 15799–15804.</w:delText>
        </w:r>
      </w:del>
    </w:p>
    <w:p w14:paraId="4B2B084D" w14:textId="1655ED85" w:rsidR="0073431C" w:rsidRPr="00B147C5" w:rsidDel="00B022D9" w:rsidRDefault="0073431C" w:rsidP="00B147C5">
      <w:pPr>
        <w:pStyle w:val="Bibliography"/>
        <w:rPr>
          <w:del w:id="2253" w:author="Clay Cressler" w:date="2020-08-07T11:14:00Z"/>
          <w:rPrChange w:id="2254" w:author="Clay Cressler" w:date="2020-08-11T17:14:00Z">
            <w:rPr>
              <w:del w:id="2255" w:author="Clay Cressler" w:date="2020-08-07T11:14:00Z"/>
            </w:rPr>
          </w:rPrChange>
        </w:rPr>
        <w:pPrChange w:id="2256" w:author="Clay Cressler" w:date="2020-08-11T17:14:00Z">
          <w:pPr>
            <w:pStyle w:val="Bibliography"/>
          </w:pPr>
        </w:pPrChange>
      </w:pPr>
      <w:del w:id="2257" w:author="Clay Cressler" w:date="2020-08-07T11:14:00Z">
        <w:r w:rsidRPr="00B147C5" w:rsidDel="00B022D9">
          <w:rPr>
            <w:rPrChange w:id="2258" w:author="Clay Cressler" w:date="2020-08-11T17:14:00Z">
              <w:rPr/>
            </w:rPrChange>
          </w:rPr>
          <w:delText xml:space="preserve">Ellner, S.P. &amp; Rees, M. (2006). Integral projection models for species with complex demography. </w:delText>
        </w:r>
        <w:r w:rsidRPr="00B147C5" w:rsidDel="00B022D9">
          <w:rPr>
            <w:i/>
            <w:iCs/>
            <w:rPrChange w:id="2259" w:author="Clay Cressler" w:date="2020-08-11T17:14:00Z">
              <w:rPr>
                <w:i/>
                <w:iCs/>
              </w:rPr>
            </w:rPrChange>
          </w:rPr>
          <w:delText>Am. Nat.</w:delText>
        </w:r>
        <w:r w:rsidRPr="00B147C5" w:rsidDel="00B022D9">
          <w:rPr>
            <w:rPrChange w:id="2260" w:author="Clay Cressler" w:date="2020-08-11T17:14:00Z">
              <w:rPr/>
            </w:rPrChange>
          </w:rPr>
          <w:delText>, 167, 410–428.</w:delText>
        </w:r>
      </w:del>
    </w:p>
    <w:p w14:paraId="4CEA4D16" w14:textId="718BF272" w:rsidR="0073431C" w:rsidRPr="00B147C5" w:rsidDel="00B022D9" w:rsidRDefault="0073431C" w:rsidP="00B147C5">
      <w:pPr>
        <w:pStyle w:val="Bibliography"/>
        <w:rPr>
          <w:del w:id="2261" w:author="Clay Cressler" w:date="2020-08-07T11:14:00Z"/>
          <w:rPrChange w:id="2262" w:author="Clay Cressler" w:date="2020-08-11T17:14:00Z">
            <w:rPr>
              <w:del w:id="2263" w:author="Clay Cressler" w:date="2020-08-07T11:14:00Z"/>
            </w:rPr>
          </w:rPrChange>
        </w:rPr>
        <w:pPrChange w:id="2264" w:author="Clay Cressler" w:date="2020-08-11T17:14:00Z">
          <w:pPr>
            <w:pStyle w:val="Bibliography"/>
          </w:pPr>
        </w:pPrChange>
      </w:pPr>
      <w:del w:id="2265" w:author="Clay Cressler" w:date="2020-08-07T11:14:00Z">
        <w:r w:rsidRPr="00B147C5" w:rsidDel="00B022D9">
          <w:rPr>
            <w:rPrChange w:id="2266" w:author="Clay Cressler" w:date="2020-08-11T17:14:00Z">
              <w:rPr/>
            </w:rPrChange>
          </w:rPr>
          <w:delText xml:space="preserve">Fisher, R.A. (1930). </w:delText>
        </w:r>
        <w:r w:rsidRPr="00B147C5" w:rsidDel="00B022D9">
          <w:rPr>
            <w:i/>
            <w:iCs/>
            <w:rPrChange w:id="2267" w:author="Clay Cressler" w:date="2020-08-11T17:14:00Z">
              <w:rPr>
                <w:i/>
                <w:iCs/>
              </w:rPr>
            </w:rPrChange>
          </w:rPr>
          <w:delText>The Genetical Theory of Natural Selection: A Complete Variorum Edition</w:delText>
        </w:r>
        <w:r w:rsidRPr="00B147C5" w:rsidDel="00B022D9">
          <w:rPr>
            <w:rPrChange w:id="2268" w:author="Clay Cressler" w:date="2020-08-11T17:14:00Z">
              <w:rPr/>
            </w:rPrChange>
          </w:rPr>
          <w:delText>. OUP Oxford.</w:delText>
        </w:r>
      </w:del>
    </w:p>
    <w:p w14:paraId="539C2580" w14:textId="78F5002F" w:rsidR="0073431C" w:rsidRPr="00B147C5" w:rsidDel="00B022D9" w:rsidRDefault="0073431C" w:rsidP="00B147C5">
      <w:pPr>
        <w:pStyle w:val="Bibliography"/>
        <w:rPr>
          <w:del w:id="2269" w:author="Clay Cressler" w:date="2020-08-07T11:14:00Z"/>
          <w:rPrChange w:id="2270" w:author="Clay Cressler" w:date="2020-08-11T17:14:00Z">
            <w:rPr>
              <w:del w:id="2271" w:author="Clay Cressler" w:date="2020-08-07T11:14:00Z"/>
            </w:rPr>
          </w:rPrChange>
        </w:rPr>
        <w:pPrChange w:id="2272" w:author="Clay Cressler" w:date="2020-08-11T17:14:00Z">
          <w:pPr>
            <w:pStyle w:val="Bibliography"/>
          </w:pPr>
        </w:pPrChange>
      </w:pPr>
      <w:del w:id="2273" w:author="Clay Cressler" w:date="2020-08-07T11:14:00Z">
        <w:r w:rsidRPr="00B147C5" w:rsidDel="00B022D9">
          <w:rPr>
            <w:rPrChange w:id="2274" w:author="Clay Cressler" w:date="2020-08-11T17:14:00Z">
              <w:rPr/>
            </w:rPrChange>
          </w:rPr>
          <w:delText xml:space="preserve">Fussmann, G.F., Ellner, S.P. &amp; Hairston, N.G., Jr. (2003). Evolution as a critical component of plankton dynamics. </w:delText>
        </w:r>
        <w:r w:rsidRPr="00B147C5" w:rsidDel="00B022D9">
          <w:rPr>
            <w:i/>
            <w:iCs/>
            <w:rPrChange w:id="2275" w:author="Clay Cressler" w:date="2020-08-11T17:14:00Z">
              <w:rPr>
                <w:i/>
                <w:iCs/>
              </w:rPr>
            </w:rPrChange>
          </w:rPr>
          <w:delText>Proc. Biol. Sci.</w:delText>
        </w:r>
        <w:r w:rsidRPr="00B147C5" w:rsidDel="00B022D9">
          <w:rPr>
            <w:rPrChange w:id="2276" w:author="Clay Cressler" w:date="2020-08-11T17:14:00Z">
              <w:rPr/>
            </w:rPrChange>
          </w:rPr>
          <w:delText>, 270, 1015–1022.</w:delText>
        </w:r>
      </w:del>
    </w:p>
    <w:p w14:paraId="2857778B" w14:textId="1A15F5CD" w:rsidR="0073431C" w:rsidRPr="00B147C5" w:rsidDel="00B022D9" w:rsidRDefault="0073431C" w:rsidP="00B147C5">
      <w:pPr>
        <w:pStyle w:val="Bibliography"/>
        <w:rPr>
          <w:del w:id="2277" w:author="Clay Cressler" w:date="2020-08-07T11:14:00Z"/>
          <w:rPrChange w:id="2278" w:author="Clay Cressler" w:date="2020-08-11T17:14:00Z">
            <w:rPr>
              <w:del w:id="2279" w:author="Clay Cressler" w:date="2020-08-07T11:14:00Z"/>
            </w:rPr>
          </w:rPrChange>
        </w:rPr>
        <w:pPrChange w:id="2280" w:author="Clay Cressler" w:date="2020-08-11T17:14:00Z">
          <w:pPr>
            <w:pStyle w:val="Bibliography"/>
          </w:pPr>
        </w:pPrChange>
      </w:pPr>
      <w:del w:id="2281" w:author="Clay Cressler" w:date="2020-08-07T11:14:00Z">
        <w:r w:rsidRPr="00B147C5" w:rsidDel="00B022D9">
          <w:rPr>
            <w:rPrChange w:id="2282" w:author="Clay Cressler" w:date="2020-08-11T17:14:00Z">
              <w:rPr/>
            </w:rPrChange>
          </w:rPr>
          <w:delText xml:space="preserve">Gause, G.F. (1934). </w:delText>
        </w:r>
        <w:r w:rsidRPr="00B147C5" w:rsidDel="00B022D9">
          <w:rPr>
            <w:i/>
            <w:iCs/>
            <w:rPrChange w:id="2283" w:author="Clay Cressler" w:date="2020-08-11T17:14:00Z">
              <w:rPr>
                <w:i/>
                <w:iCs/>
              </w:rPr>
            </w:rPrChange>
          </w:rPr>
          <w:delText>The Struggle for Existence.</w:delText>
        </w:r>
        <w:r w:rsidRPr="00B147C5" w:rsidDel="00B022D9">
          <w:rPr>
            <w:rPrChange w:id="2284" w:author="Clay Cressler" w:date="2020-08-11T17:14:00Z">
              <w:rPr/>
            </w:rPrChange>
          </w:rPr>
          <w:delText xml:space="preserve"> Williams and Wilkins, Baltimore (Reprinted 1964 by Hafner).</w:delText>
        </w:r>
      </w:del>
    </w:p>
    <w:p w14:paraId="3E91D362" w14:textId="72FEF75C" w:rsidR="0073431C" w:rsidRPr="00B147C5" w:rsidDel="00B022D9" w:rsidRDefault="0073431C" w:rsidP="00B147C5">
      <w:pPr>
        <w:pStyle w:val="Bibliography"/>
        <w:rPr>
          <w:del w:id="2285" w:author="Clay Cressler" w:date="2020-08-07T11:14:00Z"/>
          <w:rPrChange w:id="2286" w:author="Clay Cressler" w:date="2020-08-11T17:14:00Z">
            <w:rPr>
              <w:del w:id="2287" w:author="Clay Cressler" w:date="2020-08-07T11:14:00Z"/>
            </w:rPr>
          </w:rPrChange>
        </w:rPr>
        <w:pPrChange w:id="2288" w:author="Clay Cressler" w:date="2020-08-11T17:14:00Z">
          <w:pPr>
            <w:pStyle w:val="Bibliography"/>
          </w:pPr>
        </w:pPrChange>
      </w:pPr>
      <w:del w:id="2289" w:author="Clay Cressler" w:date="2020-08-07T11:14:00Z">
        <w:r w:rsidRPr="00B147C5" w:rsidDel="00B022D9">
          <w:rPr>
            <w:rPrChange w:id="2290" w:author="Clay Cressler" w:date="2020-08-11T17:14:00Z">
              <w:rPr/>
            </w:rPrChange>
          </w:rPr>
          <w:delText xml:space="preserve">Geritz, S.A.H., Kisdi, E., Mesze´NA, G. &amp; Metz, J.A.J. (1998). Evolutionarily singular strategies and the adaptive growth and branching of the evolutionary tree. </w:delText>
        </w:r>
        <w:r w:rsidRPr="00B147C5" w:rsidDel="00B022D9">
          <w:rPr>
            <w:i/>
            <w:iCs/>
            <w:rPrChange w:id="2291" w:author="Clay Cressler" w:date="2020-08-11T17:14:00Z">
              <w:rPr>
                <w:i/>
                <w:iCs/>
              </w:rPr>
            </w:rPrChange>
          </w:rPr>
          <w:delText>Evolutionary Ecology</w:delText>
        </w:r>
        <w:r w:rsidRPr="00B147C5" w:rsidDel="00B022D9">
          <w:rPr>
            <w:rPrChange w:id="2292" w:author="Clay Cressler" w:date="2020-08-11T17:14:00Z">
              <w:rPr/>
            </w:rPrChange>
          </w:rPr>
          <w:delText>, 12, 35–57.</w:delText>
        </w:r>
      </w:del>
    </w:p>
    <w:p w14:paraId="7B671FCE" w14:textId="46EF1C3B" w:rsidR="0073431C" w:rsidRPr="00B147C5" w:rsidDel="00B022D9" w:rsidRDefault="0073431C" w:rsidP="00B147C5">
      <w:pPr>
        <w:pStyle w:val="Bibliography"/>
        <w:rPr>
          <w:del w:id="2293" w:author="Clay Cressler" w:date="2020-08-07T11:14:00Z"/>
          <w:rPrChange w:id="2294" w:author="Clay Cressler" w:date="2020-08-11T17:14:00Z">
            <w:rPr>
              <w:del w:id="2295" w:author="Clay Cressler" w:date="2020-08-07T11:14:00Z"/>
            </w:rPr>
          </w:rPrChange>
        </w:rPr>
        <w:pPrChange w:id="2296" w:author="Clay Cressler" w:date="2020-08-11T17:14:00Z">
          <w:pPr>
            <w:pStyle w:val="Bibliography"/>
          </w:pPr>
        </w:pPrChange>
      </w:pPr>
      <w:del w:id="2297" w:author="Clay Cressler" w:date="2020-08-07T11:14:00Z">
        <w:r w:rsidRPr="00B147C5" w:rsidDel="00B022D9">
          <w:rPr>
            <w:rPrChange w:id="2298" w:author="Clay Cressler" w:date="2020-08-11T17:14:00Z">
              <w:rPr/>
            </w:rPrChange>
          </w:rPr>
          <w:delText xml:space="preserve">Gillespie, D.T. (1977). Exact stochastic simulation of coupled chemical reactions. </w:delText>
        </w:r>
        <w:r w:rsidRPr="00B147C5" w:rsidDel="00B022D9">
          <w:rPr>
            <w:i/>
            <w:iCs/>
            <w:rPrChange w:id="2299" w:author="Clay Cressler" w:date="2020-08-11T17:14:00Z">
              <w:rPr>
                <w:i/>
                <w:iCs/>
              </w:rPr>
            </w:rPrChange>
          </w:rPr>
          <w:delText>J. Phys. Chem.</w:delText>
        </w:r>
        <w:r w:rsidRPr="00B147C5" w:rsidDel="00B022D9">
          <w:rPr>
            <w:rPrChange w:id="2300" w:author="Clay Cressler" w:date="2020-08-11T17:14:00Z">
              <w:rPr/>
            </w:rPrChange>
          </w:rPr>
          <w:delText>, 81, 2340–2361.</w:delText>
        </w:r>
      </w:del>
    </w:p>
    <w:p w14:paraId="3E3C0D6F" w14:textId="42A296A6" w:rsidR="0073431C" w:rsidRPr="00B147C5" w:rsidDel="00B022D9" w:rsidRDefault="0073431C" w:rsidP="00B147C5">
      <w:pPr>
        <w:pStyle w:val="Bibliography"/>
        <w:rPr>
          <w:del w:id="2301" w:author="Clay Cressler" w:date="2020-08-07T11:14:00Z"/>
          <w:rPrChange w:id="2302" w:author="Clay Cressler" w:date="2020-08-11T17:14:00Z">
            <w:rPr>
              <w:del w:id="2303" w:author="Clay Cressler" w:date="2020-08-07T11:14:00Z"/>
            </w:rPr>
          </w:rPrChange>
        </w:rPr>
        <w:pPrChange w:id="2304" w:author="Clay Cressler" w:date="2020-08-11T17:14:00Z">
          <w:pPr>
            <w:pStyle w:val="Bibliography"/>
          </w:pPr>
        </w:pPrChange>
      </w:pPr>
      <w:del w:id="2305" w:author="Clay Cressler" w:date="2020-08-07T11:14:00Z">
        <w:r w:rsidRPr="00B147C5" w:rsidDel="00B022D9">
          <w:rPr>
            <w:rPrChange w:id="2306" w:author="Clay Cressler" w:date="2020-08-11T17:14:00Z">
              <w:rPr/>
            </w:rPrChange>
          </w:rPr>
          <w:delText xml:space="preserve">Govaert, L., Fronhofer, E.A., Lion, S., Eizaguirre, C., Bonte, D., Egas, M., </w:delText>
        </w:r>
        <w:r w:rsidRPr="00B147C5" w:rsidDel="00B022D9">
          <w:rPr>
            <w:i/>
            <w:iCs/>
            <w:rPrChange w:id="2307" w:author="Clay Cressler" w:date="2020-08-11T17:14:00Z">
              <w:rPr>
                <w:i/>
                <w:iCs/>
              </w:rPr>
            </w:rPrChange>
          </w:rPr>
          <w:delText>et al.</w:delText>
        </w:r>
        <w:r w:rsidRPr="00B147C5" w:rsidDel="00B022D9">
          <w:rPr>
            <w:rPrChange w:id="2308" w:author="Clay Cressler" w:date="2020-08-11T17:14:00Z">
              <w:rPr/>
            </w:rPrChange>
          </w:rPr>
          <w:delText xml:space="preserve"> (2019). Eco-evolutionary feedbacks—Theoretical models and perspectives. </w:delText>
        </w:r>
        <w:r w:rsidRPr="00B147C5" w:rsidDel="00B022D9">
          <w:rPr>
            <w:i/>
            <w:iCs/>
            <w:rPrChange w:id="2309" w:author="Clay Cressler" w:date="2020-08-11T17:14:00Z">
              <w:rPr>
                <w:i/>
                <w:iCs/>
              </w:rPr>
            </w:rPrChange>
          </w:rPr>
          <w:delText>Functional Ecology</w:delText>
        </w:r>
        <w:r w:rsidRPr="00B147C5" w:rsidDel="00B022D9">
          <w:rPr>
            <w:rPrChange w:id="2310" w:author="Clay Cressler" w:date="2020-08-11T17:14:00Z">
              <w:rPr/>
            </w:rPrChange>
          </w:rPr>
          <w:delText>, 33, 13–30.</w:delText>
        </w:r>
      </w:del>
    </w:p>
    <w:p w14:paraId="20DC2EDF" w14:textId="1B460060" w:rsidR="0073431C" w:rsidRPr="00B147C5" w:rsidDel="00B022D9" w:rsidRDefault="0073431C" w:rsidP="00B147C5">
      <w:pPr>
        <w:pStyle w:val="Bibliography"/>
        <w:rPr>
          <w:del w:id="2311" w:author="Clay Cressler" w:date="2020-08-07T11:14:00Z"/>
          <w:rPrChange w:id="2312" w:author="Clay Cressler" w:date="2020-08-11T17:14:00Z">
            <w:rPr>
              <w:del w:id="2313" w:author="Clay Cressler" w:date="2020-08-07T11:14:00Z"/>
            </w:rPr>
          </w:rPrChange>
        </w:rPr>
        <w:pPrChange w:id="2314" w:author="Clay Cressler" w:date="2020-08-11T17:14:00Z">
          <w:pPr>
            <w:pStyle w:val="Bibliography"/>
          </w:pPr>
        </w:pPrChange>
      </w:pPr>
      <w:del w:id="2315" w:author="Clay Cressler" w:date="2020-08-07T11:14:00Z">
        <w:r w:rsidRPr="00B147C5" w:rsidDel="00B022D9">
          <w:rPr>
            <w:rPrChange w:id="2316" w:author="Clay Cressler" w:date="2020-08-11T17:14:00Z">
              <w:rPr/>
            </w:rPrChange>
          </w:rPr>
          <w:delText xml:space="preserve">Grant, P.R. &amp; Grant, B.R. (2002). Unpredictable evolution in a 30-Year study of Darwin’s finches. </w:delText>
        </w:r>
        <w:r w:rsidRPr="00B147C5" w:rsidDel="00B022D9">
          <w:rPr>
            <w:i/>
            <w:iCs/>
            <w:rPrChange w:id="2317" w:author="Clay Cressler" w:date="2020-08-11T17:14:00Z">
              <w:rPr>
                <w:i/>
                <w:iCs/>
              </w:rPr>
            </w:rPrChange>
          </w:rPr>
          <w:delText>Science</w:delText>
        </w:r>
        <w:r w:rsidRPr="00B147C5" w:rsidDel="00B022D9">
          <w:rPr>
            <w:rPrChange w:id="2318" w:author="Clay Cressler" w:date="2020-08-11T17:14:00Z">
              <w:rPr/>
            </w:rPrChange>
          </w:rPr>
          <w:delText>, 296, 707–711.</w:delText>
        </w:r>
      </w:del>
    </w:p>
    <w:p w14:paraId="39FEE8CB" w14:textId="24A7DA3E" w:rsidR="0073431C" w:rsidRPr="00B147C5" w:rsidDel="00B022D9" w:rsidRDefault="0073431C" w:rsidP="00B147C5">
      <w:pPr>
        <w:pStyle w:val="Bibliography"/>
        <w:rPr>
          <w:del w:id="2319" w:author="Clay Cressler" w:date="2020-08-07T11:14:00Z"/>
          <w:rPrChange w:id="2320" w:author="Clay Cressler" w:date="2020-08-11T17:14:00Z">
            <w:rPr>
              <w:del w:id="2321" w:author="Clay Cressler" w:date="2020-08-07T11:14:00Z"/>
            </w:rPr>
          </w:rPrChange>
        </w:rPr>
        <w:pPrChange w:id="2322" w:author="Clay Cressler" w:date="2020-08-11T17:14:00Z">
          <w:pPr>
            <w:pStyle w:val="Bibliography"/>
          </w:pPr>
        </w:pPrChange>
      </w:pPr>
      <w:del w:id="2323" w:author="Clay Cressler" w:date="2020-08-07T11:14:00Z">
        <w:r w:rsidRPr="00B147C5" w:rsidDel="00B022D9">
          <w:rPr>
            <w:rPrChange w:id="2324" w:author="Clay Cressler" w:date="2020-08-11T17:14:00Z">
              <w:rPr/>
            </w:rPrChange>
          </w:rPr>
          <w:delText xml:space="preserve">Greenman, J.V. &amp; Benton, T.G. (2003). The amplification of environmental noise in population models: causes and consequences. </w:delText>
        </w:r>
        <w:r w:rsidRPr="00B147C5" w:rsidDel="00B022D9">
          <w:rPr>
            <w:i/>
            <w:iCs/>
            <w:rPrChange w:id="2325" w:author="Clay Cressler" w:date="2020-08-11T17:14:00Z">
              <w:rPr>
                <w:i/>
                <w:iCs/>
              </w:rPr>
            </w:rPrChange>
          </w:rPr>
          <w:delText>Am. Nat.</w:delText>
        </w:r>
        <w:r w:rsidRPr="00B147C5" w:rsidDel="00B022D9">
          <w:rPr>
            <w:rPrChange w:id="2326" w:author="Clay Cressler" w:date="2020-08-11T17:14:00Z">
              <w:rPr/>
            </w:rPrChange>
          </w:rPr>
          <w:delText>, 161, 225–239.</w:delText>
        </w:r>
      </w:del>
    </w:p>
    <w:p w14:paraId="03358E0A" w14:textId="1415A812" w:rsidR="0073431C" w:rsidRPr="00B147C5" w:rsidDel="00B022D9" w:rsidRDefault="0073431C" w:rsidP="00B147C5">
      <w:pPr>
        <w:pStyle w:val="Bibliography"/>
        <w:rPr>
          <w:del w:id="2327" w:author="Clay Cressler" w:date="2020-08-07T11:14:00Z"/>
          <w:rPrChange w:id="2328" w:author="Clay Cressler" w:date="2020-08-11T17:14:00Z">
            <w:rPr>
              <w:del w:id="2329" w:author="Clay Cressler" w:date="2020-08-07T11:14:00Z"/>
            </w:rPr>
          </w:rPrChange>
        </w:rPr>
        <w:pPrChange w:id="2330" w:author="Clay Cressler" w:date="2020-08-11T17:14:00Z">
          <w:pPr>
            <w:pStyle w:val="Bibliography"/>
          </w:pPr>
        </w:pPrChange>
      </w:pPr>
      <w:del w:id="2331" w:author="Clay Cressler" w:date="2020-08-07T11:14:00Z">
        <w:r w:rsidRPr="00B147C5" w:rsidDel="00B022D9">
          <w:rPr>
            <w:rPrChange w:id="2332" w:author="Clay Cressler" w:date="2020-08-11T17:14:00Z">
              <w:rPr/>
            </w:rPrChange>
          </w:rPr>
          <w:delText xml:space="preserve">Hairston, Jr., N.G., Ellner, S.P., Geber, M.A., Yoshida, T. &amp; Fox, J.A. (2005). Rapid evolution and the convergence of ecological and evolutionary time. </w:delText>
        </w:r>
        <w:r w:rsidRPr="00B147C5" w:rsidDel="00B022D9">
          <w:rPr>
            <w:i/>
            <w:iCs/>
            <w:rPrChange w:id="2333" w:author="Clay Cressler" w:date="2020-08-11T17:14:00Z">
              <w:rPr>
                <w:i/>
                <w:iCs/>
              </w:rPr>
            </w:rPrChange>
          </w:rPr>
          <w:delText>Ecol. Lett.</w:delText>
        </w:r>
        <w:r w:rsidRPr="00B147C5" w:rsidDel="00B022D9">
          <w:rPr>
            <w:rPrChange w:id="2334" w:author="Clay Cressler" w:date="2020-08-11T17:14:00Z">
              <w:rPr/>
            </w:rPrChange>
          </w:rPr>
          <w:delText>, 8, 1114–1127.</w:delText>
        </w:r>
      </w:del>
    </w:p>
    <w:p w14:paraId="3896C464" w14:textId="02DBEE22" w:rsidR="0073431C" w:rsidRPr="00B147C5" w:rsidDel="00B022D9" w:rsidRDefault="0073431C" w:rsidP="00B147C5">
      <w:pPr>
        <w:pStyle w:val="Bibliography"/>
        <w:rPr>
          <w:del w:id="2335" w:author="Clay Cressler" w:date="2020-08-07T11:14:00Z"/>
          <w:rPrChange w:id="2336" w:author="Clay Cressler" w:date="2020-08-11T17:14:00Z">
            <w:rPr>
              <w:del w:id="2337" w:author="Clay Cressler" w:date="2020-08-07T11:14:00Z"/>
            </w:rPr>
          </w:rPrChange>
        </w:rPr>
        <w:pPrChange w:id="2338" w:author="Clay Cressler" w:date="2020-08-11T17:14:00Z">
          <w:pPr>
            <w:pStyle w:val="Bibliography"/>
          </w:pPr>
        </w:pPrChange>
      </w:pPr>
      <w:del w:id="2339" w:author="Clay Cressler" w:date="2020-08-07T11:14:00Z">
        <w:r w:rsidRPr="00B147C5" w:rsidDel="00B022D9">
          <w:rPr>
            <w:rPrChange w:id="2340" w:author="Clay Cressler" w:date="2020-08-11T17:14:00Z">
              <w:rPr/>
            </w:rPrChange>
          </w:rPr>
          <w:delText xml:space="preserve">Hart, S.P., Schreiber, S.J. &amp; Levine, J.M. (2016). How variation between individuals affects species coexistence. </w:delText>
        </w:r>
        <w:r w:rsidRPr="00B147C5" w:rsidDel="00B022D9">
          <w:rPr>
            <w:i/>
            <w:iCs/>
            <w:rPrChange w:id="2341" w:author="Clay Cressler" w:date="2020-08-11T17:14:00Z">
              <w:rPr>
                <w:i/>
                <w:iCs/>
              </w:rPr>
            </w:rPrChange>
          </w:rPr>
          <w:delText>Ecology Letters</w:delText>
        </w:r>
        <w:r w:rsidRPr="00B147C5" w:rsidDel="00B022D9">
          <w:rPr>
            <w:rPrChange w:id="2342" w:author="Clay Cressler" w:date="2020-08-11T17:14:00Z">
              <w:rPr/>
            </w:rPrChange>
          </w:rPr>
          <w:delText>, 19, 825–838.</w:delText>
        </w:r>
      </w:del>
    </w:p>
    <w:p w14:paraId="0AF8F0FF" w14:textId="36E727B0" w:rsidR="0073431C" w:rsidRPr="00B147C5" w:rsidDel="00B022D9" w:rsidRDefault="0073431C" w:rsidP="00B147C5">
      <w:pPr>
        <w:pStyle w:val="Bibliography"/>
        <w:rPr>
          <w:del w:id="2343" w:author="Clay Cressler" w:date="2020-08-07T11:14:00Z"/>
          <w:rPrChange w:id="2344" w:author="Clay Cressler" w:date="2020-08-11T17:14:00Z">
            <w:rPr>
              <w:del w:id="2345" w:author="Clay Cressler" w:date="2020-08-07T11:14:00Z"/>
            </w:rPr>
          </w:rPrChange>
        </w:rPr>
        <w:pPrChange w:id="2346" w:author="Clay Cressler" w:date="2020-08-11T17:14:00Z">
          <w:pPr>
            <w:pStyle w:val="Bibliography"/>
          </w:pPr>
        </w:pPrChange>
      </w:pPr>
      <w:del w:id="2347" w:author="Clay Cressler" w:date="2020-08-07T11:14:00Z">
        <w:r w:rsidRPr="00B147C5" w:rsidDel="00B022D9">
          <w:rPr>
            <w:rPrChange w:id="2348" w:author="Clay Cressler" w:date="2020-08-11T17:14:00Z">
              <w:rPr/>
            </w:rPrChange>
          </w:rPr>
          <w:delText xml:space="preserve">Hastings, A., Abbott, K.C., Cuddington, K., Francis, T., Gellner, G., Lai, Y.-C., </w:delText>
        </w:r>
        <w:r w:rsidRPr="00B147C5" w:rsidDel="00B022D9">
          <w:rPr>
            <w:i/>
            <w:iCs/>
            <w:rPrChange w:id="2349" w:author="Clay Cressler" w:date="2020-08-11T17:14:00Z">
              <w:rPr>
                <w:i/>
                <w:iCs/>
              </w:rPr>
            </w:rPrChange>
          </w:rPr>
          <w:delText>et al.</w:delText>
        </w:r>
        <w:r w:rsidRPr="00B147C5" w:rsidDel="00B022D9">
          <w:rPr>
            <w:rPrChange w:id="2350" w:author="Clay Cressler" w:date="2020-08-11T17:14:00Z">
              <w:rPr/>
            </w:rPrChange>
          </w:rPr>
          <w:delText xml:space="preserve"> (2018). Transient phenomena in ecology. </w:delText>
        </w:r>
        <w:r w:rsidRPr="00B147C5" w:rsidDel="00B022D9">
          <w:rPr>
            <w:i/>
            <w:iCs/>
            <w:rPrChange w:id="2351" w:author="Clay Cressler" w:date="2020-08-11T17:14:00Z">
              <w:rPr>
                <w:i/>
                <w:iCs/>
              </w:rPr>
            </w:rPrChange>
          </w:rPr>
          <w:delText>Science</w:delText>
        </w:r>
        <w:r w:rsidRPr="00B147C5" w:rsidDel="00B022D9">
          <w:rPr>
            <w:rPrChange w:id="2352" w:author="Clay Cressler" w:date="2020-08-11T17:14:00Z">
              <w:rPr/>
            </w:rPrChange>
          </w:rPr>
          <w:delText>, 361.</w:delText>
        </w:r>
      </w:del>
    </w:p>
    <w:p w14:paraId="0B4227C1" w14:textId="1D0289D3" w:rsidR="0073431C" w:rsidRPr="00B147C5" w:rsidDel="00B022D9" w:rsidRDefault="0073431C" w:rsidP="00B147C5">
      <w:pPr>
        <w:pStyle w:val="Bibliography"/>
        <w:rPr>
          <w:del w:id="2353" w:author="Clay Cressler" w:date="2020-08-07T11:14:00Z"/>
          <w:rPrChange w:id="2354" w:author="Clay Cressler" w:date="2020-08-11T17:14:00Z">
            <w:rPr>
              <w:del w:id="2355" w:author="Clay Cressler" w:date="2020-08-07T11:14:00Z"/>
            </w:rPr>
          </w:rPrChange>
        </w:rPr>
        <w:pPrChange w:id="2356" w:author="Clay Cressler" w:date="2020-08-11T17:14:00Z">
          <w:pPr>
            <w:pStyle w:val="Bibliography"/>
          </w:pPr>
        </w:pPrChange>
      </w:pPr>
      <w:del w:id="2357" w:author="Clay Cressler" w:date="2020-08-07T11:14:00Z">
        <w:r w:rsidRPr="00B147C5" w:rsidDel="00B022D9">
          <w:rPr>
            <w:rPrChange w:id="2358" w:author="Clay Cressler" w:date="2020-08-11T17:14:00Z">
              <w:rPr/>
            </w:rPrChange>
          </w:rPr>
          <w:delText xml:space="preserve">Henson, S.M., Cushing, J.M., Costantino, R.F., Dennis, B. &amp; Desharnais, R.A. (1998). Phase switching in population cycles. </w:delText>
        </w:r>
        <w:r w:rsidRPr="00B147C5" w:rsidDel="00B022D9">
          <w:rPr>
            <w:i/>
            <w:iCs/>
            <w:rPrChange w:id="2359" w:author="Clay Cressler" w:date="2020-08-11T17:14:00Z">
              <w:rPr>
                <w:i/>
                <w:iCs/>
              </w:rPr>
            </w:rPrChange>
          </w:rPr>
          <w:delText>Proceedings of the Royal Society of London. Series B: Biological Sciences</w:delText>
        </w:r>
        <w:r w:rsidRPr="00B147C5" w:rsidDel="00B022D9">
          <w:rPr>
            <w:rPrChange w:id="2360" w:author="Clay Cressler" w:date="2020-08-11T17:14:00Z">
              <w:rPr/>
            </w:rPrChange>
          </w:rPr>
          <w:delText>, 265, 2229–2234.</w:delText>
        </w:r>
      </w:del>
    </w:p>
    <w:p w14:paraId="03FBC4AC" w14:textId="1B13B4CF" w:rsidR="0073431C" w:rsidRPr="00B147C5" w:rsidDel="00B022D9" w:rsidRDefault="0073431C" w:rsidP="00B147C5">
      <w:pPr>
        <w:pStyle w:val="Bibliography"/>
        <w:rPr>
          <w:del w:id="2361" w:author="Clay Cressler" w:date="2020-08-07T11:14:00Z"/>
          <w:rPrChange w:id="2362" w:author="Clay Cressler" w:date="2020-08-11T17:14:00Z">
            <w:rPr>
              <w:del w:id="2363" w:author="Clay Cressler" w:date="2020-08-07T11:14:00Z"/>
            </w:rPr>
          </w:rPrChange>
        </w:rPr>
        <w:pPrChange w:id="2364" w:author="Clay Cressler" w:date="2020-08-11T17:14:00Z">
          <w:pPr>
            <w:pStyle w:val="Bibliography"/>
          </w:pPr>
        </w:pPrChange>
      </w:pPr>
      <w:del w:id="2365" w:author="Clay Cressler" w:date="2020-08-07T11:14:00Z">
        <w:r w:rsidRPr="00B147C5" w:rsidDel="00B022D9">
          <w:rPr>
            <w:rPrChange w:id="2366" w:author="Clay Cressler" w:date="2020-08-11T17:14:00Z">
              <w:rPr/>
            </w:rPrChange>
          </w:rPr>
          <w:delText xml:space="preserve">Hosking, C.J., Raubenheimer, D., Charleston, M.A., Simpson, S.J. &amp; Senior, A.M. (2019). Macronutrient intakes and the lifespan-fecundity trade-off: a geometric framework agent-based model. </w:delText>
        </w:r>
        <w:r w:rsidRPr="00B147C5" w:rsidDel="00B022D9">
          <w:rPr>
            <w:i/>
            <w:iCs/>
            <w:rPrChange w:id="2367" w:author="Clay Cressler" w:date="2020-08-11T17:14:00Z">
              <w:rPr>
                <w:i/>
                <w:iCs/>
              </w:rPr>
            </w:rPrChange>
          </w:rPr>
          <w:delText>Journal of The Royal Society Interface</w:delText>
        </w:r>
        <w:r w:rsidRPr="00B147C5" w:rsidDel="00B022D9">
          <w:rPr>
            <w:rPrChange w:id="2368" w:author="Clay Cressler" w:date="2020-08-11T17:14:00Z">
              <w:rPr/>
            </w:rPrChange>
          </w:rPr>
          <w:delText>, 16, 20180733.</w:delText>
        </w:r>
      </w:del>
    </w:p>
    <w:p w14:paraId="6CB4BEBE" w14:textId="0299A745" w:rsidR="0073431C" w:rsidRPr="00B147C5" w:rsidDel="00B022D9" w:rsidRDefault="0073431C" w:rsidP="00B147C5">
      <w:pPr>
        <w:pStyle w:val="Bibliography"/>
        <w:rPr>
          <w:del w:id="2369" w:author="Clay Cressler" w:date="2020-08-07T11:14:00Z"/>
          <w:rPrChange w:id="2370" w:author="Clay Cressler" w:date="2020-08-11T17:14:00Z">
            <w:rPr>
              <w:del w:id="2371" w:author="Clay Cressler" w:date="2020-08-07T11:14:00Z"/>
            </w:rPr>
          </w:rPrChange>
        </w:rPr>
        <w:pPrChange w:id="2372" w:author="Clay Cressler" w:date="2020-08-11T17:14:00Z">
          <w:pPr>
            <w:pStyle w:val="Bibliography"/>
          </w:pPr>
        </w:pPrChange>
      </w:pPr>
      <w:del w:id="2373" w:author="Clay Cressler" w:date="2020-08-07T11:14:00Z">
        <w:r w:rsidRPr="00B147C5" w:rsidDel="00B022D9">
          <w:rPr>
            <w:rPrChange w:id="2374" w:author="Clay Cressler" w:date="2020-08-11T17:14:00Z">
              <w:rPr/>
            </w:rPrChange>
          </w:rPr>
          <w:delText xml:space="preserve">Humplik, J., Hill, A.L. &amp; Nowak, M.A. (2014). Evolutionary dynamics of infectious diseases in finite populations. </w:delText>
        </w:r>
        <w:r w:rsidRPr="00B147C5" w:rsidDel="00B022D9">
          <w:rPr>
            <w:i/>
            <w:iCs/>
            <w:rPrChange w:id="2375" w:author="Clay Cressler" w:date="2020-08-11T17:14:00Z">
              <w:rPr>
                <w:i/>
                <w:iCs/>
              </w:rPr>
            </w:rPrChange>
          </w:rPr>
          <w:delText>J. Theor. Biol.</w:delText>
        </w:r>
        <w:r w:rsidRPr="00B147C5" w:rsidDel="00B022D9">
          <w:rPr>
            <w:rPrChange w:id="2376" w:author="Clay Cressler" w:date="2020-08-11T17:14:00Z">
              <w:rPr/>
            </w:rPrChange>
          </w:rPr>
          <w:delText>, 360, 149–162.</w:delText>
        </w:r>
      </w:del>
    </w:p>
    <w:p w14:paraId="6D066B11" w14:textId="1E36E84A" w:rsidR="0073431C" w:rsidRPr="00B147C5" w:rsidDel="00B022D9" w:rsidRDefault="0073431C" w:rsidP="00B147C5">
      <w:pPr>
        <w:pStyle w:val="Bibliography"/>
        <w:rPr>
          <w:del w:id="2377" w:author="Clay Cressler" w:date="2020-08-07T11:14:00Z"/>
          <w:rPrChange w:id="2378" w:author="Clay Cressler" w:date="2020-08-11T17:14:00Z">
            <w:rPr>
              <w:del w:id="2379" w:author="Clay Cressler" w:date="2020-08-07T11:14:00Z"/>
            </w:rPr>
          </w:rPrChange>
        </w:rPr>
        <w:pPrChange w:id="2380" w:author="Clay Cressler" w:date="2020-08-11T17:14:00Z">
          <w:pPr>
            <w:pStyle w:val="Bibliography"/>
          </w:pPr>
        </w:pPrChange>
      </w:pPr>
      <w:del w:id="2381" w:author="Clay Cressler" w:date="2020-08-07T11:14:00Z">
        <w:r w:rsidRPr="00B147C5" w:rsidDel="00B022D9">
          <w:rPr>
            <w:rPrChange w:id="2382" w:author="Clay Cressler" w:date="2020-08-11T17:14:00Z">
              <w:rPr/>
            </w:rPrChange>
          </w:rPr>
          <w:delText xml:space="preserve">Ives, A.R., Einarsson, A., Jansen, V.A.A. &amp; Gardarsson, A. (2008). High-amplitude fluctuations and alternative dynamical states of midges in Lake Myvatn. </w:delText>
        </w:r>
        <w:r w:rsidRPr="00B147C5" w:rsidDel="00B022D9">
          <w:rPr>
            <w:i/>
            <w:iCs/>
            <w:rPrChange w:id="2383" w:author="Clay Cressler" w:date="2020-08-11T17:14:00Z">
              <w:rPr>
                <w:i/>
                <w:iCs/>
              </w:rPr>
            </w:rPrChange>
          </w:rPr>
          <w:delText>Nature</w:delText>
        </w:r>
        <w:r w:rsidRPr="00B147C5" w:rsidDel="00B022D9">
          <w:rPr>
            <w:rPrChange w:id="2384" w:author="Clay Cressler" w:date="2020-08-11T17:14:00Z">
              <w:rPr/>
            </w:rPrChange>
          </w:rPr>
          <w:delText>, 452, 84–87.</w:delText>
        </w:r>
      </w:del>
    </w:p>
    <w:p w14:paraId="2A4668AF" w14:textId="4130D368" w:rsidR="0073431C" w:rsidRPr="00B147C5" w:rsidDel="00B022D9" w:rsidRDefault="0073431C" w:rsidP="00B147C5">
      <w:pPr>
        <w:pStyle w:val="Bibliography"/>
        <w:rPr>
          <w:del w:id="2385" w:author="Clay Cressler" w:date="2020-08-07T11:14:00Z"/>
          <w:rPrChange w:id="2386" w:author="Clay Cressler" w:date="2020-08-11T17:14:00Z">
            <w:rPr>
              <w:del w:id="2387" w:author="Clay Cressler" w:date="2020-08-07T11:14:00Z"/>
            </w:rPr>
          </w:rPrChange>
        </w:rPr>
        <w:pPrChange w:id="2388" w:author="Clay Cressler" w:date="2020-08-11T17:14:00Z">
          <w:pPr>
            <w:pStyle w:val="Bibliography"/>
          </w:pPr>
        </w:pPrChange>
      </w:pPr>
      <w:del w:id="2389" w:author="Clay Cressler" w:date="2020-08-07T11:14:00Z">
        <w:r w:rsidRPr="00B147C5" w:rsidDel="00B022D9">
          <w:rPr>
            <w:rPrChange w:id="2390" w:author="Clay Cressler" w:date="2020-08-11T17:14:00Z">
              <w:rPr/>
            </w:rPrChange>
          </w:rPr>
          <w:delText xml:space="preserve">Iwasa, Y., Pomiankowski, A. &amp; Nee, S. (1991). The evolution of costly mate preferences Ii. the “handicap” principle. </w:delText>
        </w:r>
        <w:r w:rsidRPr="00B147C5" w:rsidDel="00B022D9">
          <w:rPr>
            <w:i/>
            <w:iCs/>
            <w:rPrChange w:id="2391" w:author="Clay Cressler" w:date="2020-08-11T17:14:00Z">
              <w:rPr>
                <w:i/>
                <w:iCs/>
              </w:rPr>
            </w:rPrChange>
          </w:rPr>
          <w:delText>Evolution</w:delText>
        </w:r>
        <w:r w:rsidRPr="00B147C5" w:rsidDel="00B022D9">
          <w:rPr>
            <w:rPrChange w:id="2392" w:author="Clay Cressler" w:date="2020-08-11T17:14:00Z">
              <w:rPr/>
            </w:rPrChange>
          </w:rPr>
          <w:delText>, 45, 1431–1442.</w:delText>
        </w:r>
      </w:del>
    </w:p>
    <w:p w14:paraId="6A2ABEA3" w14:textId="54637C02" w:rsidR="0073431C" w:rsidRPr="00B147C5" w:rsidDel="00B022D9" w:rsidRDefault="0073431C" w:rsidP="00B147C5">
      <w:pPr>
        <w:pStyle w:val="Bibliography"/>
        <w:rPr>
          <w:del w:id="2393" w:author="Clay Cressler" w:date="2020-08-07T11:14:00Z"/>
          <w:rPrChange w:id="2394" w:author="Clay Cressler" w:date="2020-08-11T17:14:00Z">
            <w:rPr>
              <w:del w:id="2395" w:author="Clay Cressler" w:date="2020-08-07T11:14:00Z"/>
            </w:rPr>
          </w:rPrChange>
        </w:rPr>
        <w:pPrChange w:id="2396" w:author="Clay Cressler" w:date="2020-08-11T17:14:00Z">
          <w:pPr>
            <w:pStyle w:val="Bibliography"/>
          </w:pPr>
        </w:pPrChange>
      </w:pPr>
      <w:del w:id="2397" w:author="Clay Cressler" w:date="2020-08-07T11:14:00Z">
        <w:r w:rsidRPr="00B147C5" w:rsidDel="00B022D9">
          <w:rPr>
            <w:rPrChange w:id="2398" w:author="Clay Cressler" w:date="2020-08-11T17:14:00Z">
              <w:rPr/>
            </w:rPrChange>
          </w:rPr>
          <w:delText xml:space="preserve">Kendall, B.E., Fox, G.A., Fujiwara, M. &amp; Nogeire, T.M. (2011). Demographic heterogeneity, cohort selection, and population growth. </w:delText>
        </w:r>
        <w:r w:rsidRPr="00B147C5" w:rsidDel="00B022D9">
          <w:rPr>
            <w:i/>
            <w:iCs/>
            <w:rPrChange w:id="2399" w:author="Clay Cressler" w:date="2020-08-11T17:14:00Z">
              <w:rPr>
                <w:i/>
                <w:iCs/>
              </w:rPr>
            </w:rPrChange>
          </w:rPr>
          <w:delText>Ecology</w:delText>
        </w:r>
        <w:r w:rsidRPr="00B147C5" w:rsidDel="00B022D9">
          <w:rPr>
            <w:rPrChange w:id="2400" w:author="Clay Cressler" w:date="2020-08-11T17:14:00Z">
              <w:rPr/>
            </w:rPrChange>
          </w:rPr>
          <w:delText>, 92, 1985–1993.</w:delText>
        </w:r>
      </w:del>
    </w:p>
    <w:p w14:paraId="04E074D8" w14:textId="0A018E3E" w:rsidR="0073431C" w:rsidRPr="00B147C5" w:rsidDel="00B022D9" w:rsidRDefault="0073431C" w:rsidP="00B147C5">
      <w:pPr>
        <w:pStyle w:val="Bibliography"/>
        <w:rPr>
          <w:del w:id="2401" w:author="Clay Cressler" w:date="2020-08-07T11:14:00Z"/>
          <w:rPrChange w:id="2402" w:author="Clay Cressler" w:date="2020-08-11T17:14:00Z">
            <w:rPr>
              <w:del w:id="2403" w:author="Clay Cressler" w:date="2020-08-07T11:14:00Z"/>
            </w:rPr>
          </w:rPrChange>
        </w:rPr>
        <w:pPrChange w:id="2404" w:author="Clay Cressler" w:date="2020-08-11T17:14:00Z">
          <w:pPr>
            <w:pStyle w:val="Bibliography"/>
          </w:pPr>
        </w:pPrChange>
      </w:pPr>
      <w:del w:id="2405" w:author="Clay Cressler" w:date="2020-08-07T11:14:00Z">
        <w:r w:rsidRPr="00B147C5" w:rsidDel="00B022D9">
          <w:rPr>
            <w:rPrChange w:id="2406" w:author="Clay Cressler" w:date="2020-08-11T17:14:00Z">
              <w:rPr/>
            </w:rPrChange>
          </w:rPr>
          <w:delText xml:space="preserve">Lande, R. (1976). Natural selection and random genetic drift in phenotypic evolution. </w:delText>
        </w:r>
        <w:r w:rsidRPr="00B147C5" w:rsidDel="00B022D9">
          <w:rPr>
            <w:i/>
            <w:iCs/>
            <w:rPrChange w:id="2407" w:author="Clay Cressler" w:date="2020-08-11T17:14:00Z">
              <w:rPr>
                <w:i/>
                <w:iCs/>
              </w:rPr>
            </w:rPrChange>
          </w:rPr>
          <w:delText>Evolution</w:delText>
        </w:r>
        <w:r w:rsidRPr="00B147C5" w:rsidDel="00B022D9">
          <w:rPr>
            <w:rPrChange w:id="2408" w:author="Clay Cressler" w:date="2020-08-11T17:14:00Z">
              <w:rPr/>
            </w:rPrChange>
          </w:rPr>
          <w:delText>, 30, 314–334.</w:delText>
        </w:r>
      </w:del>
    </w:p>
    <w:p w14:paraId="31EF3F16" w14:textId="071547CA" w:rsidR="0073431C" w:rsidRPr="00B147C5" w:rsidDel="00B022D9" w:rsidRDefault="0073431C" w:rsidP="00B147C5">
      <w:pPr>
        <w:pStyle w:val="Bibliography"/>
        <w:rPr>
          <w:del w:id="2409" w:author="Clay Cressler" w:date="2020-08-07T11:14:00Z"/>
          <w:rPrChange w:id="2410" w:author="Clay Cressler" w:date="2020-08-11T17:14:00Z">
            <w:rPr>
              <w:del w:id="2411" w:author="Clay Cressler" w:date="2020-08-07T11:14:00Z"/>
            </w:rPr>
          </w:rPrChange>
        </w:rPr>
        <w:pPrChange w:id="2412" w:author="Clay Cressler" w:date="2020-08-11T17:14:00Z">
          <w:pPr>
            <w:pStyle w:val="Bibliography"/>
          </w:pPr>
        </w:pPrChange>
      </w:pPr>
      <w:del w:id="2413" w:author="Clay Cressler" w:date="2020-08-07T11:14:00Z">
        <w:r w:rsidRPr="00B147C5" w:rsidDel="00B022D9">
          <w:rPr>
            <w:rPrChange w:id="2414" w:author="Clay Cressler" w:date="2020-08-11T17:14:00Z">
              <w:rPr/>
            </w:rPrChange>
          </w:rPr>
          <w:delText xml:space="preserve">Lande, R. (1982). A quantitative genetic theory of Life history evolution. </w:delText>
        </w:r>
        <w:r w:rsidRPr="00B147C5" w:rsidDel="00B022D9">
          <w:rPr>
            <w:i/>
            <w:iCs/>
            <w:rPrChange w:id="2415" w:author="Clay Cressler" w:date="2020-08-11T17:14:00Z">
              <w:rPr>
                <w:i/>
                <w:iCs/>
              </w:rPr>
            </w:rPrChange>
          </w:rPr>
          <w:delText>Ecology</w:delText>
        </w:r>
        <w:r w:rsidRPr="00B147C5" w:rsidDel="00B022D9">
          <w:rPr>
            <w:rPrChange w:id="2416" w:author="Clay Cressler" w:date="2020-08-11T17:14:00Z">
              <w:rPr/>
            </w:rPrChange>
          </w:rPr>
          <w:delText>, 63, 607–615.</w:delText>
        </w:r>
      </w:del>
    </w:p>
    <w:p w14:paraId="425406CF" w14:textId="6EB6BED6" w:rsidR="0073431C" w:rsidRPr="00B147C5" w:rsidDel="00B022D9" w:rsidRDefault="0073431C" w:rsidP="00B147C5">
      <w:pPr>
        <w:pStyle w:val="Bibliography"/>
        <w:rPr>
          <w:del w:id="2417" w:author="Clay Cressler" w:date="2020-08-07T11:14:00Z"/>
          <w:rPrChange w:id="2418" w:author="Clay Cressler" w:date="2020-08-11T17:14:00Z">
            <w:rPr>
              <w:del w:id="2419" w:author="Clay Cressler" w:date="2020-08-07T11:14:00Z"/>
            </w:rPr>
          </w:rPrChange>
        </w:rPr>
        <w:pPrChange w:id="2420" w:author="Clay Cressler" w:date="2020-08-11T17:14:00Z">
          <w:pPr>
            <w:pStyle w:val="Bibliography"/>
          </w:pPr>
        </w:pPrChange>
      </w:pPr>
      <w:del w:id="2421" w:author="Clay Cressler" w:date="2020-08-07T11:14:00Z">
        <w:r w:rsidRPr="00B147C5" w:rsidDel="00B022D9">
          <w:rPr>
            <w:rPrChange w:id="2422" w:author="Clay Cressler" w:date="2020-08-11T17:14:00Z">
              <w:rPr/>
            </w:rPrChange>
          </w:rPr>
          <w:delText xml:space="preserve">Lee, D.E., Berger, R.W., Tietz, J.R., Warzybok, P., Bradley, R.W., Orr, A.J., </w:delText>
        </w:r>
        <w:r w:rsidRPr="00B147C5" w:rsidDel="00B022D9">
          <w:rPr>
            <w:i/>
            <w:iCs/>
            <w:rPrChange w:id="2423" w:author="Clay Cressler" w:date="2020-08-11T17:14:00Z">
              <w:rPr>
                <w:i/>
                <w:iCs/>
              </w:rPr>
            </w:rPrChange>
          </w:rPr>
          <w:delText>et al.</w:delText>
        </w:r>
        <w:r w:rsidRPr="00B147C5" w:rsidDel="00B022D9">
          <w:rPr>
            <w:rPrChange w:id="2424" w:author="Clay Cressler" w:date="2020-08-11T17:14:00Z">
              <w:rPr/>
            </w:rPrChange>
          </w:rPr>
          <w:delText xml:space="preserve"> (2018). Initial growth of northern fur seal (</w:delText>
        </w:r>
        <w:r w:rsidRPr="00B147C5" w:rsidDel="00B022D9">
          <w:rPr>
            <w:i/>
            <w:iCs/>
            <w:rPrChange w:id="2425" w:author="Clay Cressler" w:date="2020-08-11T17:14:00Z">
              <w:rPr>
                <w:i/>
                <w:iCs/>
              </w:rPr>
            </w:rPrChange>
          </w:rPr>
          <w:delText>Callorhinus ursinus</w:delText>
        </w:r>
        <w:r w:rsidRPr="00B147C5" w:rsidDel="00B022D9">
          <w:rPr>
            <w:rPrChange w:id="2426" w:author="Clay Cressler" w:date="2020-08-11T17:14:00Z">
              <w:rPr/>
            </w:rPrChange>
          </w:rPr>
          <w:delText xml:space="preserve">) colonies at the South Farallon, San Miguel, and Bogoslof Islands. </w:delText>
        </w:r>
        <w:r w:rsidRPr="00B147C5" w:rsidDel="00B022D9">
          <w:rPr>
            <w:i/>
            <w:iCs/>
            <w:rPrChange w:id="2427" w:author="Clay Cressler" w:date="2020-08-11T17:14:00Z">
              <w:rPr>
                <w:i/>
                <w:iCs/>
              </w:rPr>
            </w:rPrChange>
          </w:rPr>
          <w:delText>J Mammal</w:delText>
        </w:r>
        <w:r w:rsidRPr="00B147C5" w:rsidDel="00B022D9">
          <w:rPr>
            <w:rPrChange w:id="2428" w:author="Clay Cressler" w:date="2020-08-11T17:14:00Z">
              <w:rPr/>
            </w:rPrChange>
          </w:rPr>
          <w:delText>, 99, 1529–1538.</w:delText>
        </w:r>
      </w:del>
    </w:p>
    <w:p w14:paraId="2C96088B" w14:textId="65167515" w:rsidR="0073431C" w:rsidRPr="00B147C5" w:rsidDel="00B022D9" w:rsidRDefault="0073431C" w:rsidP="00B147C5">
      <w:pPr>
        <w:pStyle w:val="Bibliography"/>
        <w:rPr>
          <w:del w:id="2429" w:author="Clay Cressler" w:date="2020-08-07T11:14:00Z"/>
          <w:rPrChange w:id="2430" w:author="Clay Cressler" w:date="2020-08-11T17:14:00Z">
            <w:rPr>
              <w:del w:id="2431" w:author="Clay Cressler" w:date="2020-08-07T11:14:00Z"/>
            </w:rPr>
          </w:rPrChange>
        </w:rPr>
        <w:pPrChange w:id="2432" w:author="Clay Cressler" w:date="2020-08-11T17:14:00Z">
          <w:pPr>
            <w:pStyle w:val="Bibliography"/>
          </w:pPr>
        </w:pPrChange>
      </w:pPr>
      <w:del w:id="2433" w:author="Clay Cressler" w:date="2020-08-07T11:14:00Z">
        <w:r w:rsidRPr="00B147C5" w:rsidDel="00B022D9">
          <w:rPr>
            <w:rPrChange w:id="2434" w:author="Clay Cressler" w:date="2020-08-11T17:14:00Z">
              <w:rPr/>
            </w:rPrChange>
          </w:rPr>
          <w:delText xml:space="preserve">Lee, K.P., Simpson, S.J., Clissold, F.J., Brooks, R., Ballard, J.W.O., Taylor, P.W., </w:delText>
        </w:r>
        <w:r w:rsidRPr="00B147C5" w:rsidDel="00B022D9">
          <w:rPr>
            <w:i/>
            <w:iCs/>
            <w:rPrChange w:id="2435" w:author="Clay Cressler" w:date="2020-08-11T17:14:00Z">
              <w:rPr>
                <w:i/>
                <w:iCs/>
              </w:rPr>
            </w:rPrChange>
          </w:rPr>
          <w:delText>et al.</w:delText>
        </w:r>
        <w:r w:rsidRPr="00B147C5" w:rsidDel="00B022D9">
          <w:rPr>
            <w:rPrChange w:id="2436" w:author="Clay Cressler" w:date="2020-08-11T17:14:00Z">
              <w:rPr/>
            </w:rPrChange>
          </w:rPr>
          <w:delText xml:space="preserve"> (2008). Lifespan and reproduction in Drosophila: New insights from nutritional geometry. </w:delText>
        </w:r>
        <w:r w:rsidRPr="00B147C5" w:rsidDel="00B022D9">
          <w:rPr>
            <w:i/>
            <w:iCs/>
            <w:rPrChange w:id="2437" w:author="Clay Cressler" w:date="2020-08-11T17:14:00Z">
              <w:rPr>
                <w:i/>
                <w:iCs/>
              </w:rPr>
            </w:rPrChange>
          </w:rPr>
          <w:delText>Proc Natl Acad Sci U S A</w:delText>
        </w:r>
        <w:r w:rsidRPr="00B147C5" w:rsidDel="00B022D9">
          <w:rPr>
            <w:rPrChange w:id="2438" w:author="Clay Cressler" w:date="2020-08-11T17:14:00Z">
              <w:rPr/>
            </w:rPrChange>
          </w:rPr>
          <w:delText>, 105, 2498–2503.</w:delText>
        </w:r>
      </w:del>
    </w:p>
    <w:p w14:paraId="12D29211" w14:textId="1BE43DC3" w:rsidR="0073431C" w:rsidRPr="00B147C5" w:rsidDel="00B022D9" w:rsidRDefault="0073431C" w:rsidP="00B147C5">
      <w:pPr>
        <w:pStyle w:val="Bibliography"/>
        <w:rPr>
          <w:del w:id="2439" w:author="Clay Cressler" w:date="2020-08-07T11:14:00Z"/>
          <w:rPrChange w:id="2440" w:author="Clay Cressler" w:date="2020-08-11T17:14:00Z">
            <w:rPr>
              <w:del w:id="2441" w:author="Clay Cressler" w:date="2020-08-07T11:14:00Z"/>
            </w:rPr>
          </w:rPrChange>
        </w:rPr>
        <w:pPrChange w:id="2442" w:author="Clay Cressler" w:date="2020-08-11T17:14:00Z">
          <w:pPr>
            <w:pStyle w:val="Bibliography"/>
          </w:pPr>
        </w:pPrChange>
      </w:pPr>
      <w:del w:id="2443" w:author="Clay Cressler" w:date="2020-08-07T11:14:00Z">
        <w:r w:rsidRPr="00B147C5" w:rsidDel="00B022D9">
          <w:rPr>
            <w:rPrChange w:id="2444" w:author="Clay Cressler" w:date="2020-08-11T17:14:00Z">
              <w:rPr/>
            </w:rPrChange>
          </w:rPr>
          <w:delText xml:space="preserve">Lenormand, T., Roze, D. &amp; Rousset, F. (2009). Stochasticity in evolution. </w:delText>
        </w:r>
        <w:r w:rsidRPr="00B147C5" w:rsidDel="00B022D9">
          <w:rPr>
            <w:i/>
            <w:iCs/>
            <w:rPrChange w:id="2445" w:author="Clay Cressler" w:date="2020-08-11T17:14:00Z">
              <w:rPr>
                <w:i/>
                <w:iCs/>
              </w:rPr>
            </w:rPrChange>
          </w:rPr>
          <w:delText>Trends in Ecology &amp; Evolution</w:delText>
        </w:r>
        <w:r w:rsidRPr="00B147C5" w:rsidDel="00B022D9">
          <w:rPr>
            <w:rPrChange w:id="2446" w:author="Clay Cressler" w:date="2020-08-11T17:14:00Z">
              <w:rPr/>
            </w:rPrChange>
          </w:rPr>
          <w:delText>, 24, 157–165.</w:delText>
        </w:r>
      </w:del>
    </w:p>
    <w:p w14:paraId="333A5A49" w14:textId="59E00968" w:rsidR="0073431C" w:rsidRPr="00B147C5" w:rsidDel="00B022D9" w:rsidRDefault="0073431C" w:rsidP="00B147C5">
      <w:pPr>
        <w:pStyle w:val="Bibliography"/>
        <w:rPr>
          <w:del w:id="2447" w:author="Clay Cressler" w:date="2020-08-07T11:14:00Z"/>
          <w:rPrChange w:id="2448" w:author="Clay Cressler" w:date="2020-08-11T17:14:00Z">
            <w:rPr>
              <w:del w:id="2449" w:author="Clay Cressler" w:date="2020-08-07T11:14:00Z"/>
            </w:rPr>
          </w:rPrChange>
        </w:rPr>
        <w:pPrChange w:id="2450" w:author="Clay Cressler" w:date="2020-08-11T17:14:00Z">
          <w:pPr>
            <w:pStyle w:val="Bibliography"/>
          </w:pPr>
        </w:pPrChange>
      </w:pPr>
      <w:del w:id="2451" w:author="Clay Cressler" w:date="2020-08-07T11:14:00Z">
        <w:r w:rsidRPr="00B147C5" w:rsidDel="00B022D9">
          <w:rPr>
            <w:rPrChange w:id="2452" w:author="Clay Cressler" w:date="2020-08-11T17:14:00Z">
              <w:rPr/>
            </w:rPrChange>
          </w:rPr>
          <w:delText xml:space="preserve">Lion, S. (2017). Theoretical approaches in evolutionary ecology: Environmental feedback as a unifying perspective. </w:delText>
        </w:r>
        <w:r w:rsidRPr="00B147C5" w:rsidDel="00B022D9">
          <w:rPr>
            <w:i/>
            <w:iCs/>
            <w:rPrChange w:id="2453" w:author="Clay Cressler" w:date="2020-08-11T17:14:00Z">
              <w:rPr>
                <w:i/>
                <w:iCs/>
              </w:rPr>
            </w:rPrChange>
          </w:rPr>
          <w:delText>The American Naturalist</w:delText>
        </w:r>
        <w:r w:rsidRPr="00B147C5" w:rsidDel="00B022D9">
          <w:rPr>
            <w:rPrChange w:id="2454" w:author="Clay Cressler" w:date="2020-08-11T17:14:00Z">
              <w:rPr/>
            </w:rPrChange>
          </w:rPr>
          <w:delText>, 191, 21–44.</w:delText>
        </w:r>
      </w:del>
    </w:p>
    <w:p w14:paraId="60A680A1" w14:textId="374F22D9" w:rsidR="0073431C" w:rsidRPr="00B147C5" w:rsidDel="00B022D9" w:rsidRDefault="0073431C" w:rsidP="00B147C5">
      <w:pPr>
        <w:pStyle w:val="Bibliography"/>
        <w:rPr>
          <w:del w:id="2455" w:author="Clay Cressler" w:date="2020-08-07T11:14:00Z"/>
          <w:rPrChange w:id="2456" w:author="Clay Cressler" w:date="2020-08-11T17:14:00Z">
            <w:rPr>
              <w:del w:id="2457" w:author="Clay Cressler" w:date="2020-08-07T11:14:00Z"/>
            </w:rPr>
          </w:rPrChange>
        </w:rPr>
        <w:pPrChange w:id="2458" w:author="Clay Cressler" w:date="2020-08-11T17:14:00Z">
          <w:pPr>
            <w:pStyle w:val="Bibliography"/>
          </w:pPr>
        </w:pPrChange>
      </w:pPr>
      <w:del w:id="2459" w:author="Clay Cressler" w:date="2020-08-07T11:14:00Z">
        <w:r w:rsidRPr="00B147C5" w:rsidDel="00B022D9">
          <w:rPr>
            <w:rPrChange w:id="2460" w:author="Clay Cressler" w:date="2020-08-11T17:14:00Z">
              <w:rPr/>
            </w:rPrChange>
          </w:rPr>
          <w:delText xml:space="preserve">Lowe, W.H., Kovach, R.P. &amp; Allendorf, F.W. (2017). Population genetics and demography unite ecology and evolution. </w:delText>
        </w:r>
        <w:r w:rsidRPr="00B147C5" w:rsidDel="00B022D9">
          <w:rPr>
            <w:i/>
            <w:iCs/>
            <w:rPrChange w:id="2461" w:author="Clay Cressler" w:date="2020-08-11T17:14:00Z">
              <w:rPr>
                <w:i/>
                <w:iCs/>
              </w:rPr>
            </w:rPrChange>
          </w:rPr>
          <w:delText>Trends Ecol. Evol. (Amst.)</w:delText>
        </w:r>
        <w:r w:rsidRPr="00B147C5" w:rsidDel="00B022D9">
          <w:rPr>
            <w:rPrChange w:id="2462" w:author="Clay Cressler" w:date="2020-08-11T17:14:00Z">
              <w:rPr/>
            </w:rPrChange>
          </w:rPr>
          <w:delText>, 32, 141–152.</w:delText>
        </w:r>
      </w:del>
    </w:p>
    <w:p w14:paraId="6EA17FB8" w14:textId="37E1F0BD" w:rsidR="0073431C" w:rsidRPr="00B147C5" w:rsidDel="00B022D9" w:rsidRDefault="0073431C" w:rsidP="00B147C5">
      <w:pPr>
        <w:pStyle w:val="Bibliography"/>
        <w:rPr>
          <w:del w:id="2463" w:author="Clay Cressler" w:date="2020-08-07T11:14:00Z"/>
          <w:rPrChange w:id="2464" w:author="Clay Cressler" w:date="2020-08-11T17:14:00Z">
            <w:rPr>
              <w:del w:id="2465" w:author="Clay Cressler" w:date="2020-08-07T11:14:00Z"/>
            </w:rPr>
          </w:rPrChange>
        </w:rPr>
        <w:pPrChange w:id="2466" w:author="Clay Cressler" w:date="2020-08-11T17:14:00Z">
          <w:pPr>
            <w:pStyle w:val="Bibliography"/>
          </w:pPr>
        </w:pPrChange>
      </w:pPr>
      <w:del w:id="2467" w:author="Clay Cressler" w:date="2020-08-07T11:14:00Z">
        <w:r w:rsidRPr="00B147C5" w:rsidDel="00B022D9">
          <w:rPr>
            <w:rPrChange w:id="2468" w:author="Clay Cressler" w:date="2020-08-11T17:14:00Z">
              <w:rPr/>
            </w:rPrChange>
          </w:rPr>
          <w:delText xml:space="preserve">McKane, A.J. &amp; Newman, T.J. (2005). Predator-prey cycles from resonant amplification of demographic stochasticity. </w:delText>
        </w:r>
        <w:r w:rsidRPr="00B147C5" w:rsidDel="00B022D9">
          <w:rPr>
            <w:i/>
            <w:iCs/>
            <w:rPrChange w:id="2469" w:author="Clay Cressler" w:date="2020-08-11T17:14:00Z">
              <w:rPr>
                <w:i/>
                <w:iCs/>
              </w:rPr>
            </w:rPrChange>
          </w:rPr>
          <w:delText>Phys. Rev. Lett.</w:delText>
        </w:r>
        <w:r w:rsidRPr="00B147C5" w:rsidDel="00B022D9">
          <w:rPr>
            <w:rPrChange w:id="2470" w:author="Clay Cressler" w:date="2020-08-11T17:14:00Z">
              <w:rPr/>
            </w:rPrChange>
          </w:rPr>
          <w:delText>, 94, 218102.</w:delText>
        </w:r>
      </w:del>
    </w:p>
    <w:p w14:paraId="44ADB0E0" w14:textId="158A5C39" w:rsidR="0073431C" w:rsidRPr="00B147C5" w:rsidDel="00B022D9" w:rsidRDefault="0073431C" w:rsidP="00B147C5">
      <w:pPr>
        <w:pStyle w:val="Bibliography"/>
        <w:rPr>
          <w:del w:id="2471" w:author="Clay Cressler" w:date="2020-08-07T11:14:00Z"/>
          <w:rPrChange w:id="2472" w:author="Clay Cressler" w:date="2020-08-11T17:14:00Z">
            <w:rPr>
              <w:del w:id="2473" w:author="Clay Cressler" w:date="2020-08-07T11:14:00Z"/>
            </w:rPr>
          </w:rPrChange>
        </w:rPr>
        <w:pPrChange w:id="2474" w:author="Clay Cressler" w:date="2020-08-11T17:14:00Z">
          <w:pPr>
            <w:pStyle w:val="Bibliography"/>
          </w:pPr>
        </w:pPrChange>
      </w:pPr>
      <w:del w:id="2475" w:author="Clay Cressler" w:date="2020-08-07T11:14:00Z">
        <w:r w:rsidRPr="00B147C5" w:rsidDel="00B022D9">
          <w:rPr>
            <w:rPrChange w:id="2476" w:author="Clay Cressler" w:date="2020-08-11T17:14:00Z">
              <w:rPr/>
            </w:rPrChange>
          </w:rPr>
          <w:delText xml:space="preserve">Nicholson, A.J. (1957). The self-adjustment of populations to change. </w:delText>
        </w:r>
        <w:r w:rsidRPr="00B147C5" w:rsidDel="00B022D9">
          <w:rPr>
            <w:i/>
            <w:iCs/>
            <w:rPrChange w:id="2477" w:author="Clay Cressler" w:date="2020-08-11T17:14:00Z">
              <w:rPr>
                <w:i/>
                <w:iCs/>
              </w:rPr>
            </w:rPrChange>
          </w:rPr>
          <w:delText>Cold Spring Harb Symp Quant Biol</w:delText>
        </w:r>
        <w:r w:rsidRPr="00B147C5" w:rsidDel="00B022D9">
          <w:rPr>
            <w:rPrChange w:id="2478" w:author="Clay Cressler" w:date="2020-08-11T17:14:00Z">
              <w:rPr/>
            </w:rPrChange>
          </w:rPr>
          <w:delText>, 22, 153–173.</w:delText>
        </w:r>
      </w:del>
    </w:p>
    <w:p w14:paraId="5667651A" w14:textId="2F0EFBF0" w:rsidR="0073431C" w:rsidRPr="00B147C5" w:rsidDel="00B022D9" w:rsidRDefault="0073431C" w:rsidP="00B147C5">
      <w:pPr>
        <w:pStyle w:val="Bibliography"/>
        <w:rPr>
          <w:del w:id="2479" w:author="Clay Cressler" w:date="2020-08-07T11:14:00Z"/>
          <w:rPrChange w:id="2480" w:author="Clay Cressler" w:date="2020-08-11T17:14:00Z">
            <w:rPr>
              <w:del w:id="2481" w:author="Clay Cressler" w:date="2020-08-07T11:14:00Z"/>
            </w:rPr>
          </w:rPrChange>
        </w:rPr>
        <w:pPrChange w:id="2482" w:author="Clay Cressler" w:date="2020-08-11T17:14:00Z">
          <w:pPr>
            <w:pStyle w:val="Bibliography"/>
          </w:pPr>
        </w:pPrChange>
      </w:pPr>
      <w:del w:id="2483" w:author="Clay Cressler" w:date="2020-08-07T11:14:00Z">
        <w:r w:rsidRPr="00B147C5" w:rsidDel="00B022D9">
          <w:rPr>
            <w:rPrChange w:id="2484" w:author="Clay Cressler" w:date="2020-08-11T17:14:00Z">
              <w:rPr/>
            </w:rPrChange>
          </w:rPr>
          <w:delText xml:space="preserve">Parsons, T.L., Lambert, A., Day, T. &amp; Gandon, S. (2018). Pathogen evolution in finite populations: slow and steady spreads the best. </w:delText>
        </w:r>
        <w:r w:rsidRPr="00B147C5" w:rsidDel="00B022D9">
          <w:rPr>
            <w:i/>
            <w:iCs/>
            <w:rPrChange w:id="2485" w:author="Clay Cressler" w:date="2020-08-11T17:14:00Z">
              <w:rPr>
                <w:i/>
                <w:iCs/>
              </w:rPr>
            </w:rPrChange>
          </w:rPr>
          <w:delText>Journal of The Royal Society Interface</w:delText>
        </w:r>
        <w:r w:rsidRPr="00B147C5" w:rsidDel="00B022D9">
          <w:rPr>
            <w:rPrChange w:id="2486" w:author="Clay Cressler" w:date="2020-08-11T17:14:00Z">
              <w:rPr/>
            </w:rPrChange>
          </w:rPr>
          <w:delText>, 15, 20180135.</w:delText>
        </w:r>
      </w:del>
    </w:p>
    <w:p w14:paraId="579E8D95" w14:textId="1F666705" w:rsidR="0073431C" w:rsidRPr="00B147C5" w:rsidDel="00B022D9" w:rsidRDefault="0073431C" w:rsidP="00B147C5">
      <w:pPr>
        <w:pStyle w:val="Bibliography"/>
        <w:rPr>
          <w:del w:id="2487" w:author="Clay Cressler" w:date="2020-08-07T11:14:00Z"/>
          <w:rPrChange w:id="2488" w:author="Clay Cressler" w:date="2020-08-11T17:14:00Z">
            <w:rPr>
              <w:del w:id="2489" w:author="Clay Cressler" w:date="2020-08-07T11:14:00Z"/>
            </w:rPr>
          </w:rPrChange>
        </w:rPr>
        <w:pPrChange w:id="2490" w:author="Clay Cressler" w:date="2020-08-11T17:14:00Z">
          <w:pPr>
            <w:pStyle w:val="Bibliography"/>
          </w:pPr>
        </w:pPrChange>
      </w:pPr>
      <w:del w:id="2491" w:author="Clay Cressler" w:date="2020-08-07T11:14:00Z">
        <w:r w:rsidRPr="00B147C5" w:rsidDel="00B022D9">
          <w:rPr>
            <w:rPrChange w:id="2492" w:author="Clay Cressler" w:date="2020-08-11T17:14:00Z">
              <w:rPr/>
            </w:rPrChange>
          </w:rPr>
          <w:delText xml:space="preserve">Pimentel, D. (1961). Animal population regulation by the genetic feed-back mechanism. </w:delText>
        </w:r>
        <w:r w:rsidRPr="00B147C5" w:rsidDel="00B022D9">
          <w:rPr>
            <w:i/>
            <w:iCs/>
            <w:rPrChange w:id="2493" w:author="Clay Cressler" w:date="2020-08-11T17:14:00Z">
              <w:rPr>
                <w:i/>
                <w:iCs/>
              </w:rPr>
            </w:rPrChange>
          </w:rPr>
          <w:delText>The American Naturalist</w:delText>
        </w:r>
        <w:r w:rsidRPr="00B147C5" w:rsidDel="00B022D9">
          <w:rPr>
            <w:rPrChange w:id="2494" w:author="Clay Cressler" w:date="2020-08-11T17:14:00Z">
              <w:rPr/>
            </w:rPrChange>
          </w:rPr>
          <w:delText>, 95, 65–79.</w:delText>
        </w:r>
      </w:del>
    </w:p>
    <w:p w14:paraId="78AA5F9F" w14:textId="15474103" w:rsidR="0073431C" w:rsidRPr="00B147C5" w:rsidDel="00B022D9" w:rsidRDefault="0073431C" w:rsidP="00B147C5">
      <w:pPr>
        <w:pStyle w:val="Bibliography"/>
        <w:rPr>
          <w:del w:id="2495" w:author="Clay Cressler" w:date="2020-08-07T11:14:00Z"/>
          <w:rPrChange w:id="2496" w:author="Clay Cressler" w:date="2020-08-11T17:14:00Z">
            <w:rPr>
              <w:del w:id="2497" w:author="Clay Cressler" w:date="2020-08-07T11:14:00Z"/>
            </w:rPr>
          </w:rPrChange>
        </w:rPr>
        <w:pPrChange w:id="2498" w:author="Clay Cressler" w:date="2020-08-11T17:14:00Z">
          <w:pPr>
            <w:pStyle w:val="Bibliography"/>
          </w:pPr>
        </w:pPrChange>
      </w:pPr>
      <w:del w:id="2499" w:author="Clay Cressler" w:date="2020-08-07T11:14:00Z">
        <w:r w:rsidRPr="00B147C5" w:rsidDel="00B022D9">
          <w:rPr>
            <w:rPrChange w:id="2500" w:author="Clay Cressler" w:date="2020-08-11T17:14:00Z">
              <w:rPr/>
            </w:rPrChange>
          </w:rPr>
          <w:delText xml:space="preserve">Proulx, S.R. &amp; Day, T. (2001). What can invasion analyses tell us about evolution under stochasticity in finite populations? </w:delText>
        </w:r>
        <w:r w:rsidRPr="00B147C5" w:rsidDel="00B022D9">
          <w:rPr>
            <w:i/>
            <w:iCs/>
            <w:rPrChange w:id="2501" w:author="Clay Cressler" w:date="2020-08-11T17:14:00Z">
              <w:rPr>
                <w:i/>
                <w:iCs/>
              </w:rPr>
            </w:rPrChange>
          </w:rPr>
          <w:delText>Selection</w:delText>
        </w:r>
        <w:r w:rsidRPr="00B147C5" w:rsidDel="00B022D9">
          <w:rPr>
            <w:rPrChange w:id="2502" w:author="Clay Cressler" w:date="2020-08-11T17:14:00Z">
              <w:rPr/>
            </w:rPrChange>
          </w:rPr>
          <w:delText>, 2, 2–15.</w:delText>
        </w:r>
      </w:del>
    </w:p>
    <w:p w14:paraId="3B235671" w14:textId="6706B845" w:rsidR="0073431C" w:rsidRPr="00B147C5" w:rsidDel="00B022D9" w:rsidRDefault="0073431C" w:rsidP="00B147C5">
      <w:pPr>
        <w:pStyle w:val="Bibliography"/>
        <w:rPr>
          <w:del w:id="2503" w:author="Clay Cressler" w:date="2020-08-07T11:14:00Z"/>
          <w:rPrChange w:id="2504" w:author="Clay Cressler" w:date="2020-08-11T17:14:00Z">
            <w:rPr>
              <w:del w:id="2505" w:author="Clay Cressler" w:date="2020-08-07T11:14:00Z"/>
            </w:rPr>
          </w:rPrChange>
        </w:rPr>
        <w:pPrChange w:id="2506" w:author="Clay Cressler" w:date="2020-08-11T17:14:00Z">
          <w:pPr>
            <w:pStyle w:val="Bibliography"/>
          </w:pPr>
        </w:pPrChange>
      </w:pPr>
      <w:del w:id="2507" w:author="Clay Cressler" w:date="2020-08-07T11:14:00Z">
        <w:r w:rsidRPr="00B147C5" w:rsidDel="00B022D9">
          <w:rPr>
            <w:rPrChange w:id="2508" w:author="Clay Cressler" w:date="2020-08-11T17:14:00Z">
              <w:rPr/>
            </w:rPrChange>
          </w:rPr>
          <w:delText xml:space="preserve">Rees, M. &amp; Ellner, S.P. (2019). Why so variable: Can genetic variance in flowering thresholds be maintained by fluctuating selection? </w:delText>
        </w:r>
        <w:r w:rsidRPr="00B147C5" w:rsidDel="00B022D9">
          <w:rPr>
            <w:i/>
            <w:iCs/>
            <w:rPrChange w:id="2509" w:author="Clay Cressler" w:date="2020-08-11T17:14:00Z">
              <w:rPr>
                <w:i/>
                <w:iCs/>
              </w:rPr>
            </w:rPrChange>
          </w:rPr>
          <w:delText>The American Naturalist</w:delText>
        </w:r>
        <w:r w:rsidRPr="00B147C5" w:rsidDel="00B022D9">
          <w:rPr>
            <w:rPrChange w:id="2510" w:author="Clay Cressler" w:date="2020-08-11T17:14:00Z">
              <w:rPr/>
            </w:rPrChange>
          </w:rPr>
          <w:delText>, 194, E13–E29.</w:delText>
        </w:r>
      </w:del>
    </w:p>
    <w:p w14:paraId="55B7F44E" w14:textId="5586CF99" w:rsidR="0073431C" w:rsidRPr="00B147C5" w:rsidDel="00B022D9" w:rsidRDefault="0073431C" w:rsidP="00B147C5">
      <w:pPr>
        <w:pStyle w:val="Bibliography"/>
        <w:rPr>
          <w:del w:id="2511" w:author="Clay Cressler" w:date="2020-08-07T11:14:00Z"/>
          <w:rPrChange w:id="2512" w:author="Clay Cressler" w:date="2020-08-11T17:14:00Z">
            <w:rPr>
              <w:del w:id="2513" w:author="Clay Cressler" w:date="2020-08-07T11:14:00Z"/>
            </w:rPr>
          </w:rPrChange>
        </w:rPr>
        <w:pPrChange w:id="2514" w:author="Clay Cressler" w:date="2020-08-11T17:14:00Z">
          <w:pPr>
            <w:pStyle w:val="Bibliography"/>
          </w:pPr>
        </w:pPrChange>
      </w:pPr>
      <w:del w:id="2515" w:author="Clay Cressler" w:date="2020-08-07T11:14:00Z">
        <w:r w:rsidRPr="00B147C5" w:rsidDel="00B022D9">
          <w:rPr>
            <w:rPrChange w:id="2516" w:author="Clay Cressler" w:date="2020-08-11T17:14:00Z">
              <w:rPr/>
            </w:rPrChange>
          </w:rPr>
          <w:delText xml:space="preserve">Reznick, D., Nunney, L. &amp; Tessier, A. (2000). Big houses, big cars, superfleas and the costs of reproduction. </w:delText>
        </w:r>
        <w:r w:rsidRPr="00B147C5" w:rsidDel="00B022D9">
          <w:rPr>
            <w:i/>
            <w:iCs/>
            <w:rPrChange w:id="2517" w:author="Clay Cressler" w:date="2020-08-11T17:14:00Z">
              <w:rPr>
                <w:i/>
                <w:iCs/>
              </w:rPr>
            </w:rPrChange>
          </w:rPr>
          <w:delText>Trends in Ecology &amp; Evolution</w:delText>
        </w:r>
        <w:r w:rsidRPr="00B147C5" w:rsidDel="00B022D9">
          <w:rPr>
            <w:rPrChange w:id="2518" w:author="Clay Cressler" w:date="2020-08-11T17:14:00Z">
              <w:rPr/>
            </w:rPrChange>
          </w:rPr>
          <w:delText>, 15, 421–425.</w:delText>
        </w:r>
      </w:del>
    </w:p>
    <w:p w14:paraId="0D244A94" w14:textId="278F3795" w:rsidR="0073431C" w:rsidRPr="00B147C5" w:rsidDel="00B022D9" w:rsidRDefault="0073431C" w:rsidP="00B147C5">
      <w:pPr>
        <w:pStyle w:val="Bibliography"/>
        <w:rPr>
          <w:del w:id="2519" w:author="Clay Cressler" w:date="2020-08-07T11:14:00Z"/>
          <w:rPrChange w:id="2520" w:author="Clay Cressler" w:date="2020-08-11T17:14:00Z">
            <w:rPr>
              <w:del w:id="2521" w:author="Clay Cressler" w:date="2020-08-07T11:14:00Z"/>
            </w:rPr>
          </w:rPrChange>
        </w:rPr>
        <w:pPrChange w:id="2522" w:author="Clay Cressler" w:date="2020-08-11T17:14:00Z">
          <w:pPr>
            <w:pStyle w:val="Bibliography"/>
          </w:pPr>
        </w:pPrChange>
      </w:pPr>
      <w:del w:id="2523" w:author="Clay Cressler" w:date="2020-08-07T11:14:00Z">
        <w:r w:rsidRPr="00B147C5" w:rsidDel="00B022D9">
          <w:rPr>
            <w:rPrChange w:id="2524" w:author="Clay Cressler" w:date="2020-08-11T17:14:00Z">
              <w:rPr/>
            </w:rPrChange>
          </w:rPr>
          <w:delText xml:space="preserve">Schoener, T.W. (2011). The newest synthesis: understanding the interplay of evolutionary and ecological dynamics. </w:delText>
        </w:r>
        <w:r w:rsidRPr="00B147C5" w:rsidDel="00B022D9">
          <w:rPr>
            <w:i/>
            <w:iCs/>
            <w:rPrChange w:id="2525" w:author="Clay Cressler" w:date="2020-08-11T17:14:00Z">
              <w:rPr>
                <w:i/>
                <w:iCs/>
              </w:rPr>
            </w:rPrChange>
          </w:rPr>
          <w:delText>Science</w:delText>
        </w:r>
        <w:r w:rsidRPr="00B147C5" w:rsidDel="00B022D9">
          <w:rPr>
            <w:rPrChange w:id="2526" w:author="Clay Cressler" w:date="2020-08-11T17:14:00Z">
              <w:rPr/>
            </w:rPrChange>
          </w:rPr>
          <w:delText>, 331, 426–429.</w:delText>
        </w:r>
      </w:del>
    </w:p>
    <w:p w14:paraId="444DB501" w14:textId="24FC3ACB" w:rsidR="0073431C" w:rsidRPr="00B147C5" w:rsidDel="00B022D9" w:rsidRDefault="0073431C" w:rsidP="00B147C5">
      <w:pPr>
        <w:pStyle w:val="Bibliography"/>
        <w:rPr>
          <w:del w:id="2527" w:author="Clay Cressler" w:date="2020-08-07T11:14:00Z"/>
          <w:rPrChange w:id="2528" w:author="Clay Cressler" w:date="2020-08-11T17:14:00Z">
            <w:rPr>
              <w:del w:id="2529" w:author="Clay Cressler" w:date="2020-08-07T11:14:00Z"/>
            </w:rPr>
          </w:rPrChange>
        </w:rPr>
        <w:pPrChange w:id="2530" w:author="Clay Cressler" w:date="2020-08-11T17:14:00Z">
          <w:pPr>
            <w:pStyle w:val="Bibliography"/>
          </w:pPr>
        </w:pPrChange>
      </w:pPr>
      <w:del w:id="2531" w:author="Clay Cressler" w:date="2020-08-07T11:14:00Z">
        <w:r w:rsidRPr="00B147C5" w:rsidDel="00B022D9">
          <w:rPr>
            <w:rPrChange w:id="2532" w:author="Clay Cressler" w:date="2020-08-11T17:14:00Z">
              <w:rPr/>
            </w:rPrChange>
          </w:rPr>
          <w:delText xml:space="preserve">Sibly, R.M., Barker, D., Denham, M.C., Hone, J. &amp; Pagel, M. (2005). On the regulation of populations of mammals, birds, fish, and insects. </w:delText>
        </w:r>
        <w:r w:rsidRPr="00B147C5" w:rsidDel="00B022D9">
          <w:rPr>
            <w:i/>
            <w:iCs/>
            <w:rPrChange w:id="2533" w:author="Clay Cressler" w:date="2020-08-11T17:14:00Z">
              <w:rPr>
                <w:i/>
                <w:iCs/>
              </w:rPr>
            </w:rPrChange>
          </w:rPr>
          <w:delText>Science</w:delText>
        </w:r>
        <w:r w:rsidRPr="00B147C5" w:rsidDel="00B022D9">
          <w:rPr>
            <w:rPrChange w:id="2534" w:author="Clay Cressler" w:date="2020-08-11T17:14:00Z">
              <w:rPr/>
            </w:rPrChange>
          </w:rPr>
          <w:delText>, 309, 607–610.</w:delText>
        </w:r>
      </w:del>
    </w:p>
    <w:p w14:paraId="7425CBC4" w14:textId="5C53EC1A" w:rsidR="0073431C" w:rsidRPr="00B147C5" w:rsidDel="00B022D9" w:rsidRDefault="0073431C" w:rsidP="00B147C5">
      <w:pPr>
        <w:pStyle w:val="Bibliography"/>
        <w:rPr>
          <w:del w:id="2535" w:author="Clay Cressler" w:date="2020-08-07T11:14:00Z"/>
          <w:rPrChange w:id="2536" w:author="Clay Cressler" w:date="2020-08-11T17:14:00Z">
            <w:rPr>
              <w:del w:id="2537" w:author="Clay Cressler" w:date="2020-08-07T11:14:00Z"/>
            </w:rPr>
          </w:rPrChange>
        </w:rPr>
        <w:pPrChange w:id="2538" w:author="Clay Cressler" w:date="2020-08-11T17:14:00Z">
          <w:pPr>
            <w:pStyle w:val="Bibliography"/>
          </w:pPr>
        </w:pPrChange>
      </w:pPr>
      <w:del w:id="2539" w:author="Clay Cressler" w:date="2020-08-07T11:14:00Z">
        <w:r w:rsidRPr="00B147C5" w:rsidDel="00B022D9">
          <w:rPr>
            <w:rPrChange w:id="2540" w:author="Clay Cressler" w:date="2020-08-11T17:14:00Z">
              <w:rPr/>
            </w:rPrChange>
          </w:rPr>
          <w:delText xml:space="preserve">Start, D., Weis, A.E. &amp; Gilbert, B. (2020). Ecological and evolutionary stochasticity shape natural selection. </w:delText>
        </w:r>
        <w:r w:rsidRPr="00B147C5" w:rsidDel="00B022D9">
          <w:rPr>
            <w:i/>
            <w:iCs/>
            <w:rPrChange w:id="2541" w:author="Clay Cressler" w:date="2020-08-11T17:14:00Z">
              <w:rPr>
                <w:i/>
                <w:iCs/>
              </w:rPr>
            </w:rPrChange>
          </w:rPr>
          <w:delText>The American Naturalist</w:delText>
        </w:r>
        <w:r w:rsidRPr="00B147C5" w:rsidDel="00B022D9">
          <w:rPr>
            <w:rPrChange w:id="2542" w:author="Clay Cressler" w:date="2020-08-11T17:14:00Z">
              <w:rPr/>
            </w:rPrChange>
          </w:rPr>
          <w:delText>, 195, 705–716.</w:delText>
        </w:r>
      </w:del>
    </w:p>
    <w:p w14:paraId="69070753" w14:textId="3DEAAA98" w:rsidR="0073431C" w:rsidRPr="00B147C5" w:rsidDel="00B022D9" w:rsidRDefault="0073431C" w:rsidP="00B147C5">
      <w:pPr>
        <w:pStyle w:val="Bibliography"/>
        <w:rPr>
          <w:del w:id="2543" w:author="Clay Cressler" w:date="2020-08-07T11:14:00Z"/>
          <w:rPrChange w:id="2544" w:author="Clay Cressler" w:date="2020-08-11T17:14:00Z">
            <w:rPr>
              <w:del w:id="2545" w:author="Clay Cressler" w:date="2020-08-07T11:14:00Z"/>
            </w:rPr>
          </w:rPrChange>
        </w:rPr>
        <w:pPrChange w:id="2546" w:author="Clay Cressler" w:date="2020-08-11T17:14:00Z">
          <w:pPr>
            <w:pStyle w:val="Bibliography"/>
          </w:pPr>
        </w:pPrChange>
      </w:pPr>
      <w:del w:id="2547" w:author="Clay Cressler" w:date="2020-08-07T11:14:00Z">
        <w:r w:rsidRPr="00B147C5" w:rsidDel="00B022D9">
          <w:rPr>
            <w:rPrChange w:id="2548" w:author="Clay Cressler" w:date="2020-08-11T17:14:00Z">
              <w:rPr/>
            </w:rPrChange>
          </w:rPr>
          <w:delText xml:space="preserve">Stearns, S.C. (1976). Life-History Tactics: A Review of the Ideas. </w:delText>
        </w:r>
        <w:r w:rsidRPr="00B147C5" w:rsidDel="00B022D9">
          <w:rPr>
            <w:i/>
            <w:iCs/>
            <w:rPrChange w:id="2549" w:author="Clay Cressler" w:date="2020-08-11T17:14:00Z">
              <w:rPr>
                <w:i/>
                <w:iCs/>
              </w:rPr>
            </w:rPrChange>
          </w:rPr>
          <w:delText>The Quarterly Review of Biology</w:delText>
        </w:r>
        <w:r w:rsidRPr="00B147C5" w:rsidDel="00B022D9">
          <w:rPr>
            <w:rPrChange w:id="2550" w:author="Clay Cressler" w:date="2020-08-11T17:14:00Z">
              <w:rPr/>
            </w:rPrChange>
          </w:rPr>
          <w:delText>, 51, 3–47.</w:delText>
        </w:r>
      </w:del>
    </w:p>
    <w:p w14:paraId="4DB0F55C" w14:textId="50DF94B2" w:rsidR="0073431C" w:rsidRPr="00B147C5" w:rsidDel="00B022D9" w:rsidRDefault="0073431C" w:rsidP="00B147C5">
      <w:pPr>
        <w:pStyle w:val="Bibliography"/>
        <w:rPr>
          <w:del w:id="2551" w:author="Clay Cressler" w:date="2020-08-07T11:14:00Z"/>
          <w:rPrChange w:id="2552" w:author="Clay Cressler" w:date="2020-08-11T17:14:00Z">
            <w:rPr>
              <w:del w:id="2553" w:author="Clay Cressler" w:date="2020-08-07T11:14:00Z"/>
            </w:rPr>
          </w:rPrChange>
        </w:rPr>
        <w:pPrChange w:id="2554" w:author="Clay Cressler" w:date="2020-08-11T17:14:00Z">
          <w:pPr>
            <w:pStyle w:val="Bibliography"/>
          </w:pPr>
        </w:pPrChange>
      </w:pPr>
      <w:del w:id="2555" w:author="Clay Cressler" w:date="2020-08-07T11:14:00Z">
        <w:r w:rsidRPr="00B147C5" w:rsidDel="00B022D9">
          <w:rPr>
            <w:rPrChange w:id="2556" w:author="Clay Cressler" w:date="2020-08-11T17:14:00Z">
              <w:rPr/>
            </w:rPrChange>
          </w:rPr>
          <w:delText xml:space="preserve">Stover, J.P., Kendall, B.E. &amp; Fox, G.A. (2012). Demographic heterogeneity impacts density-dependent population dynamics. </w:delText>
        </w:r>
        <w:r w:rsidRPr="00B147C5" w:rsidDel="00B022D9">
          <w:rPr>
            <w:i/>
            <w:iCs/>
            <w:rPrChange w:id="2557" w:author="Clay Cressler" w:date="2020-08-11T17:14:00Z">
              <w:rPr>
                <w:i/>
                <w:iCs/>
              </w:rPr>
            </w:rPrChange>
          </w:rPr>
          <w:delText>Theor Ecol</w:delText>
        </w:r>
        <w:r w:rsidRPr="00B147C5" w:rsidDel="00B022D9">
          <w:rPr>
            <w:rPrChange w:id="2558" w:author="Clay Cressler" w:date="2020-08-11T17:14:00Z">
              <w:rPr/>
            </w:rPrChange>
          </w:rPr>
          <w:delText>, 5, 297–309.</w:delText>
        </w:r>
      </w:del>
    </w:p>
    <w:p w14:paraId="18C1AE14" w14:textId="1ED8C8B3" w:rsidR="0073431C" w:rsidRPr="00B147C5" w:rsidDel="00B022D9" w:rsidRDefault="0073431C" w:rsidP="00B147C5">
      <w:pPr>
        <w:pStyle w:val="Bibliography"/>
        <w:rPr>
          <w:del w:id="2559" w:author="Clay Cressler" w:date="2020-08-07T11:14:00Z"/>
          <w:rPrChange w:id="2560" w:author="Clay Cressler" w:date="2020-08-11T17:14:00Z">
            <w:rPr>
              <w:del w:id="2561" w:author="Clay Cressler" w:date="2020-08-07T11:14:00Z"/>
            </w:rPr>
          </w:rPrChange>
        </w:rPr>
        <w:pPrChange w:id="2562" w:author="Clay Cressler" w:date="2020-08-11T17:14:00Z">
          <w:pPr>
            <w:pStyle w:val="Bibliography"/>
          </w:pPr>
        </w:pPrChange>
      </w:pPr>
      <w:del w:id="2563" w:author="Clay Cressler" w:date="2020-08-07T11:14:00Z">
        <w:r w:rsidRPr="00B147C5" w:rsidDel="00B022D9">
          <w:rPr>
            <w:rPrChange w:id="2564" w:author="Clay Cressler" w:date="2020-08-11T17:14:00Z">
              <w:rPr/>
            </w:rPrChange>
          </w:rPr>
          <w:delText xml:space="preserve">Taper, M.L. &amp; Case, T.J. (1992). Models of character displacement and the theoretical robustness of taxon cycles. </w:delText>
        </w:r>
        <w:r w:rsidRPr="00B147C5" w:rsidDel="00B022D9">
          <w:rPr>
            <w:i/>
            <w:iCs/>
            <w:rPrChange w:id="2565" w:author="Clay Cressler" w:date="2020-08-11T17:14:00Z">
              <w:rPr>
                <w:i/>
                <w:iCs/>
              </w:rPr>
            </w:rPrChange>
          </w:rPr>
          <w:delText>Evolution</w:delText>
        </w:r>
        <w:r w:rsidRPr="00B147C5" w:rsidDel="00B022D9">
          <w:rPr>
            <w:rPrChange w:id="2566" w:author="Clay Cressler" w:date="2020-08-11T17:14:00Z">
              <w:rPr/>
            </w:rPrChange>
          </w:rPr>
          <w:delText>, 46, 317–333.</w:delText>
        </w:r>
      </w:del>
    </w:p>
    <w:p w14:paraId="593FFF12" w14:textId="043751A9" w:rsidR="0073431C" w:rsidRPr="00B147C5" w:rsidDel="00B022D9" w:rsidRDefault="0073431C" w:rsidP="00B147C5">
      <w:pPr>
        <w:pStyle w:val="Bibliography"/>
        <w:rPr>
          <w:del w:id="2567" w:author="Clay Cressler" w:date="2020-08-07T11:14:00Z"/>
          <w:rPrChange w:id="2568" w:author="Clay Cressler" w:date="2020-08-11T17:14:00Z">
            <w:rPr>
              <w:del w:id="2569" w:author="Clay Cressler" w:date="2020-08-07T11:14:00Z"/>
            </w:rPr>
          </w:rPrChange>
        </w:rPr>
        <w:pPrChange w:id="2570" w:author="Clay Cressler" w:date="2020-08-11T17:14:00Z">
          <w:pPr>
            <w:pStyle w:val="Bibliography"/>
          </w:pPr>
        </w:pPrChange>
      </w:pPr>
      <w:del w:id="2571" w:author="Clay Cressler" w:date="2020-08-07T11:14:00Z">
        <w:r w:rsidRPr="00B147C5" w:rsidDel="00B022D9">
          <w:rPr>
            <w:rPrChange w:id="2572" w:author="Clay Cressler" w:date="2020-08-11T17:14:00Z">
              <w:rPr/>
            </w:rPrChange>
          </w:rPr>
          <w:delText xml:space="preserve">Taylor, P. &amp; Day, T. (1997). Evolutionary stability under the replicator and the gradient dynamics. </w:delText>
        </w:r>
        <w:r w:rsidRPr="00B147C5" w:rsidDel="00B022D9">
          <w:rPr>
            <w:i/>
            <w:iCs/>
            <w:rPrChange w:id="2573" w:author="Clay Cressler" w:date="2020-08-11T17:14:00Z">
              <w:rPr>
                <w:i/>
                <w:iCs/>
              </w:rPr>
            </w:rPrChange>
          </w:rPr>
          <w:delText>Evol Ecol</w:delText>
        </w:r>
        <w:r w:rsidRPr="00B147C5" w:rsidDel="00B022D9">
          <w:rPr>
            <w:rPrChange w:id="2574" w:author="Clay Cressler" w:date="2020-08-11T17:14:00Z">
              <w:rPr/>
            </w:rPrChange>
          </w:rPr>
          <w:delText>, 11, 579–590.</w:delText>
        </w:r>
      </w:del>
    </w:p>
    <w:p w14:paraId="07292C29" w14:textId="7BC90238" w:rsidR="0073431C" w:rsidRPr="00B147C5" w:rsidDel="00B022D9" w:rsidRDefault="0073431C" w:rsidP="00B147C5">
      <w:pPr>
        <w:pStyle w:val="Bibliography"/>
        <w:rPr>
          <w:del w:id="2575" w:author="Clay Cressler" w:date="2020-08-07T11:14:00Z"/>
          <w:rPrChange w:id="2576" w:author="Clay Cressler" w:date="2020-08-11T17:14:00Z">
            <w:rPr>
              <w:del w:id="2577" w:author="Clay Cressler" w:date="2020-08-07T11:14:00Z"/>
            </w:rPr>
          </w:rPrChange>
        </w:rPr>
        <w:pPrChange w:id="2578" w:author="Clay Cressler" w:date="2020-08-11T17:14:00Z">
          <w:pPr>
            <w:pStyle w:val="Bibliography"/>
          </w:pPr>
        </w:pPrChange>
      </w:pPr>
      <w:del w:id="2579" w:author="Clay Cressler" w:date="2020-08-07T11:14:00Z">
        <w:r w:rsidRPr="00B147C5" w:rsidDel="00B022D9">
          <w:rPr>
            <w:rPrChange w:id="2580" w:author="Clay Cressler" w:date="2020-08-11T17:14:00Z">
              <w:rPr/>
            </w:rPrChange>
          </w:rPr>
          <w:delText xml:space="preserve">Tirok, K., Bauer, B., Wirtz, K. &amp; Gaedke, U. (2011). Predator-prey dynamics driven by feedback between functionally diverse trophic levels. </w:delText>
        </w:r>
        <w:r w:rsidRPr="00B147C5" w:rsidDel="00B022D9">
          <w:rPr>
            <w:i/>
            <w:iCs/>
            <w:rPrChange w:id="2581" w:author="Clay Cressler" w:date="2020-08-11T17:14:00Z">
              <w:rPr>
                <w:i/>
                <w:iCs/>
              </w:rPr>
            </w:rPrChange>
          </w:rPr>
          <w:delText>PLoS ONE</w:delText>
        </w:r>
        <w:r w:rsidRPr="00B147C5" w:rsidDel="00B022D9">
          <w:rPr>
            <w:rPrChange w:id="2582" w:author="Clay Cressler" w:date="2020-08-11T17:14:00Z">
              <w:rPr/>
            </w:rPrChange>
          </w:rPr>
          <w:delText>, 6, e27357.</w:delText>
        </w:r>
      </w:del>
    </w:p>
    <w:p w14:paraId="518FD378" w14:textId="63BA1E94" w:rsidR="0073431C" w:rsidRPr="00B147C5" w:rsidDel="00B022D9" w:rsidRDefault="0073431C" w:rsidP="00B147C5">
      <w:pPr>
        <w:pStyle w:val="Bibliography"/>
        <w:rPr>
          <w:del w:id="2583" w:author="Clay Cressler" w:date="2020-08-07T11:14:00Z"/>
          <w:rPrChange w:id="2584" w:author="Clay Cressler" w:date="2020-08-11T17:14:00Z">
            <w:rPr>
              <w:del w:id="2585" w:author="Clay Cressler" w:date="2020-08-07T11:14:00Z"/>
            </w:rPr>
          </w:rPrChange>
        </w:rPr>
        <w:pPrChange w:id="2586" w:author="Clay Cressler" w:date="2020-08-11T17:14:00Z">
          <w:pPr>
            <w:pStyle w:val="Bibliography"/>
          </w:pPr>
        </w:pPrChange>
      </w:pPr>
      <w:del w:id="2587" w:author="Clay Cressler" w:date="2020-08-07T11:14:00Z">
        <w:r w:rsidRPr="00B147C5" w:rsidDel="00B022D9">
          <w:rPr>
            <w:rPrChange w:id="2588" w:author="Clay Cressler" w:date="2020-08-11T17:14:00Z">
              <w:rPr/>
            </w:rPrChange>
          </w:rPr>
          <w:delText xml:space="preserve">Vasseur, D.A., Amarasekare, P., Rudolf, V.H.W. &amp; Levine, J.M. (2011). Eco-evolutionary dynamics enable coexistence via neighbor-dependent selection. </w:delText>
        </w:r>
        <w:r w:rsidRPr="00B147C5" w:rsidDel="00B022D9">
          <w:rPr>
            <w:i/>
            <w:iCs/>
            <w:rPrChange w:id="2589" w:author="Clay Cressler" w:date="2020-08-11T17:14:00Z">
              <w:rPr>
                <w:i/>
                <w:iCs/>
              </w:rPr>
            </w:rPrChange>
          </w:rPr>
          <w:delText>Am. Nat.</w:delText>
        </w:r>
        <w:r w:rsidRPr="00B147C5" w:rsidDel="00B022D9">
          <w:rPr>
            <w:rPrChange w:id="2590" w:author="Clay Cressler" w:date="2020-08-11T17:14:00Z">
              <w:rPr/>
            </w:rPrChange>
          </w:rPr>
          <w:delText>, 178, E96–E109.</w:delText>
        </w:r>
      </w:del>
    </w:p>
    <w:p w14:paraId="15B093BD" w14:textId="0990FD4E" w:rsidR="0073431C" w:rsidRPr="00B147C5" w:rsidDel="00B022D9" w:rsidRDefault="0073431C" w:rsidP="00B147C5">
      <w:pPr>
        <w:pStyle w:val="Bibliography"/>
        <w:rPr>
          <w:del w:id="2591" w:author="Clay Cressler" w:date="2020-08-07T11:14:00Z"/>
          <w:rPrChange w:id="2592" w:author="Clay Cressler" w:date="2020-08-11T17:14:00Z">
            <w:rPr>
              <w:del w:id="2593" w:author="Clay Cressler" w:date="2020-08-07T11:14:00Z"/>
            </w:rPr>
          </w:rPrChange>
        </w:rPr>
        <w:pPrChange w:id="2594" w:author="Clay Cressler" w:date="2020-08-11T17:14:00Z">
          <w:pPr>
            <w:pStyle w:val="Bibliography"/>
          </w:pPr>
        </w:pPrChange>
      </w:pPr>
      <w:del w:id="2595" w:author="Clay Cressler" w:date="2020-08-07T11:14:00Z">
        <w:r w:rsidRPr="00B147C5" w:rsidDel="00B022D9">
          <w:rPr>
            <w:rPrChange w:id="2596" w:author="Clay Cressler" w:date="2020-08-11T17:14:00Z">
              <w:rPr/>
            </w:rPrChange>
          </w:rPr>
          <w:delText xml:space="preserve">de Vries, C. &amp; Caswell, H. (2019). Stage-structured evolutionary demography: Linking life histories, population genetics, and ecological dynamics. </w:delText>
        </w:r>
        <w:r w:rsidRPr="00B147C5" w:rsidDel="00B022D9">
          <w:rPr>
            <w:i/>
            <w:iCs/>
            <w:rPrChange w:id="2597" w:author="Clay Cressler" w:date="2020-08-11T17:14:00Z">
              <w:rPr>
                <w:i/>
                <w:iCs/>
              </w:rPr>
            </w:rPrChange>
          </w:rPr>
          <w:delText>The American Naturalist</w:delText>
        </w:r>
        <w:r w:rsidRPr="00B147C5" w:rsidDel="00B022D9">
          <w:rPr>
            <w:rPrChange w:id="2598" w:author="Clay Cressler" w:date="2020-08-11T17:14:00Z">
              <w:rPr/>
            </w:rPrChange>
          </w:rPr>
          <w:delText>, 193, 545–559.</w:delText>
        </w:r>
      </w:del>
    </w:p>
    <w:p w14:paraId="322077C7" w14:textId="00EB37AB" w:rsidR="0073431C" w:rsidRPr="00B147C5" w:rsidDel="00B022D9" w:rsidRDefault="0073431C" w:rsidP="00B147C5">
      <w:pPr>
        <w:pStyle w:val="Bibliography"/>
        <w:rPr>
          <w:del w:id="2599" w:author="Clay Cressler" w:date="2020-08-07T11:14:00Z"/>
          <w:rPrChange w:id="2600" w:author="Clay Cressler" w:date="2020-08-11T17:14:00Z">
            <w:rPr>
              <w:del w:id="2601" w:author="Clay Cressler" w:date="2020-08-07T11:14:00Z"/>
            </w:rPr>
          </w:rPrChange>
        </w:rPr>
        <w:pPrChange w:id="2602" w:author="Clay Cressler" w:date="2020-08-11T17:14:00Z">
          <w:pPr>
            <w:pStyle w:val="Bibliography"/>
          </w:pPr>
        </w:pPrChange>
      </w:pPr>
      <w:del w:id="2603" w:author="Clay Cressler" w:date="2020-08-07T11:14:00Z">
        <w:r w:rsidRPr="00B147C5" w:rsidDel="00B022D9">
          <w:rPr>
            <w:rPrChange w:id="2604" w:author="Clay Cressler" w:date="2020-08-11T17:14:00Z">
              <w:rPr/>
            </w:rPrChange>
          </w:rPr>
          <w:delText xml:space="preserve">Wakano, J.Y. &amp; Iwasa, Y. (2013). Evolutionary Branching in a Finite Population: Deterministic Branching vs. Stochastic Branching. </w:delText>
        </w:r>
        <w:r w:rsidRPr="00B147C5" w:rsidDel="00B022D9">
          <w:rPr>
            <w:i/>
            <w:iCs/>
            <w:rPrChange w:id="2605" w:author="Clay Cressler" w:date="2020-08-11T17:14:00Z">
              <w:rPr>
                <w:i/>
                <w:iCs/>
              </w:rPr>
            </w:rPrChange>
          </w:rPr>
          <w:delText>Genetics</w:delText>
        </w:r>
        <w:r w:rsidRPr="00B147C5" w:rsidDel="00B022D9">
          <w:rPr>
            <w:rPrChange w:id="2606" w:author="Clay Cressler" w:date="2020-08-11T17:14:00Z">
              <w:rPr/>
            </w:rPrChange>
          </w:rPr>
          <w:delText>, 193, 229–241.</w:delText>
        </w:r>
      </w:del>
    </w:p>
    <w:p w14:paraId="229FD706" w14:textId="7CC5986C" w:rsidR="0073431C" w:rsidRPr="00B147C5" w:rsidDel="00B022D9" w:rsidRDefault="0073431C" w:rsidP="00B147C5">
      <w:pPr>
        <w:pStyle w:val="Bibliography"/>
        <w:rPr>
          <w:del w:id="2607" w:author="Clay Cressler" w:date="2020-08-07T11:14:00Z"/>
          <w:rPrChange w:id="2608" w:author="Clay Cressler" w:date="2020-08-11T17:14:00Z">
            <w:rPr>
              <w:del w:id="2609" w:author="Clay Cressler" w:date="2020-08-07T11:14:00Z"/>
            </w:rPr>
          </w:rPrChange>
        </w:rPr>
        <w:pPrChange w:id="2610" w:author="Clay Cressler" w:date="2020-08-11T17:14:00Z">
          <w:pPr>
            <w:pStyle w:val="Bibliography"/>
          </w:pPr>
        </w:pPrChange>
      </w:pPr>
      <w:del w:id="2611" w:author="Clay Cressler" w:date="2020-08-07T11:14:00Z">
        <w:r w:rsidRPr="00B147C5" w:rsidDel="00B022D9">
          <w:rPr>
            <w:rPrChange w:id="2612" w:author="Clay Cressler" w:date="2020-08-11T17:14:00Z">
              <w:rPr/>
            </w:rPrChange>
          </w:rPr>
          <w:delText xml:space="preserve">Wilder, S.M., Le Couteur, D.G. &amp; Simpson, S.J. (2013). Diet mediates the relationship between longevity and reproduction in mammals. </w:delText>
        </w:r>
        <w:r w:rsidRPr="00B147C5" w:rsidDel="00B022D9">
          <w:rPr>
            <w:i/>
            <w:iCs/>
            <w:rPrChange w:id="2613" w:author="Clay Cressler" w:date="2020-08-11T17:14:00Z">
              <w:rPr>
                <w:i/>
                <w:iCs/>
              </w:rPr>
            </w:rPrChange>
          </w:rPr>
          <w:delText>AGE</w:delText>
        </w:r>
        <w:r w:rsidRPr="00B147C5" w:rsidDel="00B022D9">
          <w:rPr>
            <w:rPrChange w:id="2614" w:author="Clay Cressler" w:date="2020-08-11T17:14:00Z">
              <w:rPr/>
            </w:rPrChange>
          </w:rPr>
          <w:delText>, 35, 921–927.</w:delText>
        </w:r>
      </w:del>
    </w:p>
    <w:p w14:paraId="6908D0D4" w14:textId="0DE7E6A0" w:rsidR="0073431C" w:rsidRPr="00B147C5" w:rsidDel="00B022D9" w:rsidRDefault="0073431C" w:rsidP="00B147C5">
      <w:pPr>
        <w:pStyle w:val="Bibliography"/>
        <w:rPr>
          <w:del w:id="2615" w:author="Clay Cressler" w:date="2020-08-07T11:14:00Z"/>
          <w:rPrChange w:id="2616" w:author="Clay Cressler" w:date="2020-08-11T17:14:00Z">
            <w:rPr>
              <w:del w:id="2617" w:author="Clay Cressler" w:date="2020-08-07T11:14:00Z"/>
            </w:rPr>
          </w:rPrChange>
        </w:rPr>
        <w:pPrChange w:id="2618" w:author="Clay Cressler" w:date="2020-08-11T17:14:00Z">
          <w:pPr>
            <w:pStyle w:val="Bibliography"/>
          </w:pPr>
        </w:pPrChange>
      </w:pPr>
      <w:del w:id="2619" w:author="Clay Cressler" w:date="2020-08-07T11:14:00Z">
        <w:r w:rsidRPr="00B147C5" w:rsidDel="00B022D9">
          <w:rPr>
            <w:rPrChange w:id="2620" w:author="Clay Cressler" w:date="2020-08-11T17:14:00Z">
              <w:rPr/>
            </w:rPrChange>
          </w:rPr>
          <w:delText xml:space="preserve">Wright, S. (1931). Evolution in Mendelian populations. </w:delText>
        </w:r>
        <w:r w:rsidRPr="00B147C5" w:rsidDel="00B022D9">
          <w:rPr>
            <w:i/>
            <w:iCs/>
            <w:rPrChange w:id="2621" w:author="Clay Cressler" w:date="2020-08-11T17:14:00Z">
              <w:rPr>
                <w:i/>
                <w:iCs/>
              </w:rPr>
            </w:rPrChange>
          </w:rPr>
          <w:delText>Genetics</w:delText>
        </w:r>
        <w:r w:rsidRPr="00B147C5" w:rsidDel="00B022D9">
          <w:rPr>
            <w:rPrChange w:id="2622" w:author="Clay Cressler" w:date="2020-08-11T17:14:00Z">
              <w:rPr/>
            </w:rPrChange>
          </w:rPr>
          <w:delText>, 16, 97–159.</w:delText>
        </w:r>
      </w:del>
    </w:p>
    <w:p w14:paraId="12403214" w14:textId="14DD42A8" w:rsidR="0073431C" w:rsidRPr="00B147C5" w:rsidDel="00B022D9" w:rsidRDefault="0073431C" w:rsidP="00B147C5">
      <w:pPr>
        <w:pStyle w:val="Bibliography"/>
        <w:rPr>
          <w:del w:id="2623" w:author="Clay Cressler" w:date="2020-08-07T11:14:00Z"/>
          <w:rPrChange w:id="2624" w:author="Clay Cressler" w:date="2020-08-11T17:14:00Z">
            <w:rPr>
              <w:del w:id="2625" w:author="Clay Cressler" w:date="2020-08-07T11:14:00Z"/>
            </w:rPr>
          </w:rPrChange>
        </w:rPr>
        <w:pPrChange w:id="2626" w:author="Clay Cressler" w:date="2020-08-11T17:14:00Z">
          <w:pPr>
            <w:pStyle w:val="Bibliography"/>
          </w:pPr>
        </w:pPrChange>
      </w:pPr>
      <w:del w:id="2627" w:author="Clay Cressler" w:date="2020-08-07T11:14:00Z">
        <w:r w:rsidRPr="00B147C5" w:rsidDel="00B022D9">
          <w:rPr>
            <w:rPrChange w:id="2628" w:author="Clay Cressler" w:date="2020-08-11T17:14:00Z">
              <w:rPr/>
            </w:rPrChange>
          </w:rPr>
          <w:delText xml:space="preserve">Yaari, G., Ben-Zion, Y., Shnerb, N.M. &amp; Vasseur, D.A. (2012). Consistent scaling of persistence time in metapopulations. </w:delText>
        </w:r>
        <w:r w:rsidRPr="00B147C5" w:rsidDel="00B022D9">
          <w:rPr>
            <w:i/>
            <w:iCs/>
            <w:rPrChange w:id="2629" w:author="Clay Cressler" w:date="2020-08-11T17:14:00Z">
              <w:rPr>
                <w:i/>
                <w:iCs/>
              </w:rPr>
            </w:rPrChange>
          </w:rPr>
          <w:delText>Ecology</w:delText>
        </w:r>
        <w:r w:rsidRPr="00B147C5" w:rsidDel="00B022D9">
          <w:rPr>
            <w:rPrChange w:id="2630" w:author="Clay Cressler" w:date="2020-08-11T17:14:00Z">
              <w:rPr/>
            </w:rPrChange>
          </w:rPr>
          <w:delText>, 93, 1214–1227.</w:delText>
        </w:r>
      </w:del>
    </w:p>
    <w:p w14:paraId="43CDF3AB" w14:textId="5E028F58" w:rsidR="0073431C" w:rsidRPr="00B147C5" w:rsidDel="00B022D9" w:rsidRDefault="0073431C" w:rsidP="00B147C5">
      <w:pPr>
        <w:pStyle w:val="Bibliography"/>
        <w:rPr>
          <w:del w:id="2631" w:author="Clay Cressler" w:date="2020-08-07T11:14:00Z"/>
          <w:rPrChange w:id="2632" w:author="Clay Cressler" w:date="2020-08-11T17:14:00Z">
            <w:rPr>
              <w:del w:id="2633" w:author="Clay Cressler" w:date="2020-08-07T11:14:00Z"/>
            </w:rPr>
          </w:rPrChange>
        </w:rPr>
        <w:pPrChange w:id="2634" w:author="Clay Cressler" w:date="2020-08-11T17:14:00Z">
          <w:pPr>
            <w:pStyle w:val="Bibliography"/>
          </w:pPr>
        </w:pPrChange>
      </w:pPr>
      <w:del w:id="2635" w:author="Clay Cressler" w:date="2020-08-07T11:14:00Z">
        <w:r w:rsidRPr="00B147C5" w:rsidDel="00B022D9">
          <w:rPr>
            <w:rPrChange w:id="2636" w:author="Clay Cressler" w:date="2020-08-11T17:14:00Z">
              <w:rPr/>
            </w:rPrChange>
          </w:rPr>
          <w:delText xml:space="preserve">Yoshida, T., Jones, L.E., Ellner, S.P., Fussmann, G.F. &amp; Hairston, Jr., N.G. (2003). Rapid evolution drives ecological dynamics in a predator-prey system. </w:delText>
        </w:r>
        <w:r w:rsidRPr="00B147C5" w:rsidDel="00B022D9">
          <w:rPr>
            <w:i/>
            <w:iCs/>
            <w:rPrChange w:id="2637" w:author="Clay Cressler" w:date="2020-08-11T17:14:00Z">
              <w:rPr>
                <w:i/>
                <w:iCs/>
              </w:rPr>
            </w:rPrChange>
          </w:rPr>
          <w:delText>Nature</w:delText>
        </w:r>
        <w:r w:rsidRPr="00B147C5" w:rsidDel="00B022D9">
          <w:rPr>
            <w:rPrChange w:id="2638" w:author="Clay Cressler" w:date="2020-08-11T17:14:00Z">
              <w:rPr/>
            </w:rPrChange>
          </w:rPr>
          <w:delText>, 424, 303–306.</w:delText>
        </w:r>
      </w:del>
    </w:p>
    <w:p w14:paraId="4F09CF1F" w14:textId="2BCB1DCF" w:rsidR="0073431C" w:rsidRPr="00B147C5" w:rsidDel="00B022D9" w:rsidRDefault="0073431C" w:rsidP="00B147C5">
      <w:pPr>
        <w:pStyle w:val="Bibliography"/>
        <w:rPr>
          <w:del w:id="2639" w:author="Clay Cressler" w:date="2020-08-07T11:14:00Z"/>
          <w:rPrChange w:id="2640" w:author="Clay Cressler" w:date="2020-08-11T17:14:00Z">
            <w:rPr>
              <w:del w:id="2641" w:author="Clay Cressler" w:date="2020-08-07T11:14:00Z"/>
            </w:rPr>
          </w:rPrChange>
        </w:rPr>
        <w:pPrChange w:id="2642" w:author="Clay Cressler" w:date="2020-08-11T17:14:00Z">
          <w:pPr>
            <w:pStyle w:val="Bibliography"/>
          </w:pPr>
        </w:pPrChange>
      </w:pPr>
      <w:del w:id="2643" w:author="Clay Cressler" w:date="2020-08-07T11:14:00Z">
        <w:r w:rsidRPr="00B147C5" w:rsidDel="00B022D9">
          <w:rPr>
            <w:rPrChange w:id="2644" w:author="Clay Cressler" w:date="2020-08-11T17:14:00Z">
              <w:rPr/>
            </w:rPrChange>
          </w:rPr>
          <w:delText xml:space="preserve">Yoshida, T., Jr, N.G.H. &amp; Ellner, S.P. (2004). Evolutionary trade-off between defence against grazing and competitive ability in a simple unicellular alga, Chlorella vulgaris. </w:delText>
        </w:r>
        <w:r w:rsidRPr="00B147C5" w:rsidDel="00B022D9">
          <w:rPr>
            <w:i/>
            <w:iCs/>
            <w:rPrChange w:id="2645" w:author="Clay Cressler" w:date="2020-08-11T17:14:00Z">
              <w:rPr>
                <w:i/>
                <w:iCs/>
              </w:rPr>
            </w:rPrChange>
          </w:rPr>
          <w:delText>Proc Biol Sci.</w:delText>
        </w:r>
        <w:r w:rsidRPr="00B147C5" w:rsidDel="00B022D9">
          <w:rPr>
            <w:rPrChange w:id="2646" w:author="Clay Cressler" w:date="2020-08-11T17:14:00Z">
              <w:rPr/>
            </w:rPrChange>
          </w:rPr>
          <w:delText>, 271, 1947–1953.</w:delText>
        </w:r>
      </w:del>
    </w:p>
    <w:p w14:paraId="4A68769E" w14:textId="6EEFAB4A" w:rsidR="008F3CF5" w:rsidRDefault="008F3CF5" w:rsidP="00B147C5">
      <w:pPr>
        <w:pStyle w:val="Bibliography"/>
        <w:rPr>
          <w:rFonts w:cstheme="minorHAnsi"/>
          <w:b/>
          <w:sz w:val="22"/>
          <w:szCs w:val="22"/>
        </w:rPr>
      </w:pPr>
      <w:r w:rsidRPr="00496E2D">
        <w:rPr>
          <w:rFonts w:cstheme="minorHAnsi"/>
          <w:b/>
          <w:sz w:val="22"/>
          <w:szCs w:val="22"/>
        </w:rPr>
        <w:fldChar w:fldCharType="end"/>
      </w:r>
      <w:r>
        <w:rPr>
          <w:rFonts w:cstheme="minorHAnsi"/>
          <w:b/>
          <w:sz w:val="22"/>
          <w:szCs w:val="22"/>
        </w:rPr>
        <w:br w:type="page"/>
      </w:r>
    </w:p>
    <w:p w14:paraId="249B5FC5" w14:textId="1CDB1484" w:rsidR="008F3CF5" w:rsidRPr="00D90349" w:rsidRDefault="008F3CF5" w:rsidP="008F3CF5">
      <w:pPr>
        <w:spacing w:after="0" w:line="480" w:lineRule="auto"/>
        <w:contextualSpacing/>
        <w:rPr>
          <w:rFonts w:cstheme="minorHAnsi"/>
          <w:sz w:val="22"/>
          <w:szCs w:val="22"/>
        </w:rPr>
      </w:pPr>
      <w:r w:rsidRPr="00D90349">
        <w:rPr>
          <w:rFonts w:cstheme="minorHAnsi"/>
          <w:sz w:val="22"/>
          <w:szCs w:val="22"/>
        </w:rPr>
        <w:lastRenderedPageBreak/>
        <w:t xml:space="preserve">Figure 1. Variation in the relationship between traits and fitness. A. A depiction of how stochasticity and heterogeneity map on to the relationship between traits and fitness. B. An example of this relationship with the damselfly </w:t>
      </w:r>
      <w:proofErr w:type="spellStart"/>
      <w:r w:rsidRPr="00D90349">
        <w:rPr>
          <w:rFonts w:cstheme="minorHAnsi"/>
          <w:i/>
          <w:sz w:val="22"/>
          <w:szCs w:val="22"/>
        </w:rPr>
        <w:t>Coenagrion</w:t>
      </w:r>
      <w:proofErr w:type="spellEnd"/>
      <w:r w:rsidRPr="00D90349">
        <w:rPr>
          <w:rFonts w:cstheme="minorHAnsi"/>
          <w:i/>
          <w:sz w:val="22"/>
          <w:szCs w:val="22"/>
        </w:rPr>
        <w:t xml:space="preserve"> </w:t>
      </w:r>
      <w:proofErr w:type="spellStart"/>
      <w:r w:rsidRPr="00D90349">
        <w:rPr>
          <w:rFonts w:cstheme="minorHAnsi"/>
          <w:i/>
          <w:sz w:val="22"/>
          <w:szCs w:val="22"/>
        </w:rPr>
        <w:t>puella</w:t>
      </w:r>
      <w:proofErr w:type="spellEnd"/>
      <w:r w:rsidRPr="00D90349">
        <w:rPr>
          <w:rFonts w:cstheme="minorHAnsi"/>
          <w:sz w:val="22"/>
          <w:szCs w:val="22"/>
        </w:rPr>
        <w:t xml:space="preserve"> </w:t>
      </w:r>
      <w:r w:rsidRPr="00D90349">
        <w:rPr>
          <w:rFonts w:cstheme="minorHAnsi"/>
          <w:sz w:val="22"/>
          <w:szCs w:val="22"/>
        </w:rPr>
        <w:fldChar w:fldCharType="begin"/>
      </w:r>
      <w:ins w:id="2647" w:author="Clay Cressler" w:date="2020-08-07T11:14:00Z">
        <w:r w:rsidR="00B022D9">
          <w:rPr>
            <w:rFonts w:cstheme="minorHAnsi"/>
            <w:sz w:val="22"/>
            <w:szCs w:val="22"/>
          </w:rPr>
          <w:instrText xml:space="preserve"> ADDIN ZOTERO_ITEM CSL_CITATION {"citationID":"qHWId2dl","properties":{"formattedCitation":"(Banks &amp; Thompson 1987)","plainCitation":"(Banks &amp; Thompson 1987)","noteIndex":0},"citationItems":[{"id":"gBPCYzZI/8OwD6xF2","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ins>
      <w:del w:id="2648" w:author="Clay Cressler" w:date="2020-08-07T11:14:00Z">
        <w:r w:rsidR="002E50A3" w:rsidDel="00B022D9">
          <w:rPr>
            <w:rFonts w:cstheme="minorHAnsi"/>
            <w:sz w:val="22"/>
            <w:szCs w:val="22"/>
          </w:rPr>
          <w:delInstrText xml:space="preserve"> ADDIN ZOTERO_ITEM CSL_CITATION {"citationID":"qHWId2dl","properties":{"formattedCitation":"(Banks &amp; Thompson 1987)","plainCitation":"(Banks &amp; Thompson 1987)","noteIndex":0},"citationItems":[{"id":7731,"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delInstrText>
        </w:r>
      </w:del>
      <w:r w:rsidRPr="00D90349">
        <w:rPr>
          <w:rFonts w:cstheme="minorHAnsi"/>
          <w:sz w:val="22"/>
          <w:szCs w:val="22"/>
        </w:rPr>
        <w:fldChar w:fldCharType="separate"/>
      </w:r>
      <w:r w:rsidRPr="00D90349">
        <w:rPr>
          <w:rFonts w:ascii="Calibri" w:hAnsi="Calibri" w:cs="Calibri"/>
          <w:sz w:val="22"/>
        </w:rPr>
        <w:t>(Banks &amp; Thompson 1987)</w:t>
      </w:r>
      <w:r w:rsidRPr="00D90349">
        <w:rPr>
          <w:rFonts w:cstheme="minorHAnsi"/>
          <w:sz w:val="22"/>
          <w:szCs w:val="22"/>
        </w:rPr>
        <w:fldChar w:fldCharType="end"/>
      </w:r>
      <w:r w:rsidRPr="00D90349">
        <w:rPr>
          <w:rFonts w:cstheme="minorHAnsi"/>
          <w:sz w:val="22"/>
          <w:szCs w:val="22"/>
        </w:rPr>
        <w:t>. These data show that lifetime reproductive success (here lifetime clutches) may reach a peak at some intermediate trait value</w:t>
      </w:r>
      <w:r>
        <w:rPr>
          <w:rFonts w:cstheme="minorHAnsi"/>
          <w:sz w:val="22"/>
          <w:szCs w:val="22"/>
        </w:rPr>
        <w:t xml:space="preserve"> (near 4.1 mm</w:t>
      </w:r>
      <w:ins w:id="2649" w:author="John DeLong" w:date="2020-07-21T14:27:00Z">
        <w:r w:rsidR="00CD6A9F">
          <w:rPr>
            <w:rFonts w:cstheme="minorHAnsi"/>
            <w:sz w:val="22"/>
            <w:szCs w:val="22"/>
          </w:rPr>
          <w:t>; shading shows the general vicinity of the optimal trait</w:t>
        </w:r>
      </w:ins>
      <w:r>
        <w:rPr>
          <w:rFonts w:cstheme="minorHAnsi"/>
          <w:sz w:val="22"/>
          <w:szCs w:val="22"/>
        </w:rPr>
        <w:t>)</w:t>
      </w:r>
      <w:r w:rsidRPr="00D90349">
        <w:rPr>
          <w:rFonts w:cstheme="minorHAnsi"/>
          <w:sz w:val="22"/>
          <w:szCs w:val="22"/>
        </w:rPr>
        <w:t>. Simultaneously, individuals may vary dramatically in their realized fitness despi</w:t>
      </w:r>
      <w:r w:rsidR="00F66752">
        <w:rPr>
          <w:rFonts w:cstheme="minorHAnsi"/>
          <w:sz w:val="22"/>
          <w:szCs w:val="22"/>
        </w:rPr>
        <w:t>te having similar traits.</w:t>
      </w:r>
    </w:p>
    <w:p w14:paraId="77B5D045" w14:textId="34472A07" w:rsidR="008F3CF5" w:rsidRPr="00D90349" w:rsidRDefault="008F3CF5" w:rsidP="008F3CF5">
      <w:pPr>
        <w:spacing w:after="0" w:line="480" w:lineRule="auto"/>
        <w:contextualSpacing/>
        <w:rPr>
          <w:rFonts w:cstheme="minorHAnsi"/>
          <w:sz w:val="22"/>
          <w:szCs w:val="22"/>
        </w:rPr>
      </w:pPr>
    </w:p>
    <w:p w14:paraId="1503E0C1" w14:textId="4460C918" w:rsidR="008F3CF5" w:rsidRPr="00D90349" w:rsidRDefault="008F3CF5" w:rsidP="00E71942">
      <w:pPr>
        <w:spacing w:after="0" w:line="480" w:lineRule="auto"/>
        <w:contextualSpacing/>
        <w:rPr>
          <w:rFonts w:cstheme="minorHAnsi"/>
          <w:sz w:val="22"/>
          <w:szCs w:val="22"/>
        </w:rPr>
      </w:pPr>
      <w:r w:rsidRPr="00D90349">
        <w:rPr>
          <w:rFonts w:cstheme="minorHAnsi"/>
          <w:sz w:val="22"/>
          <w:szCs w:val="22"/>
        </w:rPr>
        <w:t xml:space="preserve">Figure 2. Results of a </w:t>
      </w:r>
      <w:ins w:id="2650" w:author="John DeLong" w:date="2020-07-21T16:33:00Z">
        <w:r w:rsidR="00E71942">
          <w:rPr>
            <w:rFonts w:cstheme="minorHAnsi"/>
            <w:sz w:val="22"/>
            <w:szCs w:val="22"/>
          </w:rPr>
          <w:t>non-evolutionary</w:t>
        </w:r>
        <w:r w:rsidR="00E71942" w:rsidRPr="00D90349">
          <w:rPr>
            <w:rFonts w:cstheme="minorHAnsi"/>
            <w:sz w:val="22"/>
            <w:szCs w:val="22"/>
          </w:rPr>
          <w:t xml:space="preserve"> </w:t>
        </w:r>
      </w:ins>
      <w:r w:rsidRPr="00D90349">
        <w:rPr>
          <w:rFonts w:cstheme="minorHAnsi"/>
          <w:sz w:val="22"/>
          <w:szCs w:val="22"/>
        </w:rPr>
        <w:t xml:space="preserve">GEM simulation of the birth-death logistic model evaluating the </w:t>
      </w:r>
      <w:del w:id="2651" w:author="John DeLong" w:date="2020-07-21T16:31:00Z">
        <w:r w:rsidRPr="00D90349" w:rsidDel="00E71942">
          <w:rPr>
            <w:rFonts w:cstheme="minorHAnsi"/>
            <w:sz w:val="22"/>
            <w:szCs w:val="22"/>
          </w:rPr>
          <w:delText xml:space="preserve">isolated </w:delText>
        </w:r>
      </w:del>
      <w:r w:rsidRPr="00D90349">
        <w:rPr>
          <w:rFonts w:cstheme="minorHAnsi"/>
          <w:sz w:val="22"/>
          <w:szCs w:val="22"/>
        </w:rPr>
        <w:t xml:space="preserve">effects of trait </w:t>
      </w:r>
      <w:r>
        <w:rPr>
          <w:rFonts w:cstheme="minorHAnsi"/>
          <w:sz w:val="22"/>
          <w:szCs w:val="22"/>
        </w:rPr>
        <w:t>variation</w:t>
      </w:r>
      <w:r w:rsidRPr="00D90349">
        <w:rPr>
          <w:rFonts w:cstheme="minorHAnsi"/>
          <w:sz w:val="22"/>
          <w:szCs w:val="22"/>
        </w:rPr>
        <w:t xml:space="preserve"> on the dynamics. In these simulations</w:t>
      </w:r>
      <w:ins w:id="2652" w:author="John DeLong" w:date="2020-07-21T16:34:00Z">
        <w:r w:rsidR="00E71942">
          <w:rPr>
            <w:rFonts w:cstheme="minorHAnsi"/>
            <w:sz w:val="22"/>
            <w:szCs w:val="22"/>
          </w:rPr>
          <w:t xml:space="preserve">, </w:t>
        </w:r>
      </w:ins>
      <w:ins w:id="2653" w:author="John DeLong" w:date="2020-07-21T16:32:00Z">
        <w:r w:rsidR="00E71942" w:rsidRPr="00D90349">
          <w:rPr>
            <w:rFonts w:cstheme="minorHAnsi"/>
            <w:sz w:val="22"/>
            <w:szCs w:val="22"/>
          </w:rPr>
          <w:t>heritability was set to zero</w:t>
        </w:r>
      </w:ins>
      <w:ins w:id="2654" w:author="John DeLong" w:date="2020-07-21T16:34:00Z">
        <w:r w:rsidR="00E71942">
          <w:rPr>
            <w:rFonts w:cstheme="minorHAnsi"/>
            <w:sz w:val="22"/>
            <w:szCs w:val="22"/>
          </w:rPr>
          <w:t xml:space="preserve">, and </w:t>
        </w:r>
      </w:ins>
      <w:del w:id="2655" w:author="John DeLong" w:date="2020-07-21T16:34:00Z">
        <w:r w:rsidRPr="00D90349" w:rsidDel="00E71942">
          <w:rPr>
            <w:rFonts w:cstheme="minorHAnsi"/>
            <w:sz w:val="22"/>
            <w:szCs w:val="22"/>
          </w:rPr>
          <w:delText xml:space="preserve">, </w:delText>
        </w:r>
      </w:del>
      <w:r>
        <w:rPr>
          <w:rFonts w:cstheme="minorHAnsi"/>
          <w:sz w:val="22"/>
          <w:szCs w:val="22"/>
        </w:rPr>
        <w:t>variation</w:t>
      </w:r>
      <w:ins w:id="2656" w:author="John DeLong" w:date="2020-07-21T16:34:00Z">
        <w:r w:rsidR="00E71942">
          <w:rPr>
            <w:rFonts w:cstheme="minorHAnsi"/>
            <w:sz w:val="22"/>
            <w:szCs w:val="22"/>
          </w:rPr>
          <w:t xml:space="preserve"> was allowed in neither trait (</w:t>
        </w:r>
      </w:ins>
      <w:ins w:id="2657" w:author="John DeLong" w:date="2020-07-21T19:59:00Z">
        <w:r w:rsidR="00710D59">
          <w:rPr>
            <w:rFonts w:cstheme="minorHAnsi"/>
            <w:sz w:val="22"/>
            <w:szCs w:val="22"/>
          </w:rPr>
          <w:t>A</w:t>
        </w:r>
      </w:ins>
      <w:ins w:id="2658" w:author="John DeLong" w:date="2020-07-21T16:34:00Z">
        <w:r w:rsidR="00E71942">
          <w:rPr>
            <w:rFonts w:cstheme="minorHAnsi"/>
            <w:sz w:val="22"/>
            <w:szCs w:val="22"/>
          </w:rPr>
          <w:t xml:space="preserve">), in only </w:t>
        </w:r>
        <w:proofErr w:type="spellStart"/>
        <w:r w:rsidR="00E71942" w:rsidRPr="00E71942">
          <w:rPr>
            <w:rFonts w:cstheme="minorHAnsi"/>
            <w:i/>
            <w:sz w:val="22"/>
            <w:szCs w:val="22"/>
            <w:rPrChange w:id="2659" w:author="John DeLong" w:date="2020-07-21T16:35:00Z">
              <w:rPr>
                <w:rFonts w:cstheme="minorHAnsi"/>
                <w:sz w:val="22"/>
                <w:szCs w:val="22"/>
              </w:rPr>
            </w:rPrChange>
          </w:rPr>
          <w:t>b</w:t>
        </w:r>
        <w:r w:rsidR="00E71942" w:rsidRPr="00E71942">
          <w:rPr>
            <w:rFonts w:cstheme="minorHAnsi"/>
            <w:sz w:val="22"/>
            <w:szCs w:val="22"/>
            <w:vertAlign w:val="subscript"/>
            <w:rPrChange w:id="2660" w:author="John DeLong" w:date="2020-07-21T16:35:00Z">
              <w:rPr>
                <w:rFonts w:cstheme="minorHAnsi"/>
                <w:sz w:val="22"/>
                <w:szCs w:val="22"/>
              </w:rPr>
            </w:rPrChange>
          </w:rPr>
          <w:t>max</w:t>
        </w:r>
        <w:proofErr w:type="spellEnd"/>
        <w:r w:rsidR="00E71942">
          <w:rPr>
            <w:rFonts w:cstheme="minorHAnsi"/>
            <w:sz w:val="22"/>
            <w:szCs w:val="22"/>
          </w:rPr>
          <w:t xml:space="preserve"> (</w:t>
        </w:r>
      </w:ins>
      <w:ins w:id="2661" w:author="John DeLong" w:date="2020-07-21T19:59:00Z">
        <w:r w:rsidR="00710D59">
          <w:rPr>
            <w:rFonts w:cstheme="minorHAnsi"/>
            <w:sz w:val="22"/>
            <w:szCs w:val="22"/>
          </w:rPr>
          <w:t>B</w:t>
        </w:r>
      </w:ins>
      <w:ins w:id="2662" w:author="John DeLong" w:date="2020-07-21T16:34:00Z">
        <w:r w:rsidR="00E71942">
          <w:rPr>
            <w:rFonts w:cstheme="minorHAnsi"/>
            <w:sz w:val="22"/>
            <w:szCs w:val="22"/>
          </w:rPr>
          <w:t xml:space="preserve">), in only </w:t>
        </w:r>
        <w:proofErr w:type="spellStart"/>
        <w:r w:rsidR="00E71942" w:rsidRPr="00E71942">
          <w:rPr>
            <w:rFonts w:cstheme="minorHAnsi"/>
            <w:i/>
            <w:sz w:val="22"/>
            <w:szCs w:val="22"/>
            <w:rPrChange w:id="2663" w:author="John DeLong" w:date="2020-07-21T16:35:00Z">
              <w:rPr>
                <w:rFonts w:cstheme="minorHAnsi"/>
                <w:sz w:val="22"/>
                <w:szCs w:val="22"/>
              </w:rPr>
            </w:rPrChange>
          </w:rPr>
          <w:t>d</w:t>
        </w:r>
        <w:r w:rsidR="00E71942" w:rsidRPr="00E71942">
          <w:rPr>
            <w:rFonts w:cstheme="minorHAnsi"/>
            <w:sz w:val="22"/>
            <w:szCs w:val="22"/>
            <w:vertAlign w:val="subscript"/>
            <w:rPrChange w:id="2664" w:author="John DeLong" w:date="2020-07-21T16:35:00Z">
              <w:rPr>
                <w:rFonts w:cstheme="minorHAnsi"/>
                <w:sz w:val="22"/>
                <w:szCs w:val="22"/>
              </w:rPr>
            </w:rPrChange>
          </w:rPr>
          <w:t>min</w:t>
        </w:r>
        <w:proofErr w:type="spellEnd"/>
        <w:r w:rsidR="00E71942">
          <w:rPr>
            <w:rFonts w:cstheme="minorHAnsi"/>
            <w:sz w:val="22"/>
            <w:szCs w:val="22"/>
          </w:rPr>
          <w:t xml:space="preserve"> (</w:t>
        </w:r>
      </w:ins>
      <w:ins w:id="2665" w:author="John DeLong" w:date="2020-07-21T19:59:00Z">
        <w:r w:rsidR="00710D59">
          <w:rPr>
            <w:rFonts w:cstheme="minorHAnsi"/>
            <w:sz w:val="22"/>
            <w:szCs w:val="22"/>
          </w:rPr>
          <w:t>C</w:t>
        </w:r>
      </w:ins>
      <w:ins w:id="2666" w:author="John DeLong" w:date="2020-07-21T16:34:00Z">
        <w:r w:rsidR="00E71942">
          <w:rPr>
            <w:rFonts w:cstheme="minorHAnsi"/>
            <w:sz w:val="22"/>
            <w:szCs w:val="22"/>
          </w:rPr>
          <w:t xml:space="preserve">), and in both </w:t>
        </w:r>
      </w:ins>
      <w:proofErr w:type="spellStart"/>
      <w:ins w:id="2667" w:author="John DeLong" w:date="2020-07-21T16:35:00Z">
        <w:r w:rsidR="00E71942" w:rsidRPr="00D76B69">
          <w:rPr>
            <w:rFonts w:cstheme="minorHAnsi"/>
            <w:i/>
            <w:sz w:val="22"/>
            <w:szCs w:val="22"/>
          </w:rPr>
          <w:t>d</w:t>
        </w:r>
        <w:r w:rsidR="00E71942" w:rsidRPr="00D76B69">
          <w:rPr>
            <w:rFonts w:cstheme="minorHAnsi"/>
            <w:sz w:val="22"/>
            <w:szCs w:val="22"/>
            <w:vertAlign w:val="subscript"/>
          </w:rPr>
          <w:t>min</w:t>
        </w:r>
        <w:proofErr w:type="spellEnd"/>
        <w:r w:rsidR="00E71942">
          <w:rPr>
            <w:rFonts w:cstheme="minorHAnsi"/>
            <w:sz w:val="22"/>
            <w:szCs w:val="22"/>
          </w:rPr>
          <w:t xml:space="preserve"> </w:t>
        </w:r>
      </w:ins>
      <w:ins w:id="2668" w:author="John DeLong" w:date="2020-07-21T16:34:00Z">
        <w:r w:rsidR="00E71942">
          <w:rPr>
            <w:rFonts w:cstheme="minorHAnsi"/>
            <w:sz w:val="22"/>
            <w:szCs w:val="22"/>
          </w:rPr>
          <w:t xml:space="preserve">and </w:t>
        </w:r>
      </w:ins>
      <w:proofErr w:type="spellStart"/>
      <w:ins w:id="2669" w:author="John DeLong" w:date="2020-07-21T16:35:00Z">
        <w:r w:rsidR="00E71942" w:rsidRPr="00D76B69">
          <w:rPr>
            <w:rFonts w:cstheme="minorHAnsi"/>
            <w:i/>
            <w:sz w:val="22"/>
            <w:szCs w:val="22"/>
          </w:rPr>
          <w:t>b</w:t>
        </w:r>
        <w:r w:rsidR="00E71942" w:rsidRPr="00D76B69">
          <w:rPr>
            <w:rFonts w:cstheme="minorHAnsi"/>
            <w:sz w:val="22"/>
            <w:szCs w:val="22"/>
            <w:vertAlign w:val="subscript"/>
          </w:rPr>
          <w:t>max</w:t>
        </w:r>
        <w:proofErr w:type="spellEnd"/>
        <w:r w:rsidR="00E71942">
          <w:rPr>
            <w:rFonts w:cstheme="minorHAnsi"/>
            <w:sz w:val="22"/>
            <w:szCs w:val="22"/>
          </w:rPr>
          <w:t xml:space="preserve"> </w:t>
        </w:r>
      </w:ins>
      <w:ins w:id="2670" w:author="John DeLong" w:date="2020-07-21T16:34:00Z">
        <w:r w:rsidR="00E71942">
          <w:rPr>
            <w:rFonts w:cstheme="minorHAnsi"/>
            <w:sz w:val="22"/>
            <w:szCs w:val="22"/>
          </w:rPr>
          <w:t>(</w:t>
        </w:r>
      </w:ins>
      <w:ins w:id="2671" w:author="John DeLong" w:date="2020-07-21T19:59:00Z">
        <w:r w:rsidR="00710D59">
          <w:rPr>
            <w:rFonts w:cstheme="minorHAnsi"/>
            <w:sz w:val="22"/>
            <w:szCs w:val="22"/>
          </w:rPr>
          <w:t>D</w:t>
        </w:r>
      </w:ins>
      <w:ins w:id="2672" w:author="John DeLong" w:date="2020-07-21T16:34:00Z">
        <w:r w:rsidR="00E71942">
          <w:rPr>
            <w:rFonts w:cstheme="minorHAnsi"/>
            <w:sz w:val="22"/>
            <w:szCs w:val="22"/>
          </w:rPr>
          <w:t>).</w:t>
        </w:r>
      </w:ins>
      <w:ins w:id="2673" w:author="John DeLong" w:date="2020-07-21T16:36:00Z">
        <w:r w:rsidR="00E71942">
          <w:rPr>
            <w:rFonts w:cstheme="minorHAnsi"/>
            <w:sz w:val="22"/>
            <w:szCs w:val="22"/>
          </w:rPr>
          <w:t xml:space="preserve"> </w:t>
        </w:r>
      </w:ins>
      <w:del w:id="2674" w:author="John DeLong" w:date="2020-07-21T16:36:00Z">
        <w:r w:rsidRPr="00D90349" w:rsidDel="00E71942">
          <w:rPr>
            <w:rFonts w:cstheme="minorHAnsi"/>
            <w:sz w:val="22"/>
            <w:szCs w:val="22"/>
          </w:rPr>
          <w:delText xml:space="preserve"> in the linked birth and death rates were isolated, and</w:delText>
        </w:r>
      </w:del>
      <w:del w:id="2675" w:author="John DeLong" w:date="2020-07-21T16:32:00Z">
        <w:r w:rsidRPr="00D90349" w:rsidDel="00E71942">
          <w:rPr>
            <w:rFonts w:cstheme="minorHAnsi"/>
            <w:sz w:val="22"/>
            <w:szCs w:val="22"/>
          </w:rPr>
          <w:delText xml:space="preserve"> heritability was set to zero</w:delText>
        </w:r>
      </w:del>
      <w:del w:id="2676" w:author="John DeLong" w:date="2020-07-21T16:36:00Z">
        <w:r w:rsidRPr="00D90349" w:rsidDel="00E71942">
          <w:rPr>
            <w:rFonts w:cstheme="minorHAnsi"/>
            <w:sz w:val="22"/>
            <w:szCs w:val="22"/>
          </w:rPr>
          <w:delText xml:space="preserve">. </w:delText>
        </w:r>
      </w:del>
      <w:r w:rsidRPr="00D90349">
        <w:rPr>
          <w:rFonts w:cstheme="minorHAnsi"/>
          <w:sz w:val="22"/>
          <w:szCs w:val="22"/>
        </w:rPr>
        <w:t xml:space="preserve">In </w:t>
      </w:r>
      <w:del w:id="2677" w:author="John DeLong" w:date="2020-07-21T19:59:00Z">
        <w:r w:rsidRPr="00D90349" w:rsidDel="00710D59">
          <w:rPr>
            <w:rFonts w:cstheme="minorHAnsi"/>
            <w:sz w:val="22"/>
            <w:szCs w:val="22"/>
          </w:rPr>
          <w:delText>the leftmost panel</w:delText>
        </w:r>
      </w:del>
      <w:ins w:id="2678" w:author="John DeLong" w:date="2020-07-21T19:59:00Z">
        <w:r w:rsidR="00710D59">
          <w:rPr>
            <w:rFonts w:cstheme="minorHAnsi"/>
            <w:sz w:val="22"/>
            <w:szCs w:val="22"/>
          </w:rPr>
          <w:t>A</w:t>
        </w:r>
      </w:ins>
      <w:r w:rsidRPr="00D90349">
        <w:rPr>
          <w:rFonts w:cstheme="minorHAnsi"/>
          <w:sz w:val="22"/>
          <w:szCs w:val="22"/>
        </w:rPr>
        <w:t xml:space="preserve">, all trait </w:t>
      </w:r>
      <w:r>
        <w:rPr>
          <w:rFonts w:cstheme="minorHAnsi"/>
          <w:sz w:val="22"/>
          <w:szCs w:val="22"/>
        </w:rPr>
        <w:t>variation</w:t>
      </w:r>
      <w:r w:rsidRPr="00D90349">
        <w:rPr>
          <w:rFonts w:cstheme="minorHAnsi"/>
          <w:sz w:val="22"/>
          <w:szCs w:val="22"/>
        </w:rPr>
        <w:t xml:space="preserve"> was removed, causing the simulations to collapse on the non-evolutionary ordinary differential equation </w:t>
      </w:r>
      <w:ins w:id="2679" w:author="John DeLong" w:date="2020-07-21T20:02:00Z">
        <w:r w:rsidR="00710D59">
          <w:rPr>
            <w:rFonts w:cstheme="minorHAnsi"/>
            <w:sz w:val="22"/>
            <w:szCs w:val="22"/>
          </w:rPr>
          <w:t xml:space="preserve">(ODE) </w:t>
        </w:r>
      </w:ins>
      <w:r w:rsidRPr="00D90349">
        <w:rPr>
          <w:rFonts w:cstheme="minorHAnsi"/>
          <w:sz w:val="22"/>
          <w:szCs w:val="22"/>
        </w:rPr>
        <w:t>solution</w:t>
      </w:r>
      <w:ins w:id="2680" w:author="John DeLong" w:date="2020-07-21T20:03:00Z">
        <w:r w:rsidR="00710D59">
          <w:rPr>
            <w:rFonts w:cstheme="minorHAnsi"/>
            <w:sz w:val="22"/>
            <w:szCs w:val="22"/>
          </w:rPr>
          <w:t xml:space="preserve"> (as generated by Equation 1)</w:t>
        </w:r>
      </w:ins>
      <w:r w:rsidRPr="00D90349">
        <w:rPr>
          <w:rFonts w:cstheme="minorHAnsi"/>
          <w:sz w:val="22"/>
          <w:szCs w:val="22"/>
        </w:rPr>
        <w:t>. This indicates that the GEM effectively collapses to a standard Gillespie simulation</w:t>
      </w:r>
      <w:ins w:id="2681" w:author="John DeLong" w:date="2020-07-21T16:38:00Z">
        <w:r w:rsidR="00E71942">
          <w:rPr>
            <w:rFonts w:cstheme="minorHAnsi"/>
            <w:sz w:val="22"/>
            <w:szCs w:val="22"/>
          </w:rPr>
          <w:t xml:space="preserve"> in the absence of trait variance and heritability</w:t>
        </w:r>
      </w:ins>
      <w:r w:rsidRPr="00D90349">
        <w:rPr>
          <w:rFonts w:cstheme="minorHAnsi"/>
          <w:sz w:val="22"/>
          <w:szCs w:val="22"/>
        </w:rPr>
        <w:t xml:space="preserve">. In </w:t>
      </w:r>
      <w:del w:id="2682" w:author="John DeLong" w:date="2020-07-21T20:00:00Z">
        <w:r w:rsidRPr="00D90349" w:rsidDel="00710D59">
          <w:rPr>
            <w:rFonts w:cstheme="minorHAnsi"/>
            <w:sz w:val="22"/>
            <w:szCs w:val="22"/>
          </w:rPr>
          <w:delText>the second panel from the left</w:delText>
        </w:r>
      </w:del>
      <w:ins w:id="2683" w:author="John DeLong" w:date="2020-07-21T20:00:00Z">
        <w:r w:rsidR="00710D59">
          <w:rPr>
            <w:rFonts w:cstheme="minorHAnsi"/>
            <w:sz w:val="22"/>
            <w:szCs w:val="22"/>
          </w:rPr>
          <w:t>B</w:t>
        </w:r>
      </w:ins>
      <w:r w:rsidRPr="00D90349">
        <w:rPr>
          <w:rFonts w:cstheme="minorHAnsi"/>
          <w:sz w:val="22"/>
          <w:szCs w:val="22"/>
        </w:rPr>
        <w:t xml:space="preserve">, </w:t>
      </w:r>
      <w:r>
        <w:rPr>
          <w:rFonts w:cstheme="minorHAnsi"/>
          <w:sz w:val="22"/>
          <w:szCs w:val="22"/>
        </w:rPr>
        <w:t>variati</w:t>
      </w:r>
      <w:r w:rsidR="005B75BB">
        <w:rPr>
          <w:rFonts w:cstheme="minorHAnsi"/>
          <w:sz w:val="22"/>
          <w:szCs w:val="22"/>
        </w:rPr>
        <w:t>o</w:t>
      </w:r>
      <w:r>
        <w:rPr>
          <w:rFonts w:cstheme="minorHAnsi"/>
          <w:sz w:val="22"/>
          <w:szCs w:val="22"/>
        </w:rPr>
        <w:t>n</w:t>
      </w:r>
      <w:r w:rsidRPr="00D90349">
        <w:rPr>
          <w:rFonts w:cstheme="minorHAnsi"/>
          <w:sz w:val="22"/>
          <w:szCs w:val="22"/>
        </w:rPr>
        <w:t xml:space="preserve"> in mortality </w:t>
      </w:r>
      <w:ins w:id="2684" w:author="John DeLong" w:date="2020-07-21T16:38:00Z">
        <w:r w:rsidR="00B4207C">
          <w:rPr>
            <w:rFonts w:cstheme="minorHAnsi"/>
            <w:sz w:val="22"/>
            <w:szCs w:val="22"/>
          </w:rPr>
          <w:t>(</w:t>
        </w:r>
        <w:proofErr w:type="spellStart"/>
        <w:r w:rsidR="00B4207C" w:rsidRPr="00D76B69">
          <w:rPr>
            <w:rFonts w:cstheme="minorHAnsi"/>
            <w:i/>
            <w:sz w:val="22"/>
            <w:szCs w:val="22"/>
          </w:rPr>
          <w:t>d</w:t>
        </w:r>
        <w:r w:rsidR="00B4207C" w:rsidRPr="00D76B69">
          <w:rPr>
            <w:rFonts w:cstheme="minorHAnsi"/>
            <w:sz w:val="22"/>
            <w:szCs w:val="22"/>
            <w:vertAlign w:val="subscript"/>
          </w:rPr>
          <w:t>min</w:t>
        </w:r>
        <w:proofErr w:type="spellEnd"/>
        <w:r w:rsidR="00B4207C">
          <w:rPr>
            <w:rFonts w:cstheme="minorHAnsi"/>
            <w:sz w:val="22"/>
            <w:szCs w:val="22"/>
          </w:rPr>
          <w:t xml:space="preserve">) </w:t>
        </w:r>
      </w:ins>
      <w:r w:rsidRPr="00D90349">
        <w:rPr>
          <w:rFonts w:cstheme="minorHAnsi"/>
          <w:sz w:val="22"/>
          <w:szCs w:val="22"/>
        </w:rPr>
        <w:t xml:space="preserve">was removed by setting it equal to the mean value </w:t>
      </w:r>
      <w:ins w:id="2685" w:author="John DeLong" w:date="2020-07-21T20:00:00Z">
        <w:r w:rsidR="00710D59">
          <w:rPr>
            <w:rFonts w:cstheme="minorHAnsi"/>
            <w:sz w:val="22"/>
            <w:szCs w:val="22"/>
          </w:rPr>
          <w:t xml:space="preserve">for all individuals, but variation in </w:t>
        </w:r>
        <w:proofErr w:type="spellStart"/>
        <w:r w:rsidR="00710D59" w:rsidRPr="00D76B69">
          <w:rPr>
            <w:rFonts w:cstheme="minorHAnsi"/>
            <w:i/>
            <w:sz w:val="22"/>
            <w:szCs w:val="22"/>
          </w:rPr>
          <w:t>b</w:t>
        </w:r>
        <w:r w:rsidR="00710D59" w:rsidRPr="00D76B69">
          <w:rPr>
            <w:rFonts w:cstheme="minorHAnsi"/>
            <w:sz w:val="22"/>
            <w:szCs w:val="22"/>
            <w:vertAlign w:val="subscript"/>
          </w:rPr>
          <w:t>max</w:t>
        </w:r>
        <w:proofErr w:type="spellEnd"/>
        <w:r w:rsidR="00710D59">
          <w:rPr>
            <w:rFonts w:cstheme="minorHAnsi"/>
            <w:sz w:val="22"/>
            <w:szCs w:val="22"/>
          </w:rPr>
          <w:t xml:space="preserve"> was retained </w:t>
        </w:r>
      </w:ins>
      <w:del w:id="2686" w:author="John DeLong" w:date="2020-07-21T20:00:00Z">
        <w:r w:rsidRPr="00D90349" w:rsidDel="00710D59">
          <w:rPr>
            <w:rFonts w:cstheme="minorHAnsi"/>
            <w:sz w:val="22"/>
            <w:szCs w:val="22"/>
          </w:rPr>
          <w:delText xml:space="preserve">given its link to births </w:delText>
        </w:r>
      </w:del>
      <w:r w:rsidRPr="00D90349">
        <w:rPr>
          <w:rFonts w:cstheme="minorHAnsi"/>
          <w:sz w:val="22"/>
          <w:szCs w:val="22"/>
        </w:rPr>
        <w:t xml:space="preserve">(see main text). In </w:t>
      </w:r>
      <w:del w:id="2687" w:author="John DeLong" w:date="2020-07-21T20:01:00Z">
        <w:r w:rsidRPr="00D90349" w:rsidDel="00710D59">
          <w:rPr>
            <w:rFonts w:cstheme="minorHAnsi"/>
            <w:sz w:val="22"/>
            <w:szCs w:val="22"/>
          </w:rPr>
          <w:delText>the third</w:delText>
        </w:r>
      </w:del>
      <w:ins w:id="2688" w:author="John DeLong" w:date="2020-07-21T20:01:00Z">
        <w:r w:rsidR="00710D59">
          <w:rPr>
            <w:rFonts w:cstheme="minorHAnsi"/>
            <w:sz w:val="22"/>
            <w:szCs w:val="22"/>
          </w:rPr>
          <w:t>C</w:t>
        </w:r>
      </w:ins>
      <w:del w:id="2689" w:author="John DeLong" w:date="2020-07-21T20:01:00Z">
        <w:r w:rsidRPr="00D90349" w:rsidDel="00710D59">
          <w:rPr>
            <w:rFonts w:cstheme="minorHAnsi"/>
            <w:sz w:val="22"/>
            <w:szCs w:val="22"/>
          </w:rPr>
          <w:delText xml:space="preserve"> panel</w:delText>
        </w:r>
      </w:del>
      <w:r w:rsidRPr="00D90349">
        <w:rPr>
          <w:rFonts w:cstheme="minorHAnsi"/>
          <w:sz w:val="22"/>
          <w:szCs w:val="22"/>
        </w:rPr>
        <w:t xml:space="preserve">, </w:t>
      </w:r>
      <w:r>
        <w:rPr>
          <w:rFonts w:cstheme="minorHAnsi"/>
          <w:sz w:val="22"/>
          <w:szCs w:val="22"/>
        </w:rPr>
        <w:t>we</w:t>
      </w:r>
      <w:r w:rsidRPr="00D90349">
        <w:rPr>
          <w:rFonts w:cstheme="minorHAnsi"/>
          <w:sz w:val="22"/>
          <w:szCs w:val="22"/>
        </w:rPr>
        <w:t xml:space="preserve"> </w:t>
      </w:r>
      <w:ins w:id="2690" w:author="John DeLong" w:date="2020-07-21T20:01:00Z">
        <w:r w:rsidR="00710D59">
          <w:rPr>
            <w:rFonts w:cstheme="minorHAnsi"/>
            <w:sz w:val="22"/>
            <w:szCs w:val="22"/>
          </w:rPr>
          <w:t xml:space="preserve">generated variation in </w:t>
        </w:r>
        <w:proofErr w:type="spellStart"/>
        <w:r w:rsidR="00710D59" w:rsidRPr="00D76B69">
          <w:rPr>
            <w:rFonts w:cstheme="minorHAnsi"/>
            <w:i/>
            <w:sz w:val="22"/>
            <w:szCs w:val="22"/>
          </w:rPr>
          <w:t>d</w:t>
        </w:r>
        <w:r w:rsidR="00710D59" w:rsidRPr="00D76B69">
          <w:rPr>
            <w:rFonts w:cstheme="minorHAnsi"/>
            <w:sz w:val="22"/>
            <w:szCs w:val="22"/>
            <w:vertAlign w:val="subscript"/>
          </w:rPr>
          <w:t>min</w:t>
        </w:r>
        <w:proofErr w:type="spellEnd"/>
        <w:r w:rsidR="00710D59">
          <w:rPr>
            <w:rFonts w:cstheme="minorHAnsi"/>
            <w:sz w:val="22"/>
            <w:szCs w:val="22"/>
          </w:rPr>
          <w:t xml:space="preserve"> by calculating it for all individuals from their </w:t>
        </w:r>
        <w:proofErr w:type="spellStart"/>
        <w:r w:rsidR="00710D59" w:rsidRPr="00D76B69">
          <w:rPr>
            <w:rFonts w:cstheme="minorHAnsi"/>
            <w:i/>
            <w:sz w:val="22"/>
            <w:szCs w:val="22"/>
          </w:rPr>
          <w:t>b</w:t>
        </w:r>
        <w:r w:rsidR="00710D59" w:rsidRPr="00D76B69">
          <w:rPr>
            <w:rFonts w:cstheme="minorHAnsi"/>
            <w:sz w:val="22"/>
            <w:szCs w:val="22"/>
            <w:vertAlign w:val="subscript"/>
          </w:rPr>
          <w:t>max</w:t>
        </w:r>
        <w:proofErr w:type="spellEnd"/>
        <w:r w:rsidR="00710D59">
          <w:rPr>
            <w:rFonts w:cstheme="minorHAnsi"/>
            <w:sz w:val="22"/>
            <w:szCs w:val="22"/>
          </w:rPr>
          <w:t xml:space="preserve">, but then resetting </w:t>
        </w:r>
        <w:proofErr w:type="spellStart"/>
        <w:r w:rsidR="00710D59" w:rsidRPr="00D76B69">
          <w:rPr>
            <w:rFonts w:cstheme="minorHAnsi"/>
            <w:i/>
            <w:sz w:val="22"/>
            <w:szCs w:val="22"/>
          </w:rPr>
          <w:t>b</w:t>
        </w:r>
        <w:r w:rsidR="00710D59" w:rsidRPr="00D76B69">
          <w:rPr>
            <w:rFonts w:cstheme="minorHAnsi"/>
            <w:sz w:val="22"/>
            <w:szCs w:val="22"/>
            <w:vertAlign w:val="subscript"/>
          </w:rPr>
          <w:t>max</w:t>
        </w:r>
        <w:proofErr w:type="spellEnd"/>
        <w:r w:rsidR="00710D59">
          <w:rPr>
            <w:rFonts w:cstheme="minorHAnsi"/>
            <w:sz w:val="22"/>
            <w:szCs w:val="22"/>
          </w:rPr>
          <w:t xml:space="preserve"> to the mean. In D, </w:t>
        </w:r>
      </w:ins>
      <w:del w:id="2691" w:author="John DeLong" w:date="2020-07-21T20:01:00Z">
        <w:r w:rsidRPr="00D90349" w:rsidDel="00710D59">
          <w:rPr>
            <w:rFonts w:cstheme="minorHAnsi"/>
            <w:sz w:val="22"/>
            <w:szCs w:val="22"/>
          </w:rPr>
          <w:delText xml:space="preserve">removed </w:delText>
        </w:r>
        <w:r w:rsidDel="00710D59">
          <w:rPr>
            <w:rFonts w:cstheme="minorHAnsi"/>
            <w:sz w:val="22"/>
            <w:szCs w:val="22"/>
          </w:rPr>
          <w:delText>variation</w:delText>
        </w:r>
        <w:r w:rsidRPr="00D90349" w:rsidDel="00710D59">
          <w:rPr>
            <w:rFonts w:cstheme="minorHAnsi"/>
            <w:sz w:val="22"/>
            <w:szCs w:val="22"/>
          </w:rPr>
          <w:delText xml:space="preserve"> in births while retaining </w:delText>
        </w:r>
        <w:r w:rsidDel="00710D59">
          <w:rPr>
            <w:rFonts w:cstheme="minorHAnsi"/>
            <w:sz w:val="22"/>
            <w:szCs w:val="22"/>
          </w:rPr>
          <w:delText xml:space="preserve">it </w:delText>
        </w:r>
        <w:r w:rsidRPr="00D90349" w:rsidDel="00710D59">
          <w:rPr>
            <w:rFonts w:cstheme="minorHAnsi"/>
            <w:sz w:val="22"/>
            <w:szCs w:val="22"/>
          </w:rPr>
          <w:delText xml:space="preserve">in deaths. In the fourth panel, </w:delText>
        </w:r>
      </w:del>
      <w:r>
        <w:rPr>
          <w:rFonts w:cstheme="minorHAnsi"/>
          <w:sz w:val="22"/>
          <w:szCs w:val="22"/>
        </w:rPr>
        <w:t>variation</w:t>
      </w:r>
      <w:r w:rsidRPr="00D90349">
        <w:rPr>
          <w:rFonts w:cstheme="minorHAnsi"/>
          <w:sz w:val="22"/>
          <w:szCs w:val="22"/>
        </w:rPr>
        <w:t xml:space="preserve"> in both traits was retained. This final panel indicates that trait </w:t>
      </w:r>
      <w:r>
        <w:rPr>
          <w:rFonts w:cstheme="minorHAnsi"/>
          <w:sz w:val="22"/>
          <w:szCs w:val="22"/>
        </w:rPr>
        <w:t>variation</w:t>
      </w:r>
      <w:r w:rsidRPr="00D90349">
        <w:rPr>
          <w:rFonts w:cstheme="minorHAnsi"/>
          <w:sz w:val="22"/>
          <w:szCs w:val="22"/>
        </w:rPr>
        <w:t xml:space="preserve"> (demographic heterogeneity) alters the ecology of the system, lowering the abundance at equilibrium relative to that expected from the mean traits themselves.</w:t>
      </w:r>
      <w:r>
        <w:rPr>
          <w:rFonts w:cstheme="minorHAnsi"/>
          <w:sz w:val="22"/>
          <w:szCs w:val="22"/>
        </w:rPr>
        <w:t xml:space="preserve"> The median (dark solid line) and middle 50% (shaded area) of 50 simulations are shown.</w:t>
      </w:r>
    </w:p>
    <w:p w14:paraId="3E1C6965" w14:textId="3D095376" w:rsidR="00E71942" w:rsidRPr="00D90349" w:rsidRDefault="00E71942" w:rsidP="008F3CF5">
      <w:pPr>
        <w:spacing w:after="0" w:line="480" w:lineRule="auto"/>
        <w:contextualSpacing/>
        <w:rPr>
          <w:rFonts w:cstheme="minorHAnsi"/>
          <w:sz w:val="22"/>
          <w:szCs w:val="22"/>
        </w:rPr>
      </w:pPr>
    </w:p>
    <w:p w14:paraId="23301690" w14:textId="3C8CE882" w:rsidR="008F3CF5" w:rsidRPr="00D90349" w:rsidRDefault="008F3CF5" w:rsidP="008F3CF5">
      <w:pPr>
        <w:spacing w:after="0" w:line="480" w:lineRule="auto"/>
        <w:contextualSpacing/>
        <w:rPr>
          <w:rFonts w:cstheme="minorHAnsi"/>
          <w:sz w:val="22"/>
          <w:szCs w:val="22"/>
        </w:rPr>
      </w:pPr>
      <w:r w:rsidRPr="00D90349">
        <w:rPr>
          <w:rFonts w:cstheme="minorHAnsi"/>
          <w:sz w:val="22"/>
          <w:szCs w:val="22"/>
        </w:rPr>
        <w:t xml:space="preserve">Figure 3. Gillespie eco-evolutionary model (GEM) simulations of the birth-death logistic model. The rows show from top to bottom population abundance, mean </w:t>
      </w:r>
      <w:proofErr w:type="spellStart"/>
      <w:r w:rsidRPr="00D90349">
        <w:rPr>
          <w:rFonts w:cstheme="minorHAnsi"/>
          <w:i/>
          <w:sz w:val="22"/>
          <w:szCs w:val="22"/>
        </w:rPr>
        <w:t>b</w:t>
      </w:r>
      <w:r w:rsidRPr="00D90349">
        <w:rPr>
          <w:rFonts w:cstheme="minorHAnsi"/>
          <w:sz w:val="22"/>
          <w:szCs w:val="22"/>
          <w:vertAlign w:val="subscript"/>
        </w:rPr>
        <w:t>max</w:t>
      </w:r>
      <w:proofErr w:type="spellEnd"/>
      <w:r w:rsidRPr="00D90349">
        <w:rPr>
          <w:rFonts w:cstheme="minorHAnsi"/>
          <w:sz w:val="22"/>
          <w:szCs w:val="22"/>
        </w:rPr>
        <w:t xml:space="preserve">, variance in </w:t>
      </w:r>
      <w:proofErr w:type="spellStart"/>
      <w:r w:rsidRPr="00D90349">
        <w:rPr>
          <w:rFonts w:cstheme="minorHAnsi"/>
          <w:i/>
          <w:sz w:val="22"/>
          <w:szCs w:val="22"/>
        </w:rPr>
        <w:t>b</w:t>
      </w:r>
      <w:r w:rsidRPr="00D90349">
        <w:rPr>
          <w:rFonts w:cstheme="minorHAnsi"/>
          <w:sz w:val="22"/>
          <w:szCs w:val="22"/>
          <w:vertAlign w:val="subscript"/>
        </w:rPr>
        <w:t>max</w:t>
      </w:r>
      <w:proofErr w:type="spellEnd"/>
      <w:r>
        <w:rPr>
          <w:rFonts w:cstheme="minorHAnsi"/>
          <w:sz w:val="22"/>
          <w:szCs w:val="22"/>
        </w:rPr>
        <w:t>, lifetime reproductive success (product of expected births and expected lifespan), and the mean trajectory through the abundance-</w:t>
      </w:r>
      <w:r w:rsidRPr="006317D9">
        <w:rPr>
          <w:rFonts w:cstheme="minorHAnsi"/>
          <w:i/>
          <w:sz w:val="22"/>
          <w:szCs w:val="22"/>
        </w:rPr>
        <w:t xml:space="preserve"> </w:t>
      </w:r>
      <w:proofErr w:type="spellStart"/>
      <w:r w:rsidRPr="00D90349">
        <w:rPr>
          <w:rFonts w:cstheme="minorHAnsi"/>
          <w:i/>
          <w:sz w:val="22"/>
          <w:szCs w:val="22"/>
        </w:rPr>
        <w:t>b</w:t>
      </w:r>
      <w:r w:rsidRPr="00D90349">
        <w:rPr>
          <w:rFonts w:cstheme="minorHAnsi"/>
          <w:sz w:val="22"/>
          <w:szCs w:val="22"/>
          <w:vertAlign w:val="subscript"/>
        </w:rPr>
        <w:t>max</w:t>
      </w:r>
      <w:proofErr w:type="spellEnd"/>
      <w:r>
        <w:rPr>
          <w:rFonts w:cstheme="minorHAnsi"/>
          <w:sz w:val="22"/>
          <w:szCs w:val="22"/>
        </w:rPr>
        <w:t xml:space="preserve"> phase plane.</w:t>
      </w:r>
      <w:r w:rsidRPr="00D90349">
        <w:rPr>
          <w:rFonts w:cstheme="minorHAnsi"/>
          <w:sz w:val="22"/>
          <w:szCs w:val="22"/>
        </w:rPr>
        <w:t xml:space="preserve"> The columns show three levels of density dependence in birth and death </w:t>
      </w:r>
      <w:r w:rsidRPr="00D90349">
        <w:rPr>
          <w:rFonts w:cstheme="minorHAnsi"/>
          <w:sz w:val="22"/>
          <w:szCs w:val="22"/>
        </w:rPr>
        <w:lastRenderedPageBreak/>
        <w:t xml:space="preserve">rates (values of </w:t>
      </w:r>
      <w:r w:rsidRPr="00D90349">
        <w:rPr>
          <w:rFonts w:cstheme="minorHAnsi"/>
          <w:i/>
          <w:sz w:val="22"/>
          <w:szCs w:val="22"/>
        </w:rPr>
        <w:t>b</w:t>
      </w:r>
      <w:r w:rsidRPr="00D90349">
        <w:rPr>
          <w:rFonts w:cstheme="minorHAnsi"/>
          <w:sz w:val="22"/>
          <w:szCs w:val="22"/>
          <w:vertAlign w:val="subscript"/>
        </w:rPr>
        <w:t>s</w:t>
      </w:r>
      <w:r w:rsidRPr="00D90349">
        <w:rPr>
          <w:rFonts w:cstheme="minorHAnsi"/>
          <w:sz w:val="22"/>
          <w:szCs w:val="22"/>
        </w:rPr>
        <w:t xml:space="preserve"> and </w:t>
      </w:r>
      <w:r w:rsidRPr="00D90349">
        <w:rPr>
          <w:rFonts w:cstheme="minorHAnsi"/>
          <w:i/>
          <w:sz w:val="22"/>
          <w:szCs w:val="22"/>
        </w:rPr>
        <w:t>d</w:t>
      </w:r>
      <w:r w:rsidRPr="00D90349">
        <w:rPr>
          <w:rFonts w:cstheme="minorHAnsi"/>
          <w:sz w:val="22"/>
          <w:szCs w:val="22"/>
          <w:vertAlign w:val="subscript"/>
        </w:rPr>
        <w:t>s</w:t>
      </w:r>
      <w:r w:rsidRPr="00D90349">
        <w:rPr>
          <w:rFonts w:cstheme="minorHAnsi"/>
          <w:sz w:val="22"/>
          <w:szCs w:val="22"/>
        </w:rPr>
        <w:t>)</w:t>
      </w:r>
      <w:r>
        <w:rPr>
          <w:rFonts w:cstheme="minorHAnsi"/>
          <w:sz w:val="22"/>
          <w:szCs w:val="22"/>
        </w:rPr>
        <w:t xml:space="preserve"> that set the initial carrying capacity at 10, 20, and 40 from </w:t>
      </w:r>
      <w:r w:rsidRPr="00D90349">
        <w:rPr>
          <w:rFonts w:cstheme="minorHAnsi"/>
          <w:sz w:val="22"/>
          <w:szCs w:val="22"/>
        </w:rPr>
        <w:t xml:space="preserve">left to right. </w:t>
      </w:r>
      <w:r>
        <w:rPr>
          <w:rFonts w:cstheme="minorHAnsi"/>
          <w:sz w:val="22"/>
          <w:szCs w:val="22"/>
        </w:rPr>
        <w:t xml:space="preserve">(The initial carrying capacity is the ecological equilibrium if </w:t>
      </w:r>
      <w:proofErr w:type="spellStart"/>
      <w:r w:rsidRPr="00D90349">
        <w:rPr>
          <w:rFonts w:cstheme="minorHAnsi"/>
          <w:i/>
          <w:sz w:val="22"/>
          <w:szCs w:val="22"/>
        </w:rPr>
        <w:t>b</w:t>
      </w:r>
      <w:r w:rsidRPr="00D90349">
        <w:rPr>
          <w:rFonts w:cstheme="minorHAnsi"/>
          <w:sz w:val="22"/>
          <w:szCs w:val="22"/>
          <w:vertAlign w:val="subscript"/>
        </w:rPr>
        <w:t>max</w:t>
      </w:r>
      <w:proofErr w:type="spellEnd"/>
      <w:r>
        <w:rPr>
          <w:rFonts w:cstheme="minorHAnsi"/>
          <w:sz w:val="22"/>
          <w:szCs w:val="22"/>
        </w:rPr>
        <w:t xml:space="preserve"> remained fixed at 1.8.) </w:t>
      </w:r>
      <w:r w:rsidRPr="00D90349">
        <w:rPr>
          <w:rFonts w:cstheme="minorHAnsi"/>
          <w:sz w:val="22"/>
          <w:szCs w:val="22"/>
        </w:rPr>
        <w:t xml:space="preserve">The median and middle 50% of </w:t>
      </w:r>
      <w:r>
        <w:rPr>
          <w:rFonts w:cstheme="minorHAnsi"/>
          <w:sz w:val="22"/>
          <w:szCs w:val="22"/>
        </w:rPr>
        <w:t xml:space="preserve">50 stochastic </w:t>
      </w:r>
      <w:r w:rsidRPr="00D90349">
        <w:rPr>
          <w:rFonts w:cstheme="minorHAnsi"/>
          <w:sz w:val="22"/>
          <w:szCs w:val="22"/>
        </w:rPr>
        <w:t xml:space="preserve">GEM trajectories are in purple and light purple, respectively. The quantitative genetics (QG) </w:t>
      </w:r>
      <w:r>
        <w:rPr>
          <w:rFonts w:cstheme="minorHAnsi"/>
          <w:sz w:val="22"/>
          <w:szCs w:val="22"/>
        </w:rPr>
        <w:t>expectation</w:t>
      </w:r>
      <w:r w:rsidRPr="00D90349">
        <w:rPr>
          <w:rFonts w:cstheme="minorHAnsi"/>
          <w:sz w:val="22"/>
          <w:szCs w:val="22"/>
        </w:rPr>
        <w:t xml:space="preserve"> is in bold orange</w:t>
      </w:r>
      <w:r>
        <w:rPr>
          <w:rFonts w:cstheme="minorHAnsi"/>
          <w:sz w:val="22"/>
          <w:szCs w:val="22"/>
        </w:rPr>
        <w:t xml:space="preserve">. The difference between </w:t>
      </w:r>
      <w:r w:rsidRPr="00D90349">
        <w:rPr>
          <w:rFonts w:cstheme="minorHAnsi"/>
          <w:sz w:val="22"/>
          <w:szCs w:val="22"/>
        </w:rPr>
        <w:t xml:space="preserve">the evolutionary stable strategy (ESS) </w:t>
      </w:r>
      <w:r>
        <w:rPr>
          <w:rFonts w:cstheme="minorHAnsi"/>
          <w:sz w:val="22"/>
          <w:szCs w:val="22"/>
        </w:rPr>
        <w:t>and the</w:t>
      </w:r>
      <w:r w:rsidRPr="006317D9">
        <w:rPr>
          <w:rFonts w:cstheme="minorHAnsi"/>
          <w:sz w:val="22"/>
          <w:szCs w:val="22"/>
        </w:rPr>
        <w:t xml:space="preserve"> </w:t>
      </w:r>
      <w:r w:rsidRPr="00D90349">
        <w:rPr>
          <w:rFonts w:cstheme="minorHAnsi"/>
          <w:sz w:val="22"/>
          <w:szCs w:val="22"/>
        </w:rPr>
        <w:t>transient evolutionary attractors</w:t>
      </w:r>
      <w:r>
        <w:rPr>
          <w:rFonts w:cstheme="minorHAnsi"/>
          <w:sz w:val="22"/>
          <w:szCs w:val="22"/>
        </w:rPr>
        <w:t xml:space="preserve"> (TEAs) can be seen by comparing the dashed orange and pink lines in the second row. L</w:t>
      </w:r>
      <w:r w:rsidRPr="00D90349">
        <w:rPr>
          <w:rFonts w:cstheme="minorHAnsi"/>
          <w:sz w:val="22"/>
          <w:szCs w:val="22"/>
        </w:rPr>
        <w:t xml:space="preserve">ifetime reproductive success as a function of </w:t>
      </w:r>
      <w:proofErr w:type="spellStart"/>
      <w:r w:rsidRPr="00D90349">
        <w:rPr>
          <w:rFonts w:cstheme="minorHAnsi"/>
          <w:i/>
          <w:sz w:val="22"/>
          <w:szCs w:val="22"/>
        </w:rPr>
        <w:t>b</w:t>
      </w:r>
      <w:r w:rsidRPr="00D90349">
        <w:rPr>
          <w:rFonts w:cstheme="minorHAnsi"/>
          <w:sz w:val="22"/>
          <w:szCs w:val="22"/>
          <w:vertAlign w:val="subscript"/>
        </w:rPr>
        <w:t>max</w:t>
      </w:r>
      <w:proofErr w:type="spellEnd"/>
      <w:r w:rsidRPr="00D90349">
        <w:rPr>
          <w:rFonts w:cstheme="minorHAnsi"/>
          <w:sz w:val="22"/>
          <w:szCs w:val="22"/>
        </w:rPr>
        <w:t xml:space="preserve"> </w:t>
      </w:r>
      <w:r>
        <w:rPr>
          <w:rFonts w:cstheme="minorHAnsi"/>
          <w:sz w:val="22"/>
          <w:szCs w:val="22"/>
        </w:rPr>
        <w:t xml:space="preserve">is shown for </w:t>
      </w:r>
      <w:r w:rsidRPr="00D90349">
        <w:rPr>
          <w:rFonts w:cstheme="minorHAnsi"/>
          <w:sz w:val="22"/>
          <w:szCs w:val="22"/>
        </w:rPr>
        <w:t xml:space="preserve">individuals that </w:t>
      </w:r>
      <w:r>
        <w:rPr>
          <w:rFonts w:cstheme="minorHAnsi"/>
          <w:sz w:val="22"/>
          <w:szCs w:val="22"/>
        </w:rPr>
        <w:t xml:space="preserve">were born and died within the last </w:t>
      </w:r>
      <w:proofErr w:type="gramStart"/>
      <w:r w:rsidR="005B75BB">
        <w:rPr>
          <w:rFonts w:cstheme="minorHAnsi"/>
          <w:sz w:val="22"/>
          <w:szCs w:val="22"/>
        </w:rPr>
        <w:t xml:space="preserve">50 </w:t>
      </w:r>
      <w:r>
        <w:rPr>
          <w:rFonts w:cstheme="minorHAnsi"/>
          <w:sz w:val="22"/>
          <w:szCs w:val="22"/>
        </w:rPr>
        <w:t>time</w:t>
      </w:r>
      <w:proofErr w:type="gramEnd"/>
      <w:r w:rsidR="005B75BB">
        <w:rPr>
          <w:rFonts w:cstheme="minorHAnsi"/>
          <w:sz w:val="22"/>
          <w:szCs w:val="22"/>
        </w:rPr>
        <w:t xml:space="preserve"> </w:t>
      </w:r>
      <w:r>
        <w:rPr>
          <w:rFonts w:cstheme="minorHAnsi"/>
          <w:sz w:val="22"/>
          <w:szCs w:val="22"/>
        </w:rPr>
        <w:t>steps</w:t>
      </w:r>
      <w:r w:rsidRPr="00D90349">
        <w:rPr>
          <w:rFonts w:cstheme="minorHAnsi"/>
          <w:sz w:val="22"/>
          <w:szCs w:val="22"/>
        </w:rPr>
        <w:t>.</w:t>
      </w:r>
      <w:r>
        <w:rPr>
          <w:rFonts w:cstheme="minorHAnsi"/>
          <w:sz w:val="22"/>
          <w:szCs w:val="22"/>
        </w:rPr>
        <w:t xml:space="preserve"> The evidence that the population evolves toward the TEA is the convergence of the purple line in the second row with the dashed pink line and by looking at the phase portrait in the fifth row.</w:t>
      </w:r>
      <w:ins w:id="2692" w:author="John DeLong" w:date="2020-07-18T17:20:00Z">
        <w:r w:rsidR="00583AF2">
          <w:rPr>
            <w:rFonts w:cstheme="minorHAnsi"/>
            <w:sz w:val="22"/>
            <w:szCs w:val="22"/>
          </w:rPr>
          <w:t xml:space="preserve"> The dashed black line in row three is the average initial trait variance in the population.</w:t>
        </w:r>
      </w:ins>
    </w:p>
    <w:p w14:paraId="06DE6650" w14:textId="77777777" w:rsidR="008F3CF5" w:rsidRPr="00D90349" w:rsidRDefault="008F3CF5" w:rsidP="008F3CF5">
      <w:pPr>
        <w:spacing w:after="0" w:line="480" w:lineRule="auto"/>
        <w:contextualSpacing/>
        <w:rPr>
          <w:rFonts w:cstheme="minorHAnsi"/>
          <w:sz w:val="22"/>
          <w:szCs w:val="22"/>
        </w:rPr>
      </w:pPr>
    </w:p>
    <w:p w14:paraId="1D07AFEE" w14:textId="5A6406AD" w:rsidR="008F3CF5" w:rsidRPr="00D90349" w:rsidRDefault="008F3CF5" w:rsidP="008F3CF5">
      <w:pPr>
        <w:spacing w:after="0" w:line="480" w:lineRule="auto"/>
        <w:contextualSpacing/>
        <w:rPr>
          <w:rFonts w:cstheme="minorHAnsi"/>
          <w:sz w:val="22"/>
          <w:szCs w:val="22"/>
        </w:rPr>
      </w:pPr>
      <w:r w:rsidRPr="00D90349">
        <w:rPr>
          <w:rFonts w:cstheme="minorHAnsi"/>
          <w:sz w:val="22"/>
          <w:szCs w:val="22"/>
        </w:rPr>
        <w:t xml:space="preserve">Figure </w:t>
      </w:r>
      <w:r>
        <w:rPr>
          <w:rFonts w:cstheme="minorHAnsi"/>
          <w:sz w:val="22"/>
          <w:szCs w:val="22"/>
        </w:rPr>
        <w:t>4</w:t>
      </w:r>
      <w:r w:rsidRPr="00D90349">
        <w:rPr>
          <w:rFonts w:cstheme="minorHAnsi"/>
          <w:sz w:val="22"/>
          <w:szCs w:val="22"/>
        </w:rPr>
        <w:t xml:space="preserve">. Results of Gillespie eco-evolutionary model (GEM) simulations of the birth-death logistic model for populations culled from </w:t>
      </w:r>
      <w:r>
        <w:rPr>
          <w:rFonts w:cstheme="minorHAnsi"/>
          <w:sz w:val="22"/>
          <w:szCs w:val="22"/>
        </w:rPr>
        <w:t>a</w:t>
      </w:r>
      <w:r w:rsidRPr="00D90349">
        <w:rPr>
          <w:rFonts w:cstheme="minorHAnsi"/>
          <w:sz w:val="22"/>
          <w:szCs w:val="22"/>
        </w:rPr>
        <w:t xml:space="preserve"> starting </w:t>
      </w:r>
      <w:r>
        <w:rPr>
          <w:rFonts w:cstheme="minorHAnsi"/>
          <w:sz w:val="22"/>
          <w:szCs w:val="22"/>
        </w:rPr>
        <w:t>population</w:t>
      </w:r>
      <w:r w:rsidRPr="00D90349">
        <w:rPr>
          <w:rFonts w:cstheme="minorHAnsi"/>
          <w:sz w:val="22"/>
          <w:szCs w:val="22"/>
        </w:rPr>
        <w:t xml:space="preserve"> at the ESS trait </w:t>
      </w:r>
      <w:r>
        <w:rPr>
          <w:rFonts w:cstheme="minorHAnsi"/>
          <w:sz w:val="22"/>
          <w:szCs w:val="22"/>
        </w:rPr>
        <w:t>(</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5.4</m:t>
        </m:r>
      </m:oMath>
      <w:r>
        <w:rPr>
          <w:rFonts w:cstheme="minorHAnsi"/>
          <w:sz w:val="22"/>
          <w:szCs w:val="22"/>
        </w:rPr>
        <w:t>) a</w:t>
      </w:r>
      <w:proofErr w:type="spellStart"/>
      <w:r w:rsidRPr="00D90349">
        <w:rPr>
          <w:rFonts w:cstheme="minorHAnsi"/>
          <w:sz w:val="22"/>
          <w:szCs w:val="22"/>
        </w:rPr>
        <w:t>nd</w:t>
      </w:r>
      <w:proofErr w:type="spellEnd"/>
      <w:r w:rsidRPr="00D90349">
        <w:rPr>
          <w:rFonts w:cstheme="minorHAnsi"/>
          <w:sz w:val="22"/>
          <w:szCs w:val="22"/>
        </w:rPr>
        <w:t xml:space="preserve"> the equilibrium abundance</w:t>
      </w:r>
      <w:r>
        <w:rPr>
          <w:rFonts w:cstheme="minorHAnsi"/>
          <w:sz w:val="22"/>
          <w:szCs w:val="22"/>
        </w:rPr>
        <w:t xml:space="preserve"> (72 individuals)</w:t>
      </w:r>
      <w:r w:rsidRPr="00D90349">
        <w:rPr>
          <w:rFonts w:cstheme="minorHAnsi"/>
          <w:sz w:val="22"/>
          <w:szCs w:val="22"/>
        </w:rPr>
        <w:t xml:space="preserve">. From left to right, the population is culled more severely (to </w:t>
      </w:r>
      <w:r>
        <w:rPr>
          <w:rFonts w:cstheme="minorHAnsi"/>
          <w:sz w:val="22"/>
          <w:szCs w:val="22"/>
        </w:rPr>
        <w:t>50</w:t>
      </w:r>
      <w:r w:rsidRPr="00D90349">
        <w:rPr>
          <w:rFonts w:cstheme="minorHAnsi"/>
          <w:sz w:val="22"/>
          <w:szCs w:val="22"/>
        </w:rPr>
        <w:t xml:space="preserve">, </w:t>
      </w:r>
      <w:r>
        <w:rPr>
          <w:rFonts w:cstheme="minorHAnsi"/>
          <w:sz w:val="22"/>
          <w:szCs w:val="22"/>
        </w:rPr>
        <w:t>3</w:t>
      </w:r>
      <w:r w:rsidRPr="00D90349">
        <w:rPr>
          <w:rFonts w:cstheme="minorHAnsi"/>
          <w:sz w:val="22"/>
          <w:szCs w:val="22"/>
        </w:rPr>
        <w:t xml:space="preserve">0, and </w:t>
      </w:r>
      <w:r>
        <w:rPr>
          <w:rFonts w:cstheme="minorHAnsi"/>
          <w:sz w:val="22"/>
          <w:szCs w:val="22"/>
        </w:rPr>
        <w:t>10</w:t>
      </w:r>
      <w:r w:rsidRPr="00D90349">
        <w:rPr>
          <w:rFonts w:cstheme="minorHAnsi"/>
          <w:sz w:val="22"/>
          <w:szCs w:val="22"/>
        </w:rPr>
        <w:t xml:space="preserve"> from left to right). Layout the same as in Figure </w:t>
      </w:r>
      <w:r>
        <w:rPr>
          <w:rFonts w:cstheme="minorHAnsi"/>
          <w:sz w:val="22"/>
          <w:szCs w:val="22"/>
        </w:rPr>
        <w:t>3 with 50 replicate simulations</w:t>
      </w:r>
      <w:r w:rsidRPr="00D90349">
        <w:rPr>
          <w:rFonts w:cstheme="minorHAnsi"/>
          <w:sz w:val="22"/>
          <w:szCs w:val="22"/>
        </w:rPr>
        <w:t>.</w:t>
      </w:r>
      <w:r w:rsidRPr="003D29BF">
        <w:rPr>
          <w:rFonts w:cstheme="minorHAnsi"/>
          <w:sz w:val="22"/>
          <w:szCs w:val="22"/>
        </w:rPr>
        <w:t xml:space="preserve"> </w:t>
      </w:r>
      <w:r>
        <w:rPr>
          <w:rFonts w:cstheme="minorHAnsi"/>
          <w:sz w:val="22"/>
          <w:szCs w:val="22"/>
        </w:rPr>
        <w:t>The evidence that the population evolves toward the TEA is the convergence of the purple line in the second row with the dashed pink line</w:t>
      </w:r>
      <w:r w:rsidR="005B75BB" w:rsidRPr="005B75BB">
        <w:rPr>
          <w:rFonts w:cstheme="minorHAnsi"/>
          <w:sz w:val="22"/>
          <w:szCs w:val="22"/>
        </w:rPr>
        <w:t xml:space="preserve"> </w:t>
      </w:r>
      <w:r w:rsidR="005B75BB">
        <w:rPr>
          <w:rFonts w:cstheme="minorHAnsi"/>
          <w:sz w:val="22"/>
          <w:szCs w:val="22"/>
        </w:rPr>
        <w:t>and by looking at the phase portrait in the fifth row</w:t>
      </w:r>
      <w:r>
        <w:rPr>
          <w:rFonts w:cstheme="minorHAnsi"/>
          <w:sz w:val="22"/>
          <w:szCs w:val="22"/>
        </w:rPr>
        <w:t>.</w:t>
      </w:r>
    </w:p>
    <w:p w14:paraId="6B0C5668" w14:textId="77777777" w:rsidR="008F3CF5" w:rsidRPr="00D90349" w:rsidRDefault="008F3CF5" w:rsidP="008F3CF5">
      <w:pPr>
        <w:spacing w:after="0" w:line="480" w:lineRule="auto"/>
        <w:contextualSpacing/>
        <w:rPr>
          <w:rFonts w:cstheme="minorHAnsi"/>
          <w:sz w:val="22"/>
          <w:szCs w:val="22"/>
        </w:rPr>
      </w:pPr>
      <w:r w:rsidRPr="00D90349">
        <w:rPr>
          <w:rFonts w:cstheme="minorHAnsi"/>
          <w:sz w:val="22"/>
          <w:szCs w:val="22"/>
        </w:rPr>
        <w:br w:type="page"/>
      </w:r>
    </w:p>
    <w:p w14:paraId="535BBC01" w14:textId="77777777" w:rsidR="008F3CF5" w:rsidRPr="00D90349" w:rsidRDefault="008F3CF5" w:rsidP="008F3CF5">
      <w:pPr>
        <w:spacing w:after="0" w:line="480" w:lineRule="auto"/>
        <w:contextualSpacing/>
        <w:rPr>
          <w:rFonts w:cstheme="minorHAnsi"/>
          <w:sz w:val="22"/>
          <w:szCs w:val="22"/>
        </w:rPr>
      </w:pPr>
      <w:r w:rsidRPr="00D90349">
        <w:rPr>
          <w:rFonts w:cstheme="minorHAnsi"/>
          <w:sz w:val="22"/>
          <w:szCs w:val="22"/>
        </w:rPr>
        <w:lastRenderedPageBreak/>
        <w:t>Figure 1.</w:t>
      </w:r>
    </w:p>
    <w:p w14:paraId="014865AF" w14:textId="6F14D0D6" w:rsidR="008F3CF5" w:rsidRPr="00D90349" w:rsidRDefault="00892895" w:rsidP="008F3CF5">
      <w:pPr>
        <w:spacing w:after="0" w:line="480" w:lineRule="auto"/>
        <w:contextualSpacing/>
        <w:jc w:val="center"/>
        <w:rPr>
          <w:rFonts w:cstheme="minorHAnsi"/>
          <w:sz w:val="22"/>
          <w:szCs w:val="22"/>
        </w:rPr>
      </w:pPr>
      <w:del w:id="2693" w:author="John DeLong" w:date="2020-07-21T14:23:00Z">
        <w:r w:rsidDel="00492A74">
          <w:rPr>
            <w:rFonts w:cstheme="minorHAnsi"/>
            <w:noProof/>
            <w:sz w:val="22"/>
            <w:szCs w:val="22"/>
          </w:rPr>
          <w:drawing>
            <wp:inline distT="0" distB="0" distL="0" distR="0" wp14:anchorId="6729A65A" wp14:editId="21308EB7">
              <wp:extent cx="5943600" cy="3345180"/>
              <wp:effectExtent l="0" t="0" r="0" b="7620"/>
              <wp:docPr id="13" name="Picture 13" descr="C:\Users\jdelong2\AppData\Local\Microsoft\Windows\INetCache\Content.Word\Figure 1 fitness and trai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jdelong2\AppData\Local\Microsoft\Windows\INetCache\Content.Word\Figure 1 fitness and traits.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345180"/>
                      </a:xfrm>
                      <a:prstGeom prst="rect">
                        <a:avLst/>
                      </a:prstGeom>
                      <a:noFill/>
                      <a:ln>
                        <a:noFill/>
                      </a:ln>
                    </pic:spPr>
                  </pic:pic>
                </a:graphicData>
              </a:graphic>
            </wp:inline>
          </w:drawing>
        </w:r>
      </w:del>
      <w:ins w:id="2694" w:author="John DeLong" w:date="2020-07-21T14:26:00Z">
        <w:r w:rsidR="00CD6A9F">
          <w:rPr>
            <w:rFonts w:cstheme="minorHAnsi"/>
            <w:noProof/>
            <w:sz w:val="22"/>
            <w:szCs w:val="22"/>
          </w:rPr>
          <w:drawing>
            <wp:inline distT="0" distB="0" distL="0" distR="0" wp14:anchorId="393B7EE5" wp14:editId="415182D4">
              <wp:extent cx="5934075" cy="3143250"/>
              <wp:effectExtent l="0" t="0" r="9525" b="0"/>
              <wp:docPr id="8" name="Picture 8" descr="C:\Users\jdelong2\AppData\Local\Microsoft\Windows\INetCache\Content.Word\Figure 1 fitness and trai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delong2\AppData\Local\Microsoft\Windows\INetCache\Content.Word\Figure 1 fitness and traits.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3143250"/>
                      </a:xfrm>
                      <a:prstGeom prst="rect">
                        <a:avLst/>
                      </a:prstGeom>
                      <a:noFill/>
                      <a:ln>
                        <a:noFill/>
                      </a:ln>
                    </pic:spPr>
                  </pic:pic>
                </a:graphicData>
              </a:graphic>
            </wp:inline>
          </w:drawing>
        </w:r>
      </w:ins>
    </w:p>
    <w:p w14:paraId="0C2B6888" w14:textId="77777777" w:rsidR="008F3CF5" w:rsidRPr="00D90349" w:rsidRDefault="008F3CF5" w:rsidP="008F3CF5">
      <w:pPr>
        <w:spacing w:after="0" w:line="480" w:lineRule="auto"/>
        <w:contextualSpacing/>
      </w:pPr>
      <w:r w:rsidRPr="00D90349">
        <w:br w:type="page"/>
      </w:r>
    </w:p>
    <w:p w14:paraId="7855E904" w14:textId="77777777" w:rsidR="008F3CF5" w:rsidRPr="00D90349" w:rsidRDefault="008F3CF5" w:rsidP="008F3CF5">
      <w:pPr>
        <w:spacing w:after="0" w:line="480" w:lineRule="auto"/>
        <w:contextualSpacing/>
        <w:rPr>
          <w:rFonts w:cstheme="minorHAnsi"/>
          <w:sz w:val="22"/>
          <w:szCs w:val="22"/>
        </w:rPr>
      </w:pPr>
      <w:r w:rsidRPr="00D90349">
        <w:rPr>
          <w:rFonts w:cstheme="minorHAnsi"/>
          <w:sz w:val="22"/>
          <w:szCs w:val="22"/>
        </w:rPr>
        <w:lastRenderedPageBreak/>
        <w:t xml:space="preserve">Figure 2. </w:t>
      </w:r>
    </w:p>
    <w:p w14:paraId="12D946D3" w14:textId="5AA36A18" w:rsidR="008F3CF5" w:rsidRPr="00D90349" w:rsidRDefault="008F3CF5" w:rsidP="008F3CF5">
      <w:pPr>
        <w:spacing w:after="0" w:line="480" w:lineRule="auto"/>
        <w:contextualSpacing/>
        <w:jc w:val="center"/>
        <w:rPr>
          <w:rFonts w:eastAsiaTheme="minorEastAsia" w:cstheme="minorHAnsi"/>
          <w:sz w:val="22"/>
          <w:szCs w:val="22"/>
        </w:rPr>
      </w:pPr>
      <w:del w:id="2695" w:author="John DeLong" w:date="2020-07-22T12:01:00Z">
        <w:r w:rsidRPr="00D90349" w:rsidDel="00BD56FB">
          <w:rPr>
            <w:rFonts w:cstheme="minorHAnsi"/>
            <w:noProof/>
            <w:sz w:val="22"/>
            <w:szCs w:val="22"/>
          </w:rPr>
          <w:drawing>
            <wp:inline distT="0" distB="0" distL="0" distR="0" wp14:anchorId="5C0C2333" wp14:editId="385A0A5E">
              <wp:extent cx="5943600" cy="1925955"/>
              <wp:effectExtent l="0" t="0" r="0" b="0"/>
              <wp:docPr id="5" name="Picture 5" descr="C:\Users\jdelong2\AppData\Local\Microsoft\Windows\INetCache\Content.Word\Figure 2 effect of vari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jdelong2\AppData\Local\Microsoft\Windows\INetCache\Content.Word\Figure 2 effect of variance.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925955"/>
                      </a:xfrm>
                      <a:prstGeom prst="rect">
                        <a:avLst/>
                      </a:prstGeom>
                      <a:noFill/>
                      <a:ln>
                        <a:noFill/>
                      </a:ln>
                    </pic:spPr>
                  </pic:pic>
                </a:graphicData>
              </a:graphic>
            </wp:inline>
          </w:drawing>
        </w:r>
      </w:del>
      <w:ins w:id="2696" w:author="John DeLong" w:date="2020-07-22T12:01:00Z">
        <w:r w:rsidR="00BD56FB">
          <w:rPr>
            <w:rFonts w:eastAsiaTheme="minorEastAsia" w:cstheme="minorHAnsi"/>
            <w:noProof/>
            <w:sz w:val="22"/>
            <w:szCs w:val="22"/>
          </w:rPr>
          <w:drawing>
            <wp:inline distT="0" distB="0" distL="0" distR="0" wp14:anchorId="4BC1B18B" wp14:editId="1E72F215">
              <wp:extent cx="5943600" cy="3242945"/>
              <wp:effectExtent l="0" t="0" r="0" b="0"/>
              <wp:docPr id="9" name="Picture 9" descr="C:\Users\jdelong2\AppData\Local\Microsoft\Windows\INetCache\Content.Word\Figure 2 effect of vari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delong2\AppData\Local\Microsoft\Windows\INetCache\Content.Word\Figure 2 effect of variance.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242945"/>
                      </a:xfrm>
                      <a:prstGeom prst="rect">
                        <a:avLst/>
                      </a:prstGeom>
                      <a:noFill/>
                      <a:ln>
                        <a:noFill/>
                      </a:ln>
                    </pic:spPr>
                  </pic:pic>
                </a:graphicData>
              </a:graphic>
            </wp:inline>
          </w:drawing>
        </w:r>
      </w:ins>
    </w:p>
    <w:p w14:paraId="347ED69C" w14:textId="77777777" w:rsidR="008F3CF5" w:rsidRPr="00D90349" w:rsidRDefault="008F3CF5" w:rsidP="008F3CF5">
      <w:pPr>
        <w:spacing w:after="0" w:line="480" w:lineRule="auto"/>
        <w:contextualSpacing/>
      </w:pPr>
      <w:r w:rsidRPr="00D90349">
        <w:br w:type="page"/>
      </w:r>
    </w:p>
    <w:p w14:paraId="5954DAFB" w14:textId="75A9D9BF" w:rsidR="008F3CF5" w:rsidRPr="00D90349" w:rsidRDefault="00F66752" w:rsidP="00F66752">
      <w:pPr>
        <w:spacing w:after="0" w:line="480" w:lineRule="auto"/>
        <w:contextualSpacing/>
        <w:rPr>
          <w:rFonts w:cstheme="minorHAnsi"/>
          <w:sz w:val="22"/>
          <w:szCs w:val="22"/>
        </w:rPr>
      </w:pPr>
      <w:r>
        <w:rPr>
          <w:rFonts w:cstheme="minorHAnsi"/>
          <w:sz w:val="22"/>
          <w:szCs w:val="22"/>
        </w:rPr>
        <w:lastRenderedPageBreak/>
        <w:t>Figure 3.</w:t>
      </w:r>
    </w:p>
    <w:p w14:paraId="2761C114" w14:textId="0AEFB838" w:rsidR="008F3CF5" w:rsidRPr="00D90349" w:rsidRDefault="008F3CF5">
      <w:pPr>
        <w:spacing w:after="0" w:line="480" w:lineRule="auto"/>
        <w:contextualSpacing/>
        <w:jc w:val="center"/>
        <w:pPrChange w:id="2697" w:author="John DeLong" w:date="2020-07-23T09:56:00Z">
          <w:pPr>
            <w:spacing w:after="0" w:line="480" w:lineRule="auto"/>
            <w:contextualSpacing/>
          </w:pPr>
        </w:pPrChange>
      </w:pPr>
      <w:del w:id="2698" w:author="John DeLong" w:date="2020-07-23T09:56:00Z">
        <w:r w:rsidDel="0067640B">
          <w:rPr>
            <w:noProof/>
          </w:rPr>
          <w:drawing>
            <wp:inline distT="0" distB="0" distL="0" distR="0" wp14:anchorId="58313FB2" wp14:editId="0A752E24">
              <wp:extent cx="5943600" cy="68014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 vary K dynamics_long_new2.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801485"/>
                      </a:xfrm>
                      <a:prstGeom prst="rect">
                        <a:avLst/>
                      </a:prstGeom>
                    </pic:spPr>
                  </pic:pic>
                </a:graphicData>
              </a:graphic>
            </wp:inline>
          </w:drawing>
        </w:r>
      </w:del>
      <w:ins w:id="2699" w:author="John DeLong" w:date="2020-07-23T09:56:00Z">
        <w:r w:rsidR="0067640B">
          <w:rPr>
            <w:noProof/>
          </w:rPr>
          <w:drawing>
            <wp:inline distT="0" distB="0" distL="0" distR="0" wp14:anchorId="1195FAAA" wp14:editId="79249186">
              <wp:extent cx="5588000" cy="6358255"/>
              <wp:effectExtent l="0" t="0" r="0" b="4445"/>
              <wp:docPr id="15" name="Picture 15" descr="C:\Users\jdelong2\AppData\Local\Microsoft\Windows\INetCache\Content.Word\Figure 3 vary K dynami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jdelong2\AppData\Local\Microsoft\Windows\INetCache\Content.Word\Figure 3 vary K dynamics.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88000" cy="6358255"/>
                      </a:xfrm>
                      <a:prstGeom prst="rect">
                        <a:avLst/>
                      </a:prstGeom>
                      <a:noFill/>
                      <a:ln>
                        <a:noFill/>
                      </a:ln>
                    </pic:spPr>
                  </pic:pic>
                </a:graphicData>
              </a:graphic>
            </wp:inline>
          </w:drawing>
        </w:r>
      </w:ins>
    </w:p>
    <w:p w14:paraId="6C38DECD" w14:textId="77777777" w:rsidR="008F3CF5" w:rsidRPr="00D90349" w:rsidRDefault="008F3CF5" w:rsidP="008F3CF5">
      <w:pPr>
        <w:spacing w:after="0" w:line="480" w:lineRule="auto"/>
        <w:contextualSpacing/>
      </w:pPr>
      <w:r w:rsidRPr="00D90349">
        <w:br w:type="page"/>
      </w:r>
    </w:p>
    <w:p w14:paraId="5CC843B3" w14:textId="77777777" w:rsidR="008F3CF5" w:rsidRPr="00D90349" w:rsidRDefault="008F3CF5" w:rsidP="008F3CF5">
      <w:pPr>
        <w:spacing w:after="0" w:line="480" w:lineRule="auto"/>
        <w:contextualSpacing/>
        <w:rPr>
          <w:rFonts w:cstheme="minorHAnsi"/>
          <w:sz w:val="22"/>
          <w:szCs w:val="22"/>
        </w:rPr>
      </w:pPr>
      <w:r w:rsidRPr="00D90349">
        <w:rPr>
          <w:rFonts w:cstheme="minorHAnsi"/>
          <w:sz w:val="22"/>
          <w:szCs w:val="22"/>
        </w:rPr>
        <w:lastRenderedPageBreak/>
        <w:t xml:space="preserve">Figure 4. </w:t>
      </w:r>
    </w:p>
    <w:p w14:paraId="09DA1328" w14:textId="4020D717" w:rsidR="008F3CF5" w:rsidRPr="00D90349" w:rsidRDefault="00EC2CD1" w:rsidP="008F3CF5">
      <w:pPr>
        <w:spacing w:after="0" w:line="480" w:lineRule="auto"/>
        <w:contextualSpacing/>
        <w:jc w:val="center"/>
        <w:rPr>
          <w:rFonts w:cstheme="minorHAnsi"/>
          <w:sz w:val="22"/>
          <w:szCs w:val="22"/>
        </w:rPr>
      </w:pPr>
      <w:del w:id="2700" w:author="John DeLong" w:date="2020-07-23T09:56:00Z">
        <w:r w:rsidDel="0067640B">
          <w:rPr>
            <w:rFonts w:cstheme="minorHAnsi"/>
            <w:noProof/>
            <w:sz w:val="22"/>
            <w:szCs w:val="22"/>
          </w:rPr>
          <w:drawing>
            <wp:inline distT="0" distB="0" distL="0" distR="0" wp14:anchorId="58AACD78" wp14:editId="2F167B9D">
              <wp:extent cx="5181600" cy="6126480"/>
              <wp:effectExtent l="0" t="0" r="0" b="7620"/>
              <wp:docPr id="6" name="Picture 6" descr="C:\Users\jdelong2\AppData\Local\Microsoft\Windows\INetCache\Content.Word\Figure 4 cull from ESS dynamics_new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delong2\AppData\Local\Microsoft\Windows\INetCache\Content.Word\Figure 4 cull from ESS dynamics_new2.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81600" cy="6126480"/>
                      </a:xfrm>
                      <a:prstGeom prst="rect">
                        <a:avLst/>
                      </a:prstGeom>
                      <a:noFill/>
                      <a:ln>
                        <a:noFill/>
                      </a:ln>
                    </pic:spPr>
                  </pic:pic>
                </a:graphicData>
              </a:graphic>
            </wp:inline>
          </w:drawing>
        </w:r>
      </w:del>
      <w:ins w:id="2701" w:author="John DeLong" w:date="2020-07-23T09:56:00Z">
        <w:r w:rsidR="0067640B">
          <w:rPr>
            <w:rFonts w:cstheme="minorHAnsi"/>
            <w:noProof/>
            <w:sz w:val="22"/>
            <w:szCs w:val="22"/>
          </w:rPr>
          <w:drawing>
            <wp:inline distT="0" distB="0" distL="0" distR="0" wp14:anchorId="09A13262" wp14:editId="7857172B">
              <wp:extent cx="5308600" cy="5884545"/>
              <wp:effectExtent l="0" t="0" r="6350" b="1905"/>
              <wp:docPr id="14" name="Picture 14" descr="C:\Users\jdelong2\AppData\Local\Microsoft\Windows\INetCache\Content.Word\Figure 4 cull from ESS dynami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jdelong2\AppData\Local\Microsoft\Windows\INetCache\Content.Word\Figure 4 cull from ESS dynamics.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08600" cy="5884545"/>
                      </a:xfrm>
                      <a:prstGeom prst="rect">
                        <a:avLst/>
                      </a:prstGeom>
                      <a:noFill/>
                      <a:ln>
                        <a:noFill/>
                      </a:ln>
                    </pic:spPr>
                  </pic:pic>
                </a:graphicData>
              </a:graphic>
            </wp:inline>
          </w:drawing>
        </w:r>
      </w:ins>
    </w:p>
    <w:p w14:paraId="0E1D92F1" w14:textId="77BADD71" w:rsidR="008F3CF5" w:rsidRPr="00D90349" w:rsidRDefault="008F3CF5" w:rsidP="008F3CF5">
      <w:pPr>
        <w:spacing w:after="0" w:line="480" w:lineRule="auto"/>
        <w:contextualSpacing/>
      </w:pPr>
    </w:p>
    <w:p w14:paraId="1F9ADDE0" w14:textId="77777777" w:rsidR="008F3CF5" w:rsidRPr="00D90349" w:rsidRDefault="008F3CF5" w:rsidP="008F3CF5">
      <w:pPr>
        <w:spacing w:after="0" w:line="480" w:lineRule="auto"/>
        <w:contextualSpacing/>
      </w:pPr>
      <w:r w:rsidRPr="00D90349">
        <w:br w:type="page"/>
      </w:r>
    </w:p>
    <w:p w14:paraId="79BDC76E" w14:textId="6E397F2F" w:rsidR="008F3CF5" w:rsidRPr="004C4F12" w:rsidRDefault="008F3CF5" w:rsidP="008F3CF5">
      <w:pPr>
        <w:spacing w:after="0" w:line="480" w:lineRule="auto"/>
        <w:contextualSpacing/>
        <w:rPr>
          <w:b/>
        </w:rPr>
      </w:pPr>
      <w:r w:rsidRPr="004C4F12">
        <w:rPr>
          <w:b/>
        </w:rPr>
        <w:lastRenderedPageBreak/>
        <w:t xml:space="preserve">DeLong and </w:t>
      </w:r>
      <w:proofErr w:type="spellStart"/>
      <w:r w:rsidRPr="004C4F12">
        <w:rPr>
          <w:b/>
        </w:rPr>
        <w:t>Cressler</w:t>
      </w:r>
      <w:proofErr w:type="spellEnd"/>
      <w:r w:rsidRPr="004C4F12">
        <w:rPr>
          <w:b/>
        </w:rPr>
        <w:t>, “</w:t>
      </w:r>
      <w:r w:rsidR="00CA0709" w:rsidRPr="00717F57">
        <w:rPr>
          <w:b/>
        </w:rPr>
        <w:t>Stochasticity directs adaptive evolution toward transient evolutionary attractors</w:t>
      </w:r>
      <w:r w:rsidRPr="004C4F12">
        <w:rPr>
          <w:b/>
        </w:rPr>
        <w:t>”</w:t>
      </w:r>
    </w:p>
    <w:p w14:paraId="0098C718" w14:textId="77777777" w:rsidR="008F3CF5" w:rsidRPr="0080469A" w:rsidRDefault="008F3CF5" w:rsidP="008F3CF5">
      <w:pPr>
        <w:spacing w:after="0" w:line="480" w:lineRule="auto"/>
        <w:contextualSpacing/>
        <w:rPr>
          <w:b/>
        </w:rPr>
      </w:pPr>
      <w:r w:rsidRPr="0080469A">
        <w:rPr>
          <w:b/>
        </w:rPr>
        <w:t>Appendix S1. Heritability rules.</w:t>
      </w:r>
    </w:p>
    <w:p w14:paraId="001A8837" w14:textId="5560A3D9" w:rsidR="008F3CF5" w:rsidRDefault="008F3CF5" w:rsidP="008F3CF5">
      <w:pPr>
        <w:spacing w:after="0" w:line="480" w:lineRule="auto"/>
        <w:contextualSpacing/>
        <w:rPr>
          <w:rFonts w:cstheme="minorHAnsi"/>
        </w:rPr>
      </w:pPr>
      <w:r>
        <w:t xml:space="preserve">In a GEM, births and deaths occur through an iterative, stochastic process given an underlying model. In the </w:t>
      </w:r>
      <w:r w:rsidRPr="00496E2D">
        <w:rPr>
          <w:rFonts w:cstheme="minorHAnsi"/>
        </w:rPr>
        <w:t xml:space="preserve">event </w:t>
      </w:r>
      <w:r>
        <w:rPr>
          <w:rFonts w:cstheme="minorHAnsi"/>
        </w:rPr>
        <w:t>of</w:t>
      </w:r>
      <w:r w:rsidRPr="00496E2D">
        <w:rPr>
          <w:rFonts w:cstheme="minorHAnsi"/>
        </w:rPr>
        <w:t xml:space="preserve"> a birth, a new individual is added to the population given some rule for heritability of that trait. In these simulations, we follow the heritability rules </w:t>
      </w:r>
      <w:r>
        <w:rPr>
          <w:rFonts w:cstheme="minorHAnsi"/>
        </w:rPr>
        <w:t>derived and presented</w:t>
      </w:r>
      <w:r w:rsidRPr="00496E2D">
        <w:rPr>
          <w:rFonts w:cstheme="minorHAnsi"/>
        </w:rPr>
        <w:t xml:space="preserve"> in </w:t>
      </w:r>
      <w:r w:rsidRPr="00496E2D">
        <w:rPr>
          <w:rFonts w:cstheme="minorHAnsi"/>
        </w:rPr>
        <w:fldChar w:fldCharType="begin"/>
      </w:r>
      <w:ins w:id="2702" w:author="Clay Cressler" w:date="2020-08-07T11:14:00Z">
        <w:r w:rsidR="00B022D9">
          <w:rPr>
            <w:rFonts w:cstheme="minorHAnsi"/>
          </w:rPr>
          <w:instrText xml:space="preserve"> ADDIN ZOTERO_ITEM CSL_CITATION {"citationID":"pxiad0Zs","properties":{"formattedCitation":"(DeLong &amp; Luhring 2018; DeLong &amp; Belmaker 2019)","plainCitation":"(DeLong &amp; Luhring 2018; DeLong &amp; Belmaker 2019)","noteIndex":0},"citationItems":[{"id":"gBPCYzZI/ipYRFigy","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gBPCYzZI/6LxJZ21U","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del w:id="2703" w:author="Clay Cressler" w:date="2020-08-07T11:14:00Z">
        <w:r w:rsidR="002E50A3" w:rsidDel="00B022D9">
          <w:rPr>
            <w:rFonts w:cstheme="minorHAnsi"/>
          </w:rPr>
          <w:delInstrText xml:space="preserve"> ADDIN ZOTERO_ITEM CSL_CITATION {"citationID":"pxiad0Zs","properties":{"formattedCitation":"(DeLong &amp; Luhring 2018; DeLong &amp; Belmaker 2019)","plainCitation":"(DeLong &amp; Luhring 2018; DeLong &amp; Belmaker 2019)","noteIndex":0},"citationItems":[{"id":6088,"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delInstrText>
        </w:r>
      </w:del>
      <w:r w:rsidRPr="00496E2D">
        <w:rPr>
          <w:rFonts w:cstheme="minorHAnsi"/>
        </w:rPr>
        <w:fldChar w:fldCharType="separate"/>
      </w:r>
      <w:bookmarkStart w:id="2704" w:name="__Fieldmark__1414_3467020329"/>
      <w:bookmarkStart w:id="2705" w:name="__Fieldmark__437_3467020329"/>
      <w:r w:rsidRPr="008E50B7">
        <w:rPr>
          <w:rFonts w:ascii="Calibri" w:hAnsi="Calibri" w:cs="Calibri"/>
        </w:rPr>
        <w:t xml:space="preserve">(DeLong &amp; </w:t>
      </w:r>
      <w:proofErr w:type="spellStart"/>
      <w:r w:rsidRPr="008E50B7">
        <w:rPr>
          <w:rFonts w:ascii="Calibri" w:hAnsi="Calibri" w:cs="Calibri"/>
        </w:rPr>
        <w:t>Luhring</w:t>
      </w:r>
      <w:proofErr w:type="spellEnd"/>
      <w:r w:rsidRPr="008E50B7">
        <w:rPr>
          <w:rFonts w:ascii="Calibri" w:hAnsi="Calibri" w:cs="Calibri"/>
        </w:rPr>
        <w:t xml:space="preserve"> 2018; DeLong &amp; </w:t>
      </w:r>
      <w:proofErr w:type="spellStart"/>
      <w:r w:rsidRPr="008E50B7">
        <w:rPr>
          <w:rFonts w:ascii="Calibri" w:hAnsi="Calibri" w:cs="Calibri"/>
        </w:rPr>
        <w:t>Belmaker</w:t>
      </w:r>
      <w:proofErr w:type="spellEnd"/>
      <w:r w:rsidRPr="008E50B7">
        <w:rPr>
          <w:rFonts w:ascii="Calibri" w:hAnsi="Calibri" w:cs="Calibri"/>
        </w:rPr>
        <w:t xml:space="preserve"> 2019)</w:t>
      </w:r>
      <w:r w:rsidRPr="00496E2D">
        <w:rPr>
          <w:rFonts w:cstheme="minorHAnsi"/>
        </w:rPr>
        <w:fldChar w:fldCharType="end"/>
      </w:r>
      <w:bookmarkEnd w:id="2704"/>
      <w:bookmarkEnd w:id="2705"/>
      <w:r w:rsidRPr="00496E2D">
        <w:rPr>
          <w:rFonts w:cstheme="minorHAnsi"/>
        </w:rPr>
        <w:t xml:space="preserve"> with the change that we are not using here the weighted mean for the parental trait. </w:t>
      </w:r>
    </w:p>
    <w:p w14:paraId="14E844B5" w14:textId="77777777" w:rsidR="008F3CF5" w:rsidRDefault="008F3CF5" w:rsidP="008F3CF5">
      <w:pPr>
        <w:spacing w:after="0" w:line="480" w:lineRule="auto"/>
        <w:contextualSpacing/>
        <w:rPr>
          <w:rFonts w:cstheme="minorHAnsi"/>
        </w:rPr>
      </w:pPr>
      <w:r>
        <w:rPr>
          <w:rFonts w:cstheme="minorHAnsi"/>
        </w:rPr>
        <w:t>If a birth event occurs in a GEM</w:t>
      </w:r>
      <w:r w:rsidRPr="00496E2D">
        <w:rPr>
          <w:rFonts w:cstheme="minorHAnsi"/>
        </w:rPr>
        <w:t xml:space="preserve">, an offspring trait is randomly drawn from a lognormal distribution with a mean of </w:t>
      </w:r>
      <m:oMath>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offspring</m:t>
            </m:r>
          </m:sub>
        </m:sSub>
        <m:r>
          <w:rPr>
            <w:rFonts w:ascii="Cambria Math" w:eastAsiaTheme="minorEastAsia" w:hAnsi="Cambria Math" w:cstheme="minorHAnsi"/>
          </w:rPr>
          <m:t>=</m:t>
        </m:r>
        <m:d>
          <m:dPr>
            <m:ctrlPr>
              <w:rPr>
                <w:rFonts w:ascii="Cambria Math" w:hAnsi="Cambria Math" w:cstheme="minorHAnsi"/>
              </w:rPr>
            </m:ctrlPr>
          </m:dPr>
          <m:e>
            <m:r>
              <w:rPr>
                <w:rFonts w:ascii="Cambria Math" w:hAnsi="Cambria Math" w:cstheme="minorHAnsi"/>
              </w:rPr>
              <m:t>1-</m:t>
            </m:r>
            <m:sSup>
              <m:sSupPr>
                <m:ctrlPr>
                  <w:rPr>
                    <w:rFonts w:ascii="Cambria Math" w:hAnsi="Cambria Math" w:cstheme="minorHAnsi"/>
                  </w:rPr>
                </m:ctrlPr>
              </m:sSupPr>
              <m:e>
                <m:r>
                  <w:rPr>
                    <w:rFonts w:ascii="Cambria Math" w:hAnsi="Cambria Math" w:cstheme="minorHAnsi"/>
                  </w:rPr>
                  <m:t>h</m:t>
                </m:r>
              </m:e>
              <m:sup>
                <m:r>
                  <w:rPr>
                    <w:rFonts w:ascii="Cambria Math" w:hAnsi="Cambria Math" w:cstheme="minorHAnsi"/>
                  </w:rPr>
                  <m:t>2</m:t>
                </m:r>
              </m:sup>
            </m:sSup>
          </m:e>
        </m:d>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max</m:t>
                </m:r>
              </m:sub>
            </m:sSub>
          </m:e>
        </m:acc>
        <m:r>
          <w:rPr>
            <w:rFonts w:ascii="Cambria Math" w:hAnsi="Cambria Math" w:cstheme="minorHAnsi"/>
          </w:rPr>
          <m:t>+</m:t>
        </m:r>
        <m:sSup>
          <m:sSupPr>
            <m:ctrlPr>
              <w:rPr>
                <w:rFonts w:ascii="Cambria Math" w:hAnsi="Cambria Math" w:cstheme="minorHAnsi"/>
              </w:rPr>
            </m:ctrlPr>
          </m:sSupPr>
          <m:e>
            <m:r>
              <w:rPr>
                <w:rFonts w:ascii="Cambria Math" w:hAnsi="Cambria Math" w:cstheme="minorHAnsi"/>
              </w:rPr>
              <m:t>h</m:t>
            </m:r>
          </m:e>
          <m:sup>
            <m:r>
              <w:rPr>
                <w:rFonts w:ascii="Cambria Math" w:hAnsi="Cambria Math" w:cstheme="minorHAnsi"/>
              </w:rPr>
              <m:t>2</m:t>
            </m:r>
          </m:sup>
        </m:sSup>
        <m:sSub>
          <m:sSubPr>
            <m:ctrlPr>
              <w:rPr>
                <w:rFonts w:ascii="Cambria Math" w:hAnsi="Cambria Math" w:cstheme="minorHAnsi"/>
              </w:rPr>
            </m:ctrlPr>
          </m:sSubPr>
          <m:e>
            <m:r>
              <w:rPr>
                <w:rFonts w:ascii="Cambria Math" w:hAnsi="Cambria Math" w:cstheme="minorHAnsi"/>
              </w:rPr>
              <m:t>b</m:t>
            </m:r>
          </m:e>
          <m:sub>
            <m:r>
              <w:rPr>
                <w:rFonts w:ascii="Cambria Math" w:hAnsi="Cambria Math" w:cstheme="minorHAnsi"/>
              </w:rPr>
              <m:t>max</m:t>
            </m:r>
          </m:sub>
        </m:sSub>
      </m:oMath>
      <w:r w:rsidRPr="00496E2D">
        <w:rPr>
          <w:rFonts w:cstheme="minorHAnsi"/>
        </w:rPr>
        <w:t xml:space="preserve"> , where </w:t>
      </w:r>
      <w:proofErr w:type="spellStart"/>
      <w:r w:rsidRPr="00496E2D">
        <w:rPr>
          <w:rFonts w:eastAsiaTheme="minorEastAsia" w:cstheme="minorHAnsi"/>
          <w:i/>
        </w:rPr>
        <w:t>b</w:t>
      </w:r>
      <w:r w:rsidRPr="00496E2D">
        <w:rPr>
          <w:rFonts w:eastAsiaTheme="minorEastAsia" w:cstheme="minorHAnsi"/>
          <w:vertAlign w:val="subscript"/>
        </w:rPr>
        <w:t>max</w:t>
      </w:r>
      <w:proofErr w:type="spellEnd"/>
      <w:r w:rsidRPr="00496E2D">
        <w:rPr>
          <w:rFonts w:eastAsiaTheme="minorEastAsia" w:cstheme="minorHAnsi"/>
        </w:rPr>
        <w:t xml:space="preserve"> is the actual trait of the current parent</w:t>
      </w:r>
      <w:r>
        <w:rPr>
          <w:rFonts w:eastAsiaTheme="minorEastAsia" w:cstheme="minorHAnsi"/>
        </w:rPr>
        <w:t>,</w:t>
      </w:r>
      <w:r w:rsidRPr="00496E2D">
        <w:rPr>
          <w:rFonts w:eastAsiaTheme="minorEastAsia" w:cstheme="minorHAnsi"/>
        </w:rPr>
        <w:t xml:space="preserve">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max</m:t>
                </m:r>
              </m:sub>
            </m:sSub>
          </m:e>
        </m:acc>
      </m:oMath>
      <w:r w:rsidRPr="00496E2D">
        <w:rPr>
          <w:rFonts w:cstheme="minorHAnsi"/>
        </w:rPr>
        <w:t xml:space="preserve"> is the current population mean</w:t>
      </w:r>
      <w:r>
        <w:rPr>
          <w:rFonts w:cstheme="minorHAnsi"/>
        </w:rPr>
        <w:t xml:space="preserve">, and </w:t>
      </w:r>
      <w:r w:rsidRPr="0082632F">
        <w:rPr>
          <w:rFonts w:cstheme="minorHAnsi"/>
          <w:i/>
        </w:rPr>
        <w:t>h</w:t>
      </w:r>
      <w:r w:rsidRPr="0082632F">
        <w:rPr>
          <w:rFonts w:cstheme="minorHAnsi"/>
          <w:vertAlign w:val="superscript"/>
        </w:rPr>
        <w:t>2</w:t>
      </w:r>
      <w:r>
        <w:rPr>
          <w:rFonts w:cstheme="minorHAnsi"/>
        </w:rPr>
        <w:t xml:space="preserve"> is narrow-sense heritability</w:t>
      </w:r>
      <w:r w:rsidRPr="00496E2D">
        <w:rPr>
          <w:rFonts w:cstheme="minorHAnsi"/>
        </w:rPr>
        <w:t>. The standard deviation of this distribution is given as</w:t>
      </w:r>
      <w:r>
        <w:rPr>
          <w:rFonts w:eastAsiaTheme="minorEastAsia" w:cstheme="minorHAnsi"/>
        </w:rPr>
        <w:t xml:space="preserve"> </w:t>
      </w:r>
      <m:oMath>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offspring</m:t>
            </m:r>
          </m:sub>
        </m:sSub>
        <m:r>
          <w:rPr>
            <w:rFonts w:ascii="Cambria Math" w:eastAsiaTheme="minorEastAsia" w:hAnsi="Cambria Math" w:cstheme="minorHAnsi"/>
          </w:rPr>
          <m:t>=</m:t>
        </m:r>
        <m:rad>
          <m:radPr>
            <m:degHide m:val="1"/>
            <m:ctrlPr>
              <w:rPr>
                <w:rFonts w:ascii="Cambria Math" w:hAnsi="Cambria Math" w:cstheme="majorHAnsi"/>
                <w:i/>
              </w:rPr>
            </m:ctrlPr>
          </m:radPr>
          <m:deg/>
          <m:e>
            <m:d>
              <m:dPr>
                <m:ctrlPr>
                  <w:rPr>
                    <w:rFonts w:ascii="Cambria Math" w:hAnsi="Cambria Math" w:cstheme="majorHAnsi"/>
                    <w:i/>
                  </w:rPr>
                </m:ctrlPr>
              </m:dPr>
              <m:e>
                <m:r>
                  <w:rPr>
                    <w:rFonts w:ascii="Cambria Math" w:hAnsi="Cambria Math" w:cstheme="majorHAnsi"/>
                  </w:rPr>
                  <m:t>1-</m:t>
                </m:r>
                <m:sSup>
                  <m:sSupPr>
                    <m:ctrlPr>
                      <w:rPr>
                        <w:rFonts w:ascii="Cambria Math" w:hAnsi="Cambria Math" w:cstheme="majorHAnsi"/>
                        <w:i/>
                      </w:rPr>
                    </m:ctrlPr>
                  </m:sSupPr>
                  <m:e>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e>
                  <m:sup>
                    <m:r>
                      <w:rPr>
                        <w:rFonts w:ascii="Cambria Math" w:hAnsi="Cambria Math" w:cstheme="majorHAnsi"/>
                      </w:rPr>
                      <m:t>2</m:t>
                    </m:r>
                  </m:sup>
                </m:sSup>
              </m:e>
            </m:d>
          </m:e>
        </m:rad>
        <m:d>
          <m:dPr>
            <m:begChr m:val="["/>
            <m:endChr m:val="]"/>
            <m:ctrlPr>
              <w:rPr>
                <w:rFonts w:ascii="Cambria Math" w:hAnsi="Cambria Math" w:cstheme="majorHAnsi"/>
                <w:i/>
              </w:rPr>
            </m:ctrlPr>
          </m:dPr>
          <m:e>
            <m:d>
              <m:dPr>
                <m:ctrlPr>
                  <w:rPr>
                    <w:rFonts w:ascii="Cambria Math" w:hAnsi="Cambria Math" w:cstheme="majorHAnsi"/>
                    <w:i/>
                  </w:rPr>
                </m:ctrlPr>
              </m:dPr>
              <m:e>
                <m:r>
                  <w:rPr>
                    <w:rFonts w:ascii="Cambria Math" w:hAnsi="Cambria Math" w:cstheme="majorHAnsi"/>
                  </w:rPr>
                  <m:t>1-</m:t>
                </m:r>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e>
            </m:d>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0</m:t>
                </m:r>
              </m:sub>
            </m:sSub>
            <m:r>
              <w:rPr>
                <w:rFonts w:ascii="Cambria Math" w:hAnsi="Cambria Math" w:cstheme="majorHAnsi"/>
              </w:rPr>
              <m:t>+</m:t>
            </m:r>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t</m:t>
                </m:r>
              </m:sub>
            </m:sSub>
          </m:e>
        </m:d>
      </m:oMath>
      <w:r>
        <w:rPr>
          <w:rFonts w:eastAsiaTheme="minorEastAsia" w:cstheme="minorHAnsi"/>
        </w:rPr>
        <w:t>,</w:t>
      </w:r>
      <w:r w:rsidRPr="00496E2D">
        <w:rPr>
          <w:rFonts w:eastAsiaTheme="minorEastAsia" w:cstheme="minorHAnsi"/>
        </w:rPr>
        <w:t xml:space="preserve"> where </w:t>
      </w:r>
      <m:oMath>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0</m:t>
            </m:r>
          </m:sub>
        </m:sSub>
      </m:oMath>
      <w:r w:rsidRPr="00496E2D">
        <w:rPr>
          <w:rFonts w:eastAsiaTheme="minorEastAsia" w:cstheme="minorHAnsi"/>
        </w:rPr>
        <w:t xml:space="preserve"> is the standard deviation in </w:t>
      </w:r>
      <w:proofErr w:type="spellStart"/>
      <w:r w:rsidRPr="00496E2D">
        <w:rPr>
          <w:rFonts w:eastAsiaTheme="minorEastAsia" w:cstheme="minorHAnsi"/>
          <w:i/>
          <w:iCs/>
        </w:rPr>
        <w:t>b</w:t>
      </w:r>
      <w:r w:rsidRPr="00496E2D">
        <w:rPr>
          <w:rFonts w:eastAsiaTheme="minorEastAsia" w:cstheme="minorHAnsi"/>
          <w:vertAlign w:val="subscript"/>
        </w:rPr>
        <w:t>max</w:t>
      </w:r>
      <w:proofErr w:type="spellEnd"/>
      <w:r w:rsidRPr="00496E2D">
        <w:rPr>
          <w:rFonts w:eastAsiaTheme="minorEastAsia" w:cstheme="minorHAnsi"/>
        </w:rPr>
        <w:t xml:space="preserve"> in the initial population and </w:t>
      </w:r>
      <m:oMath>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t</m:t>
            </m:r>
          </m:sub>
        </m:sSub>
      </m:oMath>
      <w:r w:rsidRPr="00496E2D">
        <w:rPr>
          <w:rFonts w:eastAsiaTheme="minorEastAsia" w:cstheme="minorHAnsi"/>
        </w:rPr>
        <w:t xml:space="preserve"> is the standard deviation in </w:t>
      </w:r>
      <w:proofErr w:type="spellStart"/>
      <w:r w:rsidRPr="00496E2D">
        <w:rPr>
          <w:rFonts w:eastAsiaTheme="minorEastAsia" w:cstheme="minorHAnsi"/>
          <w:i/>
          <w:iCs/>
        </w:rPr>
        <w:t>b</w:t>
      </w:r>
      <w:r w:rsidRPr="00496E2D">
        <w:rPr>
          <w:rFonts w:eastAsiaTheme="minorEastAsia" w:cstheme="minorHAnsi"/>
          <w:vertAlign w:val="subscript"/>
        </w:rPr>
        <w:t>max</w:t>
      </w:r>
      <w:proofErr w:type="spellEnd"/>
      <w:r w:rsidRPr="00496E2D">
        <w:rPr>
          <w:rFonts w:eastAsiaTheme="minorEastAsia" w:cstheme="minorHAnsi"/>
        </w:rPr>
        <w:t xml:space="preserve"> currently. </w:t>
      </w:r>
      <w:r>
        <w:rPr>
          <w:rFonts w:cstheme="minorHAnsi"/>
        </w:rPr>
        <w:t>This trait is then added as a new element of the trait distribution, increasing the size of the population by one and changing the mean and variance of the trait distribution.</w:t>
      </w:r>
    </w:p>
    <w:p w14:paraId="2DA07E80" w14:textId="2ADE39FC" w:rsidR="008F3CF5" w:rsidRDefault="008F3CF5" w:rsidP="008F3CF5">
      <w:pPr>
        <w:spacing w:after="0" w:line="480" w:lineRule="auto"/>
        <w:ind w:firstLine="720"/>
        <w:contextualSpacing/>
        <w:rPr>
          <w:rFonts w:cstheme="minorHAnsi"/>
        </w:rPr>
      </w:pPr>
      <w:r>
        <w:rPr>
          <w:rFonts w:cstheme="minorHAnsi"/>
        </w:rPr>
        <w:t xml:space="preserve">This rule is derived from the equation of the regression line in a parent-offspring regression </w:t>
      </w:r>
      <w:r>
        <w:rPr>
          <w:rFonts w:cstheme="minorHAnsi"/>
        </w:rPr>
        <w:fldChar w:fldCharType="begin"/>
      </w:r>
      <w:ins w:id="2706" w:author="Clay Cressler" w:date="2020-08-07T11:14:00Z">
        <w:r w:rsidR="00B022D9">
          <w:rPr>
            <w:rFonts w:cstheme="minorHAnsi"/>
          </w:rPr>
          <w:instrText xml:space="preserve"> ADDIN ZOTERO_ITEM CSL_CITATION {"citationID":"sGXt540H","properties":{"formattedCitation":"(DeLong &amp; Belmaker 2019)","plainCitation":"(DeLong &amp; Belmaker 2019)","noteIndex":0},"citationItems":[{"id":"gBPCYzZI/6LxJZ21U","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del w:id="2707" w:author="Clay Cressler" w:date="2020-08-07T11:14:00Z">
        <w:r w:rsidR="002E50A3" w:rsidDel="00B022D9">
          <w:rPr>
            <w:rFonts w:cstheme="minorHAnsi"/>
          </w:rPr>
          <w:delInstrText xml:space="preserve"> ADDIN ZOTERO_ITEM CSL_CITATION {"citationID":"sGXt540H","properties":{"formattedCitation":"(DeLong &amp; Belmaker 2019)","plainCitation":"(DeLong &amp; Belmaker 2019)","noteIndex":0},"citationItems":[{"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delInstrText>
        </w:r>
      </w:del>
      <w:r>
        <w:rPr>
          <w:rFonts w:cstheme="minorHAnsi"/>
        </w:rPr>
        <w:fldChar w:fldCharType="separate"/>
      </w:r>
      <w:r w:rsidRPr="008E50B7">
        <w:rPr>
          <w:rFonts w:ascii="Calibri" w:hAnsi="Calibri" w:cs="Calibri"/>
        </w:rPr>
        <w:t xml:space="preserve">(DeLong &amp; </w:t>
      </w:r>
      <w:proofErr w:type="spellStart"/>
      <w:r w:rsidRPr="008E50B7">
        <w:rPr>
          <w:rFonts w:ascii="Calibri" w:hAnsi="Calibri" w:cs="Calibri"/>
        </w:rPr>
        <w:t>Belmaker</w:t>
      </w:r>
      <w:proofErr w:type="spellEnd"/>
      <w:r w:rsidRPr="008E50B7">
        <w:rPr>
          <w:rFonts w:ascii="Calibri" w:hAnsi="Calibri" w:cs="Calibri"/>
        </w:rPr>
        <w:t xml:space="preserve"> 2019)</w:t>
      </w:r>
      <w:r>
        <w:rPr>
          <w:rFonts w:cstheme="minorHAnsi"/>
        </w:rPr>
        <w:fldChar w:fldCharType="end"/>
      </w:r>
      <w:r>
        <w:rPr>
          <w:rFonts w:cstheme="minorHAnsi"/>
        </w:rPr>
        <w:t xml:space="preserve">. To verify that the realization of this rule in a GEM implementation generates a parent-offspring regression with an estimated </w:t>
      </w:r>
      <w:r w:rsidRPr="0082632F">
        <w:rPr>
          <w:rFonts w:cstheme="minorHAnsi"/>
          <w:i/>
        </w:rPr>
        <w:t>h</w:t>
      </w:r>
      <w:r w:rsidRPr="0082632F">
        <w:rPr>
          <w:rFonts w:cstheme="minorHAnsi"/>
          <w:vertAlign w:val="superscript"/>
        </w:rPr>
        <w:t>2</w:t>
      </w:r>
      <w:r>
        <w:rPr>
          <w:rFonts w:cstheme="minorHAnsi"/>
          <w:vertAlign w:val="superscript"/>
        </w:rPr>
        <w:t xml:space="preserve"> </w:t>
      </w:r>
      <w:r>
        <w:rPr>
          <w:rFonts w:cstheme="minorHAnsi"/>
        </w:rPr>
        <w:t xml:space="preserve">that matches what was set in the model, we track parent and offspring traits through GEMs initialized with different </w:t>
      </w:r>
      <w:r>
        <w:rPr>
          <w:rFonts w:cstheme="minorHAnsi"/>
          <w:i/>
          <w:iCs/>
        </w:rPr>
        <w:t>h</w:t>
      </w:r>
      <w:r>
        <w:rPr>
          <w:rFonts w:cstheme="minorHAnsi"/>
          <w:i/>
          <w:iCs/>
          <w:vertAlign w:val="superscript"/>
        </w:rPr>
        <w:t>2</w:t>
      </w:r>
      <w:r>
        <w:rPr>
          <w:rFonts w:cstheme="minorHAnsi"/>
        </w:rPr>
        <w:t xml:space="preserve"> </w:t>
      </w:r>
      <w:r>
        <w:rPr>
          <w:rFonts w:eastAsiaTheme="minorEastAsia" w:cstheme="minorHAnsi"/>
        </w:rPr>
        <w:t xml:space="preserve">values (0.9, 0.7, 0.5, and 0.3). Using simple linear regression of offspring traits on </w:t>
      </w:r>
      <w:r>
        <w:rPr>
          <w:rFonts w:eastAsiaTheme="minorEastAsia" w:cstheme="minorHAnsi"/>
        </w:rPr>
        <w:lastRenderedPageBreak/>
        <w:t xml:space="preserve">parent traits, we verify that </w:t>
      </w:r>
      <w:r>
        <w:rPr>
          <w:rFonts w:cstheme="minorHAnsi"/>
        </w:rPr>
        <w:t xml:space="preserve">the estimated </w:t>
      </w:r>
      <w:r>
        <w:rPr>
          <w:rFonts w:cstheme="minorHAnsi"/>
          <w:i/>
          <w:iCs/>
        </w:rPr>
        <w:t>h</w:t>
      </w:r>
      <w:r>
        <w:rPr>
          <w:rFonts w:cstheme="minorHAnsi"/>
          <w:i/>
          <w:iCs/>
          <w:vertAlign w:val="superscript"/>
        </w:rPr>
        <w:t>2</w:t>
      </w:r>
      <w:r>
        <w:rPr>
          <w:rFonts w:cstheme="minorHAnsi"/>
          <w:i/>
          <w:iCs/>
        </w:rPr>
        <w:t xml:space="preserve"> </w:t>
      </w:r>
      <w:r>
        <w:rPr>
          <w:rFonts w:cstheme="minorHAnsi"/>
        </w:rPr>
        <w:t xml:space="preserve">(the slope of the regression) remains close to the </w:t>
      </w:r>
      <w:proofErr w:type="gramStart"/>
      <w:r>
        <w:rPr>
          <w:rFonts w:cstheme="minorHAnsi"/>
        </w:rPr>
        <w:t xml:space="preserve">expected  </w:t>
      </w:r>
      <w:r w:rsidRPr="0082632F">
        <w:rPr>
          <w:rFonts w:cstheme="minorHAnsi"/>
          <w:i/>
        </w:rPr>
        <w:t>h</w:t>
      </w:r>
      <w:proofErr w:type="gramEnd"/>
      <w:r w:rsidRPr="0082632F">
        <w:rPr>
          <w:rFonts w:cstheme="minorHAnsi"/>
          <w:vertAlign w:val="superscript"/>
        </w:rPr>
        <w:t>2</w:t>
      </w:r>
      <w:r>
        <w:rPr>
          <w:rFonts w:cstheme="minorHAnsi"/>
        </w:rPr>
        <w:t xml:space="preserve"> (Fig. S1-S4).</w:t>
      </w:r>
    </w:p>
    <w:p w14:paraId="0121BF0F" w14:textId="77777777" w:rsidR="008F3CF5" w:rsidRDefault="008F3CF5" w:rsidP="008F3CF5">
      <w:pPr>
        <w:spacing w:after="0" w:line="480" w:lineRule="auto"/>
        <w:ind w:firstLine="720"/>
        <w:contextualSpacing/>
        <w:rPr>
          <w:rFonts w:cstheme="minorHAnsi"/>
        </w:rPr>
      </w:pPr>
      <w:r>
        <w:rPr>
          <w:rFonts w:cstheme="minorHAnsi"/>
        </w:rPr>
        <w:t xml:space="preserve">Over any short interval of time in a GEM run, the realized parent-offspring relationship behaves as expected. After accumulating observations over longer runs, however, we see that the </w:t>
      </w:r>
      <w:r w:rsidRPr="0082632F">
        <w:rPr>
          <w:rFonts w:cstheme="minorHAnsi"/>
          <w:i/>
        </w:rPr>
        <w:t>h</w:t>
      </w:r>
      <w:r w:rsidRPr="0082632F">
        <w:rPr>
          <w:rFonts w:cstheme="minorHAnsi"/>
          <w:vertAlign w:val="superscript"/>
        </w:rPr>
        <w:t>2</w:t>
      </w:r>
      <w:r>
        <w:rPr>
          <w:rFonts w:cstheme="minorHAnsi"/>
        </w:rPr>
        <w:t xml:space="preserve"> appears to converge on one. </w:t>
      </w:r>
      <w:r>
        <w:t xml:space="preserve">This is also expected: as the population evolves, the parent and offspring traits move in phenotypic space (as you can see from the changing x- and y-axis ranges in Figs. S1-S4), “smearing” the parent-offspring regressions (each of which has a slope of </w:t>
      </w:r>
      <w:r>
        <w:rPr>
          <w:i/>
          <w:iCs/>
        </w:rPr>
        <w:t>h</w:t>
      </w:r>
      <w:r>
        <w:rPr>
          <w:i/>
          <w:iCs/>
          <w:vertAlign w:val="superscript"/>
        </w:rPr>
        <w:t>2</w:t>
      </w:r>
      <w:r>
        <w:t xml:space="preserve"> at any one moment in time) into a parent-offspring regression that has a slope approaching one</w:t>
      </w:r>
      <w:r>
        <w:rPr>
          <w:rFonts w:cstheme="minorHAnsi"/>
        </w:rPr>
        <w:t xml:space="preserve">. </w:t>
      </w:r>
    </w:p>
    <w:p w14:paraId="06AB4BAA" w14:textId="77777777" w:rsidR="008F3CF5" w:rsidRDefault="008F3CF5" w:rsidP="008F3CF5">
      <w:r>
        <w:rPr>
          <w:noProof/>
        </w:rPr>
        <w:lastRenderedPageBreak/>
        <w:drawing>
          <wp:inline distT="0" distB="0" distL="0" distR="0" wp14:anchorId="212247D5" wp14:editId="3B2A8115">
            <wp:extent cx="5760720" cy="70408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7040880"/>
                    </a:xfrm>
                    <a:prstGeom prst="rect">
                      <a:avLst/>
                    </a:prstGeom>
                    <a:noFill/>
                    <a:ln>
                      <a:noFill/>
                    </a:ln>
                  </pic:spPr>
                </pic:pic>
              </a:graphicData>
            </a:graphic>
          </wp:inline>
        </w:drawing>
      </w:r>
    </w:p>
    <w:p w14:paraId="7482687C" w14:textId="77777777" w:rsidR="008F3CF5" w:rsidRDefault="008F3CF5" w:rsidP="008F3CF5">
      <w:r>
        <w:t xml:space="preserve">Fig. S1. Parent-offspring regressions through time when </w:t>
      </w:r>
      <w:r>
        <w:rPr>
          <w:i/>
          <w:iCs/>
        </w:rPr>
        <w:t>h</w:t>
      </w:r>
      <w:r>
        <w:rPr>
          <w:i/>
          <w:iCs/>
          <w:vertAlign w:val="superscript"/>
        </w:rPr>
        <w:t>2</w:t>
      </w:r>
      <w:r>
        <w:t xml:space="preserve"> = 0.9.</w:t>
      </w:r>
    </w:p>
    <w:p w14:paraId="49EF5D6E" w14:textId="77777777" w:rsidR="008F3CF5" w:rsidRDefault="008F3CF5" w:rsidP="008F3CF5"/>
    <w:p w14:paraId="7EE033A0" w14:textId="77777777" w:rsidR="008F3CF5" w:rsidRDefault="008F3CF5" w:rsidP="008F3CF5"/>
    <w:p w14:paraId="7A298C30" w14:textId="77777777" w:rsidR="008F3CF5" w:rsidRDefault="008F3CF5" w:rsidP="008F3CF5"/>
    <w:p w14:paraId="26F41270" w14:textId="77777777" w:rsidR="008F3CF5" w:rsidRDefault="008F3CF5" w:rsidP="008F3CF5">
      <w:pPr>
        <w:rPr>
          <w:noProof/>
        </w:rPr>
      </w:pPr>
      <w:r>
        <w:rPr>
          <w:noProof/>
        </w:rPr>
        <w:lastRenderedPageBreak/>
        <w:drawing>
          <wp:inline distT="0" distB="0" distL="0" distR="0" wp14:anchorId="68A6E023" wp14:editId="64F192ED">
            <wp:extent cx="5760720" cy="7040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7040880"/>
                    </a:xfrm>
                    <a:prstGeom prst="rect">
                      <a:avLst/>
                    </a:prstGeom>
                    <a:noFill/>
                    <a:ln>
                      <a:noFill/>
                    </a:ln>
                  </pic:spPr>
                </pic:pic>
              </a:graphicData>
            </a:graphic>
          </wp:inline>
        </w:drawing>
      </w:r>
    </w:p>
    <w:p w14:paraId="7C74160B" w14:textId="77777777" w:rsidR="008F3CF5" w:rsidRDefault="008F3CF5" w:rsidP="008F3CF5">
      <w:pPr>
        <w:tabs>
          <w:tab w:val="left" w:pos="7673"/>
        </w:tabs>
      </w:pPr>
      <w:r>
        <w:tab/>
      </w:r>
    </w:p>
    <w:p w14:paraId="0C7EAF84" w14:textId="77777777" w:rsidR="008F3CF5" w:rsidRPr="00203CC9" w:rsidRDefault="008F3CF5" w:rsidP="008F3CF5">
      <w:r>
        <w:t xml:space="preserve">Fig. S2. Parent-offspring regressions through time when </w:t>
      </w:r>
      <w:r>
        <w:rPr>
          <w:i/>
          <w:iCs/>
        </w:rPr>
        <w:t>h</w:t>
      </w:r>
      <w:r>
        <w:rPr>
          <w:i/>
          <w:iCs/>
          <w:vertAlign w:val="superscript"/>
        </w:rPr>
        <w:t>2</w:t>
      </w:r>
      <w:r>
        <w:t xml:space="preserve"> = 0.7.</w:t>
      </w:r>
    </w:p>
    <w:p w14:paraId="732016D1" w14:textId="77777777" w:rsidR="008F3CF5" w:rsidRDefault="008F3CF5" w:rsidP="008F3CF5">
      <w:pPr>
        <w:tabs>
          <w:tab w:val="left" w:pos="7673"/>
        </w:tabs>
      </w:pPr>
    </w:p>
    <w:p w14:paraId="31185526" w14:textId="77777777" w:rsidR="008F3CF5" w:rsidRDefault="008F3CF5" w:rsidP="008F3CF5">
      <w:pPr>
        <w:tabs>
          <w:tab w:val="left" w:pos="7673"/>
        </w:tabs>
      </w:pPr>
    </w:p>
    <w:p w14:paraId="0D876B26" w14:textId="77777777" w:rsidR="008F3CF5" w:rsidRDefault="008F3CF5" w:rsidP="008F3CF5">
      <w:pPr>
        <w:tabs>
          <w:tab w:val="left" w:pos="7673"/>
        </w:tabs>
      </w:pPr>
      <w:r>
        <w:rPr>
          <w:noProof/>
        </w:rPr>
        <w:lastRenderedPageBreak/>
        <w:drawing>
          <wp:inline distT="0" distB="0" distL="0" distR="0" wp14:anchorId="229E83BD" wp14:editId="3630A3E1">
            <wp:extent cx="5760721" cy="7040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1" cy="7040880"/>
                    </a:xfrm>
                    <a:prstGeom prst="rect">
                      <a:avLst/>
                    </a:prstGeom>
                    <a:noFill/>
                    <a:ln>
                      <a:noFill/>
                    </a:ln>
                  </pic:spPr>
                </pic:pic>
              </a:graphicData>
            </a:graphic>
          </wp:inline>
        </w:drawing>
      </w:r>
    </w:p>
    <w:p w14:paraId="1F264A34" w14:textId="77777777" w:rsidR="008F3CF5" w:rsidRDefault="008F3CF5" w:rsidP="008F3CF5">
      <w:pPr>
        <w:tabs>
          <w:tab w:val="left" w:pos="7673"/>
        </w:tabs>
      </w:pPr>
    </w:p>
    <w:p w14:paraId="1AF9659D" w14:textId="77777777" w:rsidR="008F3CF5" w:rsidRPr="00203CC9" w:rsidRDefault="008F3CF5" w:rsidP="008F3CF5">
      <w:r>
        <w:t xml:space="preserve">Fig. S3. Parent-offspring regressions through time when </w:t>
      </w:r>
      <w:r>
        <w:rPr>
          <w:i/>
          <w:iCs/>
        </w:rPr>
        <w:t>h</w:t>
      </w:r>
      <w:r>
        <w:rPr>
          <w:i/>
          <w:iCs/>
          <w:vertAlign w:val="superscript"/>
        </w:rPr>
        <w:t>2</w:t>
      </w:r>
      <w:r>
        <w:t xml:space="preserve"> = 0.5.</w:t>
      </w:r>
    </w:p>
    <w:p w14:paraId="6CBBFEC4" w14:textId="77777777" w:rsidR="008F3CF5" w:rsidRDefault="008F3CF5" w:rsidP="008F3CF5">
      <w:pPr>
        <w:tabs>
          <w:tab w:val="left" w:pos="7673"/>
        </w:tabs>
      </w:pPr>
    </w:p>
    <w:p w14:paraId="03299107" w14:textId="77777777" w:rsidR="008F3CF5" w:rsidRDefault="008F3CF5" w:rsidP="008F3CF5">
      <w:pPr>
        <w:tabs>
          <w:tab w:val="left" w:pos="7673"/>
        </w:tabs>
      </w:pPr>
    </w:p>
    <w:p w14:paraId="6CAD7BB4" w14:textId="77777777" w:rsidR="008F3CF5" w:rsidRDefault="008F3CF5" w:rsidP="008F3CF5">
      <w:pPr>
        <w:tabs>
          <w:tab w:val="left" w:pos="7673"/>
        </w:tabs>
      </w:pPr>
      <w:r>
        <w:rPr>
          <w:noProof/>
        </w:rPr>
        <w:lastRenderedPageBreak/>
        <w:drawing>
          <wp:inline distT="0" distB="0" distL="0" distR="0" wp14:anchorId="030BCDC0" wp14:editId="76E0FE83">
            <wp:extent cx="5757863" cy="70373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8170" cy="7049985"/>
                    </a:xfrm>
                    <a:prstGeom prst="rect">
                      <a:avLst/>
                    </a:prstGeom>
                    <a:noFill/>
                    <a:ln>
                      <a:noFill/>
                    </a:ln>
                  </pic:spPr>
                </pic:pic>
              </a:graphicData>
            </a:graphic>
          </wp:inline>
        </w:drawing>
      </w:r>
    </w:p>
    <w:p w14:paraId="566F9124" w14:textId="77777777" w:rsidR="008F3CF5" w:rsidRDefault="008F3CF5" w:rsidP="008F3CF5">
      <w:pPr>
        <w:tabs>
          <w:tab w:val="left" w:pos="7673"/>
        </w:tabs>
      </w:pPr>
    </w:p>
    <w:p w14:paraId="11200073" w14:textId="77777777" w:rsidR="008F3CF5" w:rsidRPr="00203CC9" w:rsidRDefault="008F3CF5" w:rsidP="008F3CF5">
      <w:r>
        <w:t xml:space="preserve">Fig. S4. Parent-offspring regressions through time when </w:t>
      </w:r>
      <w:r>
        <w:rPr>
          <w:i/>
          <w:iCs/>
        </w:rPr>
        <w:t>h</w:t>
      </w:r>
      <w:r>
        <w:rPr>
          <w:i/>
          <w:iCs/>
          <w:vertAlign w:val="superscript"/>
        </w:rPr>
        <w:t>2</w:t>
      </w:r>
      <w:r>
        <w:t xml:space="preserve"> = 0.3.</w:t>
      </w:r>
    </w:p>
    <w:p w14:paraId="13BE049C" w14:textId="77777777" w:rsidR="008F3CF5" w:rsidRPr="00496E2D" w:rsidRDefault="008F3CF5" w:rsidP="008F3CF5">
      <w:pPr>
        <w:spacing w:after="0" w:line="480" w:lineRule="auto"/>
        <w:contextualSpacing/>
        <w:rPr>
          <w:rFonts w:cstheme="minorHAnsi"/>
          <w:sz w:val="22"/>
          <w:szCs w:val="22"/>
        </w:rPr>
      </w:pPr>
    </w:p>
    <w:p w14:paraId="7BC39D6D" w14:textId="77777777" w:rsidR="008F3CF5" w:rsidRDefault="008F3CF5" w:rsidP="008F3CF5"/>
    <w:p w14:paraId="1A7B46C0" w14:textId="27E6CDFA" w:rsidR="008F3CF5" w:rsidRPr="004C4F12" w:rsidRDefault="008F3CF5" w:rsidP="008F3CF5">
      <w:pPr>
        <w:spacing w:after="0" w:line="480" w:lineRule="auto"/>
        <w:contextualSpacing/>
        <w:rPr>
          <w:b/>
        </w:rPr>
      </w:pPr>
      <w:r w:rsidRPr="004C4F12">
        <w:rPr>
          <w:b/>
        </w:rPr>
        <w:lastRenderedPageBreak/>
        <w:t xml:space="preserve">DeLong and </w:t>
      </w:r>
      <w:proofErr w:type="spellStart"/>
      <w:r w:rsidRPr="004C4F12">
        <w:rPr>
          <w:b/>
        </w:rPr>
        <w:t>Cressler</w:t>
      </w:r>
      <w:proofErr w:type="spellEnd"/>
      <w:r w:rsidRPr="004C4F12">
        <w:rPr>
          <w:b/>
        </w:rPr>
        <w:t>, “</w:t>
      </w:r>
      <w:r w:rsidR="00CA0709" w:rsidRPr="00717F57">
        <w:rPr>
          <w:b/>
        </w:rPr>
        <w:t>Stochasticity directs adaptive evolution toward transient evolutionary attractors</w:t>
      </w:r>
      <w:r w:rsidRPr="004C4F12">
        <w:rPr>
          <w:b/>
        </w:rPr>
        <w:t>”</w:t>
      </w:r>
    </w:p>
    <w:p w14:paraId="0655F9D0" w14:textId="77777777" w:rsidR="008F3CF5" w:rsidRPr="000A08B2" w:rsidRDefault="008F3CF5" w:rsidP="008F3CF5">
      <w:pPr>
        <w:spacing w:line="480" w:lineRule="auto"/>
        <w:contextualSpacing/>
        <w:rPr>
          <w:b/>
          <w:lang w:val="en-CA"/>
        </w:rPr>
      </w:pPr>
      <w:r w:rsidRPr="0080469A">
        <w:rPr>
          <w:b/>
        </w:rPr>
        <w:t>Appendix S</w:t>
      </w:r>
      <w:r>
        <w:rPr>
          <w:b/>
        </w:rPr>
        <w:t>2</w:t>
      </w:r>
      <w:r w:rsidRPr="0080469A">
        <w:rPr>
          <w:b/>
        </w:rPr>
        <w:t xml:space="preserve">. </w:t>
      </w:r>
      <w:r>
        <w:rPr>
          <w:b/>
        </w:rPr>
        <w:t>Deriving the evolutionary dynamics for the ecological model with culling</w:t>
      </w:r>
    </w:p>
    <w:p w14:paraId="2B5D4DAC" w14:textId="77777777" w:rsidR="008F3CF5" w:rsidRDefault="008F3CF5" w:rsidP="008F3CF5">
      <w:pPr>
        <w:rPr>
          <w:bCs/>
        </w:rPr>
      </w:pPr>
      <w:r>
        <w:rPr>
          <w:bCs/>
        </w:rPr>
        <w:t>Consider the following ecological model:</w:t>
      </w:r>
    </w:p>
    <w:p w14:paraId="3579804C" w14:textId="77777777" w:rsidR="008F3CF5" w:rsidRPr="00A43DD9" w:rsidRDefault="00081C9C" w:rsidP="008F3CF5">
      <w:pPr>
        <w:rPr>
          <w:rFonts w:eastAsiaTheme="minorEastAsia"/>
          <w:sz w:val="22"/>
          <w:szCs w:val="22"/>
        </w:rPr>
      </w:pPr>
      <m:oMathPara>
        <m:oMath>
          <m:f>
            <m:fPr>
              <m:ctrlPr>
                <w:rPr>
                  <w:rFonts w:ascii="Cambria Math" w:hAnsi="Cambria Math"/>
                  <w:bCs/>
                  <w:i/>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 xml:space="preserve">R)R-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r>
            <w:rPr>
              <w:rFonts w:ascii="Cambria Math" w:eastAsiaTheme="minorEastAsia" w:hAnsi="Cambria Math"/>
              <w:sz w:val="22"/>
              <w:szCs w:val="22"/>
            </w:rPr>
            <m:t>,</m:t>
          </m:r>
        </m:oMath>
      </m:oMathPara>
    </w:p>
    <w:p w14:paraId="113BC206" w14:textId="77777777" w:rsidR="008F3CF5" w:rsidRPr="00A43DD9" w:rsidRDefault="008F3CF5" w:rsidP="008F3CF5">
      <w:pPr>
        <w:rPr>
          <w:rFonts w:eastAsiaTheme="minorEastAsia"/>
          <w:sz w:val="22"/>
          <w:szCs w:val="22"/>
        </w:rPr>
      </w:pPr>
      <w:r>
        <w:rPr>
          <w:rFonts w:eastAsiaTheme="minorEastAsia"/>
          <w:sz w:val="22"/>
          <w:szCs w:val="22"/>
        </w:rPr>
        <w:t xml:space="preserve">wher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min</m:t>
            </m:r>
          </m:sub>
        </m:sSub>
      </m:oMath>
      <w:r>
        <w:rPr>
          <w:rFonts w:eastAsiaTheme="minorEastAsia"/>
          <w:sz w:val="22"/>
          <w:szCs w:val="22"/>
        </w:rPr>
        <w:t xml:space="preserve"> is a function of </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t>
            </m:r>
          </m:sub>
        </m:sSub>
      </m:oMath>
      <w:r>
        <w:rPr>
          <w:rFonts w:eastAsiaTheme="minorEastAsia"/>
          <w:sz w:val="22"/>
          <w:szCs w:val="22"/>
        </w:rPr>
        <w:t>.</w:t>
      </w:r>
    </w:p>
    <w:p w14:paraId="3C8F0E90" w14:textId="77777777" w:rsidR="008F3CF5" w:rsidRDefault="008F3CF5" w:rsidP="008F3CF5">
      <w:pPr>
        <w:rPr>
          <w:rFonts w:eastAsiaTheme="minorEastAsia"/>
          <w:sz w:val="22"/>
          <w:szCs w:val="22"/>
        </w:rPr>
      </w:pPr>
    </w:p>
    <w:p w14:paraId="572E6E7F" w14:textId="77777777" w:rsidR="008F3CF5" w:rsidRDefault="008F3CF5" w:rsidP="008F3CF5">
      <w:pPr>
        <w:rPr>
          <w:rFonts w:eastAsiaTheme="minorEastAsia"/>
          <w:sz w:val="22"/>
          <w:szCs w:val="22"/>
        </w:rPr>
      </w:pPr>
      <w:r>
        <w:rPr>
          <w:rFonts w:eastAsiaTheme="minorEastAsia"/>
          <w:sz w:val="22"/>
          <w:szCs w:val="22"/>
        </w:rPr>
        <w:t xml:space="preserve">We will consider two ways of deriving the evolutionary dynamics. </w:t>
      </w:r>
    </w:p>
    <w:p w14:paraId="2B51E337" w14:textId="77777777" w:rsidR="008F3CF5" w:rsidRDefault="008F3CF5" w:rsidP="008F3CF5">
      <w:pPr>
        <w:rPr>
          <w:rFonts w:eastAsiaTheme="minorEastAsia"/>
          <w:sz w:val="22"/>
          <w:szCs w:val="22"/>
        </w:rPr>
      </w:pPr>
    </w:p>
    <w:p w14:paraId="7F869017" w14:textId="6E61FF67" w:rsidR="008F3CF5" w:rsidRDefault="008F3CF5" w:rsidP="008F3CF5">
      <w:pPr>
        <w:rPr>
          <w:rFonts w:eastAsiaTheme="minorEastAsia"/>
        </w:rPr>
      </w:pPr>
      <w:r>
        <w:t xml:space="preserve">In the first, we follow the approach of </w:t>
      </w:r>
      <w:r>
        <w:fldChar w:fldCharType="begin"/>
      </w:r>
      <w:ins w:id="2708" w:author="Clay Cressler" w:date="2020-08-07T11:14:00Z">
        <w:r w:rsidR="00B022D9">
          <w:instrText xml:space="preserve"> ADDIN ZOTERO_ITEM CSL_CITATION {"citationID":"ry28Rfxd","properties":{"formattedCitation":"(Day &amp; Gandon 2006)","plainCitation":"(Day &amp; Gandon 2006)","noteIndex":0},"citationItems":[{"id":46,"uris":["http://zotero.org/users/246158/items/ZYL48RQ8"],"uri":["http://zotero.org/users/246158/items/ZYL48RQ8"],"itemData":{"id":4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instrText>
        </w:r>
      </w:ins>
      <w:del w:id="2709" w:author="Clay Cressler" w:date="2020-08-07T11:14:00Z">
        <w:r w:rsidR="008E4F39" w:rsidDel="00B022D9">
          <w:delInstrText xml:space="preserve"> ADDIN ZOTERO_ITEM CSL_CITATION {"citationID":"ry28Rfxd","properties":{"formattedCitation":"(Day &amp; Gandon 2006)","plainCitation":"(Day &amp; Gandon 2006)","noteIndex":0},"citationItems":[{"id":"11N9M0Y2/isSND3sV","uris":["http://zotero.org/users/246158/items/ZYL48RQ8"],"uri":["http://zotero.org/users/246158/items/ZYL48RQ8"],"itemData":{"id":356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delInstrText>
        </w:r>
      </w:del>
      <w:r>
        <w:fldChar w:fldCharType="separate"/>
      </w:r>
      <w:r>
        <w:rPr>
          <w:rFonts w:ascii="Calibri" w:cs="Calibri"/>
        </w:rPr>
        <w:t xml:space="preserve">(Day &amp; </w:t>
      </w:r>
      <w:proofErr w:type="spellStart"/>
      <w:r>
        <w:rPr>
          <w:rFonts w:ascii="Calibri" w:cs="Calibri"/>
        </w:rPr>
        <w:t>Gandon</w:t>
      </w:r>
      <w:proofErr w:type="spellEnd"/>
      <w:r>
        <w:rPr>
          <w:rFonts w:ascii="Calibri" w:cs="Calibri"/>
        </w:rPr>
        <w:t xml:space="preserve"> 2006)</w:t>
      </w:r>
      <w:r>
        <w:fldChar w:fldCharType="end"/>
      </w:r>
      <w:r>
        <w:t xml:space="preserve"> and derive an exact model for the evolutionary system. Let us consider our population-level model to a model of </w:t>
      </w:r>
      <w:r>
        <w:rPr>
          <w:i/>
          <w:iCs/>
        </w:rPr>
        <w:t xml:space="preserve">n </w:t>
      </w:r>
      <w:r>
        <w:t xml:space="preserve">“genotypes”, </w:t>
      </w:r>
      <m:oMath>
        <m:r>
          <w:rPr>
            <w:rFonts w:ascii="Cambria Math" w:hAnsi="Cambria Math"/>
          </w:rPr>
          <m:t>i={1,2,…,n}</m:t>
        </m:r>
      </m:oMath>
      <w:r>
        <w:rPr>
          <w:rFonts w:eastAsiaTheme="minorEastAsia"/>
        </w:rPr>
        <w:t>. The dynamics of each genot</w:t>
      </w:r>
      <w:proofErr w:type="spellStart"/>
      <w:r>
        <w:rPr>
          <w:rFonts w:eastAsiaTheme="minorEastAsia"/>
        </w:rPr>
        <w:t>ype</w:t>
      </w:r>
      <w:proofErr w:type="spellEnd"/>
      <w:r>
        <w:rPr>
          <w:rFonts w:eastAsiaTheme="minorEastAsia"/>
        </w:rPr>
        <w:t xml:space="preserve"> are given by the equation:</w:t>
      </w:r>
    </w:p>
    <w:p w14:paraId="6852BDC3" w14:textId="77777777" w:rsidR="008F3CF5" w:rsidRPr="00A43DD9" w:rsidRDefault="00081C9C" w:rsidP="008F3CF5">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rPr>
            <m:t xml:space="preserve">-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num>
            <m:den>
              <m:r>
                <w:rPr>
                  <w:rFonts w:ascii="Cambria Math" w:hAnsi="Cambria Math"/>
                </w:rPr>
                <m:t>R</m:t>
              </m:r>
            </m:den>
          </m:f>
          <m:r>
            <w:rPr>
              <w:rFonts w:ascii="Cambria Math" w:eastAsiaTheme="minorEastAsia" w:hAnsi="Cambria Math"/>
            </w:rPr>
            <m:t>,</m:t>
          </m:r>
        </m:oMath>
      </m:oMathPara>
    </w:p>
    <w:p w14:paraId="4946C1F9" w14:textId="77777777" w:rsidR="008F3CF5" w:rsidRDefault="008F3CF5" w:rsidP="008F3CF5">
      <w:pPr>
        <w:rPr>
          <w:rFonts w:eastAsiaTheme="minorEastAsia"/>
        </w:rPr>
      </w:pPr>
      <w:r>
        <w:rPr>
          <w:rFonts w:eastAsiaTheme="minorEastAsia"/>
        </w:rPr>
        <w:t xml:space="preserve">wher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oMath>
      <w:r>
        <w:rPr>
          <w:rFonts w:eastAsiaTheme="minorEastAsia"/>
          <w:sz w:val="22"/>
          <w:szCs w:val="22"/>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oMath>
      <w:r>
        <w:rPr>
          <w:rFonts w:eastAsiaTheme="minorEastAsia"/>
        </w:rPr>
        <w:t xml:space="preserve"> are the birth and death rate of this genotype, </w:t>
      </w:r>
      <m:oMath>
        <m:r>
          <w:rPr>
            <w:rFonts w:ascii="Cambria Math" w:eastAsiaTheme="minorEastAsia" w:hAnsi="Cambria Math"/>
          </w:rPr>
          <m:t>R=</m:t>
        </m:r>
        <m:nary>
          <m:naryPr>
            <m:chr m:val="∑"/>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nary>
      </m:oMath>
      <w:r>
        <w:rPr>
          <w:rFonts w:eastAsiaTheme="minorEastAsia"/>
        </w:rPr>
        <w:t xml:space="preserve"> is the total population siz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R</m:t>
        </m:r>
      </m:oMath>
      <w:r>
        <w:rPr>
          <w:rFonts w:eastAsiaTheme="minorEastAsia"/>
        </w:rPr>
        <w:t xml:space="preserve"> gives the probability that individuals of this genotype will be among those culled if the total population size is larger tha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ull</m:t>
            </m:r>
          </m:sub>
        </m:sSub>
      </m:oMath>
      <w:r>
        <w:rPr>
          <w:rFonts w:eastAsiaTheme="minorEastAsia"/>
        </w:rPr>
        <w:t xml:space="preserve"> (alternatively, you can interpret </w:t>
      </w:r>
      <m:oMath>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R</m:t>
        </m:r>
      </m:oMath>
      <w:r>
        <w:rPr>
          <w:rFonts w:eastAsiaTheme="minorEastAsia"/>
        </w:rPr>
        <w:t xml:space="preserve"> as the relative ra</w:t>
      </w:r>
      <w:proofErr w:type="spellStart"/>
      <w:r>
        <w:rPr>
          <w:rFonts w:eastAsiaTheme="minorEastAsia"/>
        </w:rPr>
        <w:t>te</w:t>
      </w:r>
      <w:proofErr w:type="spellEnd"/>
      <w:r>
        <w:rPr>
          <w:rFonts w:eastAsiaTheme="minorEastAsia"/>
        </w:rPr>
        <w:t xml:space="preserve"> of culling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Pr>
          <w:rFonts w:eastAsiaTheme="minorEastAsia"/>
        </w:rPr>
        <w:t xml:space="preserve">). </w:t>
      </w:r>
    </w:p>
    <w:p w14:paraId="3A8C4905" w14:textId="77777777" w:rsidR="008F3CF5" w:rsidRDefault="008F3CF5" w:rsidP="008F3CF5">
      <w:pPr>
        <w:rPr>
          <w:rFonts w:eastAsiaTheme="minorEastAsia"/>
        </w:rPr>
      </w:pPr>
    </w:p>
    <w:p w14:paraId="32DA1D4F" w14:textId="77777777" w:rsidR="008F3CF5" w:rsidRDefault="008F3CF5" w:rsidP="008F3CF5">
      <w:pPr>
        <w:rPr>
          <w:rFonts w:eastAsiaTheme="minorEastAsia"/>
        </w:rPr>
      </w:pPr>
      <w:r>
        <w:rPr>
          <w:rFonts w:eastAsiaTheme="minorEastAsia"/>
        </w:rPr>
        <w:t xml:space="preserve">Absent any process of mutation (e.g., if heritability was perfect), this is a full description of the evolutionary dynamics of the system. The model could be extended to consider mutation between genotypes (or the creation of new genotypes). However, the above system describes selection among the genotypes, which is the key process which we wish to derive here. </w:t>
      </w:r>
    </w:p>
    <w:p w14:paraId="74A32707" w14:textId="77777777" w:rsidR="008F3CF5" w:rsidRDefault="008F3CF5" w:rsidP="008F3CF5">
      <w:pPr>
        <w:rPr>
          <w:rFonts w:eastAsiaTheme="minorEastAsia"/>
        </w:rPr>
      </w:pPr>
    </w:p>
    <w:p w14:paraId="321D34C0" w14:textId="77777777" w:rsidR="008F3CF5" w:rsidRDefault="008F3CF5" w:rsidP="008F3CF5">
      <w:pPr>
        <w:rPr>
          <w:rFonts w:eastAsiaTheme="minorEastAsia"/>
        </w:rPr>
      </w:pPr>
      <w:r>
        <w:rPr>
          <w:rFonts w:eastAsiaTheme="minorEastAsia"/>
        </w:rPr>
        <w:t xml:space="preserve">We will change variables to track the frequencies of each genotyp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R</m:t>
        </m:r>
      </m:oMath>
      <w:r>
        <w:rPr>
          <w:rFonts w:eastAsiaTheme="minorEastAsia"/>
        </w:rPr>
        <w:t>. Then the dynamics of this fre</w:t>
      </w:r>
      <w:proofErr w:type="spellStart"/>
      <w:r>
        <w:rPr>
          <w:rFonts w:eastAsiaTheme="minorEastAsia"/>
        </w:rPr>
        <w:t>quency</w:t>
      </w:r>
      <w:proofErr w:type="spellEnd"/>
      <w:r>
        <w:rPr>
          <w:rFonts w:eastAsiaTheme="minorEastAsia"/>
        </w:rPr>
        <w:t xml:space="preserve"> will be given by</w:t>
      </w:r>
    </w:p>
    <w:p w14:paraId="257D714F" w14:textId="77777777" w:rsidR="008F3CF5" w:rsidRPr="001C650D" w:rsidRDefault="00081C9C" w:rsidP="008F3CF5">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eastAsiaTheme="minorEastAsia" w:hAnsi="Cambria Math"/>
            </w:rPr>
            <m:t>.</m:t>
          </m:r>
        </m:oMath>
      </m:oMathPara>
    </w:p>
    <w:p w14:paraId="5870A915" w14:textId="77777777" w:rsidR="008F3CF5" w:rsidRDefault="008F3CF5" w:rsidP="008F3CF5">
      <w:pPr>
        <w:rPr>
          <w:rFonts w:eastAsiaTheme="minorEastAsia"/>
        </w:rPr>
      </w:pPr>
      <w:r>
        <w:t xml:space="preserve">The dynamics of total population size, </w:t>
      </w:r>
      <m:oMath>
        <m:r>
          <w:rPr>
            <w:rFonts w:ascii="Cambria Math" w:eastAsiaTheme="minorEastAsia" w:hAnsi="Cambria Math"/>
          </w:rPr>
          <m:t>R=</m:t>
        </m:r>
        <m:nary>
          <m:naryPr>
            <m:chr m:val="∑"/>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nary>
      </m:oMath>
      <w:r>
        <w:rPr>
          <w:rFonts w:eastAsiaTheme="minorEastAsia"/>
        </w:rPr>
        <w:t>, are given by</w:t>
      </w:r>
    </w:p>
    <w:p w14:paraId="75136C1C" w14:textId="77777777" w:rsidR="008F3CF5" w:rsidRPr="00CC78B6" w:rsidRDefault="00081C9C" w:rsidP="008F3CF5">
      <w:pPr>
        <w:rPr>
          <w:rFonts w:eastAsiaTheme="minorEastAsia"/>
        </w:rPr>
      </w:pPr>
      <m:oMathPara>
        <m:oMath>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num>
                    <m:den>
                      <m:r>
                        <w:rPr>
                          <w:rFonts w:ascii="Cambria Math" w:eastAsiaTheme="minorEastAsia" w:hAnsi="Cambria Math" w:cstheme="minorHAnsi"/>
                          <w:sz w:val="22"/>
                          <w:szCs w:val="22"/>
                        </w:rPr>
                        <m:t>R</m:t>
                      </m:r>
                    </m:den>
                  </m:f>
                  <m:ctrlPr>
                    <w:rPr>
                      <w:rFonts w:ascii="Cambria Math" w:eastAsiaTheme="minorEastAsia" w:hAnsi="Cambria Math" w:cstheme="minorHAnsi"/>
                      <w:i/>
                      <w:sz w:val="22"/>
                      <w:szCs w:val="22"/>
                    </w:rPr>
                  </m:ctrlPr>
                </m:e>
              </m:d>
            </m:e>
          </m:nary>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nary>
            <m:naryPr>
              <m:chr m:val="∑"/>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e>
          </m:nary>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num>
                    <m:den>
                      <m:r>
                        <w:rPr>
                          <w:rFonts w:ascii="Cambria Math" w:eastAsiaTheme="minorEastAsia" w:hAnsi="Cambria Math" w:cstheme="minorHAnsi"/>
                          <w:sz w:val="22"/>
                          <w:szCs w:val="22"/>
                        </w:rPr>
                        <m:t>R</m:t>
                      </m:r>
                    </m:den>
                  </m:f>
                  <m:ctrlPr>
                    <w:rPr>
                      <w:rFonts w:ascii="Cambria Math" w:eastAsiaTheme="minorEastAsia" w:hAnsi="Cambria Math" w:cstheme="minorHAnsi"/>
                      <w:i/>
                      <w:sz w:val="22"/>
                      <w:szCs w:val="22"/>
                    </w:rPr>
                  </m:ctrlPr>
                </m:e>
              </m:d>
            </m:e>
          </m:nary>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nary>
            <m:naryPr>
              <m:chr m:val="∑"/>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m:t>
          </m:r>
          <m:func>
            <m:funcPr>
              <m:ctrlPr>
                <w:rPr>
                  <w:rFonts w:ascii="Cambria Math" w:eastAsiaTheme="minorEastAsia" w:hAnsi="Cambria Math" w:cstheme="minorHAnsi"/>
                  <w:sz w:val="22"/>
                  <w:szCs w:val="22"/>
                </w:rPr>
              </m:ctrlPr>
            </m:funcPr>
            <m:fName>
              <m:r>
                <m:rPr>
                  <m:sty m:val="p"/>
                </m:rPr>
                <w:rPr>
                  <w:rFonts w:ascii="Cambria Math" w:eastAsiaTheme="minorEastAsia" w:hAnsi="Cambria Math" w:cstheme="minorHAnsi"/>
                  <w:sz w:val="22"/>
                  <w:szCs w:val="22"/>
                </w:rPr>
                <m:t>max</m:t>
              </m:r>
              <m:ctrlPr>
                <w:rPr>
                  <w:rFonts w:ascii="Cambria Math" w:eastAsiaTheme="minorEastAsia" w:hAnsi="Cambria Math" w:cstheme="minorHAnsi"/>
                  <w:i/>
                  <w:sz w:val="22"/>
                  <w:szCs w:val="22"/>
                </w:rPr>
              </m:ctrlPr>
            </m:fName>
            <m:e>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e>
              </m:d>
            </m:e>
          </m:func>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ctrlPr>
                        <w:rPr>
                          <w:rFonts w:ascii="Cambria Math" w:eastAsiaTheme="minorEastAsia" w:hAnsi="Cambria Math"/>
                          <w:i/>
                        </w:rPr>
                      </m:ctrlPr>
                    </m:num>
                    <m:den>
                      <m:r>
                        <w:rPr>
                          <w:rFonts w:ascii="Cambria Math" w:eastAsiaTheme="minorEastAsia" w:hAnsi="Cambria Math" w:cstheme="minorHAnsi"/>
                          <w:sz w:val="22"/>
                          <w:szCs w:val="22"/>
                        </w:rPr>
                        <m:t>R</m:t>
                      </m:r>
                    </m:den>
                  </m:f>
                  <m:ctrlPr>
                    <w:rPr>
                      <w:rFonts w:ascii="Cambria Math" w:eastAsiaTheme="minorEastAsia" w:hAnsi="Cambria Math" w:cstheme="minorHAnsi"/>
                      <w:i/>
                      <w:sz w:val="22"/>
                      <w:szCs w:val="22"/>
                    </w:rPr>
                  </m:ctrlPr>
                </m:e>
              </m:d>
            </m:e>
          </m:nary>
          <m:r>
            <w:rPr>
              <w:rFonts w:ascii="Cambria Math" w:eastAsiaTheme="minorEastAsia" w:hAnsi="Cambria Math"/>
            </w:rPr>
            <m:t xml:space="preserve"> </m:t>
          </m:r>
        </m:oMath>
      </m:oMathPara>
    </w:p>
    <w:p w14:paraId="05275414" w14:textId="77777777" w:rsidR="008F3CF5" w:rsidRPr="00DA034D" w:rsidRDefault="00081C9C" w:rsidP="008F3CF5">
      <w:pPr>
        <w:rPr>
          <w:rFonts w:eastAsiaTheme="minorEastAsia"/>
          <w:sz w:val="22"/>
          <w:szCs w:val="22"/>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f>
            <m:fPr>
              <m:ctrlPr>
                <w:rPr>
                  <w:rFonts w:ascii="Cambria Math" w:eastAsiaTheme="minorEastAsia" w:hAnsi="Cambria Math"/>
                  <w:i/>
                </w:rPr>
              </m:ctrlPr>
            </m:fPr>
            <m:num>
              <m:r>
                <w:rPr>
                  <w:rFonts w:ascii="Cambria Math" w:eastAsiaTheme="minorEastAsia" w:hAnsi="Cambria Math"/>
                </w:rPr>
                <m:t>dR</m:t>
              </m:r>
            </m:num>
            <m:den>
              <m:r>
                <w:rPr>
                  <w:rFonts w:ascii="Cambria Math" w:eastAsiaTheme="minorEastAsia" w:hAnsi="Cambria Math"/>
                </w:rPr>
                <m:t>dt</m:t>
              </m:r>
            </m:den>
          </m:f>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 xml:space="preserve"> p</m:t>
                      </m:r>
                    </m:e>
                    <m:sub>
                      <m:r>
                        <w:rPr>
                          <w:rFonts w:ascii="Cambria Math" w:eastAsiaTheme="minorEastAsia" w:hAnsi="Cambria Math" w:cstheme="minorHAnsi"/>
                          <w:sz w:val="22"/>
                          <w:szCs w:val="22"/>
                        </w:rPr>
                        <m:t>i</m:t>
                      </m:r>
                    </m:sub>
                  </m:sSub>
                  <m:ctrlPr>
                    <w:rPr>
                      <w:rFonts w:ascii="Cambria Math" w:eastAsiaTheme="minorEastAsia" w:hAnsi="Cambria Math" w:cstheme="minorHAnsi"/>
                      <w:i/>
                      <w:sz w:val="22"/>
                      <w:szCs w:val="22"/>
                    </w:rPr>
                  </m:ctrlPr>
                </m:e>
              </m:d>
            </m:e>
          </m:nary>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rPr>
            <m:t>R-</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i</m:t>
                      </m:r>
                    </m:sub>
                  </m:sSub>
                  <m:ctrlPr>
                    <w:rPr>
                      <w:rFonts w:ascii="Cambria Math" w:eastAsiaTheme="minorEastAsia" w:hAnsi="Cambria Math" w:cstheme="minorHAnsi"/>
                      <w:i/>
                      <w:sz w:val="22"/>
                      <w:szCs w:val="22"/>
                    </w:rPr>
                  </m:ctrlPr>
                </m:e>
              </m:d>
            </m:e>
          </m:nary>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m:t>
          </m:r>
          <m:func>
            <m:funcPr>
              <m:ctrlPr>
                <w:rPr>
                  <w:rFonts w:ascii="Cambria Math" w:eastAsiaTheme="minorEastAsia" w:hAnsi="Cambria Math" w:cstheme="minorHAnsi"/>
                  <w:sz w:val="22"/>
                  <w:szCs w:val="22"/>
                </w:rPr>
              </m:ctrlPr>
            </m:funcPr>
            <m:fName>
              <m:r>
                <m:rPr>
                  <m:sty m:val="p"/>
                </m:rPr>
                <w:rPr>
                  <w:rFonts w:ascii="Cambria Math" w:eastAsiaTheme="minorEastAsia" w:hAnsi="Cambria Math" w:cstheme="minorHAnsi"/>
                  <w:sz w:val="22"/>
                  <w:szCs w:val="22"/>
                </w:rPr>
                <m:t>max</m:t>
              </m:r>
              <m:ctrlPr>
                <w:rPr>
                  <w:rFonts w:ascii="Cambria Math" w:eastAsiaTheme="minorEastAsia" w:hAnsi="Cambria Math" w:cstheme="minorHAnsi"/>
                  <w:i/>
                  <w:sz w:val="22"/>
                  <w:szCs w:val="22"/>
                </w:rPr>
              </m:ctrlPr>
            </m:fName>
            <m:e>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e>
              </m:d>
            </m:e>
          </m:func>
        </m:oMath>
      </m:oMathPara>
    </w:p>
    <w:p w14:paraId="50D137F1" w14:textId="77777777" w:rsidR="008F3CF5" w:rsidRPr="00DA034D" w:rsidRDefault="00081C9C" w:rsidP="008F3CF5">
      <w:pPr>
        <w:rPr>
          <w:rFonts w:eastAsiaTheme="minorEastAsia"/>
          <w:sz w:val="22"/>
          <w:szCs w:val="22"/>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f>
            <m:fPr>
              <m:ctrlPr>
                <w:rPr>
                  <w:rFonts w:ascii="Cambria Math" w:eastAsiaTheme="minorEastAsia" w:hAnsi="Cambria Math"/>
                  <w:i/>
                </w:rPr>
              </m:ctrlPr>
            </m:fPr>
            <m:num>
              <m:r>
                <w:rPr>
                  <w:rFonts w:ascii="Cambria Math" w:eastAsiaTheme="minorEastAsia" w:hAnsi="Cambria Math"/>
                </w:rPr>
                <m:t>dR</m:t>
              </m:r>
            </m:num>
            <m:den>
              <m:r>
                <w:rPr>
                  <w:rFonts w:ascii="Cambria Math" w:eastAsiaTheme="minorEastAsia" w:hAnsi="Cambria Math"/>
                </w:rPr>
                <m:t>dt</m:t>
              </m:r>
            </m:den>
          </m:f>
          <m:r>
            <w:rPr>
              <w:rFonts w:ascii="Cambria Math" w:eastAsiaTheme="minorEastAsia"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rPr>
            <m:t>R-</m:t>
          </m:r>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m:t>
          </m:r>
          <m:func>
            <m:funcPr>
              <m:ctrlPr>
                <w:rPr>
                  <w:rFonts w:ascii="Cambria Math" w:eastAsiaTheme="minorEastAsia" w:hAnsi="Cambria Math" w:cstheme="minorHAnsi"/>
                  <w:sz w:val="22"/>
                  <w:szCs w:val="22"/>
                </w:rPr>
              </m:ctrlPr>
            </m:funcPr>
            <m:fName>
              <m:r>
                <m:rPr>
                  <m:sty m:val="p"/>
                </m:rPr>
                <w:rPr>
                  <w:rFonts w:ascii="Cambria Math" w:eastAsiaTheme="minorEastAsia" w:hAnsi="Cambria Math" w:cstheme="minorHAnsi"/>
                  <w:sz w:val="22"/>
                  <w:szCs w:val="22"/>
                </w:rPr>
                <m:t>max</m:t>
              </m:r>
              <m:ctrlPr>
                <w:rPr>
                  <w:rFonts w:ascii="Cambria Math" w:eastAsiaTheme="minorEastAsia" w:hAnsi="Cambria Math" w:cstheme="minorHAnsi"/>
                  <w:i/>
                  <w:sz w:val="22"/>
                  <w:szCs w:val="22"/>
                </w:rPr>
              </m:ctrlPr>
            </m:fName>
            <m:e>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e>
              </m:d>
            </m:e>
          </m:func>
        </m:oMath>
      </m:oMathPara>
    </w:p>
    <w:p w14:paraId="055BE6A1" w14:textId="77777777" w:rsidR="008F3CF5" w:rsidRPr="00CC78B6" w:rsidRDefault="008F3CF5" w:rsidP="008F3CF5">
      <w:pPr>
        <w:rPr>
          <w:rFonts w:eastAsiaTheme="minorEastAsia"/>
        </w:rPr>
      </w:pPr>
    </w:p>
    <w:p w14:paraId="31AB6C4E" w14:textId="77777777" w:rsidR="008F3CF5" w:rsidRDefault="008F3CF5" w:rsidP="008F3CF5">
      <w:r>
        <w:t xml:space="preserve">The sums </w:t>
      </w:r>
      <m:oMath>
        <m:nary>
          <m:naryPr>
            <m:chr m:val="∑"/>
            <m:supHide m:val="1"/>
            <m:ctrlPr>
              <w:rPr>
                <w:rFonts w:ascii="Cambria Math" w:hAnsi="Cambria Math"/>
              </w:rPr>
            </m:ctrlPr>
          </m:naryPr>
          <m:sub>
            <m:r>
              <w:rPr>
                <w:rFonts w:ascii="Cambria Math" w:hAnsi="Cambria Math"/>
              </w:rPr>
              <m:t>i</m:t>
            </m:r>
          </m:sub>
          <m:sup/>
          <m:e>
            <m:d>
              <m:dPr>
                <m:ctrlPr>
                  <w:rPr>
                    <w:rFonts w:ascii="Cambria Math" w:hAnsi="Cambria Math"/>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r>
                      <m:rPr>
                        <m:sty m:val="p"/>
                      </m:rPr>
                      <w:rPr>
                        <w:rFonts w:ascii="Cambria Math" w:hAnsi="Cambria Math" w:cstheme="minorHAnsi"/>
                        <w:sz w:val="22"/>
                        <w:szCs w:val="22"/>
                      </w:rPr>
                      <m:t>,</m:t>
                    </m:r>
                    <m:r>
                      <w:rPr>
                        <w:rFonts w:ascii="Cambria Math" w:hAnsi="Cambria Math" w:cstheme="minorHAnsi"/>
                        <w:sz w:val="22"/>
                        <w:szCs w:val="22"/>
                      </w:rPr>
                      <m:t>i</m:t>
                    </m:r>
                  </m:sub>
                </m:sSub>
                <m:sSub>
                  <m:sSubPr>
                    <m:ctrlPr>
                      <w:rPr>
                        <w:rFonts w:ascii="Cambria Math" w:hAnsi="Cambria Math" w:cstheme="minorHAnsi"/>
                        <w:sz w:val="22"/>
                        <w:szCs w:val="22"/>
                      </w:rPr>
                    </m:ctrlPr>
                  </m:sSubPr>
                  <m:e>
                    <m:r>
                      <m:rPr>
                        <m:sty m:val="p"/>
                      </m:rPr>
                      <w:rPr>
                        <w:rFonts w:ascii="Cambria Math" w:hAnsi="Cambria Math" w:cstheme="minorHAnsi"/>
                        <w:sz w:val="22"/>
                        <w:szCs w:val="22"/>
                      </w:rPr>
                      <m:t xml:space="preserve"> </m:t>
                    </m:r>
                    <m:r>
                      <w:rPr>
                        <w:rFonts w:ascii="Cambria Math" w:hAnsi="Cambria Math" w:cstheme="minorHAnsi"/>
                        <w:sz w:val="22"/>
                        <w:szCs w:val="22"/>
                      </w:rPr>
                      <m:t>p</m:t>
                    </m:r>
                  </m:e>
                  <m:sub>
                    <m:r>
                      <w:rPr>
                        <w:rFonts w:ascii="Cambria Math" w:hAnsi="Cambria Math" w:cstheme="minorHAnsi"/>
                        <w:sz w:val="22"/>
                        <w:szCs w:val="22"/>
                      </w:rPr>
                      <m:t>i</m:t>
                    </m:r>
                  </m:sub>
                </m:sSub>
                <m:ctrlPr>
                  <w:rPr>
                    <w:rFonts w:ascii="Cambria Math" w:hAnsi="Cambria Math" w:cstheme="minorHAnsi"/>
                    <w:sz w:val="22"/>
                    <w:szCs w:val="22"/>
                  </w:rPr>
                </m:ctrlPr>
              </m:e>
            </m:d>
          </m:e>
        </m:nary>
      </m:oMath>
      <w:r>
        <w:t xml:space="preserve"> and </w:t>
      </w:r>
      <m:oMath>
        <m:nary>
          <m:naryPr>
            <m:chr m:val="∑"/>
            <m:supHide m:val="1"/>
            <m:ctrlPr>
              <w:rPr>
                <w:rFonts w:ascii="Cambria Math" w:hAnsi="Cambria Math"/>
              </w:rPr>
            </m:ctrlPr>
          </m:naryPr>
          <m:sub>
            <m:r>
              <w:rPr>
                <w:rFonts w:ascii="Cambria Math" w:hAnsi="Cambria Math"/>
              </w:rPr>
              <m:t>i</m:t>
            </m:r>
          </m:sub>
          <m:sup/>
          <m:e>
            <m:d>
              <m:dPr>
                <m:ctrlPr>
                  <w:rPr>
                    <w:rFonts w:ascii="Cambria Math" w:hAnsi="Cambria Math"/>
                  </w:rPr>
                </m:ctrlPr>
              </m:dPr>
              <m:e>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r>
                      <m:rPr>
                        <m:sty m:val="p"/>
                      </m:rPr>
                      <w:rPr>
                        <w:rFonts w:ascii="Cambria Math" w:hAnsi="Cambria Math" w:cstheme="minorHAnsi"/>
                        <w:sz w:val="22"/>
                        <w:szCs w:val="22"/>
                      </w:rPr>
                      <m:t>,</m:t>
                    </m:r>
                    <m:r>
                      <w:rPr>
                        <w:rFonts w:ascii="Cambria Math" w:hAnsi="Cambria Math" w:cstheme="minorHAnsi"/>
                        <w:sz w:val="22"/>
                        <w:szCs w:val="22"/>
                      </w:rPr>
                      <m:t>i</m:t>
                    </m:r>
                  </m:sub>
                </m:sSub>
                <m:sSub>
                  <m:sSubPr>
                    <m:ctrlPr>
                      <w:rPr>
                        <w:rFonts w:ascii="Cambria Math" w:hAnsi="Cambria Math" w:cstheme="minorHAnsi"/>
                        <w:sz w:val="22"/>
                        <w:szCs w:val="22"/>
                      </w:rPr>
                    </m:ctrlPr>
                  </m:sSubPr>
                  <m:e>
                    <m:r>
                      <w:rPr>
                        <w:rFonts w:ascii="Cambria Math" w:hAnsi="Cambria Math" w:cstheme="minorHAnsi"/>
                        <w:sz w:val="22"/>
                        <w:szCs w:val="22"/>
                      </w:rPr>
                      <m:t>p</m:t>
                    </m:r>
                  </m:e>
                  <m:sub>
                    <m:r>
                      <w:rPr>
                        <w:rFonts w:ascii="Cambria Math" w:hAnsi="Cambria Math" w:cstheme="minorHAnsi"/>
                        <w:sz w:val="22"/>
                        <w:szCs w:val="22"/>
                      </w:rPr>
                      <m:t>i</m:t>
                    </m:r>
                  </m:sub>
                </m:sSub>
                <m:ctrlPr>
                  <w:rPr>
                    <w:rFonts w:ascii="Cambria Math" w:hAnsi="Cambria Math" w:cstheme="minorHAnsi"/>
                    <w:sz w:val="22"/>
                    <w:szCs w:val="22"/>
                  </w:rPr>
                </m:ctrlPr>
              </m:e>
            </m:d>
          </m:e>
        </m:nary>
      </m:oMath>
      <w:r>
        <w:t xml:space="preserve"> are just the average values </w:t>
      </w:r>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oMath>
      <w:r>
        <w:t xml:space="preserve"> and </w:t>
      </w:r>
      <m:oMath>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oMath>
      <w:r>
        <w:t xml:space="preserve"> across all genotypes.</w:t>
      </w:r>
    </w:p>
    <w:p w14:paraId="1866C08F" w14:textId="77777777" w:rsidR="008F3CF5" w:rsidRDefault="008F3CF5" w:rsidP="008F3CF5"/>
    <w:p w14:paraId="38F5E7B8" w14:textId="77777777" w:rsidR="008F3CF5" w:rsidRDefault="008F3CF5" w:rsidP="008F3CF5">
      <w:r>
        <w:t>Then the frequency dynamics are given by</w:t>
      </w:r>
    </w:p>
    <w:p w14:paraId="4CC75968" w14:textId="77777777" w:rsidR="008F3CF5" w:rsidRPr="00DA034D" w:rsidRDefault="00081C9C" w:rsidP="008F3CF5">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eastAsiaTheme="minorEastAsia" w:hAnsi="Cambria Math" w:cstheme="minorHAnsi"/>
              <w:sz w:val="22"/>
              <w:szCs w:val="22"/>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rPr>
            <m:t>R-</m:t>
          </m:r>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m:t>
          </m:r>
          <m:func>
            <m:funcPr>
              <m:ctrlPr>
                <w:rPr>
                  <w:rFonts w:ascii="Cambria Math" w:eastAsiaTheme="minorEastAsia" w:hAnsi="Cambria Math" w:cstheme="minorHAnsi"/>
                  <w:sz w:val="22"/>
                  <w:szCs w:val="22"/>
                </w:rPr>
              </m:ctrlPr>
            </m:funcPr>
            <m:fName>
              <m:r>
                <m:rPr>
                  <m:sty m:val="p"/>
                </m:rPr>
                <w:rPr>
                  <w:rFonts w:ascii="Cambria Math" w:eastAsiaTheme="minorEastAsia" w:hAnsi="Cambria Math" w:cstheme="minorHAnsi"/>
                  <w:sz w:val="22"/>
                  <w:szCs w:val="22"/>
                </w:rPr>
                <m:t>max</m:t>
              </m:r>
              <m:ctrlPr>
                <w:rPr>
                  <w:rFonts w:ascii="Cambria Math" w:eastAsiaTheme="minorEastAsia" w:hAnsi="Cambria Math" w:cstheme="minorHAnsi"/>
                  <w:i/>
                  <w:sz w:val="22"/>
                  <w:szCs w:val="22"/>
                </w:rPr>
              </m:ctrlPr>
            </m:fName>
            <m:e>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e>
              </m:d>
            </m:e>
          </m:func>
          <m:r>
            <w:rPr>
              <w:rFonts w:ascii="Cambria Math" w:hAnsi="Cambria Math"/>
            </w:rPr>
            <m:t xml:space="preserve"> </m:t>
          </m:r>
        </m:oMath>
      </m:oMathPara>
    </w:p>
    <w:p w14:paraId="16BDC346" w14:textId="77777777" w:rsidR="008F3CF5" w:rsidRPr="00DA034D" w:rsidRDefault="00081C9C" w:rsidP="008F3CF5">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num>
            <m:den>
              <m:r>
                <w:rPr>
                  <w:rFonts w:ascii="Cambria Math" w:eastAsiaTheme="minorEastAsia" w:hAnsi="Cambria Math"/>
                </w:rPr>
                <m:t>d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m:t>
              </m:r>
              <m:d>
                <m:dPr>
                  <m:ctrlPr>
                    <w:rPr>
                      <w:rFonts w:ascii="Cambria Math"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r>
                    <w:rPr>
                      <w:rFonts w:ascii="Cambria Math" w:eastAsiaTheme="minorEastAsia" w:hAnsi="Cambria Math" w:cstheme="minorHAnsi"/>
                      <w:sz w:val="22"/>
                      <w:szCs w:val="22"/>
                    </w:rPr>
                    <m:t>-</m:t>
                  </m:r>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d>
                <m:dPr>
                  <m:ctrlPr>
                    <w:rPr>
                      <w:rFonts w:ascii="Cambria Math"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ctrlPr>
                    <w:rPr>
                      <w:rFonts w:ascii="Cambria Math" w:eastAsiaTheme="minorEastAsia" w:hAnsi="Cambria Math" w:cstheme="minorHAnsi"/>
                      <w:i/>
                      <w:sz w:val="22"/>
                      <w:szCs w:val="22"/>
                    </w:rPr>
                  </m:ctrlPr>
                </m:e>
              </m:d>
              <m:r>
                <w:rPr>
                  <w:rFonts w:ascii="Cambria Math" w:eastAsiaTheme="minorEastAsia" w:hAnsi="Cambria Math" w:cstheme="minorHAnsi"/>
                  <w:sz w:val="22"/>
                  <w:szCs w:val="22"/>
                </w:rPr>
                <m:t>-</m:t>
              </m:r>
              <m:d>
                <m:dPr>
                  <m:ctrlPr>
                    <w:rPr>
                      <w:rFonts w:ascii="Cambria Math" w:eastAsiaTheme="minorEastAsia" w:hAnsi="Cambria Math" w:cstheme="minorHAnsi"/>
                      <w:i/>
                      <w:sz w:val="22"/>
                      <w:szCs w:val="22"/>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ctrlPr>
                    <w:rPr>
                      <w:rFonts w:ascii="Cambria Math" w:hAnsi="Cambria Math"/>
                      <w:i/>
                    </w:rPr>
                  </m:ctrlPr>
                </m:e>
              </m:d>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r</m:t>
                  </m:r>
                </m:e>
              </m:acc>
            </m:e>
          </m:d>
        </m:oMath>
      </m:oMathPara>
    </w:p>
    <w:p w14:paraId="08F91BC4" w14:textId="77777777" w:rsidR="008F3CF5" w:rsidRDefault="008F3CF5" w:rsidP="008F3CF5">
      <w:pPr>
        <w:rPr>
          <w:rFonts w:eastAsiaTheme="minorEastAsia"/>
        </w:rPr>
      </w:pPr>
      <w:r>
        <w:rPr>
          <w:rFonts w:eastAsiaTheme="minorEastAsia"/>
        </w:rPr>
        <w:t>Thus, the frequency of each genotype depends on the difference between this genotype’s per-capita birth and death rates and the population average birth and death rates. Specifically, if the difference between the maximum birth and minimum death rates for this genotype is larger than the population average, the genotype will increase in frequency.</w:t>
      </w:r>
    </w:p>
    <w:p w14:paraId="57AADEAE" w14:textId="77777777" w:rsidR="008F3CF5" w:rsidRDefault="008F3CF5" w:rsidP="008F3CF5">
      <w:pPr>
        <w:rPr>
          <w:rFonts w:eastAsiaTheme="minorEastAsia"/>
        </w:rPr>
      </w:pPr>
    </w:p>
    <w:p w14:paraId="512DA70E" w14:textId="77777777" w:rsidR="008F3CF5" w:rsidRDefault="008F3CF5" w:rsidP="008F3CF5">
      <w:pPr>
        <w:rPr>
          <w:rFonts w:eastAsiaTheme="minorEastAsia"/>
        </w:rPr>
      </w:pPr>
      <w:r>
        <w:rPr>
          <w:rFonts w:eastAsiaTheme="minorEastAsia"/>
        </w:rPr>
        <w:t xml:space="preserve">Given this equation for </w:t>
      </w:r>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dt</m:t>
        </m:r>
      </m:oMath>
      <w:r>
        <w:rPr>
          <w:rFonts w:eastAsiaTheme="minorEastAsia"/>
        </w:rPr>
        <w:t xml:space="preserve">, we can derive an equation for the dynamics of the average trait, </w:t>
      </w:r>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m:t>
        </m:r>
        <m:nary>
          <m:naryPr>
            <m:chr m:val="∑"/>
            <m:supHide m:val="1"/>
            <m:ctrlPr>
              <w:rPr>
                <w:rFonts w:ascii="Cambria Math" w:hAnsi="Cambria Math"/>
              </w:rPr>
            </m:ctrlPr>
          </m:naryPr>
          <m:sub>
            <m:r>
              <w:rPr>
                <w:rFonts w:ascii="Cambria Math" w:hAnsi="Cambria Math"/>
              </w:rPr>
              <m:t>i</m:t>
            </m:r>
          </m:sub>
          <m:sup/>
          <m:e>
            <m:d>
              <m:dPr>
                <m:ctrlPr>
                  <w:rPr>
                    <w:rFonts w:ascii="Cambria Math" w:hAnsi="Cambria Math"/>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r>
                      <m:rPr>
                        <m:sty m:val="p"/>
                      </m:rPr>
                      <w:rPr>
                        <w:rFonts w:ascii="Cambria Math" w:hAnsi="Cambria Math" w:cstheme="minorHAnsi"/>
                        <w:sz w:val="22"/>
                        <w:szCs w:val="22"/>
                      </w:rPr>
                      <m:t>,</m:t>
                    </m:r>
                    <m:r>
                      <w:rPr>
                        <w:rFonts w:ascii="Cambria Math" w:hAnsi="Cambria Math" w:cstheme="minorHAnsi"/>
                        <w:sz w:val="22"/>
                        <w:szCs w:val="22"/>
                      </w:rPr>
                      <m:t>i</m:t>
                    </m:r>
                  </m:sub>
                </m:sSub>
                <m:sSub>
                  <m:sSubPr>
                    <m:ctrlPr>
                      <w:rPr>
                        <w:rFonts w:ascii="Cambria Math" w:hAnsi="Cambria Math" w:cstheme="minorHAnsi"/>
                        <w:sz w:val="22"/>
                        <w:szCs w:val="22"/>
                      </w:rPr>
                    </m:ctrlPr>
                  </m:sSubPr>
                  <m:e>
                    <m:r>
                      <m:rPr>
                        <m:sty m:val="p"/>
                      </m:rPr>
                      <w:rPr>
                        <w:rFonts w:ascii="Cambria Math" w:hAnsi="Cambria Math" w:cstheme="minorHAnsi"/>
                        <w:sz w:val="22"/>
                        <w:szCs w:val="22"/>
                      </w:rPr>
                      <m:t xml:space="preserve"> </m:t>
                    </m:r>
                    <m:r>
                      <w:rPr>
                        <w:rFonts w:ascii="Cambria Math" w:hAnsi="Cambria Math" w:cstheme="minorHAnsi"/>
                        <w:sz w:val="22"/>
                        <w:szCs w:val="22"/>
                      </w:rPr>
                      <m:t>p</m:t>
                    </m:r>
                  </m:e>
                  <m:sub>
                    <m:r>
                      <w:rPr>
                        <w:rFonts w:ascii="Cambria Math" w:hAnsi="Cambria Math" w:cstheme="minorHAnsi"/>
                        <w:sz w:val="22"/>
                        <w:szCs w:val="22"/>
                      </w:rPr>
                      <m:t>i</m:t>
                    </m:r>
                  </m:sub>
                </m:sSub>
                <m:ctrlPr>
                  <w:rPr>
                    <w:rFonts w:ascii="Cambria Math" w:hAnsi="Cambria Math" w:cstheme="minorHAnsi"/>
                    <w:sz w:val="22"/>
                    <w:szCs w:val="22"/>
                  </w:rPr>
                </m:ctrlPr>
              </m:e>
            </m:d>
          </m:e>
        </m:nary>
      </m:oMath>
      <w:r>
        <w:rPr>
          <w:rFonts w:eastAsiaTheme="minorEastAsia"/>
        </w:rPr>
        <w:t>:</w:t>
      </w:r>
    </w:p>
    <w:p w14:paraId="5F6EA8DD" w14:textId="77777777" w:rsidR="008F3CF5" w:rsidRPr="001E779F" w:rsidRDefault="00081C9C" w:rsidP="008F3CF5">
      <w:pPr>
        <w:rPr>
          <w:rFonts w:eastAsiaTheme="minorEastAsia"/>
        </w:rPr>
      </w:pPr>
      <m:oMathPara>
        <m:oMath>
          <m:f>
            <m:fPr>
              <m:ctrlPr>
                <w:rPr>
                  <w:rFonts w:ascii="Cambria Math" w:hAnsi="Cambria Math"/>
                  <w:i/>
                </w:rPr>
              </m:ctrlPr>
            </m:fPr>
            <m:num>
              <m:r>
                <w:rPr>
                  <w:rFonts w:ascii="Cambria Math" w:eastAsiaTheme="minorEastAsia" w:hAnsi="Cambria Math"/>
                </w:rPr>
                <m:t>d</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num>
            <m:den>
              <m:r>
                <w:rPr>
                  <w:rFonts w:ascii="Cambria Math" w:hAnsi="Cambria Math"/>
                </w:rPr>
                <m:t>dt</m:t>
              </m:r>
            </m:den>
          </m:f>
          <m:r>
            <w:rPr>
              <w:rFonts w:ascii="Cambria Math"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p</m:t>
                          </m:r>
                        </m:e>
                        <m:sub>
                          <m:r>
                            <w:rPr>
                              <w:rFonts w:ascii="Cambria Math" w:eastAsiaTheme="minorEastAsia" w:hAnsi="Cambria Math" w:cstheme="minorHAnsi"/>
                              <w:sz w:val="22"/>
                              <w:szCs w:val="22"/>
                            </w:rPr>
                            <m:t>i</m:t>
                          </m:r>
                        </m:sub>
                      </m:sSub>
                    </m:num>
                    <m:den>
                      <m:r>
                        <w:rPr>
                          <w:rFonts w:ascii="Cambria Math" w:eastAsiaTheme="minorEastAsia" w:hAnsi="Cambria Math" w:cstheme="minorHAnsi"/>
                          <w:sz w:val="22"/>
                          <w:szCs w:val="22"/>
                        </w:rPr>
                        <m:t>dt</m:t>
                      </m:r>
                    </m:den>
                  </m:f>
                  <m:r>
                    <w:rPr>
                      <w:rFonts w:ascii="Cambria Math" w:eastAsiaTheme="minorEastAsia" w:hAnsi="Cambria Math" w:cstheme="minorHAnsi"/>
                      <w:sz w:val="22"/>
                      <w:szCs w:val="22"/>
                    </w:rPr>
                    <m:t xml:space="preserve"> </m:t>
                  </m:r>
                  <m:ctrlPr>
                    <w:rPr>
                      <w:rFonts w:ascii="Cambria Math" w:eastAsiaTheme="minorEastAsia" w:hAnsi="Cambria Math" w:cstheme="minorHAnsi"/>
                      <w:i/>
                      <w:sz w:val="22"/>
                      <w:szCs w:val="22"/>
                    </w:rPr>
                  </m:ctrlPr>
                </m:e>
              </m:d>
            </m:e>
          </m:nary>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i</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ctrlPr>
                    <w:rPr>
                      <w:rFonts w:ascii="Cambria Math" w:eastAsiaTheme="minorEastAsia" w:hAnsi="Cambria Math" w:cstheme="minorHAnsi"/>
                      <w:i/>
                      <w:sz w:val="22"/>
                      <w:szCs w:val="22"/>
                    </w:rPr>
                  </m:ctrlPr>
                </m:e>
              </m:d>
            </m:e>
          </m:nary>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i</m:t>
                      </m:r>
                    </m:sub>
                  </m:sSub>
                  <m:acc>
                    <m:accPr>
                      <m:chr m:val="̅"/>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ctrlPr>
                    <w:rPr>
                      <w:rFonts w:ascii="Cambria Math" w:eastAsiaTheme="minorEastAsia" w:hAnsi="Cambria Math" w:cstheme="minorHAnsi"/>
                      <w:i/>
                      <w:sz w:val="22"/>
                      <w:szCs w:val="22"/>
                    </w:rPr>
                  </m:ctrlPr>
                </m:e>
              </m:d>
            </m:e>
          </m:nary>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i</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ctrlPr>
                    <w:rPr>
                      <w:rFonts w:ascii="Cambria Math" w:eastAsiaTheme="minorEastAsia" w:hAnsi="Cambria Math" w:cstheme="minorHAnsi"/>
                      <w:i/>
                      <w:sz w:val="22"/>
                      <w:szCs w:val="22"/>
                    </w:rPr>
                  </m:ctrlPr>
                </m:e>
              </m:d>
            </m:e>
          </m:nary>
          <m:r>
            <w:rPr>
              <w:rFonts w:ascii="Cambria Math" w:eastAsiaTheme="minorEastAsia"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 xml:space="preserve"> </m:t>
          </m:r>
          <m:acc>
            <m:accPr>
              <m:chr m:val="̅"/>
              <m:ctrlPr>
                <w:rPr>
                  <w:rFonts w:ascii="Cambria Math" w:hAnsi="Cambria Math"/>
                  <w:i/>
                </w:rPr>
              </m:ctrlPr>
            </m:accPr>
            <m:e>
              <m:r>
                <w:rPr>
                  <w:rFonts w:ascii="Cambria Math" w:hAnsi="Cambria Math"/>
                </w:rPr>
                <m:t>r</m:t>
              </m:r>
            </m:e>
          </m:acc>
        </m:oMath>
      </m:oMathPara>
    </w:p>
    <w:p w14:paraId="33510BE4" w14:textId="77777777" w:rsidR="008F3CF5" w:rsidRDefault="008F3CF5" w:rsidP="008F3CF5">
      <w:pPr>
        <w:rPr>
          <w:rFonts w:eastAsiaTheme="minorEastAsia"/>
        </w:rPr>
      </w:pPr>
      <w:r>
        <w:rPr>
          <w:rFonts w:eastAsiaTheme="minorEastAsia"/>
        </w:rPr>
        <w:t xml:space="preserve">This latter expression is the covariance between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oMath>
      <w:r>
        <w:rPr>
          <w:rFonts w:eastAsiaTheme="minorEastAsia"/>
        </w:rPr>
        <w:t xml:space="preserve"> and </w:t>
      </w:r>
      <m:oMath>
        <m:r>
          <w:rPr>
            <w:rFonts w:ascii="Cambria Math" w:eastAsiaTheme="minorEastAsia" w:hAnsi="Cambria Math"/>
          </w:rPr>
          <m:t>r</m:t>
        </m:r>
      </m:oMath>
      <w:r>
        <w:rPr>
          <w:rFonts w:eastAsiaTheme="minorEastAsia"/>
        </w:rPr>
        <w:t xml:space="preserve"> across all strains; that is,</w:t>
      </w:r>
    </w:p>
    <w:p w14:paraId="4741E8FE" w14:textId="1C645985" w:rsidR="008F3CF5" w:rsidRPr="00DA034D" w:rsidRDefault="00081C9C" w:rsidP="008F3CF5">
      <w:pPr>
        <w:rPr>
          <w:rFonts w:eastAsiaTheme="minorEastAsia"/>
        </w:rPr>
      </w:pPr>
      <m:oMathPara>
        <m:oMath>
          <m:f>
            <m:fPr>
              <m:ctrlPr>
                <w:rPr>
                  <w:rFonts w:ascii="Cambria Math" w:hAnsi="Cambria Math"/>
                  <w:i/>
                </w:rPr>
              </m:ctrlPr>
            </m:fPr>
            <m:num>
              <m:r>
                <w:rPr>
                  <w:rFonts w:ascii="Cambria Math" w:eastAsiaTheme="minorEastAsia" w:hAnsi="Cambria Math"/>
                </w:rPr>
                <m:t>d</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num>
            <m:den>
              <m:r>
                <w:rPr>
                  <w:rFonts w:ascii="Cambria Math" w:hAnsi="Cambria Math"/>
                </w:rPr>
                <m:t>dt</m:t>
              </m:r>
            </m:den>
          </m:f>
          <m:r>
            <w:rPr>
              <w:rFonts w:ascii="Cambria Math" w:eastAsiaTheme="minorEastAsia" w:hAnsi="Cambria Math"/>
            </w:rPr>
            <m:t>=</m:t>
          </m:r>
          <m:r>
            <m:rPr>
              <m:sty m:val="p"/>
            </m:rPr>
            <w:rPr>
              <w:rFonts w:ascii="Cambria Math" w:eastAsiaTheme="minorEastAsia" w:hAnsi="Cambria Math"/>
            </w:rPr>
            <m:t>cov</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r)</m:t>
          </m:r>
          <m:r>
            <m:rPr>
              <m:sty m:val="p"/>
            </m:rPr>
            <w:rPr>
              <w:rFonts w:eastAsiaTheme="minorEastAsia"/>
            </w:rPr>
            <w:br/>
          </m:r>
        </m:oMath>
      </m:oMathPara>
      <w:r w:rsidR="008F3CF5">
        <w:rPr>
          <w:rFonts w:eastAsiaTheme="minorEastAsia"/>
        </w:rPr>
        <w:t xml:space="preserve">This is Price’s equation </w:t>
      </w:r>
      <w:r w:rsidR="008F3CF5">
        <w:rPr>
          <w:rFonts w:eastAsiaTheme="minorEastAsia"/>
        </w:rPr>
        <w:fldChar w:fldCharType="begin"/>
      </w:r>
      <w:ins w:id="2710" w:author="Clay Cressler" w:date="2020-08-07T11:14:00Z">
        <w:r w:rsidR="00B022D9">
          <w:rPr>
            <w:rFonts w:eastAsiaTheme="minorEastAsia"/>
          </w:rPr>
          <w:instrText xml:space="preserve"> ADDIN ZOTERO_ITEM CSL_CITATION {"citationID":"u5xZNVwr","properties":{"formattedCitation":"(Day &amp; Gandon 2006)","plainCitation":"(Day &amp; Gandon 2006)","noteIndex":0},"citationItems":[{"id":46,"uris":["http://zotero.org/users/246158/items/ZYL48RQ8"],"uri":["http://zotero.org/users/246158/items/ZYL48RQ8"],"itemData":{"id":4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instrText>
        </w:r>
      </w:ins>
      <w:del w:id="2711" w:author="Clay Cressler" w:date="2020-08-07T11:14:00Z">
        <w:r w:rsidR="008E4F39" w:rsidDel="00B022D9">
          <w:rPr>
            <w:rFonts w:eastAsiaTheme="minorEastAsia"/>
          </w:rPr>
          <w:delInstrText xml:space="preserve"> ADDIN ZOTERO_ITEM CSL_CITATION {"citationID":"u5xZNVwr","properties":{"formattedCitation":"(Day &amp; Gandon 2006)","plainCitation":"(Day &amp; Gandon 2006)","noteIndex":0},"citationItems":[{"id":"11N9M0Y2/isSND3sV","uris":["http://zotero.org/users/246158/items/ZYL48RQ8"],"uri":["http://zotero.org/users/246158/items/ZYL48RQ8"],"itemData":{"id":356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delInstrText>
        </w:r>
      </w:del>
      <w:r w:rsidR="008F3CF5">
        <w:rPr>
          <w:rFonts w:eastAsiaTheme="minorEastAsia"/>
        </w:rPr>
        <w:fldChar w:fldCharType="separate"/>
      </w:r>
      <w:r w:rsidR="008F3CF5">
        <w:rPr>
          <w:rFonts w:eastAsiaTheme="minorEastAsia"/>
          <w:noProof/>
        </w:rPr>
        <w:t>(Day &amp; Gandon 2006)</w:t>
      </w:r>
      <w:r w:rsidR="008F3CF5">
        <w:rPr>
          <w:rFonts w:eastAsiaTheme="minorEastAsia"/>
        </w:rPr>
        <w:fldChar w:fldCharType="end"/>
      </w:r>
      <w:r w:rsidR="008F3CF5">
        <w:rPr>
          <w:rFonts w:eastAsiaTheme="minorEastAsia"/>
        </w:rPr>
        <w:t xml:space="preserve">. Assuming normality of the phenotype distribution, </w:t>
      </w:r>
      <w:r w:rsidR="008F3CF5">
        <w:rPr>
          <w:rFonts w:eastAsiaTheme="minorEastAsia"/>
        </w:rPr>
        <w:fldChar w:fldCharType="begin"/>
      </w:r>
      <w:ins w:id="2712" w:author="Clay Cressler" w:date="2020-08-07T11:14:00Z">
        <w:r w:rsidR="00B022D9">
          <w:rPr>
            <w:rFonts w:eastAsiaTheme="minorEastAsia"/>
          </w:rPr>
          <w:instrText xml:space="preserve"> ADDIN ZOTERO_ITEM CSL_CITATION {"citationID":"rMQHMxf1","properties":{"formattedCitation":"(Taylor &amp; Day 1997)","plainCitation":"(Taylor &amp; Day 1997)","noteIndex":0},"citationItems":[{"id":48,"uris":["http://zotero.org/users/246158/items/5I5B4JCN"],"uri":["http://zotero.org/users/246158/items/5I5B4JCN"],"itemData":{"id":48,"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schema":"https://github.com/citation-style-language/schema/raw/master/csl-citation.json"} </w:instrText>
        </w:r>
      </w:ins>
      <w:del w:id="2713" w:author="Clay Cressler" w:date="2020-08-07T11:14:00Z">
        <w:r w:rsidR="008E4F39" w:rsidDel="00B022D9">
          <w:rPr>
            <w:rFonts w:eastAsiaTheme="minorEastAsia"/>
          </w:rPr>
          <w:delInstrText xml:space="preserve"> ADDIN ZOTERO_ITEM CSL_CITATION {"citationID":"rMQHMxf1","properties":{"formattedCitation":"(Taylor &amp; Day 1997)","plainCitation":"(Taylor &amp; Day 1997)","noteIndex":0},"citationItems":[{"id":"11N9M0Y2/o1icG9di","uris":["http://zotero.org/users/246158/items/5I5B4JCN"],"uri":["http://zotero.org/users/246158/items/5I5B4JCN"],"itemData":{"id":3563,"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schema":"https://github.com/citation-style-language/schema/raw/master/csl-citation.json"} </w:delInstrText>
        </w:r>
      </w:del>
      <w:r w:rsidR="008F3CF5">
        <w:rPr>
          <w:rFonts w:eastAsiaTheme="minorEastAsia"/>
        </w:rPr>
        <w:fldChar w:fldCharType="separate"/>
      </w:r>
      <w:r w:rsidR="008F3CF5">
        <w:rPr>
          <w:rFonts w:eastAsiaTheme="minorEastAsia"/>
          <w:noProof/>
        </w:rPr>
        <w:t>(Taylor &amp; Day 1997)</w:t>
      </w:r>
      <w:r w:rsidR="008F3CF5">
        <w:rPr>
          <w:rFonts w:eastAsiaTheme="minorEastAsia"/>
        </w:rPr>
        <w:fldChar w:fldCharType="end"/>
      </w:r>
      <w:r w:rsidR="008F3CF5">
        <w:rPr>
          <w:rFonts w:eastAsiaTheme="minorEastAsia"/>
        </w:rPr>
        <w:t xml:space="preserve"> show that the covariance is proportional to the product of the additive genetic variance and fitness gradient (the derivative of individual fitness with respect to the individual trait </w:t>
      </w:r>
      <w:r w:rsidR="008F3CF5">
        <w:rPr>
          <w:rFonts w:eastAsiaTheme="minorEastAsia"/>
        </w:rPr>
        <w:fldChar w:fldCharType="begin"/>
      </w:r>
      <w:ins w:id="2714" w:author="Clay Cressler" w:date="2020-08-07T11:14:00Z">
        <w:r w:rsidR="00B022D9">
          <w:rPr>
            <w:rFonts w:eastAsiaTheme="minorEastAsia"/>
          </w:rPr>
          <w:instrText xml:space="preserve"> ADDIN ZOTERO_ITEM CSL_CITATION {"citationID":"ZcE0MXU7","properties":{"formattedCitation":"(Abrams 2001)","plainCitation":"(Abrams 2001)","noteIndex":0},"citationItems":[{"id":52,"uris":["http://zotero.org/users/246158/items/BLRHADGT"],"uri":["http://zotero.org/users/246158/items/BLRHADGT"],"itemData":{"id":52,"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del w:id="2715" w:author="Clay Cressler" w:date="2020-08-07T11:14:00Z">
        <w:r w:rsidR="008E4F39" w:rsidDel="00B022D9">
          <w:rPr>
            <w:rFonts w:eastAsiaTheme="minorEastAsia"/>
          </w:rPr>
          <w:delInstrText xml:space="preserve"> ADDIN ZOTERO_ITEM CSL_CITATION {"citationID":"ZcE0MXU7","properties":{"formattedCitation":"(Abrams 2001)","plainCitation":"(Abrams 2001)","noteIndex":0},"citationItems":[{"id":"11N9M0Y2/KCR3b7g5","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delInstrText>
        </w:r>
      </w:del>
      <w:r w:rsidR="008F3CF5">
        <w:rPr>
          <w:rFonts w:eastAsiaTheme="minorEastAsia"/>
        </w:rPr>
        <w:fldChar w:fldCharType="separate"/>
      </w:r>
      <w:r w:rsidR="008F3CF5">
        <w:rPr>
          <w:rFonts w:eastAsiaTheme="minorEastAsia"/>
          <w:noProof/>
        </w:rPr>
        <w:t>(Abrams 2001)</w:t>
      </w:r>
      <w:r w:rsidR="008F3CF5">
        <w:rPr>
          <w:rFonts w:eastAsiaTheme="minorEastAsia"/>
        </w:rPr>
        <w:fldChar w:fldCharType="end"/>
      </w:r>
      <w:r w:rsidR="008F3CF5">
        <w:rPr>
          <w:rFonts w:eastAsiaTheme="minorEastAsia"/>
        </w:rPr>
        <w:t>, implying that the evolutionary dynamic can be written as</w:t>
      </w:r>
      <m:oMath>
        <m:r>
          <m:rPr>
            <m:sty m:val="p"/>
          </m:rPr>
          <w:rPr>
            <w:rFonts w:ascii="Cambria Math" w:hAnsi="Cambria Math"/>
          </w:rPr>
          <w:br/>
        </m:r>
      </m:oMath>
      <m:oMathPara>
        <m:oMath>
          <m:f>
            <m:fPr>
              <m:ctrlPr>
                <w:rPr>
                  <w:rFonts w:ascii="Cambria Math" w:hAnsi="Cambria Math"/>
                  <w:i/>
                </w:rPr>
              </m:ctrlPr>
            </m:fPr>
            <m:num>
              <m:r>
                <w:rPr>
                  <w:rFonts w:ascii="Cambria Math" w:eastAsiaTheme="minorEastAsia" w:hAnsi="Cambria Math"/>
                </w:rPr>
                <m:t>d</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num>
            <m:den>
              <m:r>
                <w:rPr>
                  <w:rFonts w:ascii="Cambria Math" w:hAnsi="Cambria Math"/>
                </w:rPr>
                <m:t>dt</m:t>
              </m:r>
            </m:den>
          </m:f>
          <m:r>
            <w:rPr>
              <w:rFonts w:ascii="Cambria Math" w:eastAsiaTheme="minorEastAsia" w:hAnsi="Cambria Math"/>
            </w:rPr>
            <m:t>=V</m:t>
          </m:r>
          <m:sSub>
            <m:sSubPr>
              <m:ctrlPr>
                <w:rPr>
                  <w:rFonts w:ascii="Cambria Math" w:eastAsiaTheme="minorEastAsia" w:hAnsi="Cambria Math"/>
                  <w:i/>
                </w:rPr>
              </m:ctrlPr>
            </m:sSub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den>
                  </m:f>
                </m:e>
              </m:d>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sub>
          </m:sSub>
        </m:oMath>
      </m:oMathPara>
    </w:p>
    <w:p w14:paraId="469436D5" w14:textId="77777777" w:rsidR="008F3CF5" w:rsidRDefault="008F3CF5" w:rsidP="008F3CF5">
      <w:pPr>
        <w:rPr>
          <w:rFonts w:eastAsiaTheme="minorEastAsia"/>
        </w:rPr>
      </w:pPr>
      <w:r>
        <w:t xml:space="preserve">Since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ax</m:t>
            </m:r>
          </m:sub>
        </m:sSub>
        <m:r>
          <w:rPr>
            <w:rFonts w:ascii="Cambria Math" w:hAnsi="Cambria Math"/>
          </w:rPr>
          <m:t>-c</m:t>
        </m:r>
        <m:sSubSup>
          <m:sSubSupPr>
            <m:ctrlPr>
              <w:rPr>
                <w:rFonts w:ascii="Cambria Math" w:hAnsi="Cambria Math"/>
                <w:i/>
              </w:rPr>
            </m:ctrlPr>
          </m:sSubSupPr>
          <m:e>
            <m:r>
              <w:rPr>
                <w:rFonts w:ascii="Cambria Math" w:hAnsi="Cambria Math"/>
              </w:rPr>
              <m:t>b</m:t>
            </m:r>
          </m:e>
          <m:sub>
            <m:r>
              <w:rPr>
                <w:rFonts w:ascii="Cambria Math" w:hAnsi="Cambria Math"/>
              </w:rPr>
              <m:t>max</m:t>
            </m:r>
          </m:sub>
          <m:sup>
            <m:r>
              <w:rPr>
                <w:rFonts w:ascii="Cambria Math" w:hAnsi="Cambria Math"/>
              </w:rPr>
              <m:t>2</m:t>
            </m:r>
          </m:sup>
        </m:sSubSup>
        <m:r>
          <w:rPr>
            <w:rFonts w:ascii="Cambria Math" w:hAnsi="Cambria Math"/>
          </w:rPr>
          <m:t>,</m:t>
        </m:r>
      </m:oMath>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r</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den>
        </m:f>
        <m:r>
          <w:rPr>
            <w:rFonts w:ascii="Cambria Math" w:eastAsiaTheme="minorEastAsia" w:hAnsi="Cambria Math"/>
          </w:rPr>
          <m:t>=1-2c</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oMath>
      <w:r>
        <w:rPr>
          <w:rFonts w:eastAsiaTheme="minorEastAsia"/>
        </w:rPr>
        <w:t>, and the evolutionary dynamic in the model with culling is identical to the evolutionary model without culling.</w:t>
      </w:r>
    </w:p>
    <w:p w14:paraId="3F086C0F" w14:textId="77777777" w:rsidR="008F3CF5" w:rsidRDefault="008F3CF5" w:rsidP="008F3CF5">
      <w:pPr>
        <w:rPr>
          <w:rFonts w:eastAsiaTheme="minorEastAsia"/>
        </w:rPr>
      </w:pPr>
    </w:p>
    <w:p w14:paraId="41265DC1" w14:textId="77777777" w:rsidR="008F3CF5" w:rsidRDefault="008F3CF5" w:rsidP="008F3CF5">
      <w:pPr>
        <w:rPr>
          <w:rFonts w:eastAsiaTheme="minorEastAsia"/>
        </w:rPr>
      </w:pPr>
      <w:r>
        <w:rPr>
          <w:rFonts w:eastAsiaTheme="minorEastAsia"/>
        </w:rPr>
        <w:t xml:space="preserve">Note: GEMs actually assume that the trait is actually </w:t>
      </w:r>
      <w:r>
        <w:rPr>
          <w:rFonts w:eastAsiaTheme="minorEastAsia"/>
          <w:i/>
          <w:iCs/>
        </w:rPr>
        <w:t xml:space="preserve">lognormally </w:t>
      </w:r>
      <w:r>
        <w:rPr>
          <w:rFonts w:eastAsiaTheme="minorEastAsia"/>
        </w:rPr>
        <w:t xml:space="preserve">distributed, to prevent negative trait values. This modifies the above derivation only slightly. In particular, </w:t>
      </w:r>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nary>
                  <m:naryPr>
                    <m:chr m:val="∑"/>
                    <m:supHide m:val="1"/>
                    <m:ctrlPr>
                      <w:rPr>
                        <w:rFonts w:ascii="Cambria Math" w:hAnsi="Cambria Math"/>
                        <w:i/>
                      </w:rPr>
                    </m:ctrlPr>
                  </m:naryPr>
                  <m:sub>
                    <m:r>
                      <w:rPr>
                        <w:rFonts w:ascii="Cambria Math" w:hAnsi="Cambria Math"/>
                      </w:rPr>
                      <m:t>i</m:t>
                    </m:r>
                  </m:sub>
                  <m:sup/>
                  <m:e>
                    <m:d>
                      <m:dPr>
                        <m:ctrlPr>
                          <w:rPr>
                            <w:rFonts w:ascii="Cambria Math" w:hAnsi="Cambria Math"/>
                            <w:i/>
                          </w:rPr>
                        </m:ctrlPr>
                      </m:d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i</m:t>
                            </m:r>
                          </m:sub>
                        </m:sSub>
                        <m:sSub>
                          <m:sSubPr>
                            <m:ctrlPr>
                              <w:rPr>
                                <w:rFonts w:ascii="Cambria Math" w:hAnsi="Cambria Math" w:cstheme="minorHAnsi"/>
                                <w:i/>
                                <w:sz w:val="22"/>
                                <w:szCs w:val="22"/>
                              </w:rPr>
                            </m:ctrlPr>
                          </m:sSubPr>
                          <m:e>
                            <m:r>
                              <w:rPr>
                                <w:rFonts w:ascii="Cambria Math" w:hAnsi="Cambria Math" w:cstheme="minorHAnsi"/>
                                <w:sz w:val="22"/>
                                <w:szCs w:val="22"/>
                              </w:rPr>
                              <m:t xml:space="preserve"> p</m:t>
                            </m:r>
                          </m:e>
                          <m:sub>
                            <m:r>
                              <w:rPr>
                                <w:rFonts w:ascii="Cambria Math" w:hAnsi="Cambria Math" w:cstheme="minorHAnsi"/>
                                <w:sz w:val="22"/>
                                <w:szCs w:val="22"/>
                              </w:rPr>
                              <m:t>i</m:t>
                            </m:r>
                          </m:sub>
                        </m:sSub>
                        <m:ctrlPr>
                          <w:rPr>
                            <w:rFonts w:ascii="Cambria Math" w:hAnsi="Cambria Math" w:cstheme="minorHAnsi"/>
                            <w:i/>
                            <w:sz w:val="22"/>
                            <w:szCs w:val="22"/>
                          </w:rPr>
                        </m:ctrlPr>
                      </m:e>
                    </m:d>
                  </m:e>
                </m:nary>
                <m:ctrlPr>
                  <w:rPr>
                    <w:rFonts w:ascii="Cambria Math" w:hAnsi="Cambria Math"/>
                    <w:i/>
                  </w:rPr>
                </m:ctrlPr>
              </m:e>
            </m:d>
          </m:e>
        </m:func>
      </m:oMath>
      <w:r>
        <w:rPr>
          <w:rFonts w:eastAsiaTheme="minorEastAsia"/>
        </w:rPr>
        <w:t>, so the trait dynamics would be given by:</w:t>
      </w:r>
    </w:p>
    <w:p w14:paraId="77E79AF0" w14:textId="77777777" w:rsidR="008F3CF5" w:rsidRPr="00621DFF" w:rsidRDefault="00081C9C" w:rsidP="008F3CF5">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e>
                  </m:d>
                </m:e>
              </m:func>
            </m:num>
            <m:den>
              <m:r>
                <w:rPr>
                  <w:rFonts w:ascii="Cambria Math" w:eastAsiaTheme="minorEastAsia" w:hAnsi="Cambria Math"/>
                </w:rPr>
                <m:t>d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den>
          </m:f>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p</m:t>
                          </m:r>
                        </m:e>
                        <m:sub>
                          <m:r>
                            <w:rPr>
                              <w:rFonts w:ascii="Cambria Math" w:eastAsiaTheme="minorEastAsia" w:hAnsi="Cambria Math" w:cstheme="minorHAnsi"/>
                              <w:sz w:val="22"/>
                              <w:szCs w:val="22"/>
                            </w:rPr>
                            <m:t>i</m:t>
                          </m:r>
                        </m:sub>
                      </m:sSub>
                    </m:num>
                    <m:den>
                      <m:r>
                        <w:rPr>
                          <w:rFonts w:ascii="Cambria Math" w:eastAsiaTheme="minorEastAsia" w:hAnsi="Cambria Math" w:cstheme="minorHAnsi"/>
                          <w:sz w:val="22"/>
                          <w:szCs w:val="22"/>
                        </w:rPr>
                        <m:t>dt</m:t>
                      </m:r>
                    </m:den>
                  </m:f>
                  <m:r>
                    <w:rPr>
                      <w:rFonts w:ascii="Cambria Math" w:eastAsiaTheme="minorEastAsia" w:hAnsi="Cambria Math" w:cstheme="minorHAnsi"/>
                      <w:sz w:val="22"/>
                      <w:szCs w:val="22"/>
                    </w:rPr>
                    <m:t xml:space="preserve"> </m:t>
                  </m:r>
                  <m:ctrlPr>
                    <w:rPr>
                      <w:rFonts w:ascii="Cambria Math" w:eastAsiaTheme="minorEastAsia" w:hAnsi="Cambria Math" w:cstheme="minorHAnsi"/>
                      <w:i/>
                      <w:sz w:val="22"/>
                      <w:szCs w:val="22"/>
                    </w:rPr>
                  </m:ctrlPr>
                </m:e>
              </m:d>
            </m:e>
          </m:nary>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cov</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r</m:t>
                  </m:r>
                </m:e>
              </m:d>
            </m:num>
            <m:den>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V</m:t>
              </m:r>
            </m:num>
            <m:den>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den>
          </m:f>
          <m:sSub>
            <m:sSubPr>
              <m:ctrlPr>
                <w:rPr>
                  <w:rFonts w:ascii="Cambria Math" w:eastAsiaTheme="minorEastAsia" w:hAnsi="Cambria Math"/>
                  <w:i/>
                </w:rPr>
              </m:ctrlPr>
            </m:sSub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den>
                  </m:f>
                </m:e>
              </m:d>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sub>
          </m:sSub>
          <m:r>
            <w:rPr>
              <w:rFonts w:ascii="Cambria Math" w:eastAsiaTheme="minorEastAsia" w:hAnsi="Cambria Math"/>
            </w:rPr>
            <m:t>.</m:t>
          </m:r>
        </m:oMath>
      </m:oMathPara>
    </w:p>
    <w:p w14:paraId="0B2FE3A0" w14:textId="77777777" w:rsidR="008F3CF5" w:rsidRPr="00621DFF" w:rsidRDefault="008F3CF5" w:rsidP="008F3CF5">
      <w:pPr>
        <w:rPr>
          <w:rFonts w:eastAsiaTheme="minorEastAsia"/>
        </w:rPr>
      </w:pPr>
      <w:proofErr w:type="gramStart"/>
      <w:r>
        <w:rPr>
          <w:rFonts w:eastAsiaTheme="minorEastAsia"/>
        </w:rPr>
        <w:lastRenderedPageBreak/>
        <w:t>Thus</w:t>
      </w:r>
      <w:proofErr w:type="gramEnd"/>
      <w:r>
        <w:rPr>
          <w:rFonts w:eastAsiaTheme="minorEastAsia"/>
        </w:rPr>
        <w:t xml:space="preserve"> the direction of evolution (and equilibrium) of a lognormally distributed trait will be identical to that of a normally distributed trait, although the rate will differ because of the normalization by the mean trait.</w:t>
      </w:r>
    </w:p>
    <w:p w14:paraId="473C1D1C" w14:textId="77777777" w:rsidR="008F3CF5" w:rsidRDefault="008F3CF5" w:rsidP="008F3CF5">
      <w:pPr>
        <w:rPr>
          <w:rFonts w:eastAsiaTheme="minorEastAsia"/>
        </w:rPr>
      </w:pPr>
    </w:p>
    <w:p w14:paraId="6835868C" w14:textId="77777777" w:rsidR="008F3CF5" w:rsidRDefault="008F3CF5" w:rsidP="008F3CF5">
      <w:pPr>
        <w:rPr>
          <w:rFonts w:eastAsiaTheme="minorEastAsia"/>
        </w:rPr>
      </w:pPr>
      <w:r>
        <w:rPr>
          <w:rFonts w:eastAsiaTheme="minorEastAsia"/>
        </w:rPr>
        <w:t xml:space="preserve">We can also show this using more of an adaptive dynamics approach. That is, consider the invasion of a mutant with a different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oMath>
      <w:r>
        <w:rPr>
          <w:rFonts w:eastAsiaTheme="minorEastAsia"/>
        </w:rPr>
        <w:t xml:space="preserve"> value into a monomorphic resident population. Let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r</m:t>
            </m:r>
          </m:sub>
        </m:sSub>
      </m:oMath>
      <w:r>
        <w:rPr>
          <w:rFonts w:eastAsiaTheme="minorEastAsia"/>
        </w:rPr>
        <w:t xml:space="preserve"> be the mutant and resident trait values, respectively. Then the dynamics of the two populations are given by</w:t>
      </w:r>
    </w:p>
    <w:p w14:paraId="68779EB8" w14:textId="77777777" w:rsidR="008F3CF5" w:rsidRPr="00F230FB" w:rsidRDefault="00081C9C" w:rsidP="008F3CF5">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m:t>
                  </m:r>
                </m:sub>
              </m:sSub>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e>
          </m:d>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e>
          </m:d>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 xml:space="preserve">-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r</m:t>
                  </m:r>
                </m:sub>
              </m:sSub>
            </m:num>
            <m:den>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den>
          </m:f>
        </m:oMath>
      </m:oMathPara>
    </w:p>
    <w:p w14:paraId="5010EE55" w14:textId="77777777" w:rsidR="008F3CF5" w:rsidRDefault="00081C9C" w:rsidP="008F3CF5">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m</m:t>
                  </m:r>
                </m:sub>
              </m:sSub>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e>
          </m:d>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e>
          </m:d>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r>
            <w:rPr>
              <w:rFonts w:ascii="Cambria Math" w:eastAsiaTheme="minorEastAsia" w:hAnsi="Cambria Math" w:cstheme="minorHAnsi"/>
              <w:sz w:val="22"/>
              <w:szCs w:val="22"/>
            </w:rPr>
            <m:t xml:space="preserve">-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den>
          </m:f>
        </m:oMath>
      </m:oMathPara>
    </w:p>
    <w:p w14:paraId="34940587" w14:textId="77777777" w:rsidR="008F3CF5" w:rsidRDefault="008F3CF5" w:rsidP="008F3CF5"/>
    <w:p w14:paraId="2DA4CCEF" w14:textId="77777777" w:rsidR="008F3CF5" w:rsidRDefault="008F3CF5" w:rsidP="008F3CF5">
      <w:pPr>
        <w:rPr>
          <w:rFonts w:eastAsiaTheme="minorEastAsia"/>
        </w:rPr>
      </w:pPr>
      <w:r>
        <w:t xml:space="preserve">If we assume that the mutant is attempting to invade from rarity (so </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0</m:t>
        </m:r>
      </m:oMath>
      <w:r>
        <w:rPr>
          <w:rFonts w:eastAsiaTheme="minorEastAsia"/>
        </w:rPr>
        <w:t>)</w:t>
      </w:r>
      <w:r>
        <w:t xml:space="preserve">, then whether </w:t>
      </w:r>
      <w:proofErr w:type="spellStart"/>
      <w:r>
        <w:t>is</w:t>
      </w:r>
      <w:proofErr w:type="spellEnd"/>
      <w:r>
        <w:t xml:space="preserve"> will be able to invade will be given by the stability of the equilibrium </w:t>
      </w:r>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r</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r</m:t>
                    </m:r>
                  </m:sub>
                </m:sSub>
              </m:e>
            </m:acc>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0</m:t>
            </m:r>
          </m:e>
        </m:d>
        <m:r>
          <w:rPr>
            <w:rFonts w:ascii="Cambria Math" w:hAnsi="Cambria Math"/>
          </w:rPr>
          <m:t>.</m:t>
        </m:r>
      </m:oMath>
      <w:r>
        <w:rPr>
          <w:rFonts w:eastAsiaTheme="minorEastAsia"/>
        </w:rPr>
        <w:t xml:space="preserve"> The stability can be assessed with the Jacobian matrix</w:t>
      </w:r>
    </w:p>
    <w:p w14:paraId="2656ABD7" w14:textId="0D7ECCFB" w:rsidR="008F3CF5" w:rsidRPr="00B84A08" w:rsidRDefault="00081C9C" w:rsidP="008F3CF5">
      <w:pPr>
        <w:rPr>
          <w:rFonts w:eastAsiaTheme="minorEastAsia"/>
        </w:rPr>
      </w:pPr>
      <m:oMathPara>
        <m:oMath>
          <m:sSub>
            <m:sSubPr>
              <m:ctrlPr>
                <w:rPr>
                  <w:rFonts w:ascii="Cambria Math" w:hAnsi="Cambria Math"/>
                  <w:i/>
                </w:rPr>
              </m:ctrlPr>
            </m:sSubPr>
            <m:e>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den>
                        </m:f>
                        <m:r>
                          <w:rPr>
                            <w:rFonts w:ascii="Cambria Math" w:hAnsi="Cambria Math"/>
                          </w:rPr>
                          <m:t xml:space="preserve"> </m:t>
                        </m:r>
                      </m:e>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den>
                        </m:f>
                      </m:e>
                    </m:mr>
                    <m:mr>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m</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den>
                        </m:f>
                      </m:e>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m</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den>
                        </m:f>
                      </m:e>
                    </m:mr>
                  </m:m>
                </m:e>
              </m:d>
            </m:e>
            <m:sub>
              <m:sSub>
                <m:sSubPr>
                  <m:ctrlPr>
                    <w:rPr>
                      <w:rFonts w:ascii="Cambria Math" w:hAnsi="Cambria Math"/>
                      <w:i/>
                    </w:rPr>
                  </m:ctrlPr>
                </m:sSubPr>
                <m:e>
                  <m:r>
                    <w:rPr>
                      <w:rFonts w:ascii="Cambria Math" w:hAnsi="Cambria Math"/>
                    </w:rPr>
                    <m:t>R</m:t>
                  </m:r>
                </m:e>
                <m:sub>
                  <m:r>
                    <w:rPr>
                      <w:rFonts w:ascii="Cambria Math" w:hAnsi="Cambria Math"/>
                    </w:rPr>
                    <m:t>r</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r</m:t>
                      </m:r>
                    </m:sub>
                  </m:sSub>
                </m:e>
              </m:acc>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0</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sSub>
                          <m:sSubPr>
                            <m:ctrlPr>
                              <w:ins w:id="2716" w:author="John DeLong" w:date="2020-07-18T17:26:00Z">
                                <w:rPr>
                                  <w:rFonts w:ascii="Cambria Math" w:eastAsiaTheme="minorEastAsia" w:hAnsi="Cambria Math" w:cstheme="minorHAnsi"/>
                                  <w:i/>
                                  <w:sz w:val="22"/>
                                  <w:szCs w:val="22"/>
                                </w:rPr>
                              </w:ins>
                            </m:ctrlPr>
                          </m:sSubPr>
                          <m:e>
                            <m:r>
                              <w:ins w:id="2717" w:author="John DeLong" w:date="2020-07-18T17:26:00Z">
                                <w:rPr>
                                  <w:rFonts w:ascii="Cambria Math" w:eastAsiaTheme="minorEastAsia" w:hAnsi="Cambria Math" w:cstheme="minorHAnsi"/>
                                  <w:sz w:val="22"/>
                                  <w:szCs w:val="22"/>
                                </w:rPr>
                                <m:t>R</m:t>
                              </w:ins>
                            </m:r>
                          </m:e>
                          <m:sub>
                            <m:r>
                              <w:ins w:id="2718" w:author="John DeLong" w:date="2020-07-18T17:26:00Z">
                                <w:rPr>
                                  <w:rFonts w:ascii="Cambria Math" w:eastAsiaTheme="minorEastAsia" w:hAnsi="Cambria Math" w:cstheme="minorHAnsi"/>
                                  <w:sz w:val="22"/>
                                  <w:szCs w:val="22"/>
                                </w:rPr>
                                <m:t>r</m:t>
                              </w:ins>
                            </m:r>
                          </m:sub>
                        </m:sSub>
                        <m:r>
                          <w:del w:id="2719" w:author="John DeLong" w:date="2020-07-18T17:26:00Z">
                            <w:rPr>
                              <w:rFonts w:ascii="Cambria Math" w:hAnsi="Cambria Math"/>
                            </w:rPr>
                            <m:t>R</m:t>
                          </w:del>
                        </m:r>
                      </m:e>
                    </m:d>
                    <m:r>
                      <w:rPr>
                        <w:rFonts w:ascii="Cambria Math" w:hAnsi="Cambria Math"/>
                      </w:rPr>
                      <m:t>-</m:t>
                    </m:r>
                    <m:d>
                      <m:dPr>
                        <m:ctrlPr>
                          <w:rPr>
                            <w:rFonts w:ascii="Cambria Math"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e>
                    </m:d>
                    <m:r>
                      <w:rPr>
                        <w:rFonts w:ascii="Cambria Math" w:hAnsi="Cambria Math"/>
                      </w:rPr>
                      <m:t xml:space="preserve">-x </m:t>
                    </m:r>
                  </m:e>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den>
                    </m:f>
                  </m:e>
                </m:mr>
                <m:mr>
                  <m:e>
                    <m:r>
                      <w:rPr>
                        <w:rFonts w:ascii="Cambria Math" w:hAnsi="Cambria Math"/>
                      </w:rPr>
                      <m:t>0</m:t>
                    </m:r>
                  </m:e>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R</m:t>
                            </m:r>
                          </m:e>
                          <m:sub>
                            <m:r>
                              <w:rPr>
                                <w:rFonts w:ascii="Cambria Math" w:hAnsi="Cambria Math"/>
                              </w:rPr>
                              <m:t>r</m:t>
                            </m:r>
                          </m:sub>
                        </m:sSub>
                      </m:den>
                    </m:f>
                    <m:r>
                      <m:rPr>
                        <m:sty m:val="p"/>
                      </m:rPr>
                      <w:rPr>
                        <w:rFonts w:ascii="Cambria Math" w:eastAsiaTheme="minorEastAsia" w:hAnsi="Cambria Math" w:cstheme="minorHAnsi"/>
                        <w:sz w:val="22"/>
                        <w:szCs w:val="22"/>
                      </w:rPr>
                      <m:t>max⁡(0,</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R</m:t>
                        </m:r>
                        <m:ctrlPr>
                          <w:rPr>
                            <w:rFonts w:ascii="Cambria Math" w:eastAsiaTheme="minorEastAsia" w:hAnsi="Cambria Math" w:cstheme="minorHAnsi"/>
                            <w:sz w:val="22"/>
                            <w:szCs w:val="22"/>
                          </w:rPr>
                        </m:ctrlP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e>
                </m:mr>
              </m:m>
            </m:e>
          </m:d>
        </m:oMath>
      </m:oMathPara>
    </w:p>
    <w:p w14:paraId="660B27BA" w14:textId="77777777" w:rsidR="008F3CF5" w:rsidRDefault="008F3CF5" w:rsidP="008F3CF5">
      <w:pPr>
        <w:rPr>
          <w:rFonts w:eastAsiaTheme="minorEastAsia"/>
        </w:rPr>
      </w:pPr>
      <w:r>
        <w:rPr>
          <w:rFonts w:eastAsiaTheme="minorEastAsia"/>
        </w:rPr>
        <w:t>Since this matrix is upper-triangular, the eigenvalues are given along the diagonal. The first eigenvalue determines the stability of the system when the mutant is absent, and we can assume it is negative. Therefore, the mutant can invade if the following is satisfied:</w:t>
      </w:r>
    </w:p>
    <w:p w14:paraId="54FFF57E" w14:textId="77777777" w:rsidR="008F3CF5" w:rsidRDefault="008F3CF5" w:rsidP="008F3CF5"/>
    <w:p w14:paraId="7A79C454" w14:textId="4A706FDA" w:rsidR="008F3CF5" w:rsidRPr="00FE496F" w:rsidRDefault="00081C9C" w:rsidP="008F3CF5">
      <w:pPr>
        <w:rPr>
          <w:rFonts w:eastAsiaTheme="minorEastAsia"/>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r>
                <w:ins w:id="2720" w:author="John DeLong" w:date="2020-07-22T10:23:00Z">
                  <w:rPr>
                    <w:rFonts w:ascii="Cambria Math" w:eastAsiaTheme="minorEastAsia" w:hAnsi="Cambria Math" w:cstheme="minorHAnsi"/>
                    <w:sz w:val="22"/>
                    <w:szCs w:val="22"/>
                  </w:rPr>
                  <m:t>ax,r,cull</m:t>
                </w:ins>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R</m:t>
                  </m:r>
                </m:e>
                <m:sub>
                  <m:r>
                    <w:rPr>
                      <w:rFonts w:ascii="Cambria Math" w:hAnsi="Cambria Math"/>
                    </w:rPr>
                    <m:t>r</m:t>
                  </m:r>
                </m:sub>
              </m:sSub>
            </m:den>
          </m:f>
          <m:r>
            <m:rPr>
              <m:sty m:val="p"/>
            </m:rPr>
            <w:rPr>
              <w:rFonts w:ascii="Cambria Math" w:eastAsiaTheme="minorEastAsia" w:hAnsi="Cambria Math" w:cstheme="minorHAnsi"/>
              <w:sz w:val="22"/>
              <w:szCs w:val="22"/>
            </w:rPr>
            <m:t>max⁡(0,</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R</m:t>
              </m:r>
              <m:ctrlPr>
                <w:rPr>
                  <w:rFonts w:ascii="Cambria Math" w:eastAsiaTheme="minorEastAsia" w:hAnsi="Cambria Math" w:cstheme="minorHAnsi"/>
                  <w:sz w:val="22"/>
                  <w:szCs w:val="22"/>
                </w:rPr>
              </m:ctrlP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gt;0</m:t>
          </m:r>
          <m:r>
            <w:rPr>
              <w:rFonts w:ascii="Cambria Math" w:eastAsiaTheme="minorEastAsia" w:hAnsi="Cambria Math"/>
              <w:sz w:val="22"/>
              <w:szCs w:val="22"/>
            </w:rPr>
            <m:t>.</m:t>
          </m:r>
        </m:oMath>
      </m:oMathPara>
    </w:p>
    <w:p w14:paraId="2C6DB763" w14:textId="50AB478C" w:rsidR="008F3CF5" w:rsidRDefault="008F3CF5" w:rsidP="008F3CF5">
      <w:r>
        <w:rPr>
          <w:rFonts w:eastAsiaTheme="minorEastAsia"/>
          <w:sz w:val="22"/>
          <w:szCs w:val="22"/>
        </w:rPr>
        <w:t xml:space="preserve">The quantity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r>
              <w:ins w:id="2721" w:author="Clay Cressler" w:date="2020-08-10T11:59:00Z">
                <w:rPr>
                  <w:rFonts w:ascii="Cambria Math" w:eastAsiaTheme="minorEastAsia" w:hAnsi="Cambria Math" w:cstheme="minorHAnsi"/>
                  <w:sz w:val="22"/>
                  <w:szCs w:val="22"/>
                </w:rPr>
                <m:t>ax,r,cull</m:t>
              </w:ins>
            </m:r>
          </m:sub>
        </m:sSub>
      </m:oMath>
      <w:r>
        <w:rPr>
          <w:rFonts w:eastAsiaTheme="minorEastAsia"/>
          <w:sz w:val="22"/>
          <w:szCs w:val="22"/>
        </w:rPr>
        <w:t xml:space="preserve"> is often termed the “invasion fitness” </w:t>
      </w:r>
      <w:r>
        <w:rPr>
          <w:rFonts w:eastAsiaTheme="minorEastAsia"/>
          <w:sz w:val="22"/>
          <w:szCs w:val="22"/>
        </w:rPr>
        <w:fldChar w:fldCharType="begin"/>
      </w:r>
      <w:ins w:id="2722" w:author="Clay Cressler" w:date="2020-08-07T11:14:00Z">
        <w:r w:rsidR="00B022D9">
          <w:rPr>
            <w:rFonts w:eastAsiaTheme="minorEastAsia"/>
            <w:sz w:val="22"/>
            <w:szCs w:val="22"/>
          </w:rPr>
          <w:instrText xml:space="preserve"> ADDIN ZOTERO_ITEM CSL_CITATION {"citationID":"J2Woo4YH","properties":{"formattedCitation":"(Geritz {\\i{}et al.} 1998)","plainCitation":"(Geritz et al. 1998)","noteIndex":0},"citationItems":[{"id":54,"uris":["http://zotero.org/users/246158/items/E7ULRMFM"],"uri":["http://zotero.org/users/246158/items/E7ULRMFM"],"itemData":{"id":54,"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schema":"https://github.com/citation-style-language/schema/raw/master/csl-citation.json"} </w:instrText>
        </w:r>
      </w:ins>
      <w:del w:id="2723" w:author="Clay Cressler" w:date="2020-08-07T11:14:00Z">
        <w:r w:rsidR="008E4F39" w:rsidDel="00B022D9">
          <w:rPr>
            <w:rFonts w:eastAsiaTheme="minorEastAsia"/>
            <w:sz w:val="22"/>
            <w:szCs w:val="22"/>
          </w:rPr>
          <w:delInstrText xml:space="preserve"> ADDIN ZOTERO_ITEM CSL_CITATION {"citationID":"J2Woo4YH","properties":{"formattedCitation":"(Geritz {\\i{}et al.} 1998)","plainCitation":"(Geritz et al. 1998)","noteIndex":0},"citationItems":[{"id":"11N9M0Y2/ZiT5f7WI","uris":["http://zotero.org/users/246158/items/E7ULRMFM"],"uri":["http://zotero.org/users/246158/items/E7ULRMFM"],"itemData":{"id":3553,"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schema":"https://github.com/citation-style-language/schema/raw/master/csl-citation.json"} </w:delInstrText>
        </w:r>
      </w:del>
      <w:r>
        <w:rPr>
          <w:rFonts w:eastAsiaTheme="minorEastAsia"/>
          <w:sz w:val="22"/>
          <w:szCs w:val="22"/>
        </w:rPr>
        <w:fldChar w:fldCharType="separate"/>
      </w:r>
      <w:r w:rsidRPr="00706F57">
        <w:rPr>
          <w:rFonts w:ascii="Calibri" w:cs="Calibri"/>
          <w:sz w:val="22"/>
        </w:rPr>
        <w:t>(</w:t>
      </w:r>
      <w:proofErr w:type="spellStart"/>
      <w:r w:rsidRPr="00706F57">
        <w:rPr>
          <w:rFonts w:ascii="Calibri" w:cs="Calibri"/>
          <w:sz w:val="22"/>
        </w:rPr>
        <w:t>Geritz</w:t>
      </w:r>
      <w:proofErr w:type="spellEnd"/>
      <w:r w:rsidRPr="00706F57">
        <w:rPr>
          <w:rFonts w:ascii="Calibri" w:cs="Calibri"/>
          <w:sz w:val="22"/>
        </w:rPr>
        <w:t xml:space="preserve"> </w:t>
      </w:r>
      <w:r w:rsidRPr="00706F57">
        <w:rPr>
          <w:rFonts w:ascii="Calibri" w:cs="Calibri"/>
          <w:i/>
          <w:iCs/>
          <w:sz w:val="22"/>
        </w:rPr>
        <w:t>et al.</w:t>
      </w:r>
      <w:r w:rsidRPr="00706F57">
        <w:rPr>
          <w:rFonts w:ascii="Calibri" w:cs="Calibri"/>
          <w:sz w:val="22"/>
        </w:rPr>
        <w:t xml:space="preserve"> 1998)</w:t>
      </w:r>
      <w:r>
        <w:rPr>
          <w:rFonts w:eastAsiaTheme="minorEastAsia"/>
          <w:sz w:val="22"/>
          <w:szCs w:val="22"/>
        </w:rPr>
        <w:fldChar w:fldCharType="end"/>
      </w:r>
      <w:r>
        <w:rPr>
          <w:rFonts w:eastAsiaTheme="minorEastAsia"/>
          <w:sz w:val="22"/>
          <w:szCs w:val="22"/>
        </w:rPr>
        <w:t xml:space="preserve">, and the derivative of this expression with respect to the mutant trait </w:t>
      </w:r>
      <m:oMath>
        <m:f>
          <m:fPr>
            <m:ctrlPr>
              <w:rPr>
                <w:rFonts w:ascii="Cambria Math" w:eastAsiaTheme="minorEastAsia" w:hAnsi="Cambria Math"/>
                <w:i/>
                <w:sz w:val="22"/>
                <w:szCs w:val="22"/>
              </w:rPr>
            </m:ctrlPr>
          </m:fPr>
          <m:num>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m</m:t>
                </m:r>
                <m:r>
                  <w:ins w:id="2724" w:author="John DeLong" w:date="2020-07-22T10:23:00Z">
                    <w:rPr>
                      <w:rFonts w:ascii="Cambria Math" w:eastAsiaTheme="minorEastAsia" w:hAnsi="Cambria Math"/>
                      <w:sz w:val="22"/>
                      <w:szCs w:val="22"/>
                    </w:rPr>
                    <m:t>ax,r,cull</m:t>
                  </w:ins>
                </m:r>
              </m:sub>
            </m:sSub>
          </m:num>
          <m:den>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m:t>
                </m:r>
              </m:sub>
            </m:sSub>
          </m:den>
        </m:f>
      </m:oMath>
      <w:r>
        <w:rPr>
          <w:rFonts w:eastAsiaTheme="minorEastAsia"/>
          <w:sz w:val="22"/>
          <w:szCs w:val="22"/>
        </w:rPr>
        <w:t xml:space="preserve">, evaluated at the valu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r</m:t>
            </m:r>
          </m:sub>
        </m:sSub>
      </m:oMath>
      <w:r>
        <w:rPr>
          <w:rFonts w:eastAsiaTheme="minorEastAsia"/>
          <w:sz w:val="22"/>
          <w:szCs w:val="22"/>
        </w:rPr>
        <w:t xml:space="preserve"> (consistent with the adaptive dynamics assumption that mutations are small), determines the direction </w:t>
      </w:r>
      <w:r>
        <w:rPr>
          <w:rFonts w:eastAsiaTheme="minorEastAsia"/>
          <w:sz w:val="22"/>
          <w:szCs w:val="22"/>
        </w:rPr>
        <w:lastRenderedPageBreak/>
        <w:t xml:space="preserve">of selection. It is clear that </w:t>
      </w:r>
      <m:oMath>
        <m:sSub>
          <m:sSubPr>
            <m:ctrlPr>
              <w:rPr>
                <w:rFonts w:ascii="Cambria Math" w:eastAsiaTheme="minorEastAsia" w:hAnsi="Cambria Math"/>
                <w:i/>
                <w:sz w:val="22"/>
                <w:szCs w:val="22"/>
              </w:rPr>
            </m:ctrlPr>
          </m:sSubPr>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m</m:t>
                        </m:r>
                        <m:r>
                          <w:ins w:id="2725" w:author="Clay Cressler" w:date="2020-08-10T11:59:00Z">
                            <w:rPr>
                              <w:rFonts w:ascii="Cambria Math" w:eastAsiaTheme="minorEastAsia" w:hAnsi="Cambria Math"/>
                              <w:sz w:val="22"/>
                              <w:szCs w:val="22"/>
                            </w:rPr>
                            <m:t>ax,r,cull</m:t>
                          </w:ins>
                        </m:r>
                      </m:sub>
                    </m:sSub>
                  </m:num>
                  <m:den>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m:t>
                        </m:r>
                      </m:sub>
                    </m:sSub>
                  </m:den>
                </m:f>
              </m:e>
            </m:d>
          </m:e>
          <m:sub>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r</m:t>
                </m:r>
              </m:sub>
            </m:sSub>
          </m:sub>
        </m:sSub>
        <m:r>
          <w:rPr>
            <w:rFonts w:ascii="Cambria Math" w:eastAsiaTheme="minorEastAsia" w:hAnsi="Cambria Math"/>
            <w:sz w:val="22"/>
            <w:szCs w:val="22"/>
          </w:rPr>
          <m:t>=1-2c</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r</m:t>
            </m:r>
          </m:sub>
        </m:sSub>
      </m:oMath>
      <w:r>
        <w:rPr>
          <w:rFonts w:eastAsiaTheme="minorEastAsia"/>
          <w:sz w:val="22"/>
          <w:szCs w:val="22"/>
        </w:rPr>
        <w:t xml:space="preserve">. This is identical to the expression derived above, as expected given that the fitness gradient expressions between QG and AD approaches are often identical </w:t>
      </w:r>
      <w:r>
        <w:rPr>
          <w:rFonts w:eastAsiaTheme="minorEastAsia"/>
          <w:sz w:val="22"/>
          <w:szCs w:val="22"/>
        </w:rPr>
        <w:fldChar w:fldCharType="begin"/>
      </w:r>
      <w:ins w:id="2726" w:author="Clay Cressler" w:date="2020-08-07T11:14:00Z">
        <w:r w:rsidR="00B022D9">
          <w:rPr>
            <w:rFonts w:eastAsiaTheme="minorEastAsia"/>
            <w:sz w:val="22"/>
            <w:szCs w:val="22"/>
          </w:rPr>
          <w:instrText xml:space="preserve"> ADDIN ZOTERO_ITEM CSL_CITATION {"citationID":"d6nmjZtO","properties":{"formattedCitation":"(Abrams {\\i{}et al.} 1993c; Dieckmann &amp; Law 1996; Taylor &amp; Day 1997; Abrams 2001; Doebeli {\\i{}et al.} 2017)","plainCitation":"(Abrams et al. 1993c; Dieckmann &amp; Law 1996; Taylor &amp; Day 1997; Abrams 2001; Doebeli et al. 2017)","noteIndex":0},"citationItems":[{"id":45,"uris":["http://zotero.org/users/246158/items/WL354K73"],"uri":["http://zotero.org/users/246158/items/WL354K73"],"itemData":{"id":45,"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51,"uris":["http://zotero.org/users/246158/items/TKWKEFJJ"],"uri":["http://zotero.org/users/246158/items/TKWKEFJJ"],"itemData":{"id":51,"type":"article-journal","abstract":"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53,"uris":["http://zotero.org/users/246158/items/2JXJG5FS"],"uri":["http://zotero.org/users/246158/items/2JXJG5FS"],"itemData":{"id":53,"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48,"uris":["http://zotero.org/users/246158/items/5I5B4JCN"],"uri":["http://zotero.org/users/246158/items/5I5B4JCN"],"itemData":{"id":48,"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id":52,"uris":["http://zotero.org/users/246158/items/BLRHADGT"],"uri":["http://zotero.org/users/246158/items/BLRHADGT"],"itemData":{"id":52,"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del w:id="2727" w:author="Clay Cressler" w:date="2020-08-07T11:14:00Z">
        <w:r w:rsidR="008E4F39" w:rsidDel="00B022D9">
          <w:rPr>
            <w:rFonts w:eastAsiaTheme="minorEastAsia"/>
            <w:sz w:val="22"/>
            <w:szCs w:val="22"/>
          </w:rPr>
          <w:delInstrText xml:space="preserve"> ADDIN ZOTERO_ITEM CSL_CITATION {"citationID":"d6nmjZtO","properties":{"formattedCitation":"(Abrams {\\i{}et al.} 1993c; Dieckmann &amp; Law 1996; Taylor &amp; Day 1997; Abrams 2001; Doebeli {\\i{}et al.} 2017)","plainCitation":"(Abrams et al. 1993c; Dieckmann &amp; Law 1996; Taylor &amp; Day 1997; Abrams 2001; Doebeli et al. 2017)","noteIndex":0},"citationItems":[{"id":"11N9M0Y2/LkpcSB8Z","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source":"PubMed Central","title":"Towards a mechanistic foundation of evolutionary theory","URL":"https://www.ncbi.nlm.nih.gov/pmc/articles/PMC5333952/","volume":"6","author":[{"family":"Doebeli","given":"Michael"},{"family":"Ispolatov","given":"Yaroslav"},{"family":"Simon","given":"Burt"}],"accessed":{"date-parts":[["2020",5,17]]}}},{"id":"11N9M0Y2/vItZMsmF","uris":["http://zotero.org/users/246158/items/TKWKEFJJ"],"uri":["http://zotero.org/users/246158/items/TKWKEFJJ"],"itemData":{"id":3558,"type":"article-journal","abstract":"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11N9M0Y2/216vMg3l","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11N9M0Y2/o1icG9di","uris":["http://zotero.org/users/246158/items/5I5B4JCN"],"uri":["http://zotero.org/users/246158/items/5I5B4JCN"],"itemData":{"id":3563,"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id":"11N9M0Y2/KCR3b7g5","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delInstrText>
        </w:r>
      </w:del>
      <w:r>
        <w:rPr>
          <w:rFonts w:eastAsiaTheme="minorEastAsia"/>
          <w:sz w:val="22"/>
          <w:szCs w:val="22"/>
        </w:rPr>
        <w:fldChar w:fldCharType="separate"/>
      </w:r>
      <w:r w:rsidR="002E50A3" w:rsidRPr="003F5283">
        <w:rPr>
          <w:rFonts w:ascii="Calibri" w:hAnsi="Calibri" w:cs="Calibri"/>
          <w:sz w:val="22"/>
        </w:rPr>
        <w:t xml:space="preserve">(Abrams </w:t>
      </w:r>
      <w:r w:rsidR="002E50A3" w:rsidRPr="003F5283">
        <w:rPr>
          <w:rFonts w:ascii="Calibri" w:hAnsi="Calibri" w:cs="Calibri"/>
          <w:i/>
          <w:iCs/>
          <w:sz w:val="22"/>
        </w:rPr>
        <w:t>et al.</w:t>
      </w:r>
      <w:r w:rsidR="002E50A3" w:rsidRPr="003F5283">
        <w:rPr>
          <w:rFonts w:ascii="Calibri" w:hAnsi="Calibri" w:cs="Calibri"/>
          <w:sz w:val="22"/>
        </w:rPr>
        <w:t xml:space="preserve"> 1993c; </w:t>
      </w:r>
      <w:proofErr w:type="spellStart"/>
      <w:r w:rsidR="002E50A3" w:rsidRPr="003F5283">
        <w:rPr>
          <w:rFonts w:ascii="Calibri" w:hAnsi="Calibri" w:cs="Calibri"/>
          <w:sz w:val="22"/>
        </w:rPr>
        <w:t>Dieckmann</w:t>
      </w:r>
      <w:proofErr w:type="spellEnd"/>
      <w:r w:rsidR="002E50A3" w:rsidRPr="003F5283">
        <w:rPr>
          <w:rFonts w:ascii="Calibri" w:hAnsi="Calibri" w:cs="Calibri"/>
          <w:sz w:val="22"/>
        </w:rPr>
        <w:t xml:space="preserve"> &amp; Law 1996; Taylor &amp; Day 1997; Abrams 2001; </w:t>
      </w:r>
      <w:proofErr w:type="spellStart"/>
      <w:r w:rsidR="002E50A3" w:rsidRPr="003F5283">
        <w:rPr>
          <w:rFonts w:ascii="Calibri" w:hAnsi="Calibri" w:cs="Calibri"/>
          <w:sz w:val="22"/>
        </w:rPr>
        <w:t>Doebeli</w:t>
      </w:r>
      <w:proofErr w:type="spellEnd"/>
      <w:r w:rsidR="002E50A3" w:rsidRPr="003F5283">
        <w:rPr>
          <w:rFonts w:ascii="Calibri" w:hAnsi="Calibri" w:cs="Calibri"/>
          <w:sz w:val="22"/>
        </w:rPr>
        <w:t xml:space="preserve"> </w:t>
      </w:r>
      <w:r w:rsidR="002E50A3" w:rsidRPr="003F5283">
        <w:rPr>
          <w:rFonts w:ascii="Calibri" w:hAnsi="Calibri" w:cs="Calibri"/>
          <w:i/>
          <w:iCs/>
          <w:sz w:val="22"/>
        </w:rPr>
        <w:t>et al.</w:t>
      </w:r>
      <w:r w:rsidR="002E50A3" w:rsidRPr="003F5283">
        <w:rPr>
          <w:rFonts w:ascii="Calibri" w:hAnsi="Calibri" w:cs="Calibri"/>
          <w:sz w:val="22"/>
        </w:rPr>
        <w:t xml:space="preserve"> 2017)</w:t>
      </w:r>
      <w:r>
        <w:rPr>
          <w:rFonts w:eastAsiaTheme="minorEastAsia"/>
          <w:sz w:val="22"/>
          <w:szCs w:val="22"/>
        </w:rPr>
        <w:fldChar w:fldCharType="end"/>
      </w:r>
      <w:r>
        <w:rPr>
          <w:rFonts w:eastAsiaTheme="minorEastAsia"/>
          <w:sz w:val="22"/>
          <w:szCs w:val="22"/>
        </w:rPr>
        <w:t xml:space="preserve">. This serves as further confirmation that the evolutionary equilibrium will be independent of culling. </w:t>
      </w:r>
    </w:p>
    <w:p w14:paraId="082127F6" w14:textId="2916B8D0" w:rsidR="008F3CF5" w:rsidRDefault="008F3CF5" w:rsidP="008F3CF5"/>
    <w:p w14:paraId="67BCB9A9" w14:textId="60BF5BBA" w:rsidR="00CA0709" w:rsidRPr="003F5283" w:rsidRDefault="00CA0709" w:rsidP="008F3CF5">
      <w:pPr>
        <w:rPr>
          <w:b/>
        </w:rPr>
      </w:pPr>
      <w:r w:rsidRPr="003F5283">
        <w:rPr>
          <w:b/>
        </w:rPr>
        <w:t>References</w:t>
      </w:r>
    </w:p>
    <w:p w14:paraId="282EDA05" w14:textId="77777777" w:rsidR="00CA0709" w:rsidRDefault="00CA0709" w:rsidP="008F3CF5"/>
    <w:p w14:paraId="1F024C59" w14:textId="77777777" w:rsidR="00B72C50" w:rsidRDefault="00B72C50" w:rsidP="00B72C50">
      <w:pPr>
        <w:ind w:left="720" w:hanging="720"/>
      </w:pPr>
      <w:r>
        <w:t>Abrams. (2001). Modelling the adaptive dynamics of traits involved in inter- and intraspecific interactions: An assessment of three methods. Ecology Letters, 4, 166–175.</w:t>
      </w:r>
    </w:p>
    <w:p w14:paraId="3637BC36" w14:textId="77777777" w:rsidR="00B72C50" w:rsidRDefault="00B72C50" w:rsidP="00B72C50">
      <w:pPr>
        <w:ind w:left="720" w:hanging="720"/>
      </w:pPr>
      <w:r>
        <w:t xml:space="preserve">Abrams, P.A., Matsuda, H. &amp; Harada, Y. (1993). Evolutionarily unstable fitness maxima and stable fitness minima of continuous traits. </w:t>
      </w:r>
      <w:proofErr w:type="spellStart"/>
      <w:r>
        <w:t>Evol</w:t>
      </w:r>
      <w:proofErr w:type="spellEnd"/>
      <w:r>
        <w:t xml:space="preserve"> </w:t>
      </w:r>
      <w:proofErr w:type="spellStart"/>
      <w:r>
        <w:t>Ecol</w:t>
      </w:r>
      <w:proofErr w:type="spellEnd"/>
      <w:r>
        <w:t>, 7, 465–487.</w:t>
      </w:r>
    </w:p>
    <w:p w14:paraId="133C4135" w14:textId="77777777" w:rsidR="00B72C50" w:rsidRDefault="00B72C50" w:rsidP="00B72C50">
      <w:pPr>
        <w:ind w:left="720" w:hanging="720"/>
      </w:pPr>
      <w:r>
        <w:t xml:space="preserve">Day, T. &amp; </w:t>
      </w:r>
      <w:proofErr w:type="spellStart"/>
      <w:r>
        <w:t>Gandon</w:t>
      </w:r>
      <w:proofErr w:type="spellEnd"/>
      <w:r>
        <w:t>, S. (2006). Insights from Price’s equation into evolutionary epidemiology. Disease evolution: models, concepts, and data analyses, 71, 23.</w:t>
      </w:r>
    </w:p>
    <w:p w14:paraId="099E3CB7" w14:textId="77777777" w:rsidR="00B72C50" w:rsidRDefault="00B72C50" w:rsidP="00B72C50">
      <w:pPr>
        <w:ind w:left="720" w:hanging="720"/>
      </w:pPr>
      <w:proofErr w:type="spellStart"/>
      <w:r>
        <w:t>Dieckmann</w:t>
      </w:r>
      <w:proofErr w:type="spellEnd"/>
      <w:r>
        <w:t>, U. &amp; Law, R. (1996). The dynamical theory of coevolution: a derivation from stochastic ecological processes. J Math Biol, 34, 579–612.</w:t>
      </w:r>
    </w:p>
    <w:p w14:paraId="168BDD46" w14:textId="77777777" w:rsidR="00B72C50" w:rsidRDefault="00B72C50" w:rsidP="00B72C50">
      <w:pPr>
        <w:ind w:left="720" w:hanging="720"/>
      </w:pPr>
      <w:proofErr w:type="spellStart"/>
      <w:r>
        <w:t>Doebeli</w:t>
      </w:r>
      <w:proofErr w:type="spellEnd"/>
      <w:r>
        <w:t xml:space="preserve">, M., </w:t>
      </w:r>
      <w:proofErr w:type="spellStart"/>
      <w:r>
        <w:t>Ispolatov</w:t>
      </w:r>
      <w:proofErr w:type="spellEnd"/>
      <w:r>
        <w:t xml:space="preserve">, Y. &amp; Simon, B. (n.d.). Towards a mechanistic foundation of evolutionary theory. </w:t>
      </w:r>
      <w:proofErr w:type="spellStart"/>
      <w:r>
        <w:t>eLife</w:t>
      </w:r>
      <w:proofErr w:type="spellEnd"/>
      <w:r>
        <w:t>, 6.</w:t>
      </w:r>
    </w:p>
    <w:p w14:paraId="0EB48107" w14:textId="77777777" w:rsidR="00B72C50" w:rsidRDefault="00B72C50" w:rsidP="00B72C50">
      <w:pPr>
        <w:ind w:left="720" w:hanging="720"/>
      </w:pPr>
      <w:proofErr w:type="spellStart"/>
      <w:r>
        <w:t>Geritz</w:t>
      </w:r>
      <w:proofErr w:type="spellEnd"/>
      <w:r>
        <w:t xml:space="preserve">, S.A.H., </w:t>
      </w:r>
      <w:proofErr w:type="spellStart"/>
      <w:r>
        <w:t>Kisdi</w:t>
      </w:r>
      <w:proofErr w:type="spellEnd"/>
      <w:r>
        <w:t xml:space="preserve">, E., </w:t>
      </w:r>
      <w:proofErr w:type="spellStart"/>
      <w:r>
        <w:t>Mesze´NA</w:t>
      </w:r>
      <w:proofErr w:type="spellEnd"/>
      <w:r>
        <w:t>, G. &amp; Metz, J.A.J. (1998). Evolutionarily singular strategies and the adaptive growth and branching of the evolutionary tree. Evolutionary Ecology, 12, 35–57.</w:t>
      </w:r>
    </w:p>
    <w:p w14:paraId="3DC69EAB" w14:textId="77777777" w:rsidR="00B72C50" w:rsidRDefault="00B72C50" w:rsidP="00B72C50">
      <w:pPr>
        <w:ind w:left="720" w:hanging="720"/>
      </w:pPr>
      <w:r>
        <w:t xml:space="preserve">Taylor, P. &amp; Day, T. (1997). Evolutionary stability under the replicator and the gradient dynamics. </w:t>
      </w:r>
      <w:proofErr w:type="spellStart"/>
      <w:r>
        <w:t>Evol</w:t>
      </w:r>
      <w:proofErr w:type="spellEnd"/>
      <w:r>
        <w:t xml:space="preserve"> </w:t>
      </w:r>
      <w:proofErr w:type="spellStart"/>
      <w:r>
        <w:t>Ecol</w:t>
      </w:r>
      <w:proofErr w:type="spellEnd"/>
      <w:r>
        <w:t>, 11, 579–590.</w:t>
      </w:r>
    </w:p>
    <w:p w14:paraId="539FDA04" w14:textId="7A5213B6" w:rsidR="004D75B0" w:rsidRDefault="004D75B0"/>
    <w:p w14:paraId="39CB27DA" w14:textId="5055A1AB" w:rsidR="00717F57" w:rsidRDefault="00717F57">
      <w:pPr>
        <w:spacing w:after="160" w:line="259" w:lineRule="auto"/>
      </w:pPr>
      <w:r>
        <w:br w:type="page"/>
      </w:r>
    </w:p>
    <w:p w14:paraId="693DC32C" w14:textId="29CB1CC3" w:rsidR="00717F57" w:rsidRPr="004C4F12" w:rsidRDefault="00717F57" w:rsidP="00717F57">
      <w:pPr>
        <w:spacing w:after="0" w:line="480" w:lineRule="auto"/>
        <w:contextualSpacing/>
        <w:rPr>
          <w:b/>
        </w:rPr>
      </w:pPr>
      <w:r w:rsidRPr="004C4F12">
        <w:rPr>
          <w:b/>
        </w:rPr>
        <w:lastRenderedPageBreak/>
        <w:t xml:space="preserve">DeLong and </w:t>
      </w:r>
      <w:proofErr w:type="spellStart"/>
      <w:r w:rsidRPr="004C4F12">
        <w:rPr>
          <w:b/>
        </w:rPr>
        <w:t>Cressler</w:t>
      </w:r>
      <w:proofErr w:type="spellEnd"/>
      <w:r w:rsidRPr="004C4F12">
        <w:rPr>
          <w:b/>
        </w:rPr>
        <w:t>, “</w:t>
      </w:r>
      <w:r w:rsidRPr="00717F57">
        <w:rPr>
          <w:b/>
        </w:rPr>
        <w:t>Stochasticity directs adaptive evolution toward transient evolutionary attractors</w:t>
      </w:r>
      <w:r w:rsidRPr="004C4F12">
        <w:rPr>
          <w:b/>
        </w:rPr>
        <w:t>”</w:t>
      </w:r>
    </w:p>
    <w:p w14:paraId="01756D05" w14:textId="5CE93B3E" w:rsidR="00717F57" w:rsidRDefault="00717F57" w:rsidP="00717F57">
      <w:pPr>
        <w:spacing w:line="480" w:lineRule="auto"/>
        <w:contextualSpacing/>
        <w:rPr>
          <w:b/>
        </w:rPr>
      </w:pPr>
      <w:r w:rsidRPr="0080469A">
        <w:rPr>
          <w:b/>
        </w:rPr>
        <w:t>Appendix S</w:t>
      </w:r>
      <w:r>
        <w:rPr>
          <w:b/>
        </w:rPr>
        <w:t>3</w:t>
      </w:r>
      <w:r w:rsidRPr="0080469A">
        <w:rPr>
          <w:b/>
        </w:rPr>
        <w:t xml:space="preserve">. </w:t>
      </w:r>
      <w:r>
        <w:rPr>
          <w:b/>
        </w:rPr>
        <w:t>Supplementary results</w:t>
      </w:r>
    </w:p>
    <w:p w14:paraId="614D80E4" w14:textId="3114E381" w:rsidR="00C650A3" w:rsidRDefault="00C650A3" w:rsidP="00C650A3">
      <w:pPr>
        <w:spacing w:after="0" w:line="480" w:lineRule="auto"/>
        <w:contextualSpacing/>
        <w:jc w:val="center"/>
      </w:pPr>
      <w:del w:id="2728" w:author="John DeLong" w:date="2020-07-23T09:55:00Z">
        <w:r w:rsidDel="0067640B">
          <w:rPr>
            <w:noProof/>
          </w:rPr>
          <w:drawing>
            <wp:inline distT="0" distB="0" distL="0" distR="0" wp14:anchorId="1E0FF131" wp14:editId="6827939E">
              <wp:extent cx="4922520" cy="5471160"/>
              <wp:effectExtent l="0" t="0" r="0" b="0"/>
              <wp:docPr id="12" name="Picture 12" descr="C:\Users\jdelong2\AppData\Local\Microsoft\Windows\INetCache\Content.Word\Figure S5 vary 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delong2\AppData\Local\Microsoft\Windows\INetCache\Content.Word\Figure S5 vary c.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22520" cy="5471160"/>
                      </a:xfrm>
                      <a:prstGeom prst="rect">
                        <a:avLst/>
                      </a:prstGeom>
                      <a:noFill/>
                      <a:ln>
                        <a:noFill/>
                      </a:ln>
                    </pic:spPr>
                  </pic:pic>
                </a:graphicData>
              </a:graphic>
            </wp:inline>
          </w:drawing>
        </w:r>
      </w:del>
      <w:ins w:id="2729" w:author="John DeLong" w:date="2020-07-23T09:56:00Z">
        <w:r w:rsidR="0067640B">
          <w:rPr>
            <w:noProof/>
          </w:rPr>
          <w:drawing>
            <wp:inline distT="0" distB="0" distL="0" distR="0" wp14:anchorId="4A3D9B75" wp14:editId="1FD8E211">
              <wp:extent cx="5444899" cy="5909733"/>
              <wp:effectExtent l="0" t="0" r="3810" b="0"/>
              <wp:docPr id="11" name="Picture 11" descr="C:\Users\jdelong2\AppData\Local\Microsoft\Windows\INetCache\Content.Word\Figure S5 vary 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delong2\AppData\Local\Microsoft\Windows\INetCache\Content.Word\Figure S5 vary c.t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46769" cy="5911763"/>
                      </a:xfrm>
                      <a:prstGeom prst="rect">
                        <a:avLst/>
                      </a:prstGeom>
                      <a:noFill/>
                      <a:ln>
                        <a:noFill/>
                      </a:ln>
                    </pic:spPr>
                  </pic:pic>
                </a:graphicData>
              </a:graphic>
            </wp:inline>
          </w:drawing>
        </w:r>
      </w:ins>
    </w:p>
    <w:p w14:paraId="175B07AE" w14:textId="317C761A" w:rsidR="00780C1B" w:rsidRPr="00780C1B" w:rsidRDefault="00717F57" w:rsidP="00780C1B">
      <w:pPr>
        <w:spacing w:after="0" w:line="480" w:lineRule="auto"/>
        <w:contextualSpacing/>
        <w:rPr>
          <w:rFonts w:cstheme="minorHAnsi"/>
          <w:sz w:val="22"/>
          <w:szCs w:val="22"/>
        </w:rPr>
      </w:pPr>
      <w:r w:rsidRPr="003F5283">
        <w:t xml:space="preserve">Figure S5. </w:t>
      </w:r>
      <w:r w:rsidR="00780C1B" w:rsidRPr="00780C1B">
        <w:rPr>
          <w:rFonts w:cstheme="minorHAnsi"/>
          <w:sz w:val="22"/>
          <w:szCs w:val="22"/>
        </w:rPr>
        <w:t xml:space="preserve">. Gillespie eco-evolutionary model (GEM) simulations of the birth-death logistic model. The rows show from top to bottom population abundance, mean </w:t>
      </w:r>
      <w:proofErr w:type="spellStart"/>
      <w:r w:rsidR="00780C1B" w:rsidRPr="004A4353">
        <w:rPr>
          <w:rFonts w:cstheme="minorHAnsi"/>
          <w:i/>
          <w:sz w:val="22"/>
          <w:szCs w:val="22"/>
        </w:rPr>
        <w:t>b</w:t>
      </w:r>
      <w:r w:rsidR="00780C1B" w:rsidRPr="004A4353">
        <w:rPr>
          <w:rFonts w:cstheme="minorHAnsi"/>
          <w:sz w:val="22"/>
          <w:szCs w:val="22"/>
          <w:vertAlign w:val="subscript"/>
        </w:rPr>
        <w:t>max</w:t>
      </w:r>
      <w:proofErr w:type="spellEnd"/>
      <w:r w:rsidR="00780C1B" w:rsidRPr="004A4353">
        <w:rPr>
          <w:rFonts w:cstheme="minorHAnsi"/>
          <w:sz w:val="22"/>
          <w:szCs w:val="22"/>
        </w:rPr>
        <w:t xml:space="preserve">, variance in </w:t>
      </w:r>
      <w:proofErr w:type="spellStart"/>
      <w:r w:rsidR="00780C1B" w:rsidRPr="004A4353">
        <w:rPr>
          <w:rFonts w:cstheme="minorHAnsi"/>
          <w:i/>
          <w:sz w:val="22"/>
          <w:szCs w:val="22"/>
        </w:rPr>
        <w:t>b</w:t>
      </w:r>
      <w:r w:rsidR="00780C1B" w:rsidRPr="004A4353">
        <w:rPr>
          <w:rFonts w:cstheme="minorHAnsi"/>
          <w:sz w:val="22"/>
          <w:szCs w:val="22"/>
          <w:vertAlign w:val="subscript"/>
        </w:rPr>
        <w:t>max</w:t>
      </w:r>
      <w:proofErr w:type="spellEnd"/>
      <w:r w:rsidR="00780C1B" w:rsidRPr="004A4353">
        <w:rPr>
          <w:rFonts w:cstheme="minorHAnsi"/>
          <w:sz w:val="22"/>
          <w:szCs w:val="22"/>
        </w:rPr>
        <w:t>, lifetime reproductive success (product of expected births and expected lifespan), and the mean traj</w:t>
      </w:r>
      <w:r w:rsidR="00780C1B" w:rsidRPr="00B72C50">
        <w:rPr>
          <w:rFonts w:cstheme="minorHAnsi"/>
          <w:sz w:val="22"/>
          <w:szCs w:val="22"/>
        </w:rPr>
        <w:t xml:space="preserve">ectory through the </w:t>
      </w:r>
      <w:r w:rsidR="00780C1B" w:rsidRPr="00B72C50">
        <w:rPr>
          <w:rFonts w:cstheme="minorHAnsi"/>
          <w:sz w:val="22"/>
          <w:szCs w:val="22"/>
        </w:rPr>
        <w:lastRenderedPageBreak/>
        <w:t>abundance-</w:t>
      </w:r>
      <w:r w:rsidR="00780C1B" w:rsidRPr="00B72C50">
        <w:rPr>
          <w:rFonts w:cstheme="minorHAnsi"/>
          <w:i/>
          <w:sz w:val="22"/>
          <w:szCs w:val="22"/>
        </w:rPr>
        <w:t xml:space="preserve"> </w:t>
      </w:r>
      <w:proofErr w:type="spellStart"/>
      <w:r w:rsidR="00780C1B" w:rsidRPr="00B72C50">
        <w:rPr>
          <w:rFonts w:cstheme="minorHAnsi"/>
          <w:i/>
          <w:sz w:val="22"/>
          <w:szCs w:val="22"/>
        </w:rPr>
        <w:t>b</w:t>
      </w:r>
      <w:r w:rsidR="00780C1B" w:rsidRPr="00B72C50">
        <w:rPr>
          <w:rFonts w:cstheme="minorHAnsi"/>
          <w:sz w:val="22"/>
          <w:szCs w:val="22"/>
          <w:vertAlign w:val="subscript"/>
        </w:rPr>
        <w:t>max</w:t>
      </w:r>
      <w:proofErr w:type="spellEnd"/>
      <w:r w:rsidR="00780C1B" w:rsidRPr="00B72C50">
        <w:rPr>
          <w:rFonts w:cstheme="minorHAnsi"/>
          <w:sz w:val="22"/>
          <w:szCs w:val="22"/>
        </w:rPr>
        <w:t xml:space="preserve"> phase plane. The columns show three levels of </w:t>
      </w:r>
      <w:r w:rsidR="00780C1B">
        <w:rPr>
          <w:rFonts w:cstheme="minorHAnsi"/>
          <w:sz w:val="22"/>
          <w:szCs w:val="22"/>
        </w:rPr>
        <w:t>the trade-off constant between</w:t>
      </w:r>
      <w:r w:rsidR="00780C1B" w:rsidRPr="00780C1B">
        <w:rPr>
          <w:rFonts w:cstheme="minorHAnsi"/>
          <w:sz w:val="22"/>
          <w:szCs w:val="22"/>
        </w:rPr>
        <w:t xml:space="preserve"> </w:t>
      </w:r>
      <w:proofErr w:type="spellStart"/>
      <w:r w:rsidR="00780C1B" w:rsidRPr="00780C1B">
        <w:rPr>
          <w:rFonts w:cstheme="minorHAnsi"/>
          <w:i/>
          <w:sz w:val="22"/>
          <w:szCs w:val="22"/>
        </w:rPr>
        <w:t>b</w:t>
      </w:r>
      <w:r w:rsidR="00780C1B" w:rsidRPr="00780C1B">
        <w:rPr>
          <w:rFonts w:cstheme="minorHAnsi"/>
          <w:sz w:val="22"/>
          <w:szCs w:val="22"/>
          <w:vertAlign w:val="subscript"/>
        </w:rPr>
        <w:t>max</w:t>
      </w:r>
      <w:proofErr w:type="spellEnd"/>
      <w:r w:rsidR="00780C1B" w:rsidRPr="00780C1B">
        <w:rPr>
          <w:rFonts w:cstheme="minorHAnsi"/>
          <w:sz w:val="22"/>
          <w:szCs w:val="22"/>
        </w:rPr>
        <w:t xml:space="preserve"> </w:t>
      </w:r>
      <w:r w:rsidR="00780C1B">
        <w:rPr>
          <w:rFonts w:cstheme="minorHAnsi"/>
          <w:sz w:val="22"/>
          <w:szCs w:val="22"/>
        </w:rPr>
        <w:t xml:space="preserve">and </w:t>
      </w:r>
      <w:proofErr w:type="spellStart"/>
      <w:r w:rsidR="00780C1B" w:rsidRPr="003F5283">
        <w:rPr>
          <w:rFonts w:cstheme="minorHAnsi"/>
          <w:i/>
          <w:sz w:val="22"/>
          <w:szCs w:val="22"/>
        </w:rPr>
        <w:t>d</w:t>
      </w:r>
      <w:r w:rsidR="00780C1B" w:rsidRPr="003F5283">
        <w:rPr>
          <w:rFonts w:cstheme="minorHAnsi"/>
          <w:sz w:val="22"/>
          <w:szCs w:val="22"/>
          <w:vertAlign w:val="subscript"/>
        </w:rPr>
        <w:t>min</w:t>
      </w:r>
      <w:proofErr w:type="spellEnd"/>
      <w:r w:rsidR="00780C1B">
        <w:rPr>
          <w:rFonts w:cstheme="minorHAnsi"/>
          <w:sz w:val="22"/>
          <w:szCs w:val="22"/>
        </w:rPr>
        <w:t>. (</w:t>
      </w:r>
      <w:r w:rsidR="00780C1B" w:rsidRPr="003F5283">
        <w:rPr>
          <w:rFonts w:cstheme="minorHAnsi"/>
          <w:i/>
          <w:sz w:val="22"/>
          <w:szCs w:val="22"/>
        </w:rPr>
        <w:t>c</w:t>
      </w:r>
      <w:r w:rsidR="00780C1B">
        <w:rPr>
          <w:rFonts w:cstheme="minorHAnsi"/>
          <w:sz w:val="22"/>
          <w:szCs w:val="22"/>
        </w:rPr>
        <w:t xml:space="preserve"> = 0.0</w:t>
      </w:r>
      <w:r w:rsidR="00F66752">
        <w:rPr>
          <w:rFonts w:cstheme="minorHAnsi"/>
          <w:sz w:val="22"/>
          <w:szCs w:val="22"/>
        </w:rPr>
        <w:t>6</w:t>
      </w:r>
      <w:r w:rsidR="00780C1B">
        <w:rPr>
          <w:rFonts w:cstheme="minorHAnsi"/>
          <w:sz w:val="22"/>
          <w:szCs w:val="22"/>
        </w:rPr>
        <w:t xml:space="preserve">, 0.09, and 1.2 </w:t>
      </w:r>
      <w:r w:rsidR="00780C1B" w:rsidRPr="00780C1B">
        <w:rPr>
          <w:rFonts w:cstheme="minorHAnsi"/>
          <w:sz w:val="22"/>
          <w:szCs w:val="22"/>
        </w:rPr>
        <w:t>from left to right</w:t>
      </w:r>
      <w:r w:rsidR="00780C1B">
        <w:rPr>
          <w:rFonts w:cstheme="minorHAnsi"/>
          <w:sz w:val="22"/>
          <w:szCs w:val="22"/>
        </w:rPr>
        <w:t>)</w:t>
      </w:r>
      <w:r w:rsidR="00780C1B" w:rsidRPr="00780C1B">
        <w:rPr>
          <w:rFonts w:cstheme="minorHAnsi"/>
          <w:sz w:val="22"/>
          <w:szCs w:val="22"/>
        </w:rPr>
        <w:t xml:space="preserve">. The median and middle 50% of 50 stochastic GEM trajectories are in purple and light purple, respectively. The quantitative genetics (QG) expectation is in bold orange. The difference between the evolutionary stable strategy (ESS) and the transient evolutionary attractors (TEAs) can be seen by comparing the dashed orange and pink lines in the second row. Lifetime reproductive success as a function of </w:t>
      </w:r>
      <w:proofErr w:type="spellStart"/>
      <w:r w:rsidR="00780C1B" w:rsidRPr="00780C1B">
        <w:rPr>
          <w:rFonts w:cstheme="minorHAnsi"/>
          <w:i/>
          <w:sz w:val="22"/>
          <w:szCs w:val="22"/>
        </w:rPr>
        <w:t>b</w:t>
      </w:r>
      <w:r w:rsidR="00780C1B" w:rsidRPr="00780C1B">
        <w:rPr>
          <w:rFonts w:cstheme="minorHAnsi"/>
          <w:sz w:val="22"/>
          <w:szCs w:val="22"/>
          <w:vertAlign w:val="subscript"/>
        </w:rPr>
        <w:t>max</w:t>
      </w:r>
      <w:proofErr w:type="spellEnd"/>
      <w:r w:rsidR="00780C1B" w:rsidRPr="00780C1B">
        <w:rPr>
          <w:rFonts w:cstheme="minorHAnsi"/>
          <w:sz w:val="22"/>
          <w:szCs w:val="22"/>
        </w:rPr>
        <w:t xml:space="preserve"> is shown for individuals that were born and died within the last 50 time steps. The evidence that the population evolves toward the TEA is the convergence of the purple line in the second row with the dashed pink line and by looking at the phase portrait in the fifth row.</w:t>
      </w:r>
    </w:p>
    <w:p w14:paraId="6E00816A" w14:textId="77777777" w:rsidR="00717F57" w:rsidRDefault="00717F57" w:rsidP="00780C1B"/>
    <w:sectPr w:rsidR="00717F57" w:rsidSect="008E2E83">
      <w:footerReference w:type="default" r:id="rId25"/>
      <w:pgSz w:w="12240" w:h="15840"/>
      <w:pgMar w:top="1440" w:right="1440" w:bottom="1440" w:left="1440" w:header="0" w:footer="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7" w:author="John DeLong" w:date="2020-07-24T14:17:00Z" w:initials="JD">
    <w:p w14:paraId="04305EFF" w14:textId="568F7381" w:rsidR="00B147C5" w:rsidRDefault="00B147C5">
      <w:pPr>
        <w:pStyle w:val="CommentText"/>
      </w:pPr>
      <w:r>
        <w:rPr>
          <w:rStyle w:val="CommentReference"/>
        </w:rPr>
        <w:annotationRef/>
      </w:r>
      <w:r>
        <w:t>Can we say a tiny bit more to please reviewer?</w:t>
      </w:r>
    </w:p>
  </w:comment>
  <w:comment w:id="124" w:author="Clay Cressler" w:date="2020-08-07T11:15:00Z" w:initials="CC">
    <w:p w14:paraId="3581651A" w14:textId="349E1C09" w:rsidR="00B147C5" w:rsidRDefault="00B147C5">
      <w:pPr>
        <w:pStyle w:val="CommentText"/>
      </w:pPr>
      <w:r>
        <w:rPr>
          <w:rStyle w:val="CommentReference"/>
        </w:rPr>
        <w:annotationRef/>
      </w:r>
      <w:r>
        <w:t xml:space="preserve">The deleted sentence here was potentially confusing, since the TEA is the trait value, calling it a </w:t>
      </w:r>
      <w:proofErr w:type="gramStart"/>
      <w:r>
        <w:t>fitness maxima</w:t>
      </w:r>
      <w:proofErr w:type="gramEnd"/>
      <w:r>
        <w:t xml:space="preserve"> seemed a bit odd</w:t>
      </w:r>
    </w:p>
  </w:comment>
  <w:comment w:id="206" w:author="Clay Cressler" w:date="2020-08-07T11:26:00Z" w:initials="CC">
    <w:p w14:paraId="5F8BB008" w14:textId="77777777" w:rsidR="00B147C5" w:rsidRDefault="00B147C5">
      <w:pPr>
        <w:pStyle w:val="CommentText"/>
      </w:pPr>
      <w:r>
        <w:rPr>
          <w:rStyle w:val="CommentReference"/>
        </w:rPr>
        <w:annotationRef/>
      </w:r>
      <w:r>
        <w:t xml:space="preserve">I don’t like this way of describing the population. Calling the </w:t>
      </w:r>
      <w:proofErr w:type="gramStart"/>
      <w:r>
        <w:t>population</w:t>
      </w:r>
      <w:proofErr w:type="gramEnd"/>
      <w:r>
        <w:t xml:space="preserve"> a distribution suggests a statistical distribution rather than a collection of individuals. It’s especially confusing because the very next sentence talks about distributions in this statistical sense.</w:t>
      </w:r>
    </w:p>
    <w:p w14:paraId="1D30406B" w14:textId="77777777" w:rsidR="00B147C5" w:rsidRDefault="00B147C5">
      <w:pPr>
        <w:pStyle w:val="CommentText"/>
      </w:pPr>
    </w:p>
    <w:p w14:paraId="31B72E32" w14:textId="77777777" w:rsidR="00B147C5" w:rsidRDefault="00B147C5">
      <w:pPr>
        <w:pStyle w:val="CommentText"/>
      </w:pPr>
      <w:r>
        <w:t>Why not describe the GEM as an individual-based model – it is such, technically, since you are tracking the fates of individuals. That would help to head off reviewer 2 as well.</w:t>
      </w:r>
    </w:p>
    <w:p w14:paraId="1A94D833" w14:textId="77777777" w:rsidR="00B147C5" w:rsidRDefault="00B147C5">
      <w:pPr>
        <w:pStyle w:val="CommentText"/>
      </w:pPr>
    </w:p>
    <w:p w14:paraId="5382AF38" w14:textId="77777777" w:rsidR="00B147C5" w:rsidRDefault="00B147C5">
      <w:pPr>
        <w:pStyle w:val="CommentText"/>
      </w:pPr>
      <w:r>
        <w:t>E.g., replacing everything starting with, “in a GEM”:</w:t>
      </w:r>
    </w:p>
    <w:p w14:paraId="785C68E2" w14:textId="43D87E7B" w:rsidR="00B147C5" w:rsidRDefault="00B147C5">
      <w:pPr>
        <w:pStyle w:val="CommentText"/>
      </w:pPr>
      <w:r>
        <w:t>“a GEM is an individual-based model where the population is a collection of individuals whose traits are parameters of the ecological model.”</w:t>
      </w:r>
    </w:p>
  </w:comment>
  <w:comment w:id="284" w:author="Clay Cressler" w:date="2020-08-07T11:48:00Z" w:initials="CC">
    <w:p w14:paraId="4363B0F2" w14:textId="79DD1920" w:rsidR="00B147C5" w:rsidRDefault="00B147C5">
      <w:pPr>
        <w:pStyle w:val="CommentText"/>
      </w:pPr>
      <w:r>
        <w:rPr>
          <w:rStyle w:val="CommentReference"/>
        </w:rPr>
        <w:annotationRef/>
      </w:r>
      <w:r>
        <w:t>Since this paper is not about GEMs, I didn’t figure we needed to be so general in our description of the GEM – we could just discuss specifically how GEMs work in this case. I think it might help with some of the confusion the reviewers have been having with what a GEM is.</w:t>
      </w:r>
    </w:p>
  </w:comment>
  <w:comment w:id="434" w:author="Clay Cressler" w:date="2020-08-07T15:40:00Z" w:initials="CC">
    <w:p w14:paraId="67797AFD" w14:textId="1A07D147" w:rsidR="00B147C5" w:rsidRDefault="00B147C5">
      <w:pPr>
        <w:pStyle w:val="CommentText"/>
      </w:pPr>
      <w:r>
        <w:rPr>
          <w:rStyle w:val="CommentReference"/>
        </w:rPr>
        <w:annotationRef/>
      </w:r>
      <w:r>
        <w:t>Do you mean “mean” or “initial” here? I assume you mean initial.</w:t>
      </w:r>
    </w:p>
  </w:comment>
  <w:comment w:id="875" w:author="Clay Cressler" w:date="2020-08-10T10:50:00Z" w:initials="CC">
    <w:p w14:paraId="0598B10A" w14:textId="77777777" w:rsidR="00B147C5" w:rsidRDefault="00B147C5">
      <w:pPr>
        <w:pStyle w:val="CommentText"/>
      </w:pPr>
      <w:r>
        <w:rPr>
          <w:rStyle w:val="CommentReference"/>
        </w:rPr>
        <w:annotationRef/>
      </w:r>
      <w:r>
        <w:t>Is this expected based on previous work looking at the effect of individual variation on equilibria? We should probably investigate if we haven’t.</w:t>
      </w:r>
    </w:p>
    <w:p w14:paraId="6C75C84D" w14:textId="77777777" w:rsidR="00B147C5" w:rsidRDefault="00B147C5">
      <w:pPr>
        <w:pStyle w:val="CommentText"/>
      </w:pPr>
    </w:p>
    <w:p w14:paraId="3AF6021A" w14:textId="6CEA94E4" w:rsidR="00B147C5" w:rsidRDefault="00B147C5">
      <w:pPr>
        <w:pStyle w:val="CommentText"/>
      </w:pPr>
      <w:r>
        <w:t xml:space="preserve">Also, in hindsight, I’m surprised by these results. I would have guessed that introducing variation in </w:t>
      </w:r>
      <w:proofErr w:type="spellStart"/>
      <w:r>
        <w:t>bmax</w:t>
      </w:r>
      <w:proofErr w:type="spellEnd"/>
      <w:r>
        <w:t xml:space="preserve"> alone would lead to higher abundances than when there is variation in both </w:t>
      </w:r>
      <w:proofErr w:type="spellStart"/>
      <w:r>
        <w:t>bmax</w:t>
      </w:r>
      <w:proofErr w:type="spellEnd"/>
      <w:r>
        <w:t xml:space="preserve"> and </w:t>
      </w:r>
      <w:proofErr w:type="spellStart"/>
      <w:r>
        <w:t>dmin</w:t>
      </w:r>
      <w:proofErr w:type="spellEnd"/>
      <w:r>
        <w:t xml:space="preserve"> (because in the former </w:t>
      </w:r>
      <w:proofErr w:type="spellStart"/>
      <w:r>
        <w:t>ind’ls</w:t>
      </w:r>
      <w:proofErr w:type="spellEnd"/>
      <w:r>
        <w:t xml:space="preserve"> with high birth rates don’t also have high death rates). </w:t>
      </w:r>
      <w:proofErr w:type="gramStart"/>
      <w:r>
        <w:t>Similarly</w:t>
      </w:r>
      <w:proofErr w:type="gramEnd"/>
      <w:r>
        <w:t xml:space="preserve"> for variation in </w:t>
      </w:r>
      <w:proofErr w:type="spellStart"/>
      <w:r>
        <w:t>dmin</w:t>
      </w:r>
      <w:proofErr w:type="spellEnd"/>
      <w:r>
        <w:t xml:space="preserve"> alone. I guess what this is indicating is that the additional amount of births from high </w:t>
      </w:r>
      <w:proofErr w:type="spellStart"/>
      <w:r>
        <w:t>bmax</w:t>
      </w:r>
      <w:proofErr w:type="spellEnd"/>
      <w:r>
        <w:t xml:space="preserve"> individuals (compared to </w:t>
      </w:r>
      <w:proofErr w:type="spellStart"/>
      <w:r>
        <w:t>ind’ls</w:t>
      </w:r>
      <w:proofErr w:type="spellEnd"/>
      <w:r>
        <w:t xml:space="preserve"> with the mean </w:t>
      </w:r>
      <w:proofErr w:type="spellStart"/>
      <w:r>
        <w:t>bmax</w:t>
      </w:r>
      <w:proofErr w:type="spellEnd"/>
      <w:r>
        <w:t xml:space="preserve">) is perfectly offset by the reduced amount of births from low </w:t>
      </w:r>
      <w:proofErr w:type="spellStart"/>
      <w:r>
        <w:t>bmax</w:t>
      </w:r>
      <w:proofErr w:type="spellEnd"/>
      <w:r>
        <w:t xml:space="preserve"> individuals.  </w:t>
      </w:r>
    </w:p>
  </w:comment>
  <w:comment w:id="1091" w:author="Clay Cressler" w:date="2020-08-11T17:18:00Z" w:initials="CC">
    <w:p w14:paraId="4E2F68F6" w14:textId="77777777" w:rsidR="00384D59" w:rsidRDefault="00B147C5">
      <w:pPr>
        <w:pStyle w:val="CommentText"/>
      </w:pPr>
      <w:r>
        <w:rPr>
          <w:rStyle w:val="CommentReference"/>
        </w:rPr>
        <w:annotationRef/>
      </w:r>
      <w:r>
        <w:t>I’m not sure about this text. Given the explanation for why we approach TEAs, it would be great if we knew that</w:t>
      </w:r>
      <w:r w:rsidR="00384D59">
        <w:t xml:space="preserve"> what was going on was that, whenever the population approaches a quasi-equilibrium (due to stochasticity), once it hits the quasi-equilibrium the population evolves to maximize LRS rather than per-capita growth rate. That is, essentially, what I say on lines 648-665. </w:t>
      </w:r>
    </w:p>
    <w:p w14:paraId="07215262" w14:textId="77777777" w:rsidR="00384D59" w:rsidRDefault="00384D59">
      <w:pPr>
        <w:pStyle w:val="CommentText"/>
      </w:pPr>
    </w:p>
    <w:p w14:paraId="5A959BAB" w14:textId="1F8F9601" w:rsidR="00B147C5" w:rsidRDefault="00384D59">
      <w:pPr>
        <w:pStyle w:val="CommentText"/>
      </w:pPr>
      <w:r>
        <w:t xml:space="preserve">Basically, this strikes me as a bold claim for which we do not actually have evidence. We think this is true, but we don’t know it to be true. </w:t>
      </w:r>
      <w:r>
        <w:t xml:space="preserve">So unless we are going to put the other ecological models in an Appendix and show that it is true for a wider class of models, I think we need to make it more clear that this is a speculation, not a statement of </w:t>
      </w:r>
      <w:r>
        <w:t>fact.</w:t>
      </w:r>
      <w:r w:rsidR="00B147C5">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305EFF" w15:done="0"/>
  <w15:commentEx w15:paraId="3581651A" w15:done="0"/>
  <w15:commentEx w15:paraId="785C68E2" w15:done="0"/>
  <w15:commentEx w15:paraId="4363B0F2" w15:done="0"/>
  <w15:commentEx w15:paraId="67797AFD" w15:done="0"/>
  <w15:commentEx w15:paraId="3AF6021A" w15:done="0"/>
  <w15:commentEx w15:paraId="5A959B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7B63B" w16cex:dateUtc="2020-08-07T16:15:00Z"/>
  <w16cex:commentExtensible w16cex:durableId="22D7B8E7" w16cex:dateUtc="2020-08-07T16:26:00Z"/>
  <w16cex:commentExtensible w16cex:durableId="22D7BE29" w16cex:dateUtc="2020-08-07T16:48:00Z"/>
  <w16cex:commentExtensible w16cex:durableId="22D7F45A" w16cex:dateUtc="2020-08-07T20:40:00Z"/>
  <w16cex:commentExtensible w16cex:durableId="22DBA50F" w16cex:dateUtc="2020-08-10T15:50:00Z"/>
  <w16cex:commentExtensible w16cex:durableId="22DD516B" w16cex:dateUtc="2020-08-11T22: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305EFF" w16cid:durableId="22D7A344"/>
  <w16cid:commentId w16cid:paraId="3581651A" w16cid:durableId="22D7B63B"/>
  <w16cid:commentId w16cid:paraId="785C68E2" w16cid:durableId="22D7B8E7"/>
  <w16cid:commentId w16cid:paraId="4363B0F2" w16cid:durableId="22D7BE29"/>
  <w16cid:commentId w16cid:paraId="67797AFD" w16cid:durableId="22D7F45A"/>
  <w16cid:commentId w16cid:paraId="3AF6021A" w16cid:durableId="22DBA50F"/>
  <w16cid:commentId w16cid:paraId="5A959BAB" w16cid:durableId="22DD51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EF5E00" w14:textId="77777777" w:rsidR="00424DAC" w:rsidRDefault="00424DAC">
      <w:pPr>
        <w:spacing w:after="0"/>
      </w:pPr>
      <w:r>
        <w:separator/>
      </w:r>
    </w:p>
  </w:endnote>
  <w:endnote w:type="continuationSeparator" w:id="0">
    <w:p w14:paraId="18B2A04F" w14:textId="77777777" w:rsidR="00424DAC" w:rsidRDefault="00424DA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1845548"/>
      <w:docPartObj>
        <w:docPartGallery w:val="Page Numbers (Bottom of Page)"/>
        <w:docPartUnique/>
      </w:docPartObj>
    </w:sdtPr>
    <w:sdtEndPr>
      <w:rPr>
        <w:noProof/>
      </w:rPr>
    </w:sdtEndPr>
    <w:sdtContent>
      <w:p w14:paraId="39ABCBC8" w14:textId="27C967C3" w:rsidR="00B147C5" w:rsidRDefault="00B147C5">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0EB5971E" w14:textId="77777777" w:rsidR="00B147C5" w:rsidRDefault="00B147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36830D" w14:textId="77777777" w:rsidR="00424DAC" w:rsidRDefault="00424DAC">
      <w:pPr>
        <w:spacing w:after="0"/>
      </w:pPr>
      <w:r>
        <w:separator/>
      </w:r>
    </w:p>
  </w:footnote>
  <w:footnote w:type="continuationSeparator" w:id="0">
    <w:p w14:paraId="56B3A680" w14:textId="77777777" w:rsidR="00424DAC" w:rsidRDefault="00424DAC">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DeLong">
    <w15:presenceInfo w15:providerId="AD" w15:userId="S-1-5-21-527237240-492894223-682003330-19433721"/>
  </w15:person>
  <w15:person w15:author="Clay Cressler">
    <w15:presenceInfo w15:providerId="AD" w15:userId="S::ccressler2@unl.edu::22b9abb6-95bd-4fd0-985d-ccac894f0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fr-FR"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CA" w:vendorID="64" w:dllVersion="4096"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CF5"/>
    <w:rsid w:val="00014132"/>
    <w:rsid w:val="000336A7"/>
    <w:rsid w:val="000339BA"/>
    <w:rsid w:val="0007557A"/>
    <w:rsid w:val="00081C9C"/>
    <w:rsid w:val="000944C2"/>
    <w:rsid w:val="000A1773"/>
    <w:rsid w:val="000B2051"/>
    <w:rsid w:val="000C2AFD"/>
    <w:rsid w:val="00115C84"/>
    <w:rsid w:val="001426A7"/>
    <w:rsid w:val="0017109E"/>
    <w:rsid w:val="001A714D"/>
    <w:rsid w:val="001E2211"/>
    <w:rsid w:val="002123BA"/>
    <w:rsid w:val="0022756A"/>
    <w:rsid w:val="002573E0"/>
    <w:rsid w:val="002A62F9"/>
    <w:rsid w:val="002B14E7"/>
    <w:rsid w:val="002E50A3"/>
    <w:rsid w:val="00335740"/>
    <w:rsid w:val="00354789"/>
    <w:rsid w:val="00366E83"/>
    <w:rsid w:val="00384D59"/>
    <w:rsid w:val="003A4ECB"/>
    <w:rsid w:val="003D3837"/>
    <w:rsid w:val="003F5283"/>
    <w:rsid w:val="00424DAC"/>
    <w:rsid w:val="0044055C"/>
    <w:rsid w:val="0045648A"/>
    <w:rsid w:val="00467B07"/>
    <w:rsid w:val="00492A74"/>
    <w:rsid w:val="00496881"/>
    <w:rsid w:val="004A4353"/>
    <w:rsid w:val="004D03C9"/>
    <w:rsid w:val="004D75B0"/>
    <w:rsid w:val="004E4055"/>
    <w:rsid w:val="004E6174"/>
    <w:rsid w:val="005066F6"/>
    <w:rsid w:val="005752F8"/>
    <w:rsid w:val="00583AF2"/>
    <w:rsid w:val="005B75BB"/>
    <w:rsid w:val="005C3F6A"/>
    <w:rsid w:val="00615012"/>
    <w:rsid w:val="00644802"/>
    <w:rsid w:val="0067640B"/>
    <w:rsid w:val="00710D59"/>
    <w:rsid w:val="00717F57"/>
    <w:rsid w:val="0073431C"/>
    <w:rsid w:val="00742076"/>
    <w:rsid w:val="0077234D"/>
    <w:rsid w:val="00780C1B"/>
    <w:rsid w:val="00786892"/>
    <w:rsid w:val="007B2CE4"/>
    <w:rsid w:val="007C6FCA"/>
    <w:rsid w:val="00892895"/>
    <w:rsid w:val="008C759B"/>
    <w:rsid w:val="008E2E83"/>
    <w:rsid w:val="008E4F39"/>
    <w:rsid w:val="008F3CF5"/>
    <w:rsid w:val="008F5878"/>
    <w:rsid w:val="009618B1"/>
    <w:rsid w:val="009B1B5A"/>
    <w:rsid w:val="009C3680"/>
    <w:rsid w:val="00A125F0"/>
    <w:rsid w:val="00A23825"/>
    <w:rsid w:val="00A33FA2"/>
    <w:rsid w:val="00A422C4"/>
    <w:rsid w:val="00A93BC9"/>
    <w:rsid w:val="00B011DD"/>
    <w:rsid w:val="00B022D9"/>
    <w:rsid w:val="00B13DF6"/>
    <w:rsid w:val="00B147C5"/>
    <w:rsid w:val="00B4207C"/>
    <w:rsid w:val="00B444DC"/>
    <w:rsid w:val="00B566C0"/>
    <w:rsid w:val="00B642A2"/>
    <w:rsid w:val="00B72C50"/>
    <w:rsid w:val="00B8099F"/>
    <w:rsid w:val="00BD56FB"/>
    <w:rsid w:val="00BE1773"/>
    <w:rsid w:val="00BE430B"/>
    <w:rsid w:val="00BE4C3E"/>
    <w:rsid w:val="00C33F68"/>
    <w:rsid w:val="00C650A3"/>
    <w:rsid w:val="00CA0709"/>
    <w:rsid w:val="00CD6A9F"/>
    <w:rsid w:val="00D7418A"/>
    <w:rsid w:val="00D919FB"/>
    <w:rsid w:val="00DA3EAD"/>
    <w:rsid w:val="00DC4934"/>
    <w:rsid w:val="00DE7F28"/>
    <w:rsid w:val="00DF1C2D"/>
    <w:rsid w:val="00E7119A"/>
    <w:rsid w:val="00E71942"/>
    <w:rsid w:val="00EB3B5B"/>
    <w:rsid w:val="00EC2CD1"/>
    <w:rsid w:val="00F12521"/>
    <w:rsid w:val="00F30942"/>
    <w:rsid w:val="00F65487"/>
    <w:rsid w:val="00F66752"/>
    <w:rsid w:val="00FA29A2"/>
    <w:rsid w:val="00FD451E"/>
    <w:rsid w:val="00FE6B9B"/>
    <w:rsid w:val="00FF62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5CFED"/>
  <w15:chartTrackingRefBased/>
  <w15:docId w15:val="{1FFE36AD-B850-4E0F-92ED-B42C2EA9C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3CF5"/>
    <w:pPr>
      <w:spacing w:after="8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8F3CF5"/>
    <w:rPr>
      <w:rFonts w:ascii="Segoe UI" w:hAnsi="Segoe UI" w:cs="Segoe UI"/>
      <w:sz w:val="18"/>
      <w:szCs w:val="18"/>
    </w:rPr>
  </w:style>
  <w:style w:type="paragraph" w:styleId="BalloonText">
    <w:name w:val="Balloon Text"/>
    <w:basedOn w:val="Normal"/>
    <w:link w:val="BalloonTextChar"/>
    <w:uiPriority w:val="99"/>
    <w:semiHidden/>
    <w:unhideWhenUsed/>
    <w:qFormat/>
    <w:rsid w:val="008F3CF5"/>
    <w:rPr>
      <w:rFonts w:ascii="Segoe UI" w:hAnsi="Segoe UI" w:cs="Segoe UI"/>
      <w:sz w:val="18"/>
      <w:szCs w:val="18"/>
    </w:rPr>
  </w:style>
  <w:style w:type="character" w:customStyle="1" w:styleId="BalloonTextChar1">
    <w:name w:val="Balloon Text Char1"/>
    <w:basedOn w:val="DefaultParagraphFont"/>
    <w:uiPriority w:val="99"/>
    <w:semiHidden/>
    <w:rsid w:val="008F3CF5"/>
    <w:rPr>
      <w:rFonts w:ascii="Segoe UI" w:hAnsi="Segoe UI" w:cs="Segoe UI"/>
      <w:sz w:val="18"/>
      <w:szCs w:val="18"/>
    </w:rPr>
  </w:style>
  <w:style w:type="character" w:customStyle="1" w:styleId="CommentTextChar">
    <w:name w:val="Comment Text Char"/>
    <w:basedOn w:val="DefaultParagraphFont"/>
    <w:link w:val="CommentText"/>
    <w:uiPriority w:val="99"/>
    <w:semiHidden/>
    <w:qFormat/>
    <w:rsid w:val="008F3CF5"/>
    <w:rPr>
      <w:sz w:val="20"/>
      <w:szCs w:val="20"/>
    </w:rPr>
  </w:style>
  <w:style w:type="paragraph" w:styleId="CommentText">
    <w:name w:val="annotation text"/>
    <w:basedOn w:val="Normal"/>
    <w:link w:val="CommentTextChar"/>
    <w:uiPriority w:val="99"/>
    <w:semiHidden/>
    <w:unhideWhenUsed/>
    <w:qFormat/>
    <w:rsid w:val="008F3CF5"/>
    <w:rPr>
      <w:sz w:val="20"/>
      <w:szCs w:val="20"/>
    </w:rPr>
  </w:style>
  <w:style w:type="character" w:customStyle="1" w:styleId="CommentTextChar1">
    <w:name w:val="Comment Text Char1"/>
    <w:basedOn w:val="DefaultParagraphFont"/>
    <w:uiPriority w:val="99"/>
    <w:semiHidden/>
    <w:rsid w:val="008F3CF5"/>
    <w:rPr>
      <w:sz w:val="20"/>
      <w:szCs w:val="20"/>
    </w:rPr>
  </w:style>
  <w:style w:type="character" w:customStyle="1" w:styleId="CommentSubjectChar">
    <w:name w:val="Comment Subject Char"/>
    <w:basedOn w:val="CommentTextChar"/>
    <w:link w:val="CommentSubject"/>
    <w:uiPriority w:val="99"/>
    <w:semiHidden/>
    <w:qFormat/>
    <w:rsid w:val="008F3CF5"/>
    <w:rPr>
      <w:b/>
      <w:bCs/>
      <w:sz w:val="20"/>
      <w:szCs w:val="20"/>
    </w:rPr>
  </w:style>
  <w:style w:type="paragraph" w:styleId="CommentSubject">
    <w:name w:val="annotation subject"/>
    <w:basedOn w:val="CommentText"/>
    <w:link w:val="CommentSubjectChar"/>
    <w:uiPriority w:val="99"/>
    <w:semiHidden/>
    <w:unhideWhenUsed/>
    <w:qFormat/>
    <w:rsid w:val="008F3CF5"/>
    <w:rPr>
      <w:b/>
      <w:bCs/>
    </w:rPr>
  </w:style>
  <w:style w:type="character" w:customStyle="1" w:styleId="CommentSubjectChar1">
    <w:name w:val="Comment Subject Char1"/>
    <w:basedOn w:val="CommentTextChar1"/>
    <w:uiPriority w:val="99"/>
    <w:semiHidden/>
    <w:rsid w:val="008F3CF5"/>
    <w:rPr>
      <w:b/>
      <w:bCs/>
      <w:sz w:val="20"/>
      <w:szCs w:val="20"/>
    </w:rPr>
  </w:style>
  <w:style w:type="character" w:customStyle="1" w:styleId="BodyTextChar">
    <w:name w:val="Body Text Char"/>
    <w:basedOn w:val="DefaultParagraphFont"/>
    <w:link w:val="BodyText"/>
    <w:rsid w:val="008F3CF5"/>
    <w:rPr>
      <w:sz w:val="24"/>
      <w:szCs w:val="24"/>
    </w:rPr>
  </w:style>
  <w:style w:type="paragraph" w:styleId="BodyText">
    <w:name w:val="Body Text"/>
    <w:basedOn w:val="Normal"/>
    <w:link w:val="BodyTextChar"/>
    <w:rsid w:val="008F3CF5"/>
    <w:pPr>
      <w:spacing w:after="140" w:line="276" w:lineRule="auto"/>
    </w:pPr>
  </w:style>
  <w:style w:type="character" w:customStyle="1" w:styleId="BodyTextChar1">
    <w:name w:val="Body Text Char1"/>
    <w:basedOn w:val="DefaultParagraphFont"/>
    <w:uiPriority w:val="99"/>
    <w:semiHidden/>
    <w:rsid w:val="008F3CF5"/>
    <w:rPr>
      <w:sz w:val="24"/>
      <w:szCs w:val="24"/>
    </w:rPr>
  </w:style>
  <w:style w:type="character" w:customStyle="1" w:styleId="HeaderChar">
    <w:name w:val="Header Char"/>
    <w:basedOn w:val="DefaultParagraphFont"/>
    <w:link w:val="Header"/>
    <w:uiPriority w:val="99"/>
    <w:rsid w:val="008F3CF5"/>
    <w:rPr>
      <w:sz w:val="24"/>
      <w:szCs w:val="24"/>
    </w:rPr>
  </w:style>
  <w:style w:type="paragraph" w:styleId="Header">
    <w:name w:val="header"/>
    <w:basedOn w:val="Normal"/>
    <w:link w:val="HeaderChar"/>
    <w:uiPriority w:val="99"/>
    <w:unhideWhenUsed/>
    <w:rsid w:val="008F3CF5"/>
    <w:pPr>
      <w:tabs>
        <w:tab w:val="center" w:pos="4680"/>
        <w:tab w:val="right" w:pos="9360"/>
      </w:tabs>
      <w:spacing w:after="0"/>
    </w:pPr>
  </w:style>
  <w:style w:type="character" w:customStyle="1" w:styleId="HeaderChar1">
    <w:name w:val="Header Char1"/>
    <w:basedOn w:val="DefaultParagraphFont"/>
    <w:uiPriority w:val="99"/>
    <w:semiHidden/>
    <w:rsid w:val="008F3CF5"/>
    <w:rPr>
      <w:sz w:val="24"/>
      <w:szCs w:val="24"/>
    </w:rPr>
  </w:style>
  <w:style w:type="character" w:customStyle="1" w:styleId="FooterChar">
    <w:name w:val="Footer Char"/>
    <w:basedOn w:val="DefaultParagraphFont"/>
    <w:link w:val="Footer"/>
    <w:uiPriority w:val="99"/>
    <w:rsid w:val="008F3CF5"/>
    <w:rPr>
      <w:sz w:val="24"/>
      <w:szCs w:val="24"/>
    </w:rPr>
  </w:style>
  <w:style w:type="paragraph" w:styleId="Footer">
    <w:name w:val="footer"/>
    <w:basedOn w:val="Normal"/>
    <w:link w:val="FooterChar"/>
    <w:uiPriority w:val="99"/>
    <w:unhideWhenUsed/>
    <w:rsid w:val="008F3CF5"/>
    <w:pPr>
      <w:tabs>
        <w:tab w:val="center" w:pos="4680"/>
        <w:tab w:val="right" w:pos="9360"/>
      </w:tabs>
      <w:spacing w:after="0"/>
    </w:pPr>
  </w:style>
  <w:style w:type="character" w:customStyle="1" w:styleId="FooterChar1">
    <w:name w:val="Footer Char1"/>
    <w:basedOn w:val="DefaultParagraphFont"/>
    <w:uiPriority w:val="99"/>
    <w:semiHidden/>
    <w:rsid w:val="008F3CF5"/>
    <w:rPr>
      <w:sz w:val="24"/>
      <w:szCs w:val="24"/>
    </w:rPr>
  </w:style>
  <w:style w:type="character" w:customStyle="1" w:styleId="orcid-id-https">
    <w:name w:val="orcid-id-https"/>
    <w:basedOn w:val="DefaultParagraphFont"/>
    <w:rsid w:val="008F3CF5"/>
  </w:style>
  <w:style w:type="character" w:styleId="Strong">
    <w:name w:val="Strong"/>
    <w:basedOn w:val="DefaultParagraphFont"/>
    <w:uiPriority w:val="22"/>
    <w:qFormat/>
    <w:rsid w:val="008F3CF5"/>
    <w:rPr>
      <w:b/>
      <w:bCs/>
    </w:rPr>
  </w:style>
  <w:style w:type="character" w:styleId="CommentReference">
    <w:name w:val="annotation reference"/>
    <w:basedOn w:val="DefaultParagraphFont"/>
    <w:uiPriority w:val="99"/>
    <w:semiHidden/>
    <w:unhideWhenUsed/>
    <w:qFormat/>
    <w:rsid w:val="008F3CF5"/>
    <w:rPr>
      <w:sz w:val="16"/>
      <w:szCs w:val="16"/>
    </w:rPr>
  </w:style>
  <w:style w:type="paragraph" w:styleId="Bibliography">
    <w:name w:val="Bibliography"/>
    <w:basedOn w:val="Normal"/>
    <w:next w:val="Normal"/>
    <w:uiPriority w:val="37"/>
    <w:unhideWhenUsed/>
    <w:rsid w:val="008F3CF5"/>
    <w:pPr>
      <w:spacing w:after="0"/>
      <w:ind w:left="720" w:hanging="720"/>
    </w:pPr>
  </w:style>
  <w:style w:type="character" w:styleId="LineNumber">
    <w:name w:val="line number"/>
    <w:basedOn w:val="DefaultParagraphFont"/>
    <w:uiPriority w:val="99"/>
    <w:semiHidden/>
    <w:unhideWhenUsed/>
    <w:rsid w:val="00354789"/>
  </w:style>
  <w:style w:type="paragraph" w:styleId="ListParagraph">
    <w:name w:val="List Paragraph"/>
    <w:basedOn w:val="Normal"/>
    <w:uiPriority w:val="34"/>
    <w:qFormat/>
    <w:rsid w:val="004E6174"/>
    <w:pPr>
      <w:ind w:left="720"/>
      <w:contextualSpacing/>
    </w:pPr>
  </w:style>
  <w:style w:type="character" w:styleId="PlaceholderText">
    <w:name w:val="Placeholder Text"/>
    <w:basedOn w:val="DefaultParagraphFont"/>
    <w:uiPriority w:val="99"/>
    <w:semiHidden/>
    <w:qFormat/>
    <w:rsid w:val="00FE6B9B"/>
    <w:rPr>
      <w:color w:val="808080"/>
    </w:rPr>
  </w:style>
  <w:style w:type="paragraph" w:styleId="Revision">
    <w:name w:val="Revision"/>
    <w:hidden/>
    <w:uiPriority w:val="99"/>
    <w:semiHidden/>
    <w:rsid w:val="00B444DC"/>
    <w:pPr>
      <w:spacing w:after="0"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tiff"/><Relationship Id="rId7" Type="http://schemas.openxmlformats.org/officeDocument/2006/relationships/comments" Target="comment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24" Type="http://schemas.openxmlformats.org/officeDocument/2006/relationships/image" Target="media/image14.tiff"/><Relationship Id="rId5" Type="http://schemas.openxmlformats.org/officeDocument/2006/relationships/footnotes" Target="footnotes.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tif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f"/><Relationship Id="rId22" Type="http://schemas.openxmlformats.org/officeDocument/2006/relationships/image" Target="media/image12.tif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19DCEB-138F-CF45-9DBA-FF7CC28D2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99109</Words>
  <Characters>564927</Characters>
  <Application>Microsoft Office Word</Application>
  <DocSecurity>0</DocSecurity>
  <Lines>4707</Lines>
  <Paragraphs>1325</Paragraphs>
  <ScaleCrop>false</ScaleCrop>
  <HeadingPairs>
    <vt:vector size="2" baseType="variant">
      <vt:variant>
        <vt:lpstr>Title</vt:lpstr>
      </vt:variant>
      <vt:variant>
        <vt:i4>1</vt:i4>
      </vt:variant>
    </vt:vector>
  </HeadingPairs>
  <TitlesOfParts>
    <vt:vector size="1" baseType="lpstr">
      <vt:lpstr/>
    </vt:vector>
  </TitlesOfParts>
  <Company>University of Nebraska - Lincoln</Company>
  <LinksUpToDate>false</LinksUpToDate>
  <CharactersWithSpaces>66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eLong</dc:creator>
  <cp:keywords/>
  <dc:description/>
  <cp:lastModifiedBy>Clay Cressler</cp:lastModifiedBy>
  <cp:revision>2</cp:revision>
  <dcterms:created xsi:type="dcterms:W3CDTF">2020-08-11T22:25:00Z</dcterms:created>
  <dcterms:modified xsi:type="dcterms:W3CDTF">2020-08-11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BPCYzZI"/&gt;&lt;style id="http://www.zotero.org/styles/ecology-letters" hasBibliography="1" bibliographyStyleHasBeenSet="1"/&gt;&lt;prefs&gt;&lt;pref name="fieldType" value="Field"/&gt;&lt;/prefs&gt;&lt;/data&gt;</vt:lpwstr>
  </property>
</Properties>
</file>